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FA1A0" w14:textId="77777777" w:rsidR="002C4C7E" w:rsidRPr="002379FE" w:rsidRDefault="002C4C7E">
      <w:pPr>
        <w:widowControl/>
        <w:rPr>
          <w:rFonts w:asciiTheme="majorHAnsi" w:hAnsiTheme="majorHAnsi" w:cstheme="majorHAnsi"/>
          <w:b/>
          <w:sz w:val="28"/>
        </w:rPr>
      </w:pPr>
    </w:p>
    <w:p w14:paraId="61848F84" w14:textId="2606DF9A" w:rsidR="00B82F0F" w:rsidRDefault="00F30D66" w:rsidP="00FA54E1">
      <w:pPr>
        <w:pStyle w:val="Title"/>
        <w:jc w:val="left"/>
        <w:rPr>
          <w:rFonts w:asciiTheme="majorHAnsi" w:hAnsiTheme="majorHAnsi" w:cstheme="majorHAnsi"/>
        </w:rPr>
      </w:pPr>
      <w:r w:rsidRPr="00F30D66">
        <w:rPr>
          <w:rFonts w:asciiTheme="majorHAnsi" w:hAnsiTheme="majorHAnsi" w:cstheme="majorHAnsi"/>
        </w:rPr>
        <w:t>Slag properties in the primary production process of Mn-ferroalloys</w:t>
      </w:r>
    </w:p>
    <w:p w14:paraId="3582A008" w14:textId="77777777" w:rsidR="00F30D66" w:rsidRPr="008B2AAB" w:rsidRDefault="00F30D66" w:rsidP="00FA54E1">
      <w:pPr>
        <w:pStyle w:val="Title"/>
        <w:jc w:val="left"/>
      </w:pPr>
    </w:p>
    <w:p w14:paraId="1EA82212" w14:textId="77777777" w:rsidR="007B1F9E" w:rsidRDefault="007B1F9E" w:rsidP="007B1F9E">
      <w:pPr>
        <w:pStyle w:val="author"/>
        <w:jc w:val="left"/>
        <w:rPr>
          <w:lang w:val="nb-NO"/>
        </w:rPr>
      </w:pPr>
      <w:r w:rsidRPr="00514EDB">
        <w:rPr>
          <w:lang w:val="nb-NO"/>
        </w:rPr>
        <w:t>Merete Tangstad</w:t>
      </w:r>
      <w:r>
        <w:rPr>
          <w:lang w:val="nb-NO"/>
        </w:rPr>
        <w:t>1*</w:t>
      </w:r>
      <w:r w:rsidRPr="00514EDB">
        <w:rPr>
          <w:lang w:val="nb-NO"/>
        </w:rPr>
        <w:t>, Sergey Bublik</w:t>
      </w:r>
      <w:r>
        <w:rPr>
          <w:lang w:val="nb-NO"/>
        </w:rPr>
        <w:t>1</w:t>
      </w:r>
      <w:r w:rsidRPr="00514EDB">
        <w:rPr>
          <w:lang w:val="nb-NO"/>
        </w:rPr>
        <w:t>, Shokouh Haghdani</w:t>
      </w:r>
      <w:r>
        <w:rPr>
          <w:lang w:val="nb-NO"/>
        </w:rPr>
        <w:t>1</w:t>
      </w:r>
      <w:r w:rsidRPr="00514EDB">
        <w:rPr>
          <w:lang w:val="nb-NO"/>
        </w:rPr>
        <w:t>, Kristian</w:t>
      </w:r>
      <w:r>
        <w:rPr>
          <w:lang w:val="nb-NO"/>
        </w:rPr>
        <w:t xml:space="preserve"> Etienne</w:t>
      </w:r>
      <w:r w:rsidRPr="00514EDB">
        <w:rPr>
          <w:lang w:val="nb-NO"/>
        </w:rPr>
        <w:t xml:space="preserve"> Einarsrud</w:t>
      </w:r>
      <w:r>
        <w:rPr>
          <w:lang w:val="nb-NO"/>
        </w:rPr>
        <w:t>1</w:t>
      </w:r>
      <w:r w:rsidRPr="00514EDB">
        <w:rPr>
          <w:lang w:val="nb-NO"/>
        </w:rPr>
        <w:t>, Kai Tang</w:t>
      </w:r>
      <w:r>
        <w:rPr>
          <w:lang w:val="nb-NO"/>
        </w:rPr>
        <w:t>2</w:t>
      </w:r>
    </w:p>
    <w:p w14:paraId="332FD585" w14:textId="77777777" w:rsidR="007B1F9E" w:rsidRDefault="007B1F9E" w:rsidP="007B1F9E">
      <w:pPr>
        <w:pStyle w:val="author"/>
        <w:jc w:val="left"/>
        <w:rPr>
          <w:lang w:val="nb-NO"/>
        </w:rPr>
      </w:pPr>
    </w:p>
    <w:p w14:paraId="4D1F2602" w14:textId="77777777" w:rsidR="007B1F9E" w:rsidRDefault="007B1F9E" w:rsidP="007B1F9E">
      <w:pPr>
        <w:pStyle w:val="author"/>
        <w:jc w:val="left"/>
        <w:rPr>
          <w:lang w:val="nb-NO"/>
        </w:rPr>
      </w:pPr>
      <w:r>
        <w:rPr>
          <w:lang w:val="nb-NO"/>
        </w:rPr>
        <w:t>1Department of Material Science and Engineering, Norwegian University of Science and Technology, 7491 Trondheim, Norway</w:t>
      </w:r>
    </w:p>
    <w:p w14:paraId="3F01FAA3" w14:textId="77777777" w:rsidR="007B1F9E" w:rsidRDefault="007B1F9E" w:rsidP="007B1F9E">
      <w:pPr>
        <w:pStyle w:val="author"/>
        <w:jc w:val="left"/>
        <w:rPr>
          <w:lang w:val="nb-NO"/>
        </w:rPr>
      </w:pPr>
      <w:r>
        <w:rPr>
          <w:lang w:val="nb-NO"/>
        </w:rPr>
        <w:t>2SINTEF Industry, SINTEF, 7465 Trondheim, Norway</w:t>
      </w:r>
    </w:p>
    <w:p w14:paraId="49F905DF" w14:textId="77777777" w:rsidR="007B1F9E" w:rsidRDefault="007B1F9E" w:rsidP="007B1F9E">
      <w:pPr>
        <w:pStyle w:val="author"/>
        <w:jc w:val="left"/>
        <w:rPr>
          <w:lang w:val="nb-NO"/>
        </w:rPr>
      </w:pPr>
      <w:r>
        <w:rPr>
          <w:lang w:val="nb-NO"/>
        </w:rPr>
        <w:t>*Corresponding author: Merete.Tangstad@ntnu.no</w:t>
      </w:r>
    </w:p>
    <w:p w14:paraId="58EC4ADC" w14:textId="77777777" w:rsidR="008074E7" w:rsidRPr="00514EDB" w:rsidRDefault="008074E7" w:rsidP="00FA54E1">
      <w:pPr>
        <w:pStyle w:val="affiliation"/>
        <w:jc w:val="left"/>
        <w:rPr>
          <w:vertAlign w:val="superscript"/>
          <w:lang w:val="nb-NO"/>
        </w:rPr>
      </w:pPr>
    </w:p>
    <w:p w14:paraId="42EE86A6" w14:textId="77777777" w:rsidR="00B82F0F" w:rsidRPr="00514EDB" w:rsidRDefault="00B82F0F">
      <w:pPr>
        <w:rPr>
          <w:lang w:val="nb-NO"/>
        </w:rPr>
      </w:pPr>
    </w:p>
    <w:p w14:paraId="53B066F2" w14:textId="1AB40EB1" w:rsidR="00B82F0F" w:rsidRDefault="00B82F0F" w:rsidP="00F30D66">
      <w:pPr>
        <w:pStyle w:val="body"/>
      </w:pPr>
      <w:r>
        <w:rPr>
          <w:b/>
        </w:rPr>
        <w:t xml:space="preserve">Abstract: </w:t>
      </w:r>
      <w:r w:rsidR="00F30D66">
        <w:t>The thermodynamic and kinetic properties of the carbothermic reduction of MnO in the five-component slag, MnO-SiO</w:t>
      </w:r>
      <w:r w:rsidR="00F30D66" w:rsidRPr="00F30D66">
        <w:rPr>
          <w:vertAlign w:val="subscript"/>
        </w:rPr>
        <w:t>2</w:t>
      </w:r>
      <w:r w:rsidR="00F30D66">
        <w:t>-CaO-MgO-Al</w:t>
      </w:r>
      <w:r w:rsidR="00F30D66" w:rsidRPr="00F30D66">
        <w:rPr>
          <w:vertAlign w:val="subscript"/>
        </w:rPr>
        <w:t>2</w:t>
      </w:r>
      <w:r w:rsidR="00F30D66">
        <w:t>O</w:t>
      </w:r>
      <w:r w:rsidR="00F30D66" w:rsidRPr="00F30D66">
        <w:rPr>
          <w:vertAlign w:val="subscript"/>
        </w:rPr>
        <w:t>3</w:t>
      </w:r>
      <w:r w:rsidR="00C66C20">
        <w:t xml:space="preserve">, </w:t>
      </w:r>
      <w:r w:rsidR="007B01CD">
        <w:t xml:space="preserve">is critical </w:t>
      </w:r>
      <w:r w:rsidR="00F30D66">
        <w:t>in the production process</w:t>
      </w:r>
      <w:r w:rsidR="007B01CD">
        <w:t xml:space="preserve"> of Mn-ferroalloys</w:t>
      </w:r>
      <w:r w:rsidR="00F30D66">
        <w:t xml:space="preserve">.  While the reduction rate is mainly dependent on the presence of </w:t>
      </w:r>
      <w:r w:rsidR="007B01CD">
        <w:t xml:space="preserve">a </w:t>
      </w:r>
      <w:r w:rsidR="00F30D66">
        <w:t xml:space="preserve">solid MnO phase in the slag for Mn-Fe-alloys, the </w:t>
      </w:r>
      <w:r w:rsidR="00C66C20">
        <w:t xml:space="preserve">rate for the Mn-Si-Fe alloys </w:t>
      </w:r>
      <w:r w:rsidR="0014352D">
        <w:t>has two</w:t>
      </w:r>
      <w:r w:rsidR="007B01CD">
        <w:t xml:space="preserve"> distinct</w:t>
      </w:r>
      <w:r w:rsidR="0014352D">
        <w:t xml:space="preserve"> steps, a slow step follo</w:t>
      </w:r>
      <w:r w:rsidR="00D96A30">
        <w:t>w</w:t>
      </w:r>
      <w:r w:rsidR="0014352D">
        <w:t>ed by a fast step.</w:t>
      </w:r>
      <w:r w:rsidR="00D96A30">
        <w:t xml:space="preserve"> The extent of the slow step has been shown to be dependent on the S content in the slag.</w:t>
      </w:r>
      <w:r w:rsidR="0077248E">
        <w:t xml:space="preserve"> </w:t>
      </w:r>
      <w:r w:rsidR="00F30D66">
        <w:t xml:space="preserve">The thermo-physical properties of viscosity, </w:t>
      </w:r>
      <w:r w:rsidR="008D363F">
        <w:t xml:space="preserve">density, interfacial tension and </w:t>
      </w:r>
      <w:r w:rsidR="00F30D66">
        <w:t>electrical resistivity</w:t>
      </w:r>
      <w:r w:rsidR="006A7F1B">
        <w:t xml:space="preserve"> is review</w:t>
      </w:r>
      <w:r w:rsidR="00350FF1">
        <w:t>ed, and these properties are</w:t>
      </w:r>
      <w:r w:rsidR="00F32578">
        <w:t xml:space="preserve"> mainly determined by the total basicity</w:t>
      </w:r>
      <w:r w:rsidR="00E70DE1">
        <w:t xml:space="preserve">. </w:t>
      </w:r>
    </w:p>
    <w:p w14:paraId="316A272F" w14:textId="77777777" w:rsidR="00CD7DA6" w:rsidRDefault="00CD7DA6" w:rsidP="00F30D66">
      <w:pPr>
        <w:pStyle w:val="body"/>
      </w:pPr>
    </w:p>
    <w:p w14:paraId="506E04AC" w14:textId="04003AEC" w:rsidR="00CD7DA6" w:rsidRDefault="0094276B" w:rsidP="00AD4110">
      <w:pPr>
        <w:pStyle w:val="Heading1"/>
        <w:numPr>
          <w:ilvl w:val="0"/>
          <w:numId w:val="15"/>
        </w:numPr>
      </w:pPr>
      <w:r>
        <w:t>Overview of the Mn</w:t>
      </w:r>
      <w:r w:rsidR="000805D4">
        <w:t>-alloy production process</w:t>
      </w:r>
    </w:p>
    <w:p w14:paraId="27B62915" w14:textId="77777777" w:rsidR="00CD7DA6" w:rsidRDefault="00C452F7" w:rsidP="00CD7DA6">
      <w:pPr>
        <w:pStyle w:val="BodyText"/>
      </w:pPr>
      <w:r>
        <w:rPr>
          <w:noProof/>
          <w:lang w:eastAsia="en-GB"/>
        </w:rPr>
        <mc:AlternateContent>
          <mc:Choice Requires="wpg">
            <w:drawing>
              <wp:anchor distT="0" distB="0" distL="114300" distR="114300" simplePos="0" relativeHeight="251658241" behindDoc="0" locked="0" layoutInCell="1" allowOverlap="1" wp14:anchorId="05989223" wp14:editId="492B0961">
                <wp:simplePos x="0" y="0"/>
                <wp:positionH relativeFrom="column">
                  <wp:posOffset>1270</wp:posOffset>
                </wp:positionH>
                <wp:positionV relativeFrom="paragraph">
                  <wp:posOffset>635</wp:posOffset>
                </wp:positionV>
                <wp:extent cx="4669790" cy="2066925"/>
                <wp:effectExtent l="0" t="0" r="0" b="9525"/>
                <wp:wrapTopAndBottom/>
                <wp:docPr id="3" name="Group 3"/>
                <wp:cNvGraphicFramePr/>
                <a:graphic xmlns:a="http://schemas.openxmlformats.org/drawingml/2006/main">
                  <a:graphicData uri="http://schemas.microsoft.com/office/word/2010/wordprocessingGroup">
                    <wpg:wgp>
                      <wpg:cNvGrpSpPr/>
                      <wpg:grpSpPr>
                        <a:xfrm>
                          <a:off x="0" y="0"/>
                          <a:ext cx="4669790" cy="2066925"/>
                          <a:chOff x="0" y="0"/>
                          <a:chExt cx="5755640" cy="2548255"/>
                        </a:xfrm>
                      </wpg:grpSpPr>
                      <pic:pic xmlns:pic="http://schemas.openxmlformats.org/drawingml/2006/picture">
                        <pic:nvPicPr>
                          <pic:cNvPr id="17411" name="Picture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3257550" y="123825"/>
                            <a:ext cx="2498090" cy="2270125"/>
                          </a:xfrm>
                          <a:prstGeom prst="rect">
                            <a:avLst/>
                          </a:prstGeom>
                          <a:noFill/>
                          <a:ln>
                            <a:noFill/>
                          </a:ln>
                        </pic:spPr>
                      </pic:pic>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9605" cy="2548255"/>
                          </a:xfrm>
                          <a:prstGeom prst="rect">
                            <a:avLst/>
                          </a:prstGeom>
                          <a:noFill/>
                        </pic:spPr>
                      </pic:pic>
                    </wpg:wgp>
                  </a:graphicData>
                </a:graphic>
                <wp14:sizeRelH relativeFrom="page">
                  <wp14:pctWidth>0</wp14:pctWidth>
                </wp14:sizeRelH>
                <wp14:sizeRelV relativeFrom="page">
                  <wp14:pctHeight>0</wp14:pctHeight>
                </wp14:sizeRelV>
              </wp:anchor>
            </w:drawing>
          </mc:Choice>
          <mc:Fallback>
            <w:pict>
              <v:group w14:anchorId="7FD8B767" id="Group 3" o:spid="_x0000_s1026" style="position:absolute;margin-left:.1pt;margin-top:.05pt;width:367.7pt;height:162.75pt;z-index:251658241" coordsize="57556,25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32575;top:1238;width:24981;height:22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">
                  <v:imagedata r:id="rId10" o:title=""/>
                </v:shape>
                <v:shape id="Picture 1" o:spid="_x0000_s1028" type="#_x0000_t75" style="position:absolute;width:31896;height:25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">
                  <v:imagedata r:id="rId11" o:title=""/>
                </v:shape>
                <w10:wrap type="topAndBottom"/>
              </v:group>
            </w:pict>
          </mc:Fallback>
        </mc:AlternateContent>
      </w:r>
    </w:p>
    <w:p w14:paraId="1252C201" w14:textId="5BF6F571" w:rsidR="007C0FDD" w:rsidRDefault="002F0981" w:rsidP="007C0FDD">
      <w:pPr>
        <w:pStyle w:val="Caption"/>
      </w:pPr>
      <w:r>
        <w:t>Figure</w:t>
      </w:r>
      <w:r w:rsidR="007C0FDD">
        <w:t xml:space="preserve"> </w:t>
      </w:r>
      <w:r>
        <w:fldChar w:fldCharType="begin"/>
      </w:r>
      <w:r>
        <w:instrText xml:space="preserve"> SEQ Figure \* ARABIC </w:instrText>
      </w:r>
      <w:r>
        <w:fldChar w:fldCharType="separate"/>
      </w:r>
      <w:r w:rsidR="00447A94">
        <w:rPr>
          <w:noProof/>
        </w:rPr>
        <w:t>1</w:t>
      </w:r>
      <w:r>
        <w:fldChar w:fldCharType="end"/>
      </w:r>
      <w:r w:rsidR="007C0FDD">
        <w:t xml:space="preserve"> Overview of a typical clo</w:t>
      </w:r>
      <w:r w:rsidR="00C452F7">
        <w:t>sed furnace producing Mn-alloys (left) and an illustration of zones and reactions around one of the electrode</w:t>
      </w:r>
      <w:r w:rsidR="003B2E99">
        <w:t>s</w:t>
      </w:r>
      <w:r w:rsidR="00C452F7">
        <w:t xml:space="preserve"> (right)</w:t>
      </w:r>
      <w:r w:rsidR="00B10D70">
        <w:fldChar w:fldCharType="begin"/>
      </w:r>
      <w:r w:rsidR="00C45550">
        <w:instrText xml:space="preserve"> ADDIN ZOTERO_ITEM CSL_CITATION {"citationID":"e5MAHnMP","properties":{"formattedCitation":"\\super [1]\\nosupersub{}","plainCitation":"[1]","noteIndex":0},"citationItems":[{"id":"7OVWmPdL/D0zNMa9z","uris":["http://zotero.org/users/local/jEzmOlYA/items/NA6L26FF"],"uri":["http://zotero.org/users/local/jEzmOlYA/items/NA6L26FF"],"itemData":{"id":5199,"type":"book","event-place":"Trondheim","ISBN":"978-82-519-2191-6","language":"English","note":"OCLC: 730955490","publisher":"Tapir","publisher-place":"Trondheim","source":"Open WorldCat","title":"Production of manganese ferroalloys","author":[{"family":"Olsen","given":"SverreE"},{"family":"Tangstad","given":"Merete"},{"family":"Lindstad","given":"Tor"}],"issued":{"date-parts":[["2007"]]}}}],"schema":"https://github.com/citation-style-language/schema/raw/master/csl-citation.json"} </w:instrText>
      </w:r>
      <w:r w:rsidR="00B10D70">
        <w:fldChar w:fldCharType="separate"/>
      </w:r>
      <w:r w:rsidR="00C45550" w:rsidRPr="00C45550">
        <w:rPr>
          <w:rFonts w:cs="Times"/>
          <w:vertAlign w:val="superscript"/>
        </w:rPr>
        <w:t>[1]</w:t>
      </w:r>
      <w:r w:rsidR="00B10D70">
        <w:fldChar w:fldCharType="end"/>
      </w:r>
      <w:r w:rsidR="007B01CD">
        <w:t>.</w:t>
      </w:r>
      <w:r w:rsidR="00054214">
        <w:t xml:space="preserve"> (</w:t>
      </w:r>
      <w:r w:rsidR="00054214">
        <w:rPr>
          <w:rFonts w:eastAsia="Times New Roman"/>
        </w:rPr>
        <w:t xml:space="preserve">Figure is reprinted with permission from </w:t>
      </w:r>
      <w:r w:rsidR="00563FEF" w:rsidRPr="00563FEF">
        <w:rPr>
          <w:rFonts w:eastAsia="Times New Roman"/>
          <w:vertAlign w:val="superscript"/>
        </w:rPr>
        <w:t>[1]</w:t>
      </w:r>
      <w:r w:rsidR="00563FEF">
        <w:rPr>
          <w:rFonts w:eastAsia="Times New Roman"/>
        </w:rPr>
        <w:t>.)</w:t>
      </w:r>
    </w:p>
    <w:p w14:paraId="0BE95CC2" w14:textId="77777777" w:rsidR="00C452F7" w:rsidRDefault="00C452F7" w:rsidP="007C0FDD">
      <w:pPr>
        <w:pStyle w:val="Caption"/>
      </w:pPr>
    </w:p>
    <w:p w14:paraId="12984164" w14:textId="01D6275C" w:rsidR="00C452F7" w:rsidRDefault="00C452F7" w:rsidP="007A052F">
      <w:pPr>
        <w:ind w:firstLine="851"/>
        <w:jc w:val="both"/>
      </w:pPr>
      <w:r>
        <w:t>Mn-ferroalloys are alloys containing mostly Mn, Fe, Si and C</w:t>
      </w:r>
      <w:r w:rsidR="00E70DE1">
        <w:t xml:space="preserve">. Manganese is the main element and </w:t>
      </w:r>
      <w:r>
        <w:t xml:space="preserve"> </w:t>
      </w:r>
      <w:r w:rsidR="00C66C20">
        <w:t>typically</w:t>
      </w:r>
      <w:r w:rsidR="007B01CD">
        <w:t xml:space="preserve"> accounts for</w:t>
      </w:r>
      <w:r w:rsidR="00C66C20">
        <w:t xml:space="preserve"> between 60 and 80</w:t>
      </w:r>
      <w:r w:rsidR="007B01CD">
        <w:t xml:space="preserve"> wt</w:t>
      </w:r>
      <w:r w:rsidR="00C66C20">
        <w:t>%</w:t>
      </w:r>
      <w:r w:rsidR="007B01CD">
        <w:t xml:space="preserve"> of the alloy</w:t>
      </w:r>
      <w:r w:rsidR="00C66C20">
        <w:t>. Iron</w:t>
      </w:r>
      <w:r>
        <w:t xml:space="preserve"> will always follow the raw materials and </w:t>
      </w:r>
      <w:r w:rsidR="008342B0">
        <w:t xml:space="preserve">practically </w:t>
      </w:r>
      <w:r>
        <w:t>all iron in the raw materials will end up in the alloy.</w:t>
      </w:r>
      <w:r w:rsidR="00C66C20">
        <w:t xml:space="preserve"> Silicon may be less than 1% or</w:t>
      </w:r>
      <w:r>
        <w:t xml:space="preserve"> up to 30%. Less than 1%Si is usually called FeMn (ferromanganese) and alloys with 16-30</w:t>
      </w:r>
      <w:r w:rsidR="007A052F">
        <w:t xml:space="preserve"> </w:t>
      </w:r>
      <w:r>
        <w:t>% is called SiMn (silicomanganese</w:t>
      </w:r>
      <w:r w:rsidR="008955B2">
        <w:t>)</w:t>
      </w:r>
      <w:r>
        <w:t xml:space="preserve">. The metal will </w:t>
      </w:r>
      <w:r w:rsidR="00C66C20">
        <w:t>be saturated with</w:t>
      </w:r>
      <w:r>
        <w:t xml:space="preserve"> carbon from the furnace and will be 7</w:t>
      </w:r>
      <w:r w:rsidR="007A052F">
        <w:t xml:space="preserve"> </w:t>
      </w:r>
      <w:r>
        <w:t xml:space="preserve">%C for FeMn and for SiMn the carbon content is </w:t>
      </w:r>
      <w:r w:rsidR="008955B2">
        <w:t>dependent on the amount of silicon. Typically</w:t>
      </w:r>
      <w:r w:rsidR="00E70DE1">
        <w:t>,</w:t>
      </w:r>
      <w:r w:rsidR="008955B2">
        <w:t xml:space="preserve"> for 18</w:t>
      </w:r>
      <w:r w:rsidR="007A052F">
        <w:t xml:space="preserve"> </w:t>
      </w:r>
      <w:r w:rsidR="008955B2">
        <w:t>%S</w:t>
      </w:r>
      <w:r w:rsidR="00E70DE1">
        <w:t>i</w:t>
      </w:r>
      <w:r w:rsidR="008955B2">
        <w:t xml:space="preserve"> the carbon content is less than 2</w:t>
      </w:r>
      <w:r w:rsidR="007A052F">
        <w:t xml:space="preserve"> </w:t>
      </w:r>
      <w:r w:rsidR="008955B2">
        <w:t>%C. As for most reduction processes, the metal</w:t>
      </w:r>
      <w:r w:rsidR="001C2C81">
        <w:t xml:space="preserve"> composition</w:t>
      </w:r>
      <w:r w:rsidR="008955B2">
        <w:t xml:space="preserve"> is determined by the slag properties, and the s</w:t>
      </w:r>
      <w:r w:rsidR="00E70DE1">
        <w:t>lag in the Mn-ferroalloy will</w:t>
      </w:r>
      <w:r w:rsidR="008955B2">
        <w:t xml:space="preserve"> mainly</w:t>
      </w:r>
      <w:r w:rsidR="00E70DE1">
        <w:t xml:space="preserve"> be</w:t>
      </w:r>
      <w:r w:rsidR="008955B2">
        <w:t xml:space="preserve"> MnO, SiO</w:t>
      </w:r>
      <w:r w:rsidR="008955B2" w:rsidRPr="008955B2">
        <w:rPr>
          <w:vertAlign w:val="subscript"/>
        </w:rPr>
        <w:t>2</w:t>
      </w:r>
      <w:r w:rsidR="008955B2">
        <w:t>, MgO, CaO and Al</w:t>
      </w:r>
      <w:r w:rsidR="008955B2" w:rsidRPr="008955B2">
        <w:rPr>
          <w:vertAlign w:val="subscript"/>
        </w:rPr>
        <w:t>2</w:t>
      </w:r>
      <w:r w:rsidR="008955B2">
        <w:t>O</w:t>
      </w:r>
      <w:r w:rsidR="008955B2" w:rsidRPr="008955B2">
        <w:rPr>
          <w:vertAlign w:val="subscript"/>
        </w:rPr>
        <w:t>3</w:t>
      </w:r>
      <w:r w:rsidR="008955B2">
        <w:t xml:space="preserve"> as all the iron ends up in the metal. </w:t>
      </w:r>
      <w:r w:rsidR="00E43279">
        <w:t xml:space="preserve">There </w:t>
      </w:r>
      <w:r w:rsidR="007B01CD">
        <w:t xml:space="preserve">are </w:t>
      </w:r>
      <w:r w:rsidR="00E43279">
        <w:t>a number of definitions of slag basicity that can be used</w:t>
      </w:r>
      <w:r w:rsidR="002541E1">
        <w:t xml:space="preserve"> to describe the composition of the slag</w:t>
      </w:r>
      <w:r w:rsidR="00E43279">
        <w:t xml:space="preserve">. In this paper the basicity will be given as </w:t>
      </w:r>
      <m:oMath>
        <m:r>
          <w:rPr>
            <w:rFonts w:ascii="Cambria Math" w:hAnsi="Cambria Math"/>
          </w:rPr>
          <m:t>B=</m:t>
        </m:r>
        <m:f>
          <m:fPr>
            <m:ctrlPr>
              <w:rPr>
                <w:rFonts w:ascii="Cambria Math" w:hAnsi="Cambria Math"/>
                <w:i/>
              </w:rPr>
            </m:ctrlPr>
          </m:fPr>
          <m:num>
            <m:r>
              <w:rPr>
                <w:rFonts w:ascii="Cambria Math" w:hAnsi="Cambria Math"/>
              </w:rPr>
              <m:t>CaO+MgO</m:t>
            </m:r>
          </m:num>
          <m:den>
            <m:r>
              <w:rPr>
                <w:rFonts w:ascii="Cambria Math" w:hAnsi="Cambria Math"/>
              </w:rPr>
              <m:t>Si</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l</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den>
        </m:f>
      </m:oMath>
      <w:r w:rsidR="0087073E">
        <w:t>. T</w:t>
      </w:r>
      <w:r w:rsidR="00E70DE1">
        <w:t>race elements</w:t>
      </w:r>
      <w:r w:rsidR="0087073E">
        <w:t xml:space="preserve"> </w:t>
      </w:r>
      <w:r w:rsidR="007B01CD">
        <w:t>are counted as</w:t>
      </w:r>
      <w:r w:rsidR="0087073E">
        <w:t xml:space="preserve"> basic or acid oxides, depending</w:t>
      </w:r>
      <w:r w:rsidR="002541E1">
        <w:t xml:space="preserve"> on their nature. </w:t>
      </w:r>
    </w:p>
    <w:p w14:paraId="49D74883" w14:textId="77777777" w:rsidR="00EE24B5" w:rsidRDefault="008955B2" w:rsidP="005413E1">
      <w:pPr>
        <w:ind w:firstLine="360"/>
        <w:jc w:val="both"/>
      </w:pPr>
      <w:r>
        <w:t>The temperatures in the closed Mn-ferroa</w:t>
      </w:r>
      <w:r w:rsidR="00230E5D">
        <w:t xml:space="preserve">lloy furnaces can be </w:t>
      </w:r>
      <w:r w:rsidR="00C13DB3">
        <w:t>from</w:t>
      </w:r>
      <w:r>
        <w:t xml:space="preserve"> 200-600</w:t>
      </w:r>
      <w:r w:rsidR="007A052F">
        <w:t xml:space="preserve"> </w:t>
      </w:r>
      <w:r>
        <w:rPr>
          <w:rFonts w:ascii="Times New Roman" w:hAnsi="Times New Roman"/>
        </w:rPr>
        <w:t>°</w:t>
      </w:r>
      <w:r>
        <w:t xml:space="preserve">C on the top of the charge </w:t>
      </w:r>
      <w:r w:rsidR="0029695F">
        <w:t>to</w:t>
      </w:r>
      <w:r>
        <w:t xml:space="preserve"> 1500-1600 </w:t>
      </w:r>
      <w:r>
        <w:rPr>
          <w:rFonts w:ascii="Times New Roman" w:hAnsi="Times New Roman"/>
        </w:rPr>
        <w:t>°</w:t>
      </w:r>
      <w:r>
        <w:t xml:space="preserve">C </w:t>
      </w:r>
      <w:r w:rsidR="00297847">
        <w:t>in the tapped slag</w:t>
      </w:r>
      <w:r>
        <w:t xml:space="preserve">. </w:t>
      </w:r>
      <w:r w:rsidR="00297847">
        <w:t>This means that in upper</w:t>
      </w:r>
      <w:r w:rsidR="008E6BA1">
        <w:t xml:space="preserve"> </w:t>
      </w:r>
      <w:r w:rsidR="00297847">
        <w:t>part of the furnace</w:t>
      </w:r>
      <w:r w:rsidR="008D6EA7">
        <w:t>, the low temperature zone,</w:t>
      </w:r>
      <w:r w:rsidR="00297847">
        <w:t xml:space="preserve"> the raw materials will be solid, and </w:t>
      </w:r>
      <w:r w:rsidR="001454C4">
        <w:t>when it enters</w:t>
      </w:r>
      <w:r w:rsidR="00297847">
        <w:t xml:space="preserve"> the area on top of the coke</w:t>
      </w:r>
      <w:r w:rsidR="00742A36">
        <w:t>-</w:t>
      </w:r>
      <w:r w:rsidR="00297847">
        <w:t xml:space="preserve">bed, around 1200-1400 </w:t>
      </w:r>
      <w:r w:rsidR="00297847">
        <w:rPr>
          <w:rFonts w:ascii="Times New Roman" w:hAnsi="Times New Roman"/>
        </w:rPr>
        <w:t>°</w:t>
      </w:r>
      <w:r w:rsidR="00297847">
        <w:t>C, the raw materials will melt into a primary slag. This slag will coexist with the solid carbon materials added to the furnace.</w:t>
      </w:r>
      <w:r w:rsidR="001D74C4">
        <w:t xml:space="preserve"> </w:t>
      </w:r>
      <w:r w:rsidR="00E85EE4">
        <w:t xml:space="preserve">This paper will discuss the knowledge we have on MnO-slags </w:t>
      </w:r>
      <w:r w:rsidR="005867BF">
        <w:t xml:space="preserve">related to the primary </w:t>
      </w:r>
      <w:r w:rsidR="000C7711">
        <w:t xml:space="preserve">production </w:t>
      </w:r>
      <w:r w:rsidR="00580DBB">
        <w:t>of</w:t>
      </w:r>
      <w:r w:rsidR="000C7711">
        <w:t xml:space="preserve"> </w:t>
      </w:r>
      <w:r w:rsidR="00580DBB">
        <w:t>FeMn or SiMn</w:t>
      </w:r>
      <w:r w:rsidR="00016B84">
        <w:t xml:space="preserve"> inside the Submerged Arc Furnace. First </w:t>
      </w:r>
      <w:r w:rsidR="007B01CD">
        <w:t xml:space="preserve">we </w:t>
      </w:r>
      <w:r w:rsidR="00016B84">
        <w:lastRenderedPageBreak/>
        <w:t>will discuss the</w:t>
      </w:r>
      <w:r w:rsidR="00B803D7">
        <w:t xml:space="preserve"> mechanism of slag formation, </w:t>
      </w:r>
      <w:r w:rsidR="00C76BA8">
        <w:t>the</w:t>
      </w:r>
      <w:r w:rsidR="00B803D7">
        <w:t xml:space="preserve"> </w:t>
      </w:r>
      <w:r w:rsidR="00016B84">
        <w:t>thermodynamics</w:t>
      </w:r>
      <w:r w:rsidR="004213C0">
        <w:t>,</w:t>
      </w:r>
      <w:r w:rsidR="00C76BA8">
        <w:t xml:space="preserve"> and</w:t>
      </w:r>
      <w:r w:rsidR="00016B84">
        <w:t xml:space="preserve"> the kinetics</w:t>
      </w:r>
      <w:r w:rsidR="00EA0FB8">
        <w:t xml:space="preserve">. Next, a summary of </w:t>
      </w:r>
      <w:r w:rsidR="004213C0">
        <w:t xml:space="preserve">key </w:t>
      </w:r>
      <w:r w:rsidR="00AD6B5A">
        <w:t xml:space="preserve">slag properties </w:t>
      </w:r>
      <w:r w:rsidR="004213C0">
        <w:t xml:space="preserve">is presented. These key properties include the MnO slag </w:t>
      </w:r>
      <w:r w:rsidR="00DD4E2E">
        <w:t xml:space="preserve">structure, </w:t>
      </w:r>
      <w:r w:rsidR="00D60DA0">
        <w:t>v</w:t>
      </w:r>
      <w:r w:rsidR="00DD4E2E">
        <w:t>iscosity, density, interfacial tension and wetting</w:t>
      </w:r>
      <w:r w:rsidR="004213C0">
        <w:t xml:space="preserve"> properties</w:t>
      </w:r>
      <w:r w:rsidR="00D60DA0">
        <w:t>, and electrical conductivity</w:t>
      </w:r>
      <w:r w:rsidR="00012881">
        <w:t>.</w:t>
      </w:r>
      <w:r w:rsidR="00EA0FB8">
        <w:t xml:space="preserve"> </w:t>
      </w:r>
      <w:r w:rsidR="00795FF1">
        <w:t>The</w:t>
      </w:r>
      <w:r w:rsidR="004213C0">
        <w:t xml:space="preserve"> </w:t>
      </w:r>
      <w:r w:rsidR="00795FF1">
        <w:t>path</w:t>
      </w:r>
      <w:r w:rsidR="004213C0">
        <w:t>way</w:t>
      </w:r>
      <w:r w:rsidR="00795FF1">
        <w:t xml:space="preserve"> of the slag</w:t>
      </w:r>
      <w:r w:rsidR="004213C0">
        <w:t xml:space="preserve"> considered in this work will start</w:t>
      </w:r>
      <w:r w:rsidR="00795FF1">
        <w:t xml:space="preserve"> </w:t>
      </w:r>
      <w:r w:rsidR="004213C0">
        <w:t>with</w:t>
      </w:r>
      <w:r w:rsidR="00086A8C">
        <w:t xml:space="preserve"> the</w:t>
      </w:r>
      <w:r w:rsidR="00795FF1">
        <w:t xml:space="preserve"> production of a primary </w:t>
      </w:r>
      <w:r w:rsidR="00AF3798">
        <w:t xml:space="preserve">slag from the raw materials, </w:t>
      </w:r>
      <w:r w:rsidR="004213C0">
        <w:t>followed by</w:t>
      </w:r>
      <w:r w:rsidR="00086A8C">
        <w:t xml:space="preserve"> </w:t>
      </w:r>
      <w:r w:rsidR="00AF3798">
        <w:t>the reduction of valuable elements into a Mn-alloy</w:t>
      </w:r>
      <w:r w:rsidR="004213C0">
        <w:t xml:space="preserve"> and finally</w:t>
      </w:r>
      <w:r w:rsidR="00F84828">
        <w:t xml:space="preserve"> </w:t>
      </w:r>
      <w:r w:rsidR="00AF3798">
        <w:t>the drainage</w:t>
      </w:r>
      <w:r w:rsidR="004213C0">
        <w:t>, or tapping,</w:t>
      </w:r>
      <w:r w:rsidR="00AF3798">
        <w:t xml:space="preserve"> from the furnace.</w:t>
      </w:r>
      <w:r w:rsidR="00935769">
        <w:t xml:space="preserve"> </w:t>
      </w:r>
    </w:p>
    <w:p w14:paraId="3E1E3E08" w14:textId="511A9AB7" w:rsidR="002F0981" w:rsidRDefault="000875EA" w:rsidP="005413E1">
      <w:pPr>
        <w:ind w:firstLine="360"/>
        <w:jc w:val="both"/>
      </w:pPr>
      <w:r>
        <w:t>Most of the slag will as discussed later</w:t>
      </w:r>
      <w:r w:rsidR="0021295C">
        <w:t xml:space="preserve">, follow the </w:t>
      </w:r>
      <w:r w:rsidR="00300FB1">
        <w:t xml:space="preserve">increasing temperature. </w:t>
      </w:r>
      <w:r w:rsidR="003E7D34">
        <w:t>Some</w:t>
      </w:r>
      <w:r>
        <w:t xml:space="preserve"> </w:t>
      </w:r>
      <w:r w:rsidR="00935769">
        <w:t xml:space="preserve">slag may however be circulated into the </w:t>
      </w:r>
      <w:r w:rsidR="005413E1">
        <w:t xml:space="preserve">low temperature area. </w:t>
      </w:r>
      <w:r w:rsidR="002F0981">
        <w:t>In Mn-alloy production</w:t>
      </w:r>
      <w:r w:rsidR="004213C0">
        <w:t>,</w:t>
      </w:r>
      <w:r w:rsidR="002F0981">
        <w:t xml:space="preserve"> slags have been known to be sputtered up to the cold furnace top from the high temperature area as seen in</w:t>
      </w:r>
      <w:r w:rsidR="005413E1">
        <w:t xml:space="preserve"> </w:t>
      </w:r>
      <w:r w:rsidR="005413E1">
        <w:fldChar w:fldCharType="begin"/>
      </w:r>
      <w:r w:rsidR="005413E1">
        <w:instrText xml:space="preserve"> REF _Ref64294284 \h </w:instrText>
      </w:r>
      <w:r w:rsidR="005413E1">
        <w:fldChar w:fldCharType="separate"/>
      </w:r>
      <w:r w:rsidR="00447A94">
        <w:t xml:space="preserve">Figure </w:t>
      </w:r>
      <w:r w:rsidR="00447A94">
        <w:rPr>
          <w:noProof/>
        </w:rPr>
        <w:t>2</w:t>
      </w:r>
      <w:r w:rsidR="005413E1">
        <w:fldChar w:fldCharType="end"/>
      </w:r>
      <w:r w:rsidR="00735AA9">
        <w:fldChar w:fldCharType="begin"/>
      </w:r>
      <w:r w:rsidR="00C45550">
        <w:instrText xml:space="preserve"> ADDIN ZOTERO_ITEM CSL_CITATION {"citationID":"5EViaGxX","properties":{"formattedCitation":"\\super [2,3]\\nosupersub{}","plainCitation":"[2,3]","noteIndex":0},"citationItems":[{"id":855,"uris":["http://zotero.org/users/7836746/items/GER7BE5P"],"uri":["http://zotero.org/users/7836746/items/GER7BE5P"],"itemData":{"id":855,"type":"paper-conference","event":"INFACON XII","event-place":"Helsinki, Finland","language":"eng","publisher-place":"Helsinki, Finland","title":"The effect of potassium and zinc circulation on agglomeration of a charge in SAF","author":[{"family":"Slizovskiy","given":"Dmitry"},{"family":"Tangstad","given":"Merete"}],"issued":{"date-parts":[["2010",6,6]]}}},{"id":873,"uris":["http://zotero.org/users/7836746/items/H2B8LU88"],"uri":["http://zotero.org/users/7836746/items/H2B8LU88"],"itemData":{"id":873,"type":"paper-conference","abstract":"The gas/solid reactions in ferromanganese submerged arc furnaces (SAF) are important to\nthe production process. The region where these reactions occur is known as pre-reduction zone.\nThe gas permeability of the charge in the pre-reduction zone is the key factor affecting stable\noperation of the furnace. In order to evaporate water and achieve a high degree of pre-reduction,\nthe gas permeability of the burden has to be high.\nAgglomeration of charge particles in the pre-reduction zone is one of the reasons for\ndecreasing of gas permeability. Different mechanisms of agglomerate formation can take a place in\nthe furnace. These mechanisms, their effect and relevance to agglomeration of the charge were\nthoroughly studied based on the charge samples taken from industrial SiMn and FeMnfurnaces.","event":"INFACON XIII","event-place":"Almaty, Kazakhstan","page":"185-194","publisher-place":"Almaty, Kazakhstan","title":"Agglomeration of Charge in Ferromanganese Submerged Arc Furnaces","URL":"https://www.pyrometallurgy.co.za/InfaconXIII/0185-Slizovskiy.pdf","author":[{"family":"Slizovskiy","given":"Dmitry"},{"family":"Tangstad","given":"Merete"}],"issued":{"date-parts":[["2013",6,9]]}}}],"schema":"https://github.com/citation-style-language/schema/raw/master/csl-citation.json"} </w:instrText>
      </w:r>
      <w:r w:rsidR="00735AA9">
        <w:fldChar w:fldCharType="separate"/>
      </w:r>
      <w:r w:rsidR="00C45550" w:rsidRPr="00C45550">
        <w:rPr>
          <w:rFonts w:cs="Times"/>
          <w:vertAlign w:val="superscript"/>
        </w:rPr>
        <w:t>[2,3]</w:t>
      </w:r>
      <w:r w:rsidR="00735AA9">
        <w:fldChar w:fldCharType="end"/>
      </w:r>
      <w:r w:rsidR="002F0981">
        <w:t xml:space="preserve">. This is believed to </w:t>
      </w:r>
      <w:r w:rsidR="004213C0">
        <w:t xml:space="preserve">happen </w:t>
      </w:r>
      <w:r w:rsidR="002F0981">
        <w:t xml:space="preserve">if the permeability of the charge is poor, </w:t>
      </w:r>
      <w:r w:rsidR="004F0BB7">
        <w:t>and</w:t>
      </w:r>
      <w:r w:rsidR="002F0981">
        <w:t xml:space="preserve"> the raw materials </w:t>
      </w:r>
      <w:r w:rsidR="004213C0">
        <w:t>are</w:t>
      </w:r>
      <w:r w:rsidR="002F0981">
        <w:t xml:space="preserve"> not heated gradually</w:t>
      </w:r>
      <w:r w:rsidR="004213C0">
        <w:t>,</w:t>
      </w:r>
      <w:r w:rsidR="005D5F24">
        <w:t xml:space="preserve"> or if too violent foaming of the slag occurs.</w:t>
      </w:r>
      <w:r w:rsidR="002F0981">
        <w:t xml:space="preserve"> </w:t>
      </w:r>
    </w:p>
    <w:p w14:paraId="1A14C4A1" w14:textId="77777777" w:rsidR="002F0981" w:rsidRDefault="002F0981" w:rsidP="002F0981">
      <w:pPr>
        <w:pStyle w:val="Caption"/>
      </w:pPr>
    </w:p>
    <w:p w14:paraId="29C817A0" w14:textId="77777777" w:rsidR="002F0981" w:rsidRDefault="002F0981" w:rsidP="002F0981">
      <w:pPr>
        <w:pStyle w:val="Caption"/>
      </w:pPr>
      <w:r>
        <w:t xml:space="preserve">           </w:t>
      </w:r>
      <w:bookmarkStart w:id="0" w:name="_Ref26805282"/>
    </w:p>
    <w:bookmarkEnd w:id="0"/>
    <w:p w14:paraId="7C3F255F" w14:textId="77777777" w:rsidR="002F0981" w:rsidRDefault="002F0981" w:rsidP="002F0981">
      <w:pPr>
        <w:pStyle w:val="Caption"/>
      </w:pPr>
      <w:r w:rsidRPr="00015EFB">
        <w:rPr>
          <w:noProof/>
          <w:lang w:eastAsia="en-GB"/>
        </w:rPr>
        <w:drawing>
          <wp:anchor distT="0" distB="0" distL="114300" distR="114300" simplePos="0" relativeHeight="251658242" behindDoc="0" locked="0" layoutInCell="1" allowOverlap="1" wp14:anchorId="438CC436" wp14:editId="78D39B73">
            <wp:simplePos x="0" y="0"/>
            <wp:positionH relativeFrom="margin">
              <wp:align>right</wp:align>
            </wp:positionH>
            <wp:positionV relativeFrom="paragraph">
              <wp:posOffset>7427</wp:posOffset>
            </wp:positionV>
            <wp:extent cx="3129624" cy="1622066"/>
            <wp:effectExtent l="0" t="0" r="0" b="0"/>
            <wp:wrapNone/>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2">
                      <a:extLst>
                        <a:ext uri="{28A0092B-C50C-407E-A947-70E740481C1C}">
                          <a14:useLocalDpi xmlns:a14="http://schemas.microsoft.com/office/drawing/2010/main" val="0"/>
                        </a:ext>
                      </a:extLst>
                    </a:blip>
                    <a:srcRect l="49700" b="24020"/>
                    <a:stretch/>
                  </pic:blipFill>
                  <pic:spPr bwMode="auto">
                    <a:xfrm>
                      <a:off x="0" y="0"/>
                      <a:ext cx="3129624" cy="16220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w:t>
      </w:r>
      <w:r w:rsidRPr="00A76945">
        <w:rPr>
          <w:noProof/>
          <w:lang w:eastAsia="en-GB"/>
        </w:rPr>
        <w:drawing>
          <wp:inline distT="0" distB="0" distL="0" distR="0" wp14:anchorId="40B1000E" wp14:editId="615BE955">
            <wp:extent cx="1791439" cy="1708150"/>
            <wp:effectExtent l="0" t="0" r="0" b="6350"/>
            <wp:docPr id="2562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20" name="Picture 4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11454" cy="1727235"/>
                    </a:xfrm>
                    <a:prstGeom prst="rect">
                      <a:avLst/>
                    </a:prstGeom>
                    <a:noFill/>
                    <a:ln>
                      <a:noFill/>
                    </a:ln>
                  </pic:spPr>
                </pic:pic>
              </a:graphicData>
            </a:graphic>
          </wp:inline>
        </w:drawing>
      </w:r>
    </w:p>
    <w:p w14:paraId="1D899BF5" w14:textId="28E47F58" w:rsidR="002F0981" w:rsidRDefault="002F0981" w:rsidP="002F0981">
      <w:pPr>
        <w:pStyle w:val="Caption"/>
      </w:pPr>
      <w:bookmarkStart w:id="1" w:name="_Ref64294284"/>
      <w:r>
        <w:t xml:space="preserve">Figure </w:t>
      </w:r>
      <w:r>
        <w:fldChar w:fldCharType="begin"/>
      </w:r>
      <w:r>
        <w:instrText xml:space="preserve"> SEQ Figure \* ARABIC </w:instrText>
      </w:r>
      <w:r>
        <w:fldChar w:fldCharType="separate"/>
      </w:r>
      <w:r w:rsidR="00447A94">
        <w:rPr>
          <w:noProof/>
        </w:rPr>
        <w:t>2</w:t>
      </w:r>
      <w:r>
        <w:fldChar w:fldCharType="end"/>
      </w:r>
      <w:bookmarkEnd w:id="1"/>
      <w:r>
        <w:t>. Slag infiltrated charge sample at top of the furnace charge taken from a FeMn furnace (left picture) showing low alkali binder phase (right).</w:t>
      </w:r>
      <w:r w:rsidR="0096502C">
        <w:fldChar w:fldCharType="begin"/>
      </w:r>
      <w:r w:rsidR="00C45550">
        <w:instrText xml:space="preserve"> ADDIN ZOTERO_ITEM CSL_CITATION {"citationID":"CwbpmNXs","properties":{"formattedCitation":"\\super [4]\\nosupersub{}","plainCitation":"[4]","noteIndex":0},"citationItems":[{"id":"7OVWmPdL/RPHS0QhZ","uris":["http://zotero.org/users/local/jEzmOlYA/items/YKPTLDL9"],"uri":["http://zotero.org/users/local/jEzmOlYA/items/YKPTLDL9"],"itemData":{"id":5204,"type":"thesis","genre":"Doctoral Thesis","language":"eng","publisher":"NTNU","title":"Agglomeration in Ferromanganese Submerged arc Furnaces with Focus on K and Zn Deposition","URL":"http://hdl.handle.net/11250/249204","author":[{"family":"Slizovskiy","given":"Dmitry"}],"issued":{"date-parts":[["2012"]]}}}],"schema":"https://github.com/citation-style-language/schema/raw/master/csl-citation.json"} </w:instrText>
      </w:r>
      <w:r w:rsidR="0096502C">
        <w:fldChar w:fldCharType="separate"/>
      </w:r>
      <w:r w:rsidR="00C45550" w:rsidRPr="00C45550">
        <w:rPr>
          <w:rFonts w:cs="Times"/>
          <w:vertAlign w:val="superscript"/>
        </w:rPr>
        <w:t>[4]</w:t>
      </w:r>
      <w:r w:rsidR="0096502C">
        <w:fldChar w:fldCharType="end"/>
      </w:r>
      <w:r w:rsidR="001236FF">
        <w:t xml:space="preserve"> </w:t>
      </w:r>
    </w:p>
    <w:p w14:paraId="4330D5F4" w14:textId="77777777" w:rsidR="002F0981" w:rsidRDefault="002F0981" w:rsidP="002F0981">
      <w:pPr>
        <w:pStyle w:val="Caption"/>
      </w:pPr>
    </w:p>
    <w:p w14:paraId="0C3E0D9D" w14:textId="5B3B7538" w:rsidR="00AD4110" w:rsidRDefault="00D10109" w:rsidP="00AD4110">
      <w:pPr>
        <w:pStyle w:val="Heading1"/>
        <w:numPr>
          <w:ilvl w:val="0"/>
          <w:numId w:val="15"/>
        </w:numPr>
      </w:pPr>
      <w:r>
        <w:t>Melting of ores and reduction of primary slags</w:t>
      </w:r>
    </w:p>
    <w:p w14:paraId="195A7FF2" w14:textId="5F42F857" w:rsidR="00E935DD" w:rsidRDefault="00FB5430" w:rsidP="007A052F">
      <w:pPr>
        <w:ind w:firstLine="360"/>
        <w:jc w:val="both"/>
      </w:pPr>
      <w:r w:rsidRPr="000E6349">
        <w:t>The melting</w:t>
      </w:r>
      <w:r w:rsidR="00DB100A" w:rsidRPr="000E6349">
        <w:t xml:space="preserve"> of the raw materials to a primary slag and the</w:t>
      </w:r>
      <w:r w:rsidR="006B108E">
        <w:t xml:space="preserve"> following</w:t>
      </w:r>
      <w:r w:rsidR="00DB100A" w:rsidRPr="000E6349">
        <w:t xml:space="preserve"> reduction to Mn-ferroalloys are closely related. </w:t>
      </w:r>
      <w:r w:rsidR="005D25FD">
        <w:t xml:space="preserve">It is hence </w:t>
      </w:r>
      <w:r w:rsidR="00DB2F26">
        <w:t>appropriate to start with the Mn-</w:t>
      </w:r>
      <w:r w:rsidR="00F37E14">
        <w:t>bearing raw materials and the primary slag it produces</w:t>
      </w:r>
      <w:r w:rsidR="00F40C7D">
        <w:t xml:space="preserve"> at around </w:t>
      </w:r>
      <w:r w:rsidR="002A05BF">
        <w:t xml:space="preserve">1200 </w:t>
      </w:r>
      <w:r w:rsidR="002A05BF">
        <w:rPr>
          <w:rFonts w:cs="Times"/>
        </w:rPr>
        <w:t>°</w:t>
      </w:r>
      <w:r w:rsidR="002A05BF">
        <w:t>C and up</w:t>
      </w:r>
      <w:r w:rsidR="00F37E14">
        <w:t xml:space="preserve">. </w:t>
      </w:r>
      <w:r w:rsidR="00B22E50">
        <w:fldChar w:fldCharType="begin"/>
      </w:r>
      <w:r w:rsidR="00B22E50">
        <w:instrText xml:space="preserve"> REF _Ref63857845 \h </w:instrText>
      </w:r>
      <w:r w:rsidR="00B22E50">
        <w:fldChar w:fldCharType="separate"/>
      </w:r>
      <w:r w:rsidR="00447A94" w:rsidRPr="00747699">
        <w:rPr>
          <w:lang w:val="en-US"/>
        </w:rPr>
        <w:t xml:space="preserve">Table </w:t>
      </w:r>
      <w:r w:rsidR="00447A94">
        <w:rPr>
          <w:noProof/>
          <w:lang w:val="en-US"/>
        </w:rPr>
        <w:t>1</w:t>
      </w:r>
      <w:r w:rsidR="00B22E50">
        <w:fldChar w:fldCharType="end"/>
      </w:r>
      <w:r w:rsidR="008D78F1">
        <w:t xml:space="preserve"> </w:t>
      </w:r>
      <w:r w:rsidR="00B22E50">
        <w:t>show some typical ores</w:t>
      </w:r>
      <w:r w:rsidR="008D78F1">
        <w:t xml:space="preserve">, where the </w:t>
      </w:r>
      <w:r w:rsidR="00B54861">
        <w:t>metal</w:t>
      </w:r>
      <w:r w:rsidR="00682E07">
        <w:t>l</w:t>
      </w:r>
      <w:r w:rsidR="00B54861">
        <w:t>urgical grade</w:t>
      </w:r>
      <w:r w:rsidR="004C0579">
        <w:t xml:space="preserve"> ore</w:t>
      </w:r>
      <w:r w:rsidR="008D78F1">
        <w:t xml:space="preserve"> </w:t>
      </w:r>
      <w:r w:rsidR="00E65B50">
        <w:t xml:space="preserve">typically have more than 35% Mn. </w:t>
      </w:r>
      <w:r w:rsidR="00640873">
        <w:t xml:space="preserve">After </w:t>
      </w:r>
      <w:r w:rsidR="00E36EF6">
        <w:t>being heated</w:t>
      </w:r>
      <w:r w:rsidR="00640873">
        <w:t xml:space="preserve"> in</w:t>
      </w:r>
      <w:r w:rsidR="00E36EF6">
        <w:t xml:space="preserve"> solid state in</w:t>
      </w:r>
      <w:r w:rsidR="00640873">
        <w:t xml:space="preserve"> the prereduction zone</w:t>
      </w:r>
      <w:r w:rsidR="0051175A">
        <w:t>,</w:t>
      </w:r>
      <w:r w:rsidR="00640873">
        <w:t xml:space="preserve"> all higher manganese (MnO</w:t>
      </w:r>
      <w:r w:rsidR="00640873" w:rsidRPr="0051175A">
        <w:rPr>
          <w:vertAlign w:val="subscript"/>
        </w:rPr>
        <w:t>2</w:t>
      </w:r>
      <w:r w:rsidR="00DE0C10">
        <w:t>, Mn</w:t>
      </w:r>
      <w:r w:rsidR="00DE0C10" w:rsidRPr="0051175A">
        <w:rPr>
          <w:vertAlign w:val="subscript"/>
        </w:rPr>
        <w:t>2</w:t>
      </w:r>
      <w:r w:rsidR="00DE0C10">
        <w:t>O</w:t>
      </w:r>
      <w:r w:rsidR="00DE0C10" w:rsidRPr="0051175A">
        <w:rPr>
          <w:vertAlign w:val="subscript"/>
        </w:rPr>
        <w:t>3</w:t>
      </w:r>
      <w:r w:rsidR="00DE0C10">
        <w:t xml:space="preserve"> and Mn</w:t>
      </w:r>
      <w:r w:rsidR="00DE0C10" w:rsidRPr="00532490">
        <w:rPr>
          <w:vertAlign w:val="subscript"/>
        </w:rPr>
        <w:t>3</w:t>
      </w:r>
      <w:r w:rsidR="00DE0C10">
        <w:t>O</w:t>
      </w:r>
      <w:r w:rsidR="00DE0C10" w:rsidRPr="00532490">
        <w:rPr>
          <w:vertAlign w:val="subscript"/>
        </w:rPr>
        <w:t>4</w:t>
      </w:r>
      <w:r w:rsidR="0051175A">
        <w:t xml:space="preserve">) </w:t>
      </w:r>
      <w:r w:rsidR="00DE0C10">
        <w:t>has been reduced to MnO</w:t>
      </w:r>
      <w:r w:rsidR="00E36EF6">
        <w:t>, the iron oxides are</w:t>
      </w:r>
      <w:r w:rsidR="007705CC">
        <w:t xml:space="preserve"> reduced to</w:t>
      </w:r>
      <w:r w:rsidR="00E36EF6">
        <w:t xml:space="preserve"> metallic</w:t>
      </w:r>
      <w:r w:rsidR="007705CC">
        <w:t xml:space="preserve"> phase</w:t>
      </w:r>
      <w:r w:rsidR="00532490">
        <w:t>, and all the carbonates (CaCO</w:t>
      </w:r>
      <w:r w:rsidR="00532490" w:rsidRPr="00532490">
        <w:rPr>
          <w:vertAlign w:val="subscript"/>
        </w:rPr>
        <w:t>3</w:t>
      </w:r>
      <w:r w:rsidR="00532490">
        <w:t>, MgCO</w:t>
      </w:r>
      <w:r w:rsidR="00532490" w:rsidRPr="00532490">
        <w:rPr>
          <w:vertAlign w:val="subscript"/>
        </w:rPr>
        <w:t>3</w:t>
      </w:r>
      <w:r w:rsidR="00532490">
        <w:t>, MnCO</w:t>
      </w:r>
      <w:r w:rsidR="00532490" w:rsidRPr="00532490">
        <w:rPr>
          <w:vertAlign w:val="subscript"/>
        </w:rPr>
        <w:t>3</w:t>
      </w:r>
      <w:r w:rsidR="00532490">
        <w:t>) are dec</w:t>
      </w:r>
      <w:r w:rsidR="0051175A">
        <w:t>o</w:t>
      </w:r>
      <w:r w:rsidR="00532490">
        <w:t>mposed to basic oxides</w:t>
      </w:r>
      <w:r w:rsidR="004B6287">
        <w:t xml:space="preserve"> (CaO, MgO and MnO)</w:t>
      </w:r>
      <w:r w:rsidR="0051175A">
        <w:t>. The main elements in the oxide phase will now be the 5 com</w:t>
      </w:r>
      <w:r w:rsidR="00F52CD6">
        <w:t>ponents MnO-SiO</w:t>
      </w:r>
      <w:r w:rsidR="00F52CD6" w:rsidRPr="003212B2">
        <w:rPr>
          <w:vertAlign w:val="subscript"/>
        </w:rPr>
        <w:t>2</w:t>
      </w:r>
      <w:r w:rsidR="00F52CD6">
        <w:t>-Al</w:t>
      </w:r>
      <w:r w:rsidR="00F52CD6" w:rsidRPr="003212B2">
        <w:rPr>
          <w:vertAlign w:val="subscript"/>
        </w:rPr>
        <w:t>2</w:t>
      </w:r>
      <w:r w:rsidR="00F52CD6">
        <w:t>O</w:t>
      </w:r>
      <w:r w:rsidR="00F52CD6" w:rsidRPr="003212B2">
        <w:rPr>
          <w:vertAlign w:val="subscript"/>
        </w:rPr>
        <w:t>3</w:t>
      </w:r>
      <w:r w:rsidR="00F52CD6">
        <w:t>-CaO-MgO.</w:t>
      </w:r>
      <w:r w:rsidR="00532490">
        <w:t xml:space="preserve"> </w:t>
      </w:r>
      <w:r w:rsidR="00B22E50">
        <w:fldChar w:fldCharType="begin"/>
      </w:r>
      <w:r w:rsidR="00B22E50">
        <w:instrText xml:space="preserve"> REF _Ref63857847 \h </w:instrText>
      </w:r>
      <w:r w:rsidR="00B22E50">
        <w:fldChar w:fldCharType="separate"/>
      </w:r>
      <w:r w:rsidR="00447A94">
        <w:t xml:space="preserve">Table </w:t>
      </w:r>
      <w:r w:rsidR="00447A94">
        <w:rPr>
          <w:noProof/>
        </w:rPr>
        <w:t>2</w:t>
      </w:r>
      <w:r w:rsidR="00B22E50">
        <w:fldChar w:fldCharType="end"/>
      </w:r>
      <w:r w:rsidR="00A00579">
        <w:t xml:space="preserve"> show</w:t>
      </w:r>
      <w:r w:rsidR="00245E61">
        <w:t>s</w:t>
      </w:r>
      <w:r w:rsidR="00A00579">
        <w:t xml:space="preserve"> the chemical composition calculated from the </w:t>
      </w:r>
      <w:r w:rsidR="002902AD">
        <w:t>chemical analyses of the ore</w:t>
      </w:r>
      <w:r w:rsidR="00930217">
        <w:t xml:space="preserve"> of the primary slag</w:t>
      </w:r>
      <w:r w:rsidR="00F84B93">
        <w:t>. It can be noted that there will also be</w:t>
      </w:r>
      <w:r w:rsidR="004A11CF">
        <w:t xml:space="preserve"> a number of</w:t>
      </w:r>
      <w:r w:rsidR="00F84B93">
        <w:t xml:space="preserve"> trace eleme</w:t>
      </w:r>
      <w:r w:rsidR="004A11CF">
        <w:t>nts like TiO</w:t>
      </w:r>
      <w:r w:rsidR="004A11CF" w:rsidRPr="00280BE2">
        <w:rPr>
          <w:vertAlign w:val="subscript"/>
        </w:rPr>
        <w:t>2</w:t>
      </w:r>
      <w:r w:rsidR="004A11CF">
        <w:t>, K</w:t>
      </w:r>
      <w:r w:rsidR="004A11CF" w:rsidRPr="00280BE2">
        <w:rPr>
          <w:vertAlign w:val="subscript"/>
        </w:rPr>
        <w:t>2</w:t>
      </w:r>
      <w:r w:rsidR="004A11CF">
        <w:t>O, BaO, however th</w:t>
      </w:r>
      <w:r w:rsidR="00245E61">
        <w:t>ese</w:t>
      </w:r>
      <w:r w:rsidR="004A11CF">
        <w:t xml:space="preserve"> will not be discussed</w:t>
      </w:r>
      <w:r w:rsidR="00245E61">
        <w:t xml:space="preserve"> further</w:t>
      </w:r>
      <w:r w:rsidR="004A11CF">
        <w:t xml:space="preserve"> here</w:t>
      </w:r>
      <w:r w:rsidR="00280BE2">
        <w:t xml:space="preserve">. </w:t>
      </w:r>
    </w:p>
    <w:p w14:paraId="77BD0803" w14:textId="7104A2BE" w:rsidR="002A05BF" w:rsidRDefault="00E8312F" w:rsidP="007A052F">
      <w:pPr>
        <w:ind w:firstLine="360"/>
        <w:jc w:val="both"/>
      </w:pPr>
      <w:r>
        <w:t>The five-component pre-reduced Mn-ores</w:t>
      </w:r>
      <w:r w:rsidR="00245E61">
        <w:t>, typically</w:t>
      </w:r>
      <w:r>
        <w:t xml:space="preserve"> containing </w:t>
      </w:r>
      <w:r w:rsidR="00317FD8">
        <w:t xml:space="preserve">around 70% MnO, will </w:t>
      </w:r>
      <w:r w:rsidR="00211EF9">
        <w:t xml:space="preserve">as it </w:t>
      </w:r>
      <w:r w:rsidR="0064612A">
        <w:t>melt</w:t>
      </w:r>
      <w:r w:rsidR="00245E61">
        <w:t>s</w:t>
      </w:r>
      <w:r w:rsidR="0064612A">
        <w:t xml:space="preserve"> down dissolve fluxes. The fluxes can </w:t>
      </w:r>
      <w:r w:rsidR="00C62809">
        <w:t xml:space="preserve">typically </w:t>
      </w:r>
      <w:r w:rsidR="0064612A">
        <w:t xml:space="preserve">be </w:t>
      </w:r>
      <w:r w:rsidR="007442FB">
        <w:t>“pre-reduced” limestone or dolomite</w:t>
      </w:r>
      <w:r w:rsidR="00532EF6">
        <w:t xml:space="preserve"> or quartz </w:t>
      </w:r>
      <w:r w:rsidR="00C62809">
        <w:t xml:space="preserve">and reduced MnO-slags </w:t>
      </w:r>
      <w:r w:rsidR="00532EF6">
        <w:t xml:space="preserve">if SiMn is produced. </w:t>
      </w:r>
      <w:r w:rsidR="00245E61">
        <w:t xml:space="preserve">In the </w:t>
      </w:r>
      <w:r w:rsidR="002E4979">
        <w:t xml:space="preserve"> liquid </w:t>
      </w:r>
      <w:r w:rsidR="00245E61">
        <w:t>(</w:t>
      </w:r>
      <w:r w:rsidR="002E4979">
        <w:t>or partly liquid</w:t>
      </w:r>
      <w:r w:rsidR="00245E61">
        <w:t>) state</w:t>
      </w:r>
      <w:r w:rsidR="00245E61" w:rsidDel="00245E61">
        <w:t xml:space="preserve"> </w:t>
      </w:r>
      <w:r w:rsidR="007952D2">
        <w:t>, the MnO and SiO</w:t>
      </w:r>
      <w:r w:rsidR="007952D2" w:rsidRPr="007952D2">
        <w:rPr>
          <w:vertAlign w:val="subscript"/>
        </w:rPr>
        <w:t>2</w:t>
      </w:r>
      <w:r w:rsidR="007952D2">
        <w:t xml:space="preserve"> may be reduced to metallic Mn-Fe-Si-C</w:t>
      </w:r>
      <w:r w:rsidR="007952D2" w:rsidRPr="007952D2">
        <w:rPr>
          <w:vertAlign w:val="subscript"/>
        </w:rPr>
        <w:t>saturated</w:t>
      </w:r>
      <w:r w:rsidR="007952D2">
        <w:t xml:space="preserve"> alloy</w:t>
      </w:r>
      <w:r w:rsidR="006B6E2C">
        <w:t xml:space="preserve"> according to reactions </w:t>
      </w:r>
      <w:r w:rsidR="00836D99">
        <w:t>[1] and [2]</w:t>
      </w:r>
      <w:r w:rsidR="00245E61">
        <w:t>, where</w:t>
      </w:r>
      <w:r w:rsidR="003A340F">
        <w:t xml:space="preserve"> </w:t>
      </w:r>
      <w:r w:rsidR="00245E61">
        <w:t>t</w:t>
      </w:r>
      <w:r w:rsidR="003A340F">
        <w:t xml:space="preserve">he </w:t>
      </w:r>
      <w:r w:rsidR="001075E6">
        <w:t>parentheses</w:t>
      </w:r>
      <w:r w:rsidR="003A340F">
        <w:t xml:space="preserve"> denote a slag phase</w:t>
      </w:r>
      <w:r w:rsidR="00D139E6">
        <w:t xml:space="preserve"> and underscored denotes metal</w:t>
      </w:r>
      <w:r w:rsidR="00245E61">
        <w:t>lic</w:t>
      </w:r>
      <w:r w:rsidR="00D139E6">
        <w:t xml:space="preserve"> phase</w:t>
      </w:r>
      <w:r w:rsidR="00245E61">
        <w:t>s</w:t>
      </w:r>
      <w:r w:rsidR="00D139E6">
        <w:t>. T</w:t>
      </w:r>
      <w:r w:rsidR="001950E4">
        <w:t>he carbon can be solid carbon</w:t>
      </w:r>
      <w:r w:rsidR="00B44F34">
        <w:t>,</w:t>
      </w:r>
      <w:r w:rsidR="001950E4">
        <w:t xml:space="preserve"> </w:t>
      </w:r>
      <w:r w:rsidR="00BF19AE">
        <w:t xml:space="preserve">i.e. </w:t>
      </w:r>
      <w:r w:rsidR="001950E4">
        <w:t>coke</w:t>
      </w:r>
      <w:r w:rsidR="00BF19AE">
        <w:t xml:space="preserve"> </w:t>
      </w:r>
      <w:r w:rsidR="004779DB">
        <w:t>particles</w:t>
      </w:r>
      <w:r w:rsidR="001950E4">
        <w:t>, or carbon dissolved in the metal</w:t>
      </w:r>
      <w:r w:rsidR="00D139E6">
        <w:t>.</w:t>
      </w:r>
      <w:r w:rsidR="00836D99">
        <w:t xml:space="preserve"> S</w:t>
      </w:r>
      <w:r w:rsidR="00D1157D">
        <w:t>ome of the MnO and SiO</w:t>
      </w:r>
      <w:r w:rsidR="00D1157D" w:rsidRPr="00836D99">
        <w:rPr>
          <w:vertAlign w:val="subscript"/>
        </w:rPr>
        <w:t>2</w:t>
      </w:r>
      <w:r w:rsidR="00D1157D">
        <w:t xml:space="preserve"> still will </w:t>
      </w:r>
      <w:r w:rsidR="002E2381">
        <w:t>remain</w:t>
      </w:r>
      <w:r w:rsidR="00D1157D">
        <w:t xml:space="preserve"> in the slag</w:t>
      </w:r>
      <w:r w:rsidR="00B13161">
        <w:t xml:space="preserve">, and the tapped slag will </w:t>
      </w:r>
      <w:r w:rsidR="00BF19AE">
        <w:t xml:space="preserve">thus </w:t>
      </w:r>
      <w:r w:rsidR="00B13161">
        <w:t xml:space="preserve">be the same 5-component slag </w:t>
      </w:r>
      <w:r w:rsidR="00681F57">
        <w:t>containing</w:t>
      </w:r>
      <w:r w:rsidR="00B13161">
        <w:t xml:space="preserve"> MnO</w:t>
      </w:r>
      <w:r w:rsidR="00681F57">
        <w:t>,</w:t>
      </w:r>
      <w:r w:rsidR="005F5053">
        <w:t xml:space="preserve"> </w:t>
      </w:r>
      <w:r w:rsidR="00B13161">
        <w:t>SiO</w:t>
      </w:r>
      <w:r w:rsidR="00B13161" w:rsidRPr="003212B2">
        <w:rPr>
          <w:vertAlign w:val="subscript"/>
        </w:rPr>
        <w:t>2</w:t>
      </w:r>
      <w:r w:rsidR="00681F57">
        <w:t>,</w:t>
      </w:r>
      <w:r w:rsidR="005F5053">
        <w:t xml:space="preserve"> </w:t>
      </w:r>
      <w:r w:rsidR="00B13161">
        <w:t>Al</w:t>
      </w:r>
      <w:r w:rsidR="00B13161" w:rsidRPr="003212B2">
        <w:rPr>
          <w:vertAlign w:val="subscript"/>
        </w:rPr>
        <w:t>2</w:t>
      </w:r>
      <w:r w:rsidR="00B13161">
        <w:t>O</w:t>
      </w:r>
      <w:r w:rsidR="00B13161" w:rsidRPr="003212B2">
        <w:rPr>
          <w:vertAlign w:val="subscript"/>
        </w:rPr>
        <w:t>3</w:t>
      </w:r>
      <w:r w:rsidR="005F5053">
        <w:t>, C</w:t>
      </w:r>
      <w:r w:rsidR="00B13161">
        <w:t>aO</w:t>
      </w:r>
      <w:r w:rsidR="005F5053">
        <w:t xml:space="preserve"> and </w:t>
      </w:r>
      <w:r w:rsidR="00B13161">
        <w:t>MgO.</w:t>
      </w:r>
      <w:r w:rsidR="007442FB">
        <w:t xml:space="preserve"> </w:t>
      </w:r>
    </w:p>
    <w:p w14:paraId="4586389F" w14:textId="7DA115AD" w:rsidR="002E2381" w:rsidRPr="000E64DF" w:rsidRDefault="000E64DF" w:rsidP="000E64DF">
      <w:pPr>
        <w:ind w:firstLine="360"/>
        <w:jc w:val="center"/>
        <w:rPr>
          <w:iCs/>
        </w:rPr>
      </w:pPr>
      <w:r>
        <w:rPr>
          <w:iCs/>
        </w:rPr>
        <w:t xml:space="preserve">  </w:t>
      </w:r>
      <m:oMath>
        <m:d>
          <m:dPr>
            <m:ctrlPr>
              <w:rPr>
                <w:rFonts w:ascii="Cambria Math" w:hAnsi="Cambria Math"/>
                <w:iCs/>
              </w:rPr>
            </m:ctrlPr>
          </m:dPr>
          <m:e>
            <m:r>
              <m:rPr>
                <m:sty m:val="p"/>
              </m:rPr>
              <w:rPr>
                <w:rFonts w:ascii="Cambria Math" w:hAnsi="Cambria Math"/>
              </w:rPr>
              <m:t>MnO</m:t>
            </m:r>
          </m:e>
        </m:d>
        <m:r>
          <m:rPr>
            <m:sty m:val="p"/>
          </m:rPr>
          <w:rPr>
            <w:rFonts w:ascii="Cambria Math" w:hAnsi="Cambria Math"/>
          </w:rPr>
          <m:t>+C=</m:t>
        </m:r>
        <m:bar>
          <m:barPr>
            <m:ctrlPr>
              <w:rPr>
                <w:rFonts w:ascii="Cambria Math" w:hAnsi="Cambria Math"/>
              </w:rPr>
            </m:ctrlPr>
          </m:barPr>
          <m:e>
            <m:r>
              <m:rPr>
                <m:sty m:val="p"/>
              </m:rPr>
              <w:rPr>
                <w:rFonts w:ascii="Cambria Math" w:hAnsi="Cambria Math"/>
              </w:rPr>
              <m:t>Mn</m:t>
            </m:r>
          </m:e>
        </m:bar>
        <m:r>
          <m:rPr>
            <m:sty m:val="p"/>
          </m:rPr>
          <w:rPr>
            <w:rFonts w:ascii="Cambria Math" w:hAnsi="Cambria Math"/>
          </w:rPr>
          <m:t>+</m:t>
        </m:r>
        <m:sSub>
          <m:sSubPr>
            <m:ctrlPr>
              <w:rPr>
                <w:rFonts w:ascii="Cambria Math" w:hAnsi="Cambria Math"/>
                <w:iCs/>
              </w:rPr>
            </m:ctrlPr>
          </m:sSubPr>
          <m:e>
            <m:r>
              <m:rPr>
                <m:sty m:val="p"/>
              </m:rPr>
              <w:rPr>
                <w:rFonts w:ascii="Cambria Math" w:hAnsi="Cambria Math"/>
              </w:rPr>
              <m:t>CO</m:t>
            </m:r>
          </m:e>
          <m:sub>
            <m:r>
              <m:rPr>
                <m:sty m:val="p"/>
              </m:rPr>
              <w:rPr>
                <w:rFonts w:ascii="Cambria Math" w:hAnsi="Cambria Math"/>
              </w:rPr>
              <m:t>g</m:t>
            </m:r>
          </m:sub>
        </m:sSub>
      </m:oMath>
      <w:r>
        <w:rPr>
          <w:iCs/>
        </w:rPr>
        <w:t xml:space="preserve">        </w:t>
      </w:r>
      <w:r w:rsidRPr="000E64DF">
        <w:t>[1]</w:t>
      </w:r>
      <m:oMath>
        <m:r>
          <m:rPr>
            <m:sty m:val="p"/>
          </m:rPr>
          <w:rPr>
            <w:rFonts w:ascii="Cambria Math" w:hAnsi="Cambria Math"/>
          </w:rPr>
          <w:br/>
        </m:r>
      </m:oMath>
      <w:r>
        <w:rPr>
          <w:iCs/>
        </w:rPr>
        <w:t xml:space="preserve">     </w:t>
      </w:r>
      <m:oMath>
        <m:d>
          <m:dPr>
            <m:ctrlPr>
              <w:rPr>
                <w:rFonts w:ascii="Cambria Math" w:hAnsi="Cambria Math"/>
                <w:iCs/>
              </w:rPr>
            </m:ctrlPr>
          </m:dPr>
          <m:e>
            <m:r>
              <m:rPr>
                <m:sty m:val="p"/>
              </m:rPr>
              <w:rPr>
                <w:rFonts w:ascii="Cambria Math" w:hAnsi="Cambria Math"/>
              </w:rPr>
              <m:t>Si</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e>
        </m:d>
        <m:r>
          <m:rPr>
            <m:sty m:val="p"/>
          </m:rPr>
          <w:rPr>
            <w:rFonts w:ascii="Cambria Math" w:hAnsi="Cambria Math"/>
          </w:rPr>
          <m:t>+2C=</m:t>
        </m:r>
        <m:bar>
          <m:barPr>
            <m:ctrlPr>
              <w:rPr>
                <w:rFonts w:ascii="Cambria Math" w:hAnsi="Cambria Math"/>
              </w:rPr>
            </m:ctrlPr>
          </m:barPr>
          <m:e>
            <m:r>
              <m:rPr>
                <m:sty m:val="p"/>
              </m:rPr>
              <w:rPr>
                <w:rFonts w:ascii="Cambria Math" w:hAnsi="Cambria Math"/>
              </w:rPr>
              <m:t>Si</m:t>
            </m:r>
          </m:e>
        </m:bar>
        <m:r>
          <m:rPr>
            <m:sty m:val="p"/>
          </m:rPr>
          <w:rPr>
            <w:rFonts w:ascii="Cambria Math" w:hAnsi="Cambria Math"/>
          </w:rPr>
          <m:t>+2</m:t>
        </m:r>
        <m:sSub>
          <m:sSubPr>
            <m:ctrlPr>
              <w:rPr>
                <w:rFonts w:ascii="Cambria Math" w:hAnsi="Cambria Math"/>
                <w:iCs/>
              </w:rPr>
            </m:ctrlPr>
          </m:sSubPr>
          <m:e>
            <m:r>
              <m:rPr>
                <m:sty m:val="p"/>
              </m:rPr>
              <w:rPr>
                <w:rFonts w:ascii="Cambria Math" w:hAnsi="Cambria Math"/>
              </w:rPr>
              <m:t>CO</m:t>
            </m:r>
          </m:e>
          <m:sub>
            <m:r>
              <m:rPr>
                <m:sty m:val="p"/>
              </m:rPr>
              <w:rPr>
                <w:rFonts w:ascii="Cambria Math" w:hAnsi="Cambria Math"/>
              </w:rPr>
              <m:t>g</m:t>
            </m:r>
          </m:sub>
        </m:sSub>
      </m:oMath>
      <w:r>
        <w:rPr>
          <w:iCs/>
        </w:rPr>
        <w:t xml:space="preserve">        </w:t>
      </w:r>
      <w:r w:rsidRPr="000E64DF">
        <w:t>[</w:t>
      </w:r>
      <w:r>
        <w:t>2</w:t>
      </w:r>
      <w:r w:rsidRPr="000E64DF">
        <w:t>]</w:t>
      </w:r>
    </w:p>
    <w:p w14:paraId="3FECA5BC" w14:textId="4D25123F" w:rsidR="000D008D" w:rsidRPr="000E64DF" w:rsidRDefault="00076E2A" w:rsidP="000E64DF">
      <w:pPr>
        <w:ind w:firstLine="360"/>
        <w:jc w:val="both"/>
      </w:pPr>
      <w:r w:rsidRPr="000E64DF">
        <w:tab/>
      </w:r>
      <w:r w:rsidRPr="000E64DF">
        <w:tab/>
      </w:r>
      <w:r w:rsidRPr="000E64DF">
        <w:tab/>
      </w:r>
    </w:p>
    <w:p w14:paraId="39848DBB" w14:textId="77777777" w:rsidR="00280BE2" w:rsidRPr="000E64DF" w:rsidRDefault="00280BE2" w:rsidP="007A052F">
      <w:pPr>
        <w:ind w:firstLine="360"/>
        <w:jc w:val="both"/>
      </w:pPr>
    </w:p>
    <w:p w14:paraId="3951E0A6" w14:textId="116DFF3A" w:rsidR="00E935DD" w:rsidRDefault="00035C5D" w:rsidP="00035C5D">
      <w:pPr>
        <w:pStyle w:val="Caption"/>
      </w:pPr>
      <w:bookmarkStart w:id="2" w:name="_Ref63857845"/>
      <w:r w:rsidRPr="00747699">
        <w:rPr>
          <w:lang w:val="en-US"/>
        </w:rPr>
        <w:t xml:space="preserve">Table </w:t>
      </w:r>
      <w:r>
        <w:fldChar w:fldCharType="begin"/>
      </w:r>
      <w:r w:rsidRPr="00747699">
        <w:rPr>
          <w:lang w:val="en-US"/>
        </w:rPr>
        <w:instrText xml:space="preserve"> SEQ Table \* ARABIC </w:instrText>
      </w:r>
      <w:r>
        <w:fldChar w:fldCharType="separate"/>
      </w:r>
      <w:r w:rsidR="00447A94">
        <w:rPr>
          <w:noProof/>
          <w:lang w:val="en-US"/>
        </w:rPr>
        <w:t>1</w:t>
      </w:r>
      <w:r>
        <w:fldChar w:fldCharType="end"/>
      </w:r>
      <w:bookmarkEnd w:id="2"/>
      <w:r w:rsidRPr="00747699">
        <w:rPr>
          <w:lang w:val="en-US"/>
        </w:rPr>
        <w:t xml:space="preserve">. </w:t>
      </w:r>
      <w:r>
        <w:t xml:space="preserve">Typical analyses of </w:t>
      </w:r>
      <w:r w:rsidR="0080267A">
        <w:t>Mn-</w:t>
      </w:r>
      <w:r w:rsidR="00CE77D6">
        <w:t xml:space="preserve">ores </w:t>
      </w:r>
      <w:r w:rsidR="006A343E" w:rsidRPr="006A343E">
        <w:rPr>
          <w:color w:val="FF0000"/>
        </w:rPr>
        <w:fldChar w:fldCharType="begin"/>
      </w:r>
      <w:r w:rsidR="00C45550">
        <w:rPr>
          <w:color w:val="FF0000"/>
        </w:rPr>
        <w:instrText xml:space="preserve"> ADDIN ZOTERO_ITEM CSL_CITATION {"citationID":"hd7SjdxA","properties":{"formattedCitation":"\\super [1,5,6]\\nosupersub{}","plainCitation":"[1,5,6]","noteIndex":0},"citationItems":[{"id":"7OVWmPdL/D0zNMa9z","uris":["http://zotero.org/users/local/jEzmOlYA/items/NA6L26FF"],"uri":["http://zotero.org/users/local/jEzmOlYA/items/NA6L26FF"],"itemData":{"id":5199,"type":"book","event-place":"Trondheim","ISBN":"978-82-519-2191-6","language":"English","note":"OCLC: 730955490","publisher":"Tapir","publisher-place":"Trondheim","source":"Open WorldCat","title":"Production of manganese ferroalloys","author":[{"family":"Olsen","given":"SverreE"},{"family":"Tangstad","given":"Merete"},{"family":"Lindstad","given":"Tor"}],"issued":{"date-parts":[["2007"]]}}},{"id":1735,"uris":["http://zotero.org/users/7836746/items/C8HQ5R6X"],"uri":["http://zotero.org/users/7836746/items/C8HQ5R6X"],"itemData":{"id":1735,"type":"chapter","container-title":"Handbook of Ferroalloys","ISBN":"978-0-08-097753-9","language":"en","note":"DOI: 10.1016/B978-0-08-097753-9.00007-1","page":"221-266","publisher":"Elsevier","source":"DOI.org (Crossref)","title":"Manganese Ferroalloys Technology","URL":"https://linkinghub.elsevier.com/retrieve/pii/B9780080977539000071","author":[{"family":"Tangstad","given":"Merete"}],"accessed":{"date-parts":[["2021",2,15]]},"issued":{"date-parts":[["2013"]]}}},{"id":"7OVWmPdL/diE0HLjU","uris":["http://zotero.org/users/local/jEzmOlYA/items/R5R8SS6Q"],"uri":["http://zotero.org/users/local/jEzmOlYA/items/R5R8SS6Q"],"itemData":{"id":5211,"type":"chapter","container-title":"7th International Symposium on High-Temperature Metallurgical Processing","event-place":"Cham","ISBN":"978-3-319-48617-8","language":"en","note":"DOI: 10.1007/978-3-319-48093-0_23","page":"181-188","publisher":"Springer International Publishing","publisher-place":"Cham","source":"DOI.org (Crossref)","title":"Production of FeMn Alloys with Heat Treated Mn-Nodules","URL":"http://link.springer.com/10.1007/978-3-319-48093-0_23","author":[{"family":"Tangstad","given":"Merete"},{"family":"Ringdalen","given":"Eli"},{"family":"Manilla","given":"Edmundo"},{"family":"Davila","given":"Daniel"}],"editor":[{"family":"Hwang","given":"Jiann-Yang"},{"family":"Jiang","given":"Tao"},{"family":"Pistorius","given":"P. Chris"},{"family":"Alvear F.","given":"Gerardo R. F."},{"family":"Yücel","given":"Onuralp"},{"family":"Cai","given":"Liyuan"},{"family":"Zhao","given":"Baojun"},{"family":"Gregurek","given":"Dean"},{"family":"Seshadri","given":"Varadarajan"}],"accessed":{"date-parts":[["2021",2,15]]},"issued":{"date-parts":[["2016"]]}}}],"schema":"https://github.com/citation-style-language/schema/raw/master/csl-citation.json"} </w:instrText>
      </w:r>
      <w:r w:rsidR="006A343E" w:rsidRPr="006A343E">
        <w:rPr>
          <w:color w:val="FF0000"/>
        </w:rPr>
        <w:fldChar w:fldCharType="separate"/>
      </w:r>
      <w:r w:rsidR="00C45550" w:rsidRPr="00C45550">
        <w:rPr>
          <w:rFonts w:cs="Times"/>
          <w:vertAlign w:val="superscript"/>
        </w:rPr>
        <w:t>[1,5,6]</w:t>
      </w:r>
      <w:r w:rsidR="006A343E" w:rsidRPr="006A343E">
        <w:rPr>
          <w:color w:val="FF0000"/>
        </w:rPr>
        <w:fldChar w:fldCharType="end"/>
      </w:r>
    </w:p>
    <w:p w14:paraId="74A40AD8" w14:textId="77777777" w:rsidR="00134B54" w:rsidRDefault="00134B54" w:rsidP="007A052F">
      <w:pPr>
        <w:ind w:firstLine="360"/>
        <w:jc w:val="both"/>
      </w:pPr>
    </w:p>
    <w:tbl>
      <w:tblPr>
        <w:tblW w:w="9128" w:type="dxa"/>
        <w:tblCellMar>
          <w:left w:w="70" w:type="dxa"/>
          <w:right w:w="70" w:type="dxa"/>
        </w:tblCellMar>
        <w:tblLook w:val="04A0" w:firstRow="1" w:lastRow="0" w:firstColumn="1" w:lastColumn="0" w:noHBand="0" w:noVBand="1"/>
      </w:tblPr>
      <w:tblGrid>
        <w:gridCol w:w="1694"/>
        <w:gridCol w:w="1159"/>
        <w:gridCol w:w="755"/>
        <w:gridCol w:w="710"/>
        <w:gridCol w:w="755"/>
        <w:gridCol w:w="843"/>
        <w:gridCol w:w="843"/>
        <w:gridCol w:w="843"/>
        <w:gridCol w:w="932"/>
        <w:gridCol w:w="594"/>
      </w:tblGrid>
      <w:tr w:rsidR="00D029DD" w:rsidRPr="00D8633D" w14:paraId="6A6F66A9" w14:textId="77777777" w:rsidTr="00D029DD">
        <w:trPr>
          <w:trHeight w:val="300"/>
        </w:trPr>
        <w:tc>
          <w:tcPr>
            <w:tcW w:w="1694" w:type="dxa"/>
            <w:tcBorders>
              <w:top w:val="single" w:sz="4" w:space="0" w:color="auto"/>
              <w:left w:val="single" w:sz="4" w:space="0" w:color="auto"/>
              <w:bottom w:val="nil"/>
              <w:right w:val="single" w:sz="4" w:space="0" w:color="auto"/>
            </w:tcBorders>
            <w:shd w:val="clear" w:color="auto" w:fill="auto"/>
            <w:noWrap/>
            <w:hideMark/>
          </w:tcPr>
          <w:p w14:paraId="692542EB" w14:textId="77777777" w:rsidR="00D8633D" w:rsidRPr="00D8633D" w:rsidRDefault="00D8633D" w:rsidP="00D8633D">
            <w:pPr>
              <w:widowControl/>
              <w:rPr>
                <w:rFonts w:ascii="Calibri" w:eastAsia="Times New Roman" w:hAnsi="Calibri" w:cs="Calibri"/>
                <w:b/>
                <w:bCs/>
                <w:color w:val="000000"/>
                <w:kern w:val="0"/>
                <w:sz w:val="20"/>
                <w:szCs w:val="20"/>
                <w:lang w:val="nb-NO" w:eastAsia="nb-NO"/>
              </w:rPr>
            </w:pPr>
            <w:r w:rsidRPr="00D8633D">
              <w:rPr>
                <w:rFonts w:ascii="Calibri" w:eastAsia="Times New Roman" w:hAnsi="Calibri" w:cs="Calibri"/>
                <w:b/>
                <w:bCs/>
                <w:color w:val="000000"/>
                <w:kern w:val="0"/>
                <w:sz w:val="20"/>
                <w:szCs w:val="20"/>
                <w:lang w:val="nb-NO" w:eastAsia="nb-NO"/>
              </w:rPr>
              <w:t>Manganese ore</w:t>
            </w:r>
          </w:p>
        </w:tc>
        <w:tc>
          <w:tcPr>
            <w:tcW w:w="1159" w:type="dxa"/>
            <w:tcBorders>
              <w:top w:val="single" w:sz="4" w:space="0" w:color="auto"/>
              <w:left w:val="nil"/>
              <w:bottom w:val="nil"/>
              <w:right w:val="single" w:sz="4" w:space="0" w:color="auto"/>
            </w:tcBorders>
            <w:shd w:val="clear" w:color="auto" w:fill="auto"/>
            <w:noWrap/>
            <w:hideMark/>
          </w:tcPr>
          <w:p w14:paraId="55852103" w14:textId="77777777" w:rsidR="00D8633D" w:rsidRPr="00D8633D" w:rsidRDefault="00D8633D" w:rsidP="00D8633D">
            <w:pPr>
              <w:widowControl/>
              <w:rPr>
                <w:rFonts w:ascii="Calibri" w:eastAsia="Times New Roman" w:hAnsi="Calibri" w:cs="Calibri"/>
                <w:b/>
                <w:bCs/>
                <w:color w:val="000000"/>
                <w:kern w:val="0"/>
                <w:sz w:val="20"/>
                <w:szCs w:val="20"/>
                <w:lang w:val="nb-NO" w:eastAsia="nb-NO"/>
              </w:rPr>
            </w:pPr>
            <w:r w:rsidRPr="00D8633D">
              <w:rPr>
                <w:rFonts w:ascii="Calibri" w:eastAsia="Times New Roman" w:hAnsi="Calibri" w:cs="Calibri"/>
                <w:b/>
                <w:bCs/>
                <w:color w:val="000000"/>
                <w:kern w:val="0"/>
                <w:sz w:val="20"/>
                <w:szCs w:val="20"/>
                <w:lang w:val="nb-NO" w:eastAsia="nb-NO"/>
              </w:rPr>
              <w:t> </w:t>
            </w:r>
          </w:p>
        </w:tc>
        <w:tc>
          <w:tcPr>
            <w:tcW w:w="755" w:type="dxa"/>
            <w:tcBorders>
              <w:top w:val="single" w:sz="4" w:space="0" w:color="auto"/>
              <w:left w:val="nil"/>
              <w:bottom w:val="nil"/>
              <w:right w:val="single" w:sz="4" w:space="0" w:color="auto"/>
            </w:tcBorders>
            <w:shd w:val="clear" w:color="auto" w:fill="auto"/>
            <w:noWrap/>
            <w:hideMark/>
          </w:tcPr>
          <w:p w14:paraId="6F5062A7" w14:textId="77777777" w:rsidR="00D8633D" w:rsidRPr="00D8633D" w:rsidRDefault="00D8633D" w:rsidP="00D8633D">
            <w:pPr>
              <w:widowControl/>
              <w:jc w:val="center"/>
              <w:rPr>
                <w:rFonts w:ascii="Calibri" w:eastAsia="Times New Roman" w:hAnsi="Calibri" w:cs="Calibri"/>
                <w:b/>
                <w:bCs/>
                <w:color w:val="000000"/>
                <w:kern w:val="0"/>
                <w:sz w:val="20"/>
                <w:szCs w:val="20"/>
                <w:lang w:val="nb-NO" w:eastAsia="nb-NO"/>
              </w:rPr>
            </w:pPr>
            <w:r w:rsidRPr="00D8633D">
              <w:rPr>
                <w:rFonts w:ascii="Calibri" w:eastAsia="Times New Roman" w:hAnsi="Calibri" w:cs="Calibri"/>
                <w:b/>
                <w:bCs/>
                <w:color w:val="000000"/>
                <w:kern w:val="0"/>
                <w:sz w:val="20"/>
                <w:szCs w:val="20"/>
                <w:lang w:val="nb-NO" w:eastAsia="nb-NO"/>
              </w:rPr>
              <w:t>Mn</w:t>
            </w:r>
          </w:p>
        </w:tc>
        <w:tc>
          <w:tcPr>
            <w:tcW w:w="710" w:type="dxa"/>
            <w:tcBorders>
              <w:top w:val="single" w:sz="4" w:space="0" w:color="auto"/>
              <w:left w:val="nil"/>
              <w:bottom w:val="nil"/>
              <w:right w:val="single" w:sz="4" w:space="0" w:color="auto"/>
            </w:tcBorders>
            <w:shd w:val="clear" w:color="auto" w:fill="auto"/>
            <w:noWrap/>
            <w:hideMark/>
          </w:tcPr>
          <w:p w14:paraId="79E59674" w14:textId="77777777" w:rsidR="00D8633D" w:rsidRPr="00D8633D" w:rsidRDefault="00D8633D" w:rsidP="00D8633D">
            <w:pPr>
              <w:widowControl/>
              <w:jc w:val="center"/>
              <w:rPr>
                <w:rFonts w:ascii="Calibri" w:eastAsia="Times New Roman" w:hAnsi="Calibri" w:cs="Calibri"/>
                <w:b/>
                <w:bCs/>
                <w:color w:val="000000"/>
                <w:kern w:val="0"/>
                <w:sz w:val="20"/>
                <w:szCs w:val="20"/>
                <w:lang w:val="nb-NO" w:eastAsia="nb-NO"/>
              </w:rPr>
            </w:pPr>
            <w:r w:rsidRPr="00D8633D">
              <w:rPr>
                <w:rFonts w:ascii="Calibri" w:eastAsia="Times New Roman" w:hAnsi="Calibri" w:cs="Calibri"/>
                <w:b/>
                <w:bCs/>
                <w:color w:val="000000"/>
                <w:kern w:val="0"/>
                <w:sz w:val="20"/>
                <w:szCs w:val="20"/>
                <w:lang w:val="nb-NO" w:eastAsia="nb-NO"/>
              </w:rPr>
              <w:t>Fe</w:t>
            </w:r>
          </w:p>
        </w:tc>
        <w:tc>
          <w:tcPr>
            <w:tcW w:w="755" w:type="dxa"/>
            <w:tcBorders>
              <w:top w:val="single" w:sz="4" w:space="0" w:color="auto"/>
              <w:left w:val="nil"/>
              <w:bottom w:val="nil"/>
              <w:right w:val="single" w:sz="4" w:space="0" w:color="auto"/>
            </w:tcBorders>
            <w:shd w:val="clear" w:color="auto" w:fill="auto"/>
            <w:noWrap/>
            <w:hideMark/>
          </w:tcPr>
          <w:p w14:paraId="77C9CEA8" w14:textId="77777777" w:rsidR="00D8633D" w:rsidRPr="00D8633D" w:rsidRDefault="00D8633D" w:rsidP="00D8633D">
            <w:pPr>
              <w:widowControl/>
              <w:jc w:val="center"/>
              <w:rPr>
                <w:rFonts w:ascii="Calibri" w:eastAsia="Times New Roman" w:hAnsi="Calibri" w:cs="Calibri"/>
                <w:b/>
                <w:bCs/>
                <w:color w:val="000000"/>
                <w:kern w:val="0"/>
                <w:sz w:val="20"/>
                <w:szCs w:val="20"/>
                <w:lang w:val="nb-NO" w:eastAsia="nb-NO"/>
              </w:rPr>
            </w:pPr>
            <w:r w:rsidRPr="00D8633D">
              <w:rPr>
                <w:rFonts w:ascii="Calibri" w:eastAsia="Times New Roman" w:hAnsi="Calibri" w:cs="Calibri"/>
                <w:b/>
                <w:bCs/>
                <w:color w:val="000000"/>
                <w:kern w:val="0"/>
                <w:sz w:val="20"/>
                <w:szCs w:val="20"/>
                <w:lang w:val="nb-NO" w:eastAsia="nb-NO"/>
              </w:rPr>
              <w:t>SiO2</w:t>
            </w:r>
          </w:p>
        </w:tc>
        <w:tc>
          <w:tcPr>
            <w:tcW w:w="843" w:type="dxa"/>
            <w:tcBorders>
              <w:top w:val="single" w:sz="4" w:space="0" w:color="auto"/>
              <w:left w:val="nil"/>
              <w:bottom w:val="nil"/>
              <w:right w:val="single" w:sz="4" w:space="0" w:color="auto"/>
            </w:tcBorders>
            <w:shd w:val="clear" w:color="auto" w:fill="auto"/>
            <w:noWrap/>
            <w:hideMark/>
          </w:tcPr>
          <w:p w14:paraId="140A003D" w14:textId="77777777" w:rsidR="00D8633D" w:rsidRPr="00D8633D" w:rsidRDefault="00D8633D" w:rsidP="00D8633D">
            <w:pPr>
              <w:widowControl/>
              <w:jc w:val="center"/>
              <w:rPr>
                <w:rFonts w:ascii="Calibri" w:eastAsia="Times New Roman" w:hAnsi="Calibri" w:cs="Calibri"/>
                <w:b/>
                <w:bCs/>
                <w:color w:val="000000"/>
                <w:kern w:val="0"/>
                <w:sz w:val="20"/>
                <w:szCs w:val="20"/>
                <w:lang w:val="nb-NO" w:eastAsia="nb-NO"/>
              </w:rPr>
            </w:pPr>
            <w:r w:rsidRPr="00D8633D">
              <w:rPr>
                <w:rFonts w:ascii="Calibri" w:eastAsia="Times New Roman" w:hAnsi="Calibri" w:cs="Calibri"/>
                <w:b/>
                <w:bCs/>
                <w:color w:val="000000"/>
                <w:kern w:val="0"/>
                <w:sz w:val="20"/>
                <w:szCs w:val="20"/>
                <w:lang w:val="nb-NO" w:eastAsia="nb-NO"/>
              </w:rPr>
              <w:t>Al2O3</w:t>
            </w:r>
          </w:p>
        </w:tc>
        <w:tc>
          <w:tcPr>
            <w:tcW w:w="843" w:type="dxa"/>
            <w:tcBorders>
              <w:top w:val="single" w:sz="4" w:space="0" w:color="auto"/>
              <w:left w:val="nil"/>
              <w:bottom w:val="nil"/>
              <w:right w:val="single" w:sz="4" w:space="0" w:color="auto"/>
            </w:tcBorders>
            <w:shd w:val="clear" w:color="auto" w:fill="auto"/>
            <w:noWrap/>
            <w:hideMark/>
          </w:tcPr>
          <w:p w14:paraId="5EB7EBB7" w14:textId="77777777" w:rsidR="00D8633D" w:rsidRPr="00D8633D" w:rsidRDefault="00D8633D" w:rsidP="00D8633D">
            <w:pPr>
              <w:widowControl/>
              <w:jc w:val="center"/>
              <w:rPr>
                <w:rFonts w:ascii="Calibri" w:eastAsia="Times New Roman" w:hAnsi="Calibri" w:cs="Calibri"/>
                <w:b/>
                <w:bCs/>
                <w:color w:val="000000"/>
                <w:kern w:val="0"/>
                <w:sz w:val="20"/>
                <w:szCs w:val="20"/>
                <w:lang w:val="nb-NO" w:eastAsia="nb-NO"/>
              </w:rPr>
            </w:pPr>
            <w:r w:rsidRPr="00D8633D">
              <w:rPr>
                <w:rFonts w:ascii="Calibri" w:eastAsia="Times New Roman" w:hAnsi="Calibri" w:cs="Calibri"/>
                <w:b/>
                <w:bCs/>
                <w:color w:val="000000"/>
                <w:kern w:val="0"/>
                <w:sz w:val="20"/>
                <w:szCs w:val="20"/>
                <w:lang w:val="nb-NO" w:eastAsia="nb-NO"/>
              </w:rPr>
              <w:t>MgO</w:t>
            </w:r>
          </w:p>
        </w:tc>
        <w:tc>
          <w:tcPr>
            <w:tcW w:w="843" w:type="dxa"/>
            <w:tcBorders>
              <w:top w:val="single" w:sz="4" w:space="0" w:color="auto"/>
              <w:left w:val="nil"/>
              <w:bottom w:val="nil"/>
              <w:right w:val="single" w:sz="4" w:space="0" w:color="auto"/>
            </w:tcBorders>
            <w:shd w:val="clear" w:color="auto" w:fill="auto"/>
            <w:noWrap/>
            <w:hideMark/>
          </w:tcPr>
          <w:p w14:paraId="50DAB73A" w14:textId="77777777" w:rsidR="00D8633D" w:rsidRPr="00D8633D" w:rsidRDefault="00D8633D" w:rsidP="00D8633D">
            <w:pPr>
              <w:widowControl/>
              <w:jc w:val="center"/>
              <w:rPr>
                <w:rFonts w:ascii="Calibri" w:eastAsia="Times New Roman" w:hAnsi="Calibri" w:cs="Calibri"/>
                <w:b/>
                <w:bCs/>
                <w:color w:val="000000"/>
                <w:kern w:val="0"/>
                <w:sz w:val="20"/>
                <w:szCs w:val="20"/>
                <w:lang w:val="nb-NO" w:eastAsia="nb-NO"/>
              </w:rPr>
            </w:pPr>
            <w:r w:rsidRPr="00D8633D">
              <w:rPr>
                <w:rFonts w:ascii="Calibri" w:eastAsia="Times New Roman" w:hAnsi="Calibri" w:cs="Calibri"/>
                <w:b/>
                <w:bCs/>
                <w:color w:val="000000"/>
                <w:kern w:val="0"/>
                <w:sz w:val="20"/>
                <w:szCs w:val="20"/>
                <w:lang w:val="nb-NO" w:eastAsia="nb-NO"/>
              </w:rPr>
              <w:t>CaO</w:t>
            </w:r>
          </w:p>
        </w:tc>
        <w:tc>
          <w:tcPr>
            <w:tcW w:w="932" w:type="dxa"/>
            <w:tcBorders>
              <w:top w:val="single" w:sz="4" w:space="0" w:color="auto"/>
              <w:left w:val="nil"/>
              <w:bottom w:val="nil"/>
              <w:right w:val="single" w:sz="4" w:space="0" w:color="auto"/>
            </w:tcBorders>
            <w:shd w:val="clear" w:color="auto" w:fill="auto"/>
            <w:noWrap/>
            <w:hideMark/>
          </w:tcPr>
          <w:p w14:paraId="71B40D8D" w14:textId="77777777" w:rsidR="00D8633D" w:rsidRPr="00D8633D" w:rsidRDefault="00D8633D" w:rsidP="00D8633D">
            <w:pPr>
              <w:widowControl/>
              <w:jc w:val="center"/>
              <w:rPr>
                <w:rFonts w:ascii="Calibri" w:eastAsia="Times New Roman" w:hAnsi="Calibri" w:cs="Calibri"/>
                <w:b/>
                <w:bCs/>
                <w:color w:val="000000"/>
                <w:kern w:val="0"/>
                <w:sz w:val="20"/>
                <w:szCs w:val="20"/>
                <w:lang w:val="nb-NO" w:eastAsia="nb-NO"/>
              </w:rPr>
            </w:pPr>
            <w:r w:rsidRPr="00D8633D">
              <w:rPr>
                <w:rFonts w:ascii="Calibri" w:eastAsia="Times New Roman" w:hAnsi="Calibri" w:cs="Calibri"/>
                <w:b/>
                <w:bCs/>
                <w:color w:val="000000"/>
                <w:kern w:val="0"/>
                <w:sz w:val="20"/>
                <w:szCs w:val="20"/>
                <w:lang w:val="nb-NO" w:eastAsia="nb-NO"/>
              </w:rPr>
              <w:t>P</w:t>
            </w:r>
          </w:p>
        </w:tc>
        <w:tc>
          <w:tcPr>
            <w:tcW w:w="594" w:type="dxa"/>
            <w:tcBorders>
              <w:top w:val="single" w:sz="4" w:space="0" w:color="auto"/>
              <w:left w:val="nil"/>
              <w:bottom w:val="nil"/>
              <w:right w:val="single" w:sz="4" w:space="0" w:color="auto"/>
            </w:tcBorders>
            <w:shd w:val="clear" w:color="auto" w:fill="auto"/>
            <w:noWrap/>
            <w:hideMark/>
          </w:tcPr>
          <w:p w14:paraId="2378C021" w14:textId="77777777" w:rsidR="00D8633D" w:rsidRPr="00D8633D" w:rsidRDefault="00D8633D" w:rsidP="00D8633D">
            <w:pPr>
              <w:widowControl/>
              <w:jc w:val="center"/>
              <w:rPr>
                <w:rFonts w:ascii="Calibri" w:eastAsia="Times New Roman" w:hAnsi="Calibri" w:cs="Calibri"/>
                <w:b/>
                <w:bCs/>
                <w:color w:val="000000"/>
                <w:kern w:val="0"/>
                <w:sz w:val="20"/>
                <w:szCs w:val="20"/>
                <w:lang w:val="nb-NO" w:eastAsia="nb-NO"/>
              </w:rPr>
            </w:pPr>
            <w:r w:rsidRPr="00D8633D">
              <w:rPr>
                <w:rFonts w:ascii="Calibri" w:eastAsia="Times New Roman" w:hAnsi="Calibri" w:cs="Calibri"/>
                <w:b/>
                <w:bCs/>
                <w:color w:val="000000"/>
                <w:kern w:val="0"/>
                <w:sz w:val="20"/>
                <w:szCs w:val="20"/>
                <w:lang w:val="nb-NO" w:eastAsia="nb-NO"/>
              </w:rPr>
              <w:t>CO2</w:t>
            </w:r>
          </w:p>
        </w:tc>
      </w:tr>
      <w:tr w:rsidR="00D029DD" w:rsidRPr="00D8633D" w14:paraId="62A261AA" w14:textId="77777777" w:rsidTr="00D029DD">
        <w:trPr>
          <w:trHeight w:val="290"/>
        </w:trPr>
        <w:tc>
          <w:tcPr>
            <w:tcW w:w="1694" w:type="dxa"/>
            <w:tcBorders>
              <w:top w:val="single" w:sz="8" w:space="0" w:color="auto"/>
              <w:left w:val="single" w:sz="8" w:space="0" w:color="auto"/>
              <w:bottom w:val="single" w:sz="4" w:space="0" w:color="auto"/>
              <w:right w:val="single" w:sz="4" w:space="0" w:color="auto"/>
            </w:tcBorders>
            <w:shd w:val="clear" w:color="auto" w:fill="auto"/>
            <w:noWrap/>
            <w:hideMark/>
          </w:tcPr>
          <w:p w14:paraId="4EC255D5"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Comilog MMA</w:t>
            </w:r>
          </w:p>
        </w:tc>
        <w:tc>
          <w:tcPr>
            <w:tcW w:w="1159" w:type="dxa"/>
            <w:tcBorders>
              <w:top w:val="single" w:sz="8" w:space="0" w:color="auto"/>
              <w:left w:val="nil"/>
              <w:bottom w:val="single" w:sz="4" w:space="0" w:color="auto"/>
              <w:right w:val="single" w:sz="4" w:space="0" w:color="auto"/>
            </w:tcBorders>
            <w:shd w:val="clear" w:color="auto" w:fill="auto"/>
            <w:noWrap/>
            <w:hideMark/>
          </w:tcPr>
          <w:p w14:paraId="1063B090"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Gabon</w:t>
            </w:r>
          </w:p>
        </w:tc>
        <w:tc>
          <w:tcPr>
            <w:tcW w:w="755" w:type="dxa"/>
            <w:tcBorders>
              <w:top w:val="single" w:sz="8" w:space="0" w:color="auto"/>
              <w:left w:val="nil"/>
              <w:bottom w:val="single" w:sz="4" w:space="0" w:color="auto"/>
              <w:right w:val="single" w:sz="4" w:space="0" w:color="auto"/>
            </w:tcBorders>
            <w:shd w:val="clear" w:color="auto" w:fill="auto"/>
            <w:noWrap/>
            <w:hideMark/>
          </w:tcPr>
          <w:p w14:paraId="5B79322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0,5</w:t>
            </w:r>
          </w:p>
        </w:tc>
        <w:tc>
          <w:tcPr>
            <w:tcW w:w="710" w:type="dxa"/>
            <w:tcBorders>
              <w:top w:val="single" w:sz="8" w:space="0" w:color="auto"/>
              <w:left w:val="nil"/>
              <w:bottom w:val="single" w:sz="4" w:space="0" w:color="auto"/>
              <w:right w:val="single" w:sz="4" w:space="0" w:color="auto"/>
            </w:tcBorders>
            <w:shd w:val="clear" w:color="auto" w:fill="auto"/>
            <w:noWrap/>
            <w:hideMark/>
          </w:tcPr>
          <w:p w14:paraId="53867BC1"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2,7</w:t>
            </w:r>
          </w:p>
        </w:tc>
        <w:tc>
          <w:tcPr>
            <w:tcW w:w="755" w:type="dxa"/>
            <w:tcBorders>
              <w:top w:val="single" w:sz="8" w:space="0" w:color="auto"/>
              <w:left w:val="nil"/>
              <w:bottom w:val="single" w:sz="4" w:space="0" w:color="auto"/>
              <w:right w:val="single" w:sz="4" w:space="0" w:color="auto"/>
            </w:tcBorders>
            <w:shd w:val="clear" w:color="auto" w:fill="auto"/>
            <w:noWrap/>
            <w:hideMark/>
          </w:tcPr>
          <w:p w14:paraId="694676AC"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0</w:t>
            </w:r>
          </w:p>
        </w:tc>
        <w:tc>
          <w:tcPr>
            <w:tcW w:w="843" w:type="dxa"/>
            <w:tcBorders>
              <w:top w:val="single" w:sz="8" w:space="0" w:color="auto"/>
              <w:left w:val="nil"/>
              <w:bottom w:val="single" w:sz="4" w:space="0" w:color="auto"/>
              <w:right w:val="single" w:sz="4" w:space="0" w:color="auto"/>
            </w:tcBorders>
            <w:shd w:val="clear" w:color="auto" w:fill="auto"/>
            <w:noWrap/>
            <w:hideMark/>
          </w:tcPr>
          <w:p w14:paraId="4F43A356"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5</w:t>
            </w:r>
          </w:p>
        </w:tc>
        <w:tc>
          <w:tcPr>
            <w:tcW w:w="843" w:type="dxa"/>
            <w:tcBorders>
              <w:top w:val="single" w:sz="8" w:space="0" w:color="auto"/>
              <w:left w:val="nil"/>
              <w:bottom w:val="single" w:sz="4" w:space="0" w:color="auto"/>
              <w:right w:val="single" w:sz="4" w:space="0" w:color="auto"/>
            </w:tcBorders>
            <w:shd w:val="clear" w:color="auto" w:fill="auto"/>
            <w:noWrap/>
            <w:hideMark/>
          </w:tcPr>
          <w:p w14:paraId="70DE07EF"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3</w:t>
            </w:r>
          </w:p>
        </w:tc>
        <w:tc>
          <w:tcPr>
            <w:tcW w:w="843" w:type="dxa"/>
            <w:tcBorders>
              <w:top w:val="single" w:sz="8" w:space="0" w:color="auto"/>
              <w:left w:val="nil"/>
              <w:bottom w:val="single" w:sz="4" w:space="0" w:color="auto"/>
              <w:right w:val="single" w:sz="4" w:space="0" w:color="auto"/>
            </w:tcBorders>
            <w:shd w:val="clear" w:color="auto" w:fill="auto"/>
            <w:noWrap/>
            <w:hideMark/>
          </w:tcPr>
          <w:p w14:paraId="10E3590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2</w:t>
            </w:r>
          </w:p>
        </w:tc>
        <w:tc>
          <w:tcPr>
            <w:tcW w:w="932" w:type="dxa"/>
            <w:tcBorders>
              <w:top w:val="single" w:sz="8" w:space="0" w:color="auto"/>
              <w:left w:val="nil"/>
              <w:bottom w:val="single" w:sz="4" w:space="0" w:color="auto"/>
              <w:right w:val="single" w:sz="4" w:space="0" w:color="auto"/>
            </w:tcBorders>
            <w:shd w:val="clear" w:color="auto" w:fill="auto"/>
            <w:noWrap/>
            <w:hideMark/>
          </w:tcPr>
          <w:p w14:paraId="7CDB4F76"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1</w:t>
            </w:r>
          </w:p>
        </w:tc>
        <w:tc>
          <w:tcPr>
            <w:tcW w:w="594" w:type="dxa"/>
            <w:tcBorders>
              <w:top w:val="single" w:sz="8" w:space="0" w:color="auto"/>
              <w:left w:val="nil"/>
              <w:bottom w:val="single" w:sz="4" w:space="0" w:color="auto"/>
              <w:right w:val="single" w:sz="8" w:space="0" w:color="auto"/>
            </w:tcBorders>
            <w:shd w:val="clear" w:color="auto" w:fill="auto"/>
            <w:noWrap/>
            <w:hideMark/>
          </w:tcPr>
          <w:p w14:paraId="04844D9E"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w:t>
            </w:r>
          </w:p>
        </w:tc>
      </w:tr>
      <w:tr w:rsidR="00D029DD" w:rsidRPr="00D8633D" w14:paraId="1FC279CC" w14:textId="77777777" w:rsidTr="00D029DD">
        <w:trPr>
          <w:trHeight w:val="300"/>
        </w:trPr>
        <w:tc>
          <w:tcPr>
            <w:tcW w:w="1694" w:type="dxa"/>
            <w:tcBorders>
              <w:top w:val="nil"/>
              <w:left w:val="single" w:sz="8" w:space="0" w:color="auto"/>
              <w:bottom w:val="single" w:sz="8" w:space="0" w:color="auto"/>
              <w:right w:val="single" w:sz="4" w:space="0" w:color="auto"/>
            </w:tcBorders>
            <w:shd w:val="clear" w:color="auto" w:fill="auto"/>
            <w:noWrap/>
            <w:hideMark/>
          </w:tcPr>
          <w:p w14:paraId="0A89AA9A"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Comilog Sinter</w:t>
            </w:r>
          </w:p>
        </w:tc>
        <w:tc>
          <w:tcPr>
            <w:tcW w:w="1159" w:type="dxa"/>
            <w:tcBorders>
              <w:top w:val="nil"/>
              <w:left w:val="nil"/>
              <w:bottom w:val="single" w:sz="8" w:space="0" w:color="auto"/>
              <w:right w:val="single" w:sz="4" w:space="0" w:color="auto"/>
            </w:tcBorders>
            <w:shd w:val="clear" w:color="auto" w:fill="auto"/>
            <w:noWrap/>
            <w:hideMark/>
          </w:tcPr>
          <w:p w14:paraId="5E628260"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755" w:type="dxa"/>
            <w:tcBorders>
              <w:top w:val="nil"/>
              <w:left w:val="nil"/>
              <w:bottom w:val="single" w:sz="8" w:space="0" w:color="auto"/>
              <w:right w:val="single" w:sz="4" w:space="0" w:color="auto"/>
            </w:tcBorders>
            <w:shd w:val="clear" w:color="auto" w:fill="auto"/>
            <w:noWrap/>
            <w:hideMark/>
          </w:tcPr>
          <w:p w14:paraId="04309211"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8,5</w:t>
            </w:r>
          </w:p>
        </w:tc>
        <w:tc>
          <w:tcPr>
            <w:tcW w:w="710" w:type="dxa"/>
            <w:tcBorders>
              <w:top w:val="nil"/>
              <w:left w:val="nil"/>
              <w:bottom w:val="single" w:sz="8" w:space="0" w:color="auto"/>
              <w:right w:val="single" w:sz="4" w:space="0" w:color="auto"/>
            </w:tcBorders>
            <w:shd w:val="clear" w:color="auto" w:fill="auto"/>
            <w:noWrap/>
            <w:hideMark/>
          </w:tcPr>
          <w:p w14:paraId="56604CF3"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3,5</w:t>
            </w:r>
          </w:p>
        </w:tc>
        <w:tc>
          <w:tcPr>
            <w:tcW w:w="755" w:type="dxa"/>
            <w:tcBorders>
              <w:top w:val="nil"/>
              <w:left w:val="nil"/>
              <w:bottom w:val="single" w:sz="8" w:space="0" w:color="auto"/>
              <w:right w:val="single" w:sz="4" w:space="0" w:color="auto"/>
            </w:tcBorders>
            <w:shd w:val="clear" w:color="auto" w:fill="auto"/>
            <w:noWrap/>
            <w:hideMark/>
          </w:tcPr>
          <w:p w14:paraId="4774D7A6"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7,0</w:t>
            </w:r>
          </w:p>
        </w:tc>
        <w:tc>
          <w:tcPr>
            <w:tcW w:w="843" w:type="dxa"/>
            <w:tcBorders>
              <w:top w:val="nil"/>
              <w:left w:val="nil"/>
              <w:bottom w:val="single" w:sz="8" w:space="0" w:color="auto"/>
              <w:right w:val="single" w:sz="4" w:space="0" w:color="auto"/>
            </w:tcBorders>
            <w:shd w:val="clear" w:color="auto" w:fill="auto"/>
            <w:noWrap/>
            <w:hideMark/>
          </w:tcPr>
          <w:p w14:paraId="6881DF2F"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6,5</w:t>
            </w:r>
          </w:p>
        </w:tc>
        <w:tc>
          <w:tcPr>
            <w:tcW w:w="843" w:type="dxa"/>
            <w:tcBorders>
              <w:top w:val="nil"/>
              <w:left w:val="nil"/>
              <w:bottom w:val="single" w:sz="8" w:space="0" w:color="auto"/>
              <w:right w:val="single" w:sz="4" w:space="0" w:color="auto"/>
            </w:tcBorders>
            <w:shd w:val="clear" w:color="auto" w:fill="auto"/>
            <w:noWrap/>
            <w:hideMark/>
          </w:tcPr>
          <w:p w14:paraId="595BECC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0</w:t>
            </w:r>
          </w:p>
        </w:tc>
        <w:tc>
          <w:tcPr>
            <w:tcW w:w="843" w:type="dxa"/>
            <w:tcBorders>
              <w:top w:val="nil"/>
              <w:left w:val="nil"/>
              <w:bottom w:val="single" w:sz="8" w:space="0" w:color="auto"/>
              <w:right w:val="single" w:sz="4" w:space="0" w:color="auto"/>
            </w:tcBorders>
            <w:shd w:val="clear" w:color="auto" w:fill="auto"/>
            <w:noWrap/>
            <w:hideMark/>
          </w:tcPr>
          <w:p w14:paraId="3697A546"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w:t>
            </w:r>
          </w:p>
        </w:tc>
        <w:tc>
          <w:tcPr>
            <w:tcW w:w="932" w:type="dxa"/>
            <w:tcBorders>
              <w:top w:val="nil"/>
              <w:left w:val="nil"/>
              <w:bottom w:val="single" w:sz="8" w:space="0" w:color="auto"/>
              <w:right w:val="single" w:sz="4" w:space="0" w:color="auto"/>
            </w:tcBorders>
            <w:shd w:val="clear" w:color="auto" w:fill="auto"/>
            <w:noWrap/>
            <w:hideMark/>
          </w:tcPr>
          <w:p w14:paraId="72AC487E"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2</w:t>
            </w:r>
          </w:p>
        </w:tc>
        <w:tc>
          <w:tcPr>
            <w:tcW w:w="594" w:type="dxa"/>
            <w:tcBorders>
              <w:top w:val="nil"/>
              <w:left w:val="nil"/>
              <w:bottom w:val="single" w:sz="8" w:space="0" w:color="auto"/>
              <w:right w:val="single" w:sz="8" w:space="0" w:color="auto"/>
            </w:tcBorders>
            <w:shd w:val="clear" w:color="auto" w:fill="auto"/>
            <w:noWrap/>
            <w:hideMark/>
          </w:tcPr>
          <w:p w14:paraId="5665F059"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0</w:t>
            </w:r>
          </w:p>
        </w:tc>
      </w:tr>
      <w:tr w:rsidR="00D029DD" w:rsidRPr="00D8633D" w14:paraId="5817BF9C" w14:textId="77777777" w:rsidTr="00D029DD">
        <w:trPr>
          <w:trHeight w:val="300"/>
        </w:trPr>
        <w:tc>
          <w:tcPr>
            <w:tcW w:w="1694" w:type="dxa"/>
            <w:tcBorders>
              <w:top w:val="nil"/>
              <w:left w:val="single" w:sz="8" w:space="0" w:color="auto"/>
              <w:bottom w:val="single" w:sz="8" w:space="0" w:color="auto"/>
              <w:right w:val="single" w:sz="4" w:space="0" w:color="auto"/>
            </w:tcBorders>
            <w:shd w:val="clear" w:color="auto" w:fill="auto"/>
            <w:noWrap/>
            <w:vAlign w:val="bottom"/>
            <w:hideMark/>
          </w:tcPr>
          <w:p w14:paraId="02C75D6E"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lastRenderedPageBreak/>
              <w:t>Mn-nodules</w:t>
            </w:r>
          </w:p>
        </w:tc>
        <w:tc>
          <w:tcPr>
            <w:tcW w:w="1159" w:type="dxa"/>
            <w:tcBorders>
              <w:top w:val="nil"/>
              <w:left w:val="nil"/>
              <w:bottom w:val="single" w:sz="8" w:space="0" w:color="auto"/>
              <w:right w:val="single" w:sz="4" w:space="0" w:color="auto"/>
            </w:tcBorders>
            <w:shd w:val="clear" w:color="auto" w:fill="auto"/>
            <w:noWrap/>
            <w:vAlign w:val="bottom"/>
            <w:hideMark/>
          </w:tcPr>
          <w:p w14:paraId="35580207"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Mexico</w:t>
            </w:r>
          </w:p>
        </w:tc>
        <w:tc>
          <w:tcPr>
            <w:tcW w:w="755" w:type="dxa"/>
            <w:tcBorders>
              <w:top w:val="nil"/>
              <w:left w:val="nil"/>
              <w:bottom w:val="single" w:sz="8" w:space="0" w:color="auto"/>
              <w:right w:val="single" w:sz="4" w:space="0" w:color="auto"/>
            </w:tcBorders>
            <w:shd w:val="clear" w:color="auto" w:fill="auto"/>
            <w:noWrap/>
            <w:vAlign w:val="bottom"/>
            <w:hideMark/>
          </w:tcPr>
          <w:p w14:paraId="0C52A1D0"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37,7</w:t>
            </w:r>
          </w:p>
        </w:tc>
        <w:tc>
          <w:tcPr>
            <w:tcW w:w="710" w:type="dxa"/>
            <w:tcBorders>
              <w:top w:val="nil"/>
              <w:left w:val="nil"/>
              <w:bottom w:val="single" w:sz="8" w:space="0" w:color="auto"/>
              <w:right w:val="single" w:sz="4" w:space="0" w:color="auto"/>
            </w:tcBorders>
            <w:shd w:val="clear" w:color="auto" w:fill="auto"/>
            <w:noWrap/>
            <w:vAlign w:val="bottom"/>
            <w:hideMark/>
          </w:tcPr>
          <w:p w14:paraId="591655D1"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7,9</w:t>
            </w:r>
          </w:p>
        </w:tc>
        <w:tc>
          <w:tcPr>
            <w:tcW w:w="755" w:type="dxa"/>
            <w:tcBorders>
              <w:top w:val="nil"/>
              <w:left w:val="nil"/>
              <w:bottom w:val="single" w:sz="8" w:space="0" w:color="auto"/>
              <w:right w:val="single" w:sz="4" w:space="0" w:color="auto"/>
            </w:tcBorders>
            <w:shd w:val="clear" w:color="auto" w:fill="auto"/>
            <w:noWrap/>
            <w:vAlign w:val="bottom"/>
            <w:hideMark/>
          </w:tcPr>
          <w:p w14:paraId="48E7280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4,9</w:t>
            </w:r>
          </w:p>
        </w:tc>
        <w:tc>
          <w:tcPr>
            <w:tcW w:w="843" w:type="dxa"/>
            <w:tcBorders>
              <w:top w:val="nil"/>
              <w:left w:val="nil"/>
              <w:bottom w:val="single" w:sz="8" w:space="0" w:color="auto"/>
              <w:right w:val="single" w:sz="4" w:space="0" w:color="auto"/>
            </w:tcBorders>
            <w:shd w:val="clear" w:color="auto" w:fill="auto"/>
            <w:noWrap/>
            <w:vAlign w:val="bottom"/>
            <w:hideMark/>
          </w:tcPr>
          <w:p w14:paraId="66F7DDCC"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3,9</w:t>
            </w:r>
          </w:p>
        </w:tc>
        <w:tc>
          <w:tcPr>
            <w:tcW w:w="843" w:type="dxa"/>
            <w:tcBorders>
              <w:top w:val="nil"/>
              <w:left w:val="nil"/>
              <w:bottom w:val="single" w:sz="8" w:space="0" w:color="auto"/>
              <w:right w:val="single" w:sz="4" w:space="0" w:color="auto"/>
            </w:tcBorders>
            <w:shd w:val="clear" w:color="auto" w:fill="auto"/>
            <w:noWrap/>
            <w:vAlign w:val="bottom"/>
            <w:hideMark/>
          </w:tcPr>
          <w:p w14:paraId="4E04D6F7"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8,1</w:t>
            </w:r>
          </w:p>
        </w:tc>
        <w:tc>
          <w:tcPr>
            <w:tcW w:w="843" w:type="dxa"/>
            <w:tcBorders>
              <w:top w:val="nil"/>
              <w:left w:val="nil"/>
              <w:bottom w:val="single" w:sz="8" w:space="0" w:color="auto"/>
              <w:right w:val="single" w:sz="4" w:space="0" w:color="auto"/>
            </w:tcBorders>
            <w:shd w:val="clear" w:color="auto" w:fill="auto"/>
            <w:noWrap/>
            <w:vAlign w:val="bottom"/>
            <w:hideMark/>
          </w:tcPr>
          <w:p w14:paraId="2AB7A53D"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932" w:type="dxa"/>
            <w:tcBorders>
              <w:top w:val="nil"/>
              <w:left w:val="nil"/>
              <w:bottom w:val="single" w:sz="8" w:space="0" w:color="auto"/>
              <w:right w:val="single" w:sz="4" w:space="0" w:color="auto"/>
            </w:tcBorders>
            <w:shd w:val="clear" w:color="auto" w:fill="auto"/>
            <w:noWrap/>
            <w:vAlign w:val="bottom"/>
            <w:hideMark/>
          </w:tcPr>
          <w:p w14:paraId="624AD107"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085</w:t>
            </w:r>
          </w:p>
        </w:tc>
        <w:tc>
          <w:tcPr>
            <w:tcW w:w="594" w:type="dxa"/>
            <w:tcBorders>
              <w:top w:val="nil"/>
              <w:left w:val="nil"/>
              <w:bottom w:val="single" w:sz="8" w:space="0" w:color="auto"/>
              <w:right w:val="single" w:sz="8" w:space="0" w:color="auto"/>
            </w:tcBorders>
            <w:shd w:val="clear" w:color="auto" w:fill="auto"/>
            <w:noWrap/>
            <w:vAlign w:val="bottom"/>
            <w:hideMark/>
          </w:tcPr>
          <w:p w14:paraId="6B41D866"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r>
      <w:tr w:rsidR="00D029DD" w:rsidRPr="00D8633D" w14:paraId="5A3A63EA" w14:textId="77777777" w:rsidTr="00D029DD">
        <w:trPr>
          <w:trHeight w:val="290"/>
        </w:trPr>
        <w:tc>
          <w:tcPr>
            <w:tcW w:w="1694" w:type="dxa"/>
            <w:tcBorders>
              <w:top w:val="nil"/>
              <w:left w:val="single" w:sz="8" w:space="0" w:color="auto"/>
              <w:bottom w:val="single" w:sz="4" w:space="0" w:color="auto"/>
              <w:right w:val="single" w:sz="4" w:space="0" w:color="auto"/>
            </w:tcBorders>
            <w:shd w:val="clear" w:color="auto" w:fill="auto"/>
            <w:noWrap/>
            <w:hideMark/>
          </w:tcPr>
          <w:p w14:paraId="221E9592"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Asman 48</w:t>
            </w:r>
          </w:p>
        </w:tc>
        <w:tc>
          <w:tcPr>
            <w:tcW w:w="1159" w:type="dxa"/>
            <w:tcBorders>
              <w:top w:val="nil"/>
              <w:left w:val="nil"/>
              <w:bottom w:val="single" w:sz="4" w:space="0" w:color="auto"/>
              <w:right w:val="single" w:sz="4" w:space="0" w:color="auto"/>
            </w:tcBorders>
            <w:shd w:val="clear" w:color="auto" w:fill="auto"/>
            <w:noWrap/>
            <w:hideMark/>
          </w:tcPr>
          <w:p w14:paraId="0A5CC9F9"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South Africa</w:t>
            </w:r>
          </w:p>
        </w:tc>
        <w:tc>
          <w:tcPr>
            <w:tcW w:w="755" w:type="dxa"/>
            <w:tcBorders>
              <w:top w:val="nil"/>
              <w:left w:val="nil"/>
              <w:bottom w:val="single" w:sz="4" w:space="0" w:color="auto"/>
              <w:right w:val="single" w:sz="4" w:space="0" w:color="auto"/>
            </w:tcBorders>
            <w:shd w:val="clear" w:color="auto" w:fill="auto"/>
            <w:noWrap/>
            <w:hideMark/>
          </w:tcPr>
          <w:p w14:paraId="24BD1752"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1,3</w:t>
            </w:r>
          </w:p>
        </w:tc>
        <w:tc>
          <w:tcPr>
            <w:tcW w:w="710" w:type="dxa"/>
            <w:tcBorders>
              <w:top w:val="nil"/>
              <w:left w:val="nil"/>
              <w:bottom w:val="single" w:sz="4" w:space="0" w:color="auto"/>
              <w:right w:val="single" w:sz="4" w:space="0" w:color="auto"/>
            </w:tcBorders>
            <w:shd w:val="clear" w:color="auto" w:fill="auto"/>
            <w:noWrap/>
            <w:hideMark/>
          </w:tcPr>
          <w:p w14:paraId="053471A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0,1</w:t>
            </w:r>
          </w:p>
        </w:tc>
        <w:tc>
          <w:tcPr>
            <w:tcW w:w="755" w:type="dxa"/>
            <w:tcBorders>
              <w:top w:val="nil"/>
              <w:left w:val="nil"/>
              <w:bottom w:val="single" w:sz="4" w:space="0" w:color="auto"/>
              <w:right w:val="single" w:sz="4" w:space="0" w:color="auto"/>
            </w:tcBorders>
            <w:shd w:val="clear" w:color="auto" w:fill="auto"/>
            <w:noWrap/>
            <w:hideMark/>
          </w:tcPr>
          <w:p w14:paraId="47F96E89"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5</w:t>
            </w:r>
          </w:p>
        </w:tc>
        <w:tc>
          <w:tcPr>
            <w:tcW w:w="843" w:type="dxa"/>
            <w:tcBorders>
              <w:top w:val="nil"/>
              <w:left w:val="nil"/>
              <w:bottom w:val="single" w:sz="4" w:space="0" w:color="auto"/>
              <w:right w:val="single" w:sz="4" w:space="0" w:color="auto"/>
            </w:tcBorders>
            <w:shd w:val="clear" w:color="auto" w:fill="auto"/>
            <w:noWrap/>
            <w:hideMark/>
          </w:tcPr>
          <w:p w14:paraId="47124733"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4</w:t>
            </w:r>
          </w:p>
        </w:tc>
        <w:tc>
          <w:tcPr>
            <w:tcW w:w="843" w:type="dxa"/>
            <w:tcBorders>
              <w:top w:val="nil"/>
              <w:left w:val="nil"/>
              <w:bottom w:val="single" w:sz="4" w:space="0" w:color="auto"/>
              <w:right w:val="single" w:sz="4" w:space="0" w:color="auto"/>
            </w:tcBorders>
            <w:shd w:val="clear" w:color="auto" w:fill="auto"/>
            <w:noWrap/>
            <w:hideMark/>
          </w:tcPr>
          <w:p w14:paraId="234249A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7</w:t>
            </w:r>
          </w:p>
        </w:tc>
        <w:tc>
          <w:tcPr>
            <w:tcW w:w="843" w:type="dxa"/>
            <w:tcBorders>
              <w:top w:val="nil"/>
              <w:left w:val="nil"/>
              <w:bottom w:val="single" w:sz="4" w:space="0" w:color="auto"/>
              <w:right w:val="single" w:sz="4" w:space="0" w:color="auto"/>
            </w:tcBorders>
            <w:shd w:val="clear" w:color="auto" w:fill="auto"/>
            <w:noWrap/>
            <w:hideMark/>
          </w:tcPr>
          <w:p w14:paraId="4110EC4E"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3</w:t>
            </w:r>
          </w:p>
        </w:tc>
        <w:tc>
          <w:tcPr>
            <w:tcW w:w="932" w:type="dxa"/>
            <w:tcBorders>
              <w:top w:val="nil"/>
              <w:left w:val="nil"/>
              <w:bottom w:val="single" w:sz="4" w:space="0" w:color="auto"/>
              <w:right w:val="single" w:sz="4" w:space="0" w:color="auto"/>
            </w:tcBorders>
            <w:shd w:val="clear" w:color="auto" w:fill="auto"/>
            <w:noWrap/>
            <w:hideMark/>
          </w:tcPr>
          <w:p w14:paraId="4146353E"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04</w:t>
            </w:r>
          </w:p>
        </w:tc>
        <w:tc>
          <w:tcPr>
            <w:tcW w:w="594" w:type="dxa"/>
            <w:tcBorders>
              <w:top w:val="nil"/>
              <w:left w:val="nil"/>
              <w:bottom w:val="single" w:sz="4" w:space="0" w:color="auto"/>
              <w:right w:val="single" w:sz="8" w:space="0" w:color="auto"/>
            </w:tcBorders>
            <w:shd w:val="clear" w:color="auto" w:fill="auto"/>
            <w:noWrap/>
            <w:hideMark/>
          </w:tcPr>
          <w:p w14:paraId="3D755B3F"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8</w:t>
            </w:r>
          </w:p>
        </w:tc>
      </w:tr>
      <w:tr w:rsidR="00D029DD" w:rsidRPr="00D8633D" w14:paraId="14A103E7" w14:textId="77777777" w:rsidTr="00D029DD">
        <w:trPr>
          <w:trHeight w:val="290"/>
        </w:trPr>
        <w:tc>
          <w:tcPr>
            <w:tcW w:w="1694" w:type="dxa"/>
            <w:tcBorders>
              <w:top w:val="nil"/>
              <w:left w:val="single" w:sz="8" w:space="0" w:color="auto"/>
              <w:bottom w:val="single" w:sz="4" w:space="0" w:color="auto"/>
              <w:right w:val="single" w:sz="4" w:space="0" w:color="auto"/>
            </w:tcBorders>
            <w:shd w:val="clear" w:color="auto" w:fill="auto"/>
            <w:noWrap/>
            <w:hideMark/>
          </w:tcPr>
          <w:p w14:paraId="0D17F4A8"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Mamatwan</w:t>
            </w:r>
          </w:p>
        </w:tc>
        <w:tc>
          <w:tcPr>
            <w:tcW w:w="1159" w:type="dxa"/>
            <w:tcBorders>
              <w:top w:val="nil"/>
              <w:left w:val="nil"/>
              <w:bottom w:val="single" w:sz="4" w:space="0" w:color="auto"/>
              <w:right w:val="single" w:sz="4" w:space="0" w:color="auto"/>
            </w:tcBorders>
            <w:shd w:val="clear" w:color="auto" w:fill="auto"/>
            <w:noWrap/>
            <w:hideMark/>
          </w:tcPr>
          <w:p w14:paraId="6B11930A"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755" w:type="dxa"/>
            <w:tcBorders>
              <w:top w:val="nil"/>
              <w:left w:val="nil"/>
              <w:bottom w:val="single" w:sz="4" w:space="0" w:color="auto"/>
              <w:right w:val="single" w:sz="4" w:space="0" w:color="auto"/>
            </w:tcBorders>
            <w:shd w:val="clear" w:color="auto" w:fill="auto"/>
            <w:noWrap/>
            <w:hideMark/>
          </w:tcPr>
          <w:p w14:paraId="1C42E7D0"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37,8</w:t>
            </w:r>
          </w:p>
        </w:tc>
        <w:tc>
          <w:tcPr>
            <w:tcW w:w="710" w:type="dxa"/>
            <w:tcBorders>
              <w:top w:val="nil"/>
              <w:left w:val="nil"/>
              <w:bottom w:val="single" w:sz="4" w:space="0" w:color="auto"/>
              <w:right w:val="single" w:sz="4" w:space="0" w:color="auto"/>
            </w:tcBorders>
            <w:shd w:val="clear" w:color="auto" w:fill="auto"/>
            <w:noWrap/>
            <w:hideMark/>
          </w:tcPr>
          <w:p w14:paraId="4DC3CFB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6</w:t>
            </w:r>
          </w:p>
        </w:tc>
        <w:tc>
          <w:tcPr>
            <w:tcW w:w="755" w:type="dxa"/>
            <w:tcBorders>
              <w:top w:val="nil"/>
              <w:left w:val="nil"/>
              <w:bottom w:val="single" w:sz="4" w:space="0" w:color="auto"/>
              <w:right w:val="single" w:sz="4" w:space="0" w:color="auto"/>
            </w:tcBorders>
            <w:shd w:val="clear" w:color="auto" w:fill="auto"/>
            <w:noWrap/>
            <w:hideMark/>
          </w:tcPr>
          <w:p w14:paraId="6C052979"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0</w:t>
            </w:r>
          </w:p>
        </w:tc>
        <w:tc>
          <w:tcPr>
            <w:tcW w:w="843" w:type="dxa"/>
            <w:tcBorders>
              <w:top w:val="nil"/>
              <w:left w:val="nil"/>
              <w:bottom w:val="single" w:sz="4" w:space="0" w:color="auto"/>
              <w:right w:val="single" w:sz="4" w:space="0" w:color="auto"/>
            </w:tcBorders>
            <w:shd w:val="clear" w:color="auto" w:fill="auto"/>
            <w:noWrap/>
            <w:hideMark/>
          </w:tcPr>
          <w:p w14:paraId="1D15006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5</w:t>
            </w:r>
          </w:p>
        </w:tc>
        <w:tc>
          <w:tcPr>
            <w:tcW w:w="843" w:type="dxa"/>
            <w:tcBorders>
              <w:top w:val="nil"/>
              <w:left w:val="nil"/>
              <w:bottom w:val="single" w:sz="4" w:space="0" w:color="auto"/>
              <w:right w:val="single" w:sz="4" w:space="0" w:color="auto"/>
            </w:tcBorders>
            <w:shd w:val="clear" w:color="auto" w:fill="auto"/>
            <w:noWrap/>
            <w:hideMark/>
          </w:tcPr>
          <w:p w14:paraId="49BDCD4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3,5</w:t>
            </w:r>
          </w:p>
        </w:tc>
        <w:tc>
          <w:tcPr>
            <w:tcW w:w="843" w:type="dxa"/>
            <w:tcBorders>
              <w:top w:val="nil"/>
              <w:left w:val="nil"/>
              <w:bottom w:val="single" w:sz="4" w:space="0" w:color="auto"/>
              <w:right w:val="single" w:sz="4" w:space="0" w:color="auto"/>
            </w:tcBorders>
            <w:shd w:val="clear" w:color="auto" w:fill="auto"/>
            <w:noWrap/>
            <w:hideMark/>
          </w:tcPr>
          <w:p w14:paraId="117916C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4,7</w:t>
            </w:r>
          </w:p>
        </w:tc>
        <w:tc>
          <w:tcPr>
            <w:tcW w:w="932" w:type="dxa"/>
            <w:tcBorders>
              <w:top w:val="nil"/>
              <w:left w:val="nil"/>
              <w:bottom w:val="single" w:sz="4" w:space="0" w:color="auto"/>
              <w:right w:val="single" w:sz="4" w:space="0" w:color="auto"/>
            </w:tcBorders>
            <w:shd w:val="clear" w:color="auto" w:fill="auto"/>
            <w:noWrap/>
            <w:hideMark/>
          </w:tcPr>
          <w:p w14:paraId="6D6B9F0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02</w:t>
            </w:r>
          </w:p>
        </w:tc>
        <w:tc>
          <w:tcPr>
            <w:tcW w:w="594" w:type="dxa"/>
            <w:tcBorders>
              <w:top w:val="nil"/>
              <w:left w:val="nil"/>
              <w:bottom w:val="single" w:sz="4" w:space="0" w:color="auto"/>
              <w:right w:val="single" w:sz="8" w:space="0" w:color="auto"/>
            </w:tcBorders>
            <w:shd w:val="clear" w:color="auto" w:fill="auto"/>
            <w:noWrap/>
            <w:hideMark/>
          </w:tcPr>
          <w:p w14:paraId="54C13F2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7,0</w:t>
            </w:r>
          </w:p>
        </w:tc>
      </w:tr>
      <w:tr w:rsidR="00D029DD" w:rsidRPr="00D8633D" w14:paraId="7085316E" w14:textId="77777777" w:rsidTr="00D029DD">
        <w:trPr>
          <w:trHeight w:val="290"/>
        </w:trPr>
        <w:tc>
          <w:tcPr>
            <w:tcW w:w="1694" w:type="dxa"/>
            <w:tcBorders>
              <w:top w:val="nil"/>
              <w:left w:val="single" w:sz="8" w:space="0" w:color="auto"/>
              <w:bottom w:val="single" w:sz="4" w:space="0" w:color="auto"/>
              <w:right w:val="single" w:sz="4" w:space="0" w:color="auto"/>
            </w:tcBorders>
            <w:shd w:val="clear" w:color="auto" w:fill="auto"/>
            <w:noWrap/>
            <w:hideMark/>
          </w:tcPr>
          <w:p w14:paraId="001F8000"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Gloria</w:t>
            </w:r>
          </w:p>
        </w:tc>
        <w:tc>
          <w:tcPr>
            <w:tcW w:w="1159" w:type="dxa"/>
            <w:tcBorders>
              <w:top w:val="nil"/>
              <w:left w:val="nil"/>
              <w:bottom w:val="single" w:sz="4" w:space="0" w:color="auto"/>
              <w:right w:val="single" w:sz="4" w:space="0" w:color="auto"/>
            </w:tcBorders>
            <w:shd w:val="clear" w:color="auto" w:fill="auto"/>
            <w:noWrap/>
            <w:hideMark/>
          </w:tcPr>
          <w:p w14:paraId="537E33A0"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755" w:type="dxa"/>
            <w:tcBorders>
              <w:top w:val="nil"/>
              <w:left w:val="nil"/>
              <w:bottom w:val="single" w:sz="4" w:space="0" w:color="auto"/>
              <w:right w:val="single" w:sz="4" w:space="0" w:color="auto"/>
            </w:tcBorders>
            <w:shd w:val="clear" w:color="auto" w:fill="auto"/>
            <w:noWrap/>
            <w:hideMark/>
          </w:tcPr>
          <w:p w14:paraId="2B8F60BD"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39,1</w:t>
            </w:r>
          </w:p>
        </w:tc>
        <w:tc>
          <w:tcPr>
            <w:tcW w:w="710" w:type="dxa"/>
            <w:tcBorders>
              <w:top w:val="nil"/>
              <w:left w:val="nil"/>
              <w:bottom w:val="single" w:sz="4" w:space="0" w:color="auto"/>
              <w:right w:val="single" w:sz="4" w:space="0" w:color="auto"/>
            </w:tcBorders>
            <w:shd w:val="clear" w:color="auto" w:fill="auto"/>
            <w:noWrap/>
            <w:hideMark/>
          </w:tcPr>
          <w:p w14:paraId="367EEBD5"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0</w:t>
            </w:r>
          </w:p>
        </w:tc>
        <w:tc>
          <w:tcPr>
            <w:tcW w:w="755" w:type="dxa"/>
            <w:tcBorders>
              <w:top w:val="nil"/>
              <w:left w:val="nil"/>
              <w:bottom w:val="single" w:sz="4" w:space="0" w:color="auto"/>
              <w:right w:val="single" w:sz="4" w:space="0" w:color="auto"/>
            </w:tcBorders>
            <w:shd w:val="clear" w:color="auto" w:fill="auto"/>
            <w:noWrap/>
            <w:hideMark/>
          </w:tcPr>
          <w:p w14:paraId="3E2A148F"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7</w:t>
            </w:r>
          </w:p>
        </w:tc>
        <w:tc>
          <w:tcPr>
            <w:tcW w:w="843" w:type="dxa"/>
            <w:tcBorders>
              <w:top w:val="nil"/>
              <w:left w:val="nil"/>
              <w:bottom w:val="single" w:sz="4" w:space="0" w:color="auto"/>
              <w:right w:val="single" w:sz="4" w:space="0" w:color="auto"/>
            </w:tcBorders>
            <w:shd w:val="clear" w:color="auto" w:fill="auto"/>
            <w:noWrap/>
            <w:hideMark/>
          </w:tcPr>
          <w:p w14:paraId="6F63850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3</w:t>
            </w:r>
          </w:p>
        </w:tc>
        <w:tc>
          <w:tcPr>
            <w:tcW w:w="843" w:type="dxa"/>
            <w:tcBorders>
              <w:top w:val="nil"/>
              <w:left w:val="nil"/>
              <w:bottom w:val="single" w:sz="4" w:space="0" w:color="auto"/>
              <w:right w:val="single" w:sz="4" w:space="0" w:color="auto"/>
            </w:tcBorders>
            <w:shd w:val="clear" w:color="auto" w:fill="auto"/>
            <w:noWrap/>
            <w:hideMark/>
          </w:tcPr>
          <w:p w14:paraId="57F3E1B1"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3,8</w:t>
            </w:r>
          </w:p>
        </w:tc>
        <w:tc>
          <w:tcPr>
            <w:tcW w:w="843" w:type="dxa"/>
            <w:tcBorders>
              <w:top w:val="nil"/>
              <w:left w:val="nil"/>
              <w:bottom w:val="single" w:sz="4" w:space="0" w:color="auto"/>
              <w:right w:val="single" w:sz="4" w:space="0" w:color="auto"/>
            </w:tcBorders>
            <w:shd w:val="clear" w:color="auto" w:fill="auto"/>
            <w:noWrap/>
            <w:hideMark/>
          </w:tcPr>
          <w:p w14:paraId="42263651"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2,7</w:t>
            </w:r>
          </w:p>
        </w:tc>
        <w:tc>
          <w:tcPr>
            <w:tcW w:w="932" w:type="dxa"/>
            <w:tcBorders>
              <w:top w:val="nil"/>
              <w:left w:val="nil"/>
              <w:bottom w:val="single" w:sz="4" w:space="0" w:color="auto"/>
              <w:right w:val="single" w:sz="4" w:space="0" w:color="auto"/>
            </w:tcBorders>
            <w:shd w:val="clear" w:color="auto" w:fill="auto"/>
            <w:noWrap/>
            <w:hideMark/>
          </w:tcPr>
          <w:p w14:paraId="4EFE944C"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02</w:t>
            </w:r>
          </w:p>
        </w:tc>
        <w:tc>
          <w:tcPr>
            <w:tcW w:w="594" w:type="dxa"/>
            <w:tcBorders>
              <w:top w:val="nil"/>
              <w:left w:val="nil"/>
              <w:bottom w:val="single" w:sz="4" w:space="0" w:color="auto"/>
              <w:right w:val="single" w:sz="8" w:space="0" w:color="auto"/>
            </w:tcBorders>
            <w:shd w:val="clear" w:color="auto" w:fill="auto"/>
            <w:noWrap/>
            <w:hideMark/>
          </w:tcPr>
          <w:p w14:paraId="178BFD6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5,4</w:t>
            </w:r>
          </w:p>
        </w:tc>
      </w:tr>
      <w:tr w:rsidR="00D029DD" w:rsidRPr="00D8633D" w14:paraId="31A40AE7" w14:textId="77777777" w:rsidTr="00D029DD">
        <w:trPr>
          <w:trHeight w:val="290"/>
        </w:trPr>
        <w:tc>
          <w:tcPr>
            <w:tcW w:w="1694" w:type="dxa"/>
            <w:tcBorders>
              <w:top w:val="nil"/>
              <w:left w:val="single" w:sz="8" w:space="0" w:color="auto"/>
              <w:bottom w:val="single" w:sz="4" w:space="0" w:color="auto"/>
              <w:right w:val="single" w:sz="4" w:space="0" w:color="auto"/>
            </w:tcBorders>
            <w:shd w:val="clear" w:color="auto" w:fill="auto"/>
            <w:noWrap/>
            <w:hideMark/>
          </w:tcPr>
          <w:p w14:paraId="40C64112"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Wessel 38%</w:t>
            </w:r>
          </w:p>
        </w:tc>
        <w:tc>
          <w:tcPr>
            <w:tcW w:w="1159" w:type="dxa"/>
            <w:tcBorders>
              <w:top w:val="nil"/>
              <w:left w:val="nil"/>
              <w:bottom w:val="single" w:sz="4" w:space="0" w:color="auto"/>
              <w:right w:val="single" w:sz="4" w:space="0" w:color="auto"/>
            </w:tcBorders>
            <w:shd w:val="clear" w:color="auto" w:fill="auto"/>
            <w:noWrap/>
            <w:hideMark/>
          </w:tcPr>
          <w:p w14:paraId="10BB2FFA"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755" w:type="dxa"/>
            <w:tcBorders>
              <w:top w:val="nil"/>
              <w:left w:val="nil"/>
              <w:bottom w:val="single" w:sz="4" w:space="0" w:color="auto"/>
              <w:right w:val="single" w:sz="4" w:space="0" w:color="auto"/>
            </w:tcBorders>
            <w:shd w:val="clear" w:color="auto" w:fill="auto"/>
            <w:noWrap/>
            <w:hideMark/>
          </w:tcPr>
          <w:p w14:paraId="782C3487"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2,3</w:t>
            </w:r>
          </w:p>
        </w:tc>
        <w:tc>
          <w:tcPr>
            <w:tcW w:w="710" w:type="dxa"/>
            <w:tcBorders>
              <w:top w:val="nil"/>
              <w:left w:val="nil"/>
              <w:bottom w:val="single" w:sz="4" w:space="0" w:color="auto"/>
              <w:right w:val="single" w:sz="4" w:space="0" w:color="auto"/>
            </w:tcBorders>
            <w:shd w:val="clear" w:color="auto" w:fill="auto"/>
            <w:noWrap/>
            <w:hideMark/>
          </w:tcPr>
          <w:p w14:paraId="52E80D69"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3,2</w:t>
            </w:r>
          </w:p>
        </w:tc>
        <w:tc>
          <w:tcPr>
            <w:tcW w:w="755" w:type="dxa"/>
            <w:tcBorders>
              <w:top w:val="nil"/>
              <w:left w:val="nil"/>
              <w:bottom w:val="single" w:sz="4" w:space="0" w:color="auto"/>
              <w:right w:val="single" w:sz="4" w:space="0" w:color="auto"/>
            </w:tcBorders>
            <w:shd w:val="clear" w:color="auto" w:fill="auto"/>
            <w:noWrap/>
            <w:hideMark/>
          </w:tcPr>
          <w:p w14:paraId="2B57646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9</w:t>
            </w:r>
          </w:p>
        </w:tc>
        <w:tc>
          <w:tcPr>
            <w:tcW w:w="843" w:type="dxa"/>
            <w:tcBorders>
              <w:top w:val="nil"/>
              <w:left w:val="nil"/>
              <w:bottom w:val="single" w:sz="4" w:space="0" w:color="auto"/>
              <w:right w:val="single" w:sz="4" w:space="0" w:color="auto"/>
            </w:tcBorders>
            <w:shd w:val="clear" w:color="auto" w:fill="auto"/>
            <w:noWrap/>
            <w:hideMark/>
          </w:tcPr>
          <w:p w14:paraId="52B4063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2,5</w:t>
            </w:r>
          </w:p>
        </w:tc>
        <w:tc>
          <w:tcPr>
            <w:tcW w:w="843" w:type="dxa"/>
            <w:tcBorders>
              <w:top w:val="nil"/>
              <w:left w:val="nil"/>
              <w:bottom w:val="single" w:sz="4" w:space="0" w:color="auto"/>
              <w:right w:val="single" w:sz="4" w:space="0" w:color="auto"/>
            </w:tcBorders>
            <w:shd w:val="clear" w:color="auto" w:fill="auto"/>
            <w:noWrap/>
            <w:hideMark/>
          </w:tcPr>
          <w:p w14:paraId="5F5FE976"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0</w:t>
            </w:r>
          </w:p>
        </w:tc>
        <w:tc>
          <w:tcPr>
            <w:tcW w:w="843" w:type="dxa"/>
            <w:tcBorders>
              <w:top w:val="nil"/>
              <w:left w:val="nil"/>
              <w:bottom w:val="single" w:sz="4" w:space="0" w:color="auto"/>
              <w:right w:val="single" w:sz="4" w:space="0" w:color="auto"/>
            </w:tcBorders>
            <w:shd w:val="clear" w:color="auto" w:fill="auto"/>
            <w:noWrap/>
            <w:hideMark/>
          </w:tcPr>
          <w:p w14:paraId="7D8C4083"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6,0</w:t>
            </w:r>
          </w:p>
        </w:tc>
        <w:tc>
          <w:tcPr>
            <w:tcW w:w="932" w:type="dxa"/>
            <w:tcBorders>
              <w:top w:val="nil"/>
              <w:left w:val="nil"/>
              <w:bottom w:val="single" w:sz="4" w:space="0" w:color="auto"/>
              <w:right w:val="single" w:sz="4" w:space="0" w:color="auto"/>
            </w:tcBorders>
            <w:shd w:val="clear" w:color="auto" w:fill="auto"/>
            <w:noWrap/>
            <w:hideMark/>
          </w:tcPr>
          <w:p w14:paraId="0893C9F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04</w:t>
            </w:r>
          </w:p>
        </w:tc>
        <w:tc>
          <w:tcPr>
            <w:tcW w:w="594" w:type="dxa"/>
            <w:tcBorders>
              <w:top w:val="nil"/>
              <w:left w:val="nil"/>
              <w:bottom w:val="single" w:sz="4" w:space="0" w:color="auto"/>
              <w:right w:val="single" w:sz="8" w:space="0" w:color="auto"/>
            </w:tcBorders>
            <w:shd w:val="clear" w:color="auto" w:fill="auto"/>
            <w:noWrap/>
            <w:hideMark/>
          </w:tcPr>
          <w:p w14:paraId="28B7E39F"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3,6</w:t>
            </w:r>
          </w:p>
        </w:tc>
      </w:tr>
      <w:tr w:rsidR="00D029DD" w:rsidRPr="00D8633D" w14:paraId="7E343FA8" w14:textId="77777777" w:rsidTr="00D029DD">
        <w:trPr>
          <w:trHeight w:val="300"/>
        </w:trPr>
        <w:tc>
          <w:tcPr>
            <w:tcW w:w="1694" w:type="dxa"/>
            <w:tcBorders>
              <w:top w:val="nil"/>
              <w:left w:val="single" w:sz="8" w:space="0" w:color="auto"/>
              <w:bottom w:val="single" w:sz="8" w:space="0" w:color="auto"/>
              <w:right w:val="single" w:sz="4" w:space="0" w:color="auto"/>
            </w:tcBorders>
            <w:shd w:val="clear" w:color="auto" w:fill="auto"/>
            <w:noWrap/>
            <w:hideMark/>
          </w:tcPr>
          <w:p w14:paraId="7D4305F9"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Wessel 50%</w:t>
            </w:r>
          </w:p>
        </w:tc>
        <w:tc>
          <w:tcPr>
            <w:tcW w:w="1159" w:type="dxa"/>
            <w:tcBorders>
              <w:top w:val="nil"/>
              <w:left w:val="nil"/>
              <w:bottom w:val="single" w:sz="8" w:space="0" w:color="auto"/>
              <w:right w:val="single" w:sz="4" w:space="0" w:color="auto"/>
            </w:tcBorders>
            <w:shd w:val="clear" w:color="auto" w:fill="auto"/>
            <w:noWrap/>
            <w:hideMark/>
          </w:tcPr>
          <w:p w14:paraId="0F491B4B"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755" w:type="dxa"/>
            <w:tcBorders>
              <w:top w:val="nil"/>
              <w:left w:val="nil"/>
              <w:bottom w:val="single" w:sz="8" w:space="0" w:color="auto"/>
              <w:right w:val="single" w:sz="4" w:space="0" w:color="auto"/>
            </w:tcBorders>
            <w:shd w:val="clear" w:color="auto" w:fill="auto"/>
            <w:noWrap/>
            <w:hideMark/>
          </w:tcPr>
          <w:p w14:paraId="02A8CD37"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0,2</w:t>
            </w:r>
          </w:p>
        </w:tc>
        <w:tc>
          <w:tcPr>
            <w:tcW w:w="710" w:type="dxa"/>
            <w:tcBorders>
              <w:top w:val="nil"/>
              <w:left w:val="nil"/>
              <w:bottom w:val="single" w:sz="8" w:space="0" w:color="auto"/>
              <w:right w:val="single" w:sz="4" w:space="0" w:color="auto"/>
            </w:tcBorders>
            <w:shd w:val="clear" w:color="auto" w:fill="auto"/>
            <w:noWrap/>
            <w:hideMark/>
          </w:tcPr>
          <w:p w14:paraId="20D5569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0,0</w:t>
            </w:r>
          </w:p>
        </w:tc>
        <w:tc>
          <w:tcPr>
            <w:tcW w:w="755" w:type="dxa"/>
            <w:tcBorders>
              <w:top w:val="nil"/>
              <w:left w:val="nil"/>
              <w:bottom w:val="single" w:sz="8" w:space="0" w:color="auto"/>
              <w:right w:val="single" w:sz="4" w:space="0" w:color="auto"/>
            </w:tcBorders>
            <w:shd w:val="clear" w:color="auto" w:fill="auto"/>
            <w:noWrap/>
            <w:hideMark/>
          </w:tcPr>
          <w:p w14:paraId="33681E73"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3,6</w:t>
            </w:r>
          </w:p>
        </w:tc>
        <w:tc>
          <w:tcPr>
            <w:tcW w:w="843" w:type="dxa"/>
            <w:tcBorders>
              <w:top w:val="nil"/>
              <w:left w:val="nil"/>
              <w:bottom w:val="single" w:sz="8" w:space="0" w:color="auto"/>
              <w:right w:val="single" w:sz="4" w:space="0" w:color="auto"/>
            </w:tcBorders>
            <w:shd w:val="clear" w:color="auto" w:fill="auto"/>
            <w:noWrap/>
            <w:hideMark/>
          </w:tcPr>
          <w:p w14:paraId="3C64FDB7"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4</w:t>
            </w:r>
          </w:p>
        </w:tc>
        <w:tc>
          <w:tcPr>
            <w:tcW w:w="843" w:type="dxa"/>
            <w:tcBorders>
              <w:top w:val="nil"/>
              <w:left w:val="nil"/>
              <w:bottom w:val="single" w:sz="8" w:space="0" w:color="auto"/>
              <w:right w:val="single" w:sz="4" w:space="0" w:color="auto"/>
            </w:tcBorders>
            <w:shd w:val="clear" w:color="auto" w:fill="auto"/>
            <w:noWrap/>
            <w:hideMark/>
          </w:tcPr>
          <w:p w14:paraId="09662A74"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0</w:t>
            </w:r>
          </w:p>
        </w:tc>
        <w:tc>
          <w:tcPr>
            <w:tcW w:w="843" w:type="dxa"/>
            <w:tcBorders>
              <w:top w:val="nil"/>
              <w:left w:val="nil"/>
              <w:bottom w:val="single" w:sz="8" w:space="0" w:color="auto"/>
              <w:right w:val="single" w:sz="4" w:space="0" w:color="auto"/>
            </w:tcBorders>
            <w:shd w:val="clear" w:color="auto" w:fill="auto"/>
            <w:noWrap/>
            <w:hideMark/>
          </w:tcPr>
          <w:p w14:paraId="2F7756DE"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6</w:t>
            </w:r>
          </w:p>
        </w:tc>
        <w:tc>
          <w:tcPr>
            <w:tcW w:w="932" w:type="dxa"/>
            <w:tcBorders>
              <w:top w:val="nil"/>
              <w:left w:val="nil"/>
              <w:bottom w:val="single" w:sz="8" w:space="0" w:color="auto"/>
              <w:right w:val="single" w:sz="4" w:space="0" w:color="auto"/>
            </w:tcBorders>
            <w:shd w:val="clear" w:color="auto" w:fill="auto"/>
            <w:noWrap/>
            <w:hideMark/>
          </w:tcPr>
          <w:p w14:paraId="104C5B5E"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04</w:t>
            </w:r>
          </w:p>
        </w:tc>
        <w:tc>
          <w:tcPr>
            <w:tcW w:w="594" w:type="dxa"/>
            <w:tcBorders>
              <w:top w:val="nil"/>
              <w:left w:val="nil"/>
              <w:bottom w:val="single" w:sz="8" w:space="0" w:color="auto"/>
              <w:right w:val="single" w:sz="8" w:space="0" w:color="auto"/>
            </w:tcBorders>
            <w:shd w:val="clear" w:color="auto" w:fill="auto"/>
            <w:noWrap/>
            <w:hideMark/>
          </w:tcPr>
          <w:p w14:paraId="5C59DB05"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2,6</w:t>
            </w:r>
          </w:p>
        </w:tc>
      </w:tr>
      <w:tr w:rsidR="00D029DD" w:rsidRPr="00D8633D" w14:paraId="0FE57C41" w14:textId="77777777" w:rsidTr="00D029DD">
        <w:trPr>
          <w:trHeight w:val="300"/>
        </w:trPr>
        <w:tc>
          <w:tcPr>
            <w:tcW w:w="1694" w:type="dxa"/>
            <w:tcBorders>
              <w:top w:val="nil"/>
              <w:left w:val="single" w:sz="8" w:space="0" w:color="auto"/>
              <w:bottom w:val="single" w:sz="8" w:space="0" w:color="auto"/>
              <w:right w:val="single" w:sz="4" w:space="0" w:color="auto"/>
            </w:tcBorders>
            <w:shd w:val="clear" w:color="auto" w:fill="auto"/>
            <w:noWrap/>
            <w:hideMark/>
          </w:tcPr>
          <w:p w14:paraId="357AFF00"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Groote Eylandt</w:t>
            </w:r>
          </w:p>
        </w:tc>
        <w:tc>
          <w:tcPr>
            <w:tcW w:w="1159" w:type="dxa"/>
            <w:tcBorders>
              <w:top w:val="nil"/>
              <w:left w:val="nil"/>
              <w:bottom w:val="single" w:sz="8" w:space="0" w:color="auto"/>
              <w:right w:val="single" w:sz="4" w:space="0" w:color="auto"/>
            </w:tcBorders>
            <w:shd w:val="clear" w:color="auto" w:fill="auto"/>
            <w:noWrap/>
            <w:hideMark/>
          </w:tcPr>
          <w:p w14:paraId="4A957D4A"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Australia</w:t>
            </w:r>
          </w:p>
        </w:tc>
        <w:tc>
          <w:tcPr>
            <w:tcW w:w="755" w:type="dxa"/>
            <w:tcBorders>
              <w:top w:val="nil"/>
              <w:left w:val="nil"/>
              <w:bottom w:val="single" w:sz="8" w:space="0" w:color="auto"/>
              <w:right w:val="single" w:sz="4" w:space="0" w:color="auto"/>
            </w:tcBorders>
            <w:shd w:val="clear" w:color="auto" w:fill="auto"/>
            <w:noWrap/>
            <w:hideMark/>
          </w:tcPr>
          <w:p w14:paraId="63F45500"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8,8</w:t>
            </w:r>
          </w:p>
        </w:tc>
        <w:tc>
          <w:tcPr>
            <w:tcW w:w="710" w:type="dxa"/>
            <w:tcBorders>
              <w:top w:val="nil"/>
              <w:left w:val="nil"/>
              <w:bottom w:val="single" w:sz="8" w:space="0" w:color="auto"/>
              <w:right w:val="single" w:sz="4" w:space="0" w:color="auto"/>
            </w:tcBorders>
            <w:shd w:val="clear" w:color="auto" w:fill="auto"/>
            <w:noWrap/>
            <w:hideMark/>
          </w:tcPr>
          <w:p w14:paraId="2F6DC807"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2</w:t>
            </w:r>
          </w:p>
        </w:tc>
        <w:tc>
          <w:tcPr>
            <w:tcW w:w="755" w:type="dxa"/>
            <w:tcBorders>
              <w:top w:val="nil"/>
              <w:left w:val="nil"/>
              <w:bottom w:val="single" w:sz="8" w:space="0" w:color="auto"/>
              <w:right w:val="single" w:sz="4" w:space="0" w:color="auto"/>
            </w:tcBorders>
            <w:shd w:val="clear" w:color="auto" w:fill="auto"/>
            <w:noWrap/>
            <w:hideMark/>
          </w:tcPr>
          <w:p w14:paraId="219F8505"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6,9</w:t>
            </w:r>
          </w:p>
        </w:tc>
        <w:tc>
          <w:tcPr>
            <w:tcW w:w="843" w:type="dxa"/>
            <w:tcBorders>
              <w:top w:val="nil"/>
              <w:left w:val="nil"/>
              <w:bottom w:val="single" w:sz="8" w:space="0" w:color="auto"/>
              <w:right w:val="single" w:sz="4" w:space="0" w:color="auto"/>
            </w:tcBorders>
            <w:shd w:val="clear" w:color="auto" w:fill="auto"/>
            <w:noWrap/>
            <w:hideMark/>
          </w:tcPr>
          <w:p w14:paraId="7FBEC770"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2</w:t>
            </w:r>
          </w:p>
        </w:tc>
        <w:tc>
          <w:tcPr>
            <w:tcW w:w="843" w:type="dxa"/>
            <w:tcBorders>
              <w:top w:val="nil"/>
              <w:left w:val="nil"/>
              <w:bottom w:val="single" w:sz="8" w:space="0" w:color="auto"/>
              <w:right w:val="single" w:sz="4" w:space="0" w:color="auto"/>
            </w:tcBorders>
            <w:shd w:val="clear" w:color="auto" w:fill="auto"/>
            <w:noWrap/>
            <w:hideMark/>
          </w:tcPr>
          <w:p w14:paraId="54F5FD7C"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w:t>
            </w:r>
          </w:p>
        </w:tc>
        <w:tc>
          <w:tcPr>
            <w:tcW w:w="843" w:type="dxa"/>
            <w:tcBorders>
              <w:top w:val="nil"/>
              <w:left w:val="nil"/>
              <w:bottom w:val="single" w:sz="8" w:space="0" w:color="auto"/>
              <w:right w:val="single" w:sz="4" w:space="0" w:color="auto"/>
            </w:tcBorders>
            <w:shd w:val="clear" w:color="auto" w:fill="auto"/>
            <w:noWrap/>
            <w:hideMark/>
          </w:tcPr>
          <w:p w14:paraId="7C0A6A2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w:t>
            </w:r>
          </w:p>
        </w:tc>
        <w:tc>
          <w:tcPr>
            <w:tcW w:w="932" w:type="dxa"/>
            <w:tcBorders>
              <w:top w:val="nil"/>
              <w:left w:val="nil"/>
              <w:bottom w:val="single" w:sz="8" w:space="0" w:color="auto"/>
              <w:right w:val="single" w:sz="4" w:space="0" w:color="auto"/>
            </w:tcBorders>
            <w:shd w:val="clear" w:color="auto" w:fill="auto"/>
            <w:noWrap/>
            <w:hideMark/>
          </w:tcPr>
          <w:p w14:paraId="3697D195"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09</w:t>
            </w:r>
          </w:p>
        </w:tc>
        <w:tc>
          <w:tcPr>
            <w:tcW w:w="594" w:type="dxa"/>
            <w:tcBorders>
              <w:top w:val="nil"/>
              <w:left w:val="nil"/>
              <w:bottom w:val="single" w:sz="8" w:space="0" w:color="auto"/>
              <w:right w:val="single" w:sz="8" w:space="0" w:color="auto"/>
            </w:tcBorders>
            <w:shd w:val="clear" w:color="auto" w:fill="auto"/>
            <w:noWrap/>
            <w:hideMark/>
          </w:tcPr>
          <w:p w14:paraId="79501293"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5</w:t>
            </w:r>
          </w:p>
        </w:tc>
      </w:tr>
      <w:tr w:rsidR="00D029DD" w:rsidRPr="00D8633D" w14:paraId="0055A059" w14:textId="77777777" w:rsidTr="00D029DD">
        <w:trPr>
          <w:trHeight w:val="290"/>
        </w:trPr>
        <w:tc>
          <w:tcPr>
            <w:tcW w:w="1694" w:type="dxa"/>
            <w:tcBorders>
              <w:top w:val="nil"/>
              <w:left w:val="single" w:sz="8" w:space="0" w:color="auto"/>
              <w:bottom w:val="single" w:sz="4" w:space="0" w:color="auto"/>
              <w:right w:val="single" w:sz="4" w:space="0" w:color="auto"/>
            </w:tcBorders>
            <w:shd w:val="clear" w:color="auto" w:fill="auto"/>
            <w:noWrap/>
            <w:hideMark/>
          </w:tcPr>
          <w:p w14:paraId="71DC7DFC"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Amapa Sinter</w:t>
            </w:r>
          </w:p>
        </w:tc>
        <w:tc>
          <w:tcPr>
            <w:tcW w:w="1159" w:type="dxa"/>
            <w:tcBorders>
              <w:top w:val="nil"/>
              <w:left w:val="nil"/>
              <w:bottom w:val="single" w:sz="4" w:space="0" w:color="auto"/>
              <w:right w:val="single" w:sz="4" w:space="0" w:color="auto"/>
            </w:tcBorders>
            <w:shd w:val="clear" w:color="auto" w:fill="auto"/>
            <w:noWrap/>
            <w:hideMark/>
          </w:tcPr>
          <w:p w14:paraId="32DA2B7A"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Brazil</w:t>
            </w:r>
          </w:p>
        </w:tc>
        <w:tc>
          <w:tcPr>
            <w:tcW w:w="755" w:type="dxa"/>
            <w:tcBorders>
              <w:top w:val="nil"/>
              <w:left w:val="nil"/>
              <w:bottom w:val="single" w:sz="4" w:space="0" w:color="auto"/>
              <w:right w:val="single" w:sz="4" w:space="0" w:color="auto"/>
            </w:tcBorders>
            <w:shd w:val="clear" w:color="auto" w:fill="auto"/>
            <w:noWrap/>
            <w:hideMark/>
          </w:tcPr>
          <w:p w14:paraId="76C2B5C4"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9,1</w:t>
            </w:r>
          </w:p>
        </w:tc>
        <w:tc>
          <w:tcPr>
            <w:tcW w:w="710" w:type="dxa"/>
            <w:tcBorders>
              <w:top w:val="nil"/>
              <w:left w:val="nil"/>
              <w:bottom w:val="single" w:sz="4" w:space="0" w:color="auto"/>
              <w:right w:val="single" w:sz="4" w:space="0" w:color="auto"/>
            </w:tcBorders>
            <w:shd w:val="clear" w:color="auto" w:fill="auto"/>
            <w:noWrap/>
            <w:hideMark/>
          </w:tcPr>
          <w:p w14:paraId="26C4273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9,6</w:t>
            </w:r>
          </w:p>
        </w:tc>
        <w:tc>
          <w:tcPr>
            <w:tcW w:w="755" w:type="dxa"/>
            <w:tcBorders>
              <w:top w:val="nil"/>
              <w:left w:val="nil"/>
              <w:bottom w:val="single" w:sz="4" w:space="0" w:color="auto"/>
              <w:right w:val="single" w:sz="4" w:space="0" w:color="auto"/>
            </w:tcBorders>
            <w:shd w:val="clear" w:color="auto" w:fill="auto"/>
            <w:noWrap/>
            <w:hideMark/>
          </w:tcPr>
          <w:p w14:paraId="4E219BD5"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7,6</w:t>
            </w:r>
          </w:p>
        </w:tc>
        <w:tc>
          <w:tcPr>
            <w:tcW w:w="843" w:type="dxa"/>
            <w:tcBorders>
              <w:top w:val="nil"/>
              <w:left w:val="nil"/>
              <w:bottom w:val="single" w:sz="4" w:space="0" w:color="auto"/>
              <w:right w:val="single" w:sz="4" w:space="0" w:color="auto"/>
            </w:tcBorders>
            <w:shd w:val="clear" w:color="auto" w:fill="auto"/>
            <w:noWrap/>
            <w:hideMark/>
          </w:tcPr>
          <w:p w14:paraId="7A642A52"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7,6</w:t>
            </w:r>
          </w:p>
        </w:tc>
        <w:tc>
          <w:tcPr>
            <w:tcW w:w="843" w:type="dxa"/>
            <w:tcBorders>
              <w:top w:val="nil"/>
              <w:left w:val="nil"/>
              <w:bottom w:val="single" w:sz="4" w:space="0" w:color="auto"/>
              <w:right w:val="single" w:sz="4" w:space="0" w:color="auto"/>
            </w:tcBorders>
            <w:shd w:val="clear" w:color="auto" w:fill="auto"/>
            <w:noWrap/>
            <w:hideMark/>
          </w:tcPr>
          <w:p w14:paraId="6FB873DD"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5</w:t>
            </w:r>
          </w:p>
        </w:tc>
        <w:tc>
          <w:tcPr>
            <w:tcW w:w="843" w:type="dxa"/>
            <w:tcBorders>
              <w:top w:val="nil"/>
              <w:left w:val="nil"/>
              <w:bottom w:val="single" w:sz="4" w:space="0" w:color="auto"/>
              <w:right w:val="single" w:sz="4" w:space="0" w:color="auto"/>
            </w:tcBorders>
            <w:shd w:val="clear" w:color="auto" w:fill="auto"/>
            <w:noWrap/>
            <w:hideMark/>
          </w:tcPr>
          <w:p w14:paraId="1241CAA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8</w:t>
            </w:r>
          </w:p>
        </w:tc>
        <w:tc>
          <w:tcPr>
            <w:tcW w:w="932" w:type="dxa"/>
            <w:tcBorders>
              <w:top w:val="nil"/>
              <w:left w:val="nil"/>
              <w:bottom w:val="single" w:sz="4" w:space="0" w:color="auto"/>
              <w:right w:val="single" w:sz="4" w:space="0" w:color="auto"/>
            </w:tcBorders>
            <w:shd w:val="clear" w:color="auto" w:fill="auto"/>
            <w:noWrap/>
            <w:hideMark/>
          </w:tcPr>
          <w:p w14:paraId="0108AC76"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0</w:t>
            </w:r>
          </w:p>
        </w:tc>
        <w:tc>
          <w:tcPr>
            <w:tcW w:w="594" w:type="dxa"/>
            <w:tcBorders>
              <w:top w:val="nil"/>
              <w:left w:val="nil"/>
              <w:bottom w:val="single" w:sz="4" w:space="0" w:color="auto"/>
              <w:right w:val="single" w:sz="8" w:space="0" w:color="auto"/>
            </w:tcBorders>
            <w:shd w:val="clear" w:color="auto" w:fill="auto"/>
            <w:noWrap/>
            <w:hideMark/>
          </w:tcPr>
          <w:p w14:paraId="44CCD00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0</w:t>
            </w:r>
          </w:p>
        </w:tc>
      </w:tr>
      <w:tr w:rsidR="00D029DD" w:rsidRPr="00D8633D" w14:paraId="08CCC538" w14:textId="77777777" w:rsidTr="00D029DD">
        <w:trPr>
          <w:trHeight w:val="290"/>
        </w:trPr>
        <w:tc>
          <w:tcPr>
            <w:tcW w:w="1694" w:type="dxa"/>
            <w:tcBorders>
              <w:top w:val="nil"/>
              <w:left w:val="single" w:sz="8" w:space="0" w:color="auto"/>
              <w:bottom w:val="single" w:sz="4" w:space="0" w:color="auto"/>
              <w:right w:val="single" w:sz="4" w:space="0" w:color="auto"/>
            </w:tcBorders>
            <w:shd w:val="clear" w:color="auto" w:fill="auto"/>
            <w:noWrap/>
            <w:hideMark/>
          </w:tcPr>
          <w:p w14:paraId="6FF52250"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Amapa Miudo 40</w:t>
            </w:r>
          </w:p>
        </w:tc>
        <w:tc>
          <w:tcPr>
            <w:tcW w:w="1159" w:type="dxa"/>
            <w:tcBorders>
              <w:top w:val="nil"/>
              <w:left w:val="nil"/>
              <w:bottom w:val="single" w:sz="4" w:space="0" w:color="auto"/>
              <w:right w:val="single" w:sz="4" w:space="0" w:color="auto"/>
            </w:tcBorders>
            <w:shd w:val="clear" w:color="auto" w:fill="auto"/>
            <w:noWrap/>
            <w:hideMark/>
          </w:tcPr>
          <w:p w14:paraId="2A3248CF"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755" w:type="dxa"/>
            <w:tcBorders>
              <w:top w:val="nil"/>
              <w:left w:val="nil"/>
              <w:bottom w:val="single" w:sz="4" w:space="0" w:color="auto"/>
              <w:right w:val="single" w:sz="4" w:space="0" w:color="auto"/>
            </w:tcBorders>
            <w:shd w:val="clear" w:color="auto" w:fill="auto"/>
            <w:noWrap/>
            <w:hideMark/>
          </w:tcPr>
          <w:p w14:paraId="661FE4B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1,3</w:t>
            </w:r>
          </w:p>
        </w:tc>
        <w:tc>
          <w:tcPr>
            <w:tcW w:w="710" w:type="dxa"/>
            <w:tcBorders>
              <w:top w:val="nil"/>
              <w:left w:val="nil"/>
              <w:bottom w:val="single" w:sz="4" w:space="0" w:color="auto"/>
              <w:right w:val="single" w:sz="4" w:space="0" w:color="auto"/>
            </w:tcBorders>
            <w:shd w:val="clear" w:color="auto" w:fill="auto"/>
            <w:noWrap/>
            <w:hideMark/>
          </w:tcPr>
          <w:p w14:paraId="70965789"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2,5</w:t>
            </w:r>
          </w:p>
        </w:tc>
        <w:tc>
          <w:tcPr>
            <w:tcW w:w="755" w:type="dxa"/>
            <w:tcBorders>
              <w:top w:val="nil"/>
              <w:left w:val="nil"/>
              <w:bottom w:val="single" w:sz="4" w:space="0" w:color="auto"/>
              <w:right w:val="single" w:sz="4" w:space="0" w:color="auto"/>
            </w:tcBorders>
            <w:shd w:val="clear" w:color="auto" w:fill="auto"/>
            <w:noWrap/>
            <w:hideMark/>
          </w:tcPr>
          <w:p w14:paraId="52A903CD"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9</w:t>
            </w:r>
          </w:p>
        </w:tc>
        <w:tc>
          <w:tcPr>
            <w:tcW w:w="843" w:type="dxa"/>
            <w:tcBorders>
              <w:top w:val="nil"/>
              <w:left w:val="nil"/>
              <w:bottom w:val="single" w:sz="4" w:space="0" w:color="auto"/>
              <w:right w:val="single" w:sz="4" w:space="0" w:color="auto"/>
            </w:tcBorders>
            <w:shd w:val="clear" w:color="auto" w:fill="auto"/>
            <w:noWrap/>
            <w:hideMark/>
          </w:tcPr>
          <w:p w14:paraId="3903B201"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8,1</w:t>
            </w:r>
          </w:p>
        </w:tc>
        <w:tc>
          <w:tcPr>
            <w:tcW w:w="843" w:type="dxa"/>
            <w:tcBorders>
              <w:top w:val="nil"/>
              <w:left w:val="nil"/>
              <w:bottom w:val="single" w:sz="4" w:space="0" w:color="auto"/>
              <w:right w:val="single" w:sz="4" w:space="0" w:color="auto"/>
            </w:tcBorders>
            <w:shd w:val="clear" w:color="auto" w:fill="auto"/>
            <w:noWrap/>
            <w:hideMark/>
          </w:tcPr>
          <w:p w14:paraId="5DD0A4B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w:t>
            </w:r>
          </w:p>
        </w:tc>
        <w:tc>
          <w:tcPr>
            <w:tcW w:w="843" w:type="dxa"/>
            <w:tcBorders>
              <w:top w:val="nil"/>
              <w:left w:val="nil"/>
              <w:bottom w:val="single" w:sz="4" w:space="0" w:color="auto"/>
              <w:right w:val="single" w:sz="4" w:space="0" w:color="auto"/>
            </w:tcBorders>
            <w:shd w:val="clear" w:color="auto" w:fill="auto"/>
            <w:noWrap/>
            <w:hideMark/>
          </w:tcPr>
          <w:p w14:paraId="284C8801"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3</w:t>
            </w:r>
          </w:p>
        </w:tc>
        <w:tc>
          <w:tcPr>
            <w:tcW w:w="932" w:type="dxa"/>
            <w:tcBorders>
              <w:top w:val="nil"/>
              <w:left w:val="nil"/>
              <w:bottom w:val="single" w:sz="4" w:space="0" w:color="auto"/>
              <w:right w:val="single" w:sz="4" w:space="0" w:color="auto"/>
            </w:tcBorders>
            <w:shd w:val="clear" w:color="auto" w:fill="auto"/>
            <w:noWrap/>
            <w:hideMark/>
          </w:tcPr>
          <w:p w14:paraId="1B0A61B0"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1</w:t>
            </w:r>
          </w:p>
        </w:tc>
        <w:tc>
          <w:tcPr>
            <w:tcW w:w="594" w:type="dxa"/>
            <w:tcBorders>
              <w:top w:val="nil"/>
              <w:left w:val="nil"/>
              <w:bottom w:val="single" w:sz="4" w:space="0" w:color="auto"/>
              <w:right w:val="single" w:sz="8" w:space="0" w:color="auto"/>
            </w:tcBorders>
            <w:shd w:val="clear" w:color="auto" w:fill="auto"/>
            <w:noWrap/>
            <w:hideMark/>
          </w:tcPr>
          <w:p w14:paraId="78524FD0"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3,5</w:t>
            </w:r>
          </w:p>
        </w:tc>
      </w:tr>
      <w:tr w:rsidR="00D029DD" w:rsidRPr="00D8633D" w14:paraId="433F7281" w14:textId="77777777" w:rsidTr="00D029DD">
        <w:trPr>
          <w:trHeight w:val="290"/>
        </w:trPr>
        <w:tc>
          <w:tcPr>
            <w:tcW w:w="1694" w:type="dxa"/>
            <w:tcBorders>
              <w:top w:val="nil"/>
              <w:left w:val="single" w:sz="8" w:space="0" w:color="auto"/>
              <w:bottom w:val="single" w:sz="4" w:space="0" w:color="auto"/>
              <w:right w:val="single" w:sz="4" w:space="0" w:color="auto"/>
            </w:tcBorders>
            <w:shd w:val="clear" w:color="auto" w:fill="auto"/>
            <w:noWrap/>
            <w:hideMark/>
          </w:tcPr>
          <w:p w14:paraId="32B6A320"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CVRD sinter</w:t>
            </w:r>
          </w:p>
        </w:tc>
        <w:tc>
          <w:tcPr>
            <w:tcW w:w="1159" w:type="dxa"/>
            <w:tcBorders>
              <w:top w:val="nil"/>
              <w:left w:val="nil"/>
              <w:bottom w:val="single" w:sz="4" w:space="0" w:color="auto"/>
              <w:right w:val="single" w:sz="4" w:space="0" w:color="auto"/>
            </w:tcBorders>
            <w:shd w:val="clear" w:color="auto" w:fill="auto"/>
            <w:noWrap/>
            <w:hideMark/>
          </w:tcPr>
          <w:p w14:paraId="239CDBCB"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755" w:type="dxa"/>
            <w:tcBorders>
              <w:top w:val="nil"/>
              <w:left w:val="nil"/>
              <w:bottom w:val="single" w:sz="4" w:space="0" w:color="auto"/>
              <w:right w:val="single" w:sz="4" w:space="0" w:color="auto"/>
            </w:tcBorders>
            <w:shd w:val="clear" w:color="auto" w:fill="auto"/>
            <w:noWrap/>
            <w:hideMark/>
          </w:tcPr>
          <w:p w14:paraId="53A8B411"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4,5</w:t>
            </w:r>
          </w:p>
        </w:tc>
        <w:tc>
          <w:tcPr>
            <w:tcW w:w="710" w:type="dxa"/>
            <w:tcBorders>
              <w:top w:val="nil"/>
              <w:left w:val="nil"/>
              <w:bottom w:val="single" w:sz="4" w:space="0" w:color="auto"/>
              <w:right w:val="single" w:sz="4" w:space="0" w:color="auto"/>
            </w:tcBorders>
            <w:shd w:val="clear" w:color="auto" w:fill="auto"/>
            <w:noWrap/>
            <w:hideMark/>
          </w:tcPr>
          <w:p w14:paraId="0A10C84C"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7</w:t>
            </w:r>
          </w:p>
        </w:tc>
        <w:tc>
          <w:tcPr>
            <w:tcW w:w="755" w:type="dxa"/>
            <w:tcBorders>
              <w:top w:val="nil"/>
              <w:left w:val="nil"/>
              <w:bottom w:val="single" w:sz="4" w:space="0" w:color="auto"/>
              <w:right w:val="single" w:sz="4" w:space="0" w:color="auto"/>
            </w:tcBorders>
            <w:shd w:val="clear" w:color="auto" w:fill="auto"/>
            <w:noWrap/>
            <w:hideMark/>
          </w:tcPr>
          <w:p w14:paraId="40E0B01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4</w:t>
            </w:r>
          </w:p>
        </w:tc>
        <w:tc>
          <w:tcPr>
            <w:tcW w:w="843" w:type="dxa"/>
            <w:tcBorders>
              <w:top w:val="nil"/>
              <w:left w:val="nil"/>
              <w:bottom w:val="single" w:sz="4" w:space="0" w:color="auto"/>
              <w:right w:val="single" w:sz="4" w:space="0" w:color="auto"/>
            </w:tcBorders>
            <w:shd w:val="clear" w:color="auto" w:fill="auto"/>
            <w:noWrap/>
            <w:hideMark/>
          </w:tcPr>
          <w:p w14:paraId="06D09A8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8,7</w:t>
            </w:r>
          </w:p>
        </w:tc>
        <w:tc>
          <w:tcPr>
            <w:tcW w:w="843" w:type="dxa"/>
            <w:tcBorders>
              <w:top w:val="nil"/>
              <w:left w:val="nil"/>
              <w:bottom w:val="single" w:sz="4" w:space="0" w:color="auto"/>
              <w:right w:val="single" w:sz="4" w:space="0" w:color="auto"/>
            </w:tcBorders>
            <w:shd w:val="clear" w:color="auto" w:fill="auto"/>
            <w:noWrap/>
            <w:hideMark/>
          </w:tcPr>
          <w:p w14:paraId="0BC51905"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5</w:t>
            </w:r>
          </w:p>
        </w:tc>
        <w:tc>
          <w:tcPr>
            <w:tcW w:w="843" w:type="dxa"/>
            <w:tcBorders>
              <w:top w:val="nil"/>
              <w:left w:val="nil"/>
              <w:bottom w:val="single" w:sz="4" w:space="0" w:color="auto"/>
              <w:right w:val="single" w:sz="4" w:space="0" w:color="auto"/>
            </w:tcBorders>
            <w:shd w:val="clear" w:color="auto" w:fill="auto"/>
            <w:noWrap/>
            <w:hideMark/>
          </w:tcPr>
          <w:p w14:paraId="235D7E7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9</w:t>
            </w:r>
          </w:p>
        </w:tc>
        <w:tc>
          <w:tcPr>
            <w:tcW w:w="932" w:type="dxa"/>
            <w:tcBorders>
              <w:top w:val="nil"/>
              <w:left w:val="nil"/>
              <w:bottom w:val="single" w:sz="4" w:space="0" w:color="auto"/>
              <w:right w:val="single" w:sz="4" w:space="0" w:color="auto"/>
            </w:tcBorders>
            <w:shd w:val="clear" w:color="auto" w:fill="auto"/>
            <w:noWrap/>
            <w:hideMark/>
          </w:tcPr>
          <w:p w14:paraId="54C9E7DC"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1</w:t>
            </w:r>
          </w:p>
        </w:tc>
        <w:tc>
          <w:tcPr>
            <w:tcW w:w="594" w:type="dxa"/>
            <w:tcBorders>
              <w:top w:val="nil"/>
              <w:left w:val="nil"/>
              <w:bottom w:val="single" w:sz="4" w:space="0" w:color="auto"/>
              <w:right w:val="single" w:sz="8" w:space="0" w:color="auto"/>
            </w:tcBorders>
            <w:shd w:val="clear" w:color="auto" w:fill="auto"/>
            <w:noWrap/>
            <w:hideMark/>
          </w:tcPr>
          <w:p w14:paraId="60D0BF15"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2</w:t>
            </w:r>
          </w:p>
        </w:tc>
      </w:tr>
      <w:tr w:rsidR="00D029DD" w:rsidRPr="00D8633D" w14:paraId="41DF8350" w14:textId="77777777" w:rsidTr="00D029DD">
        <w:trPr>
          <w:trHeight w:val="300"/>
        </w:trPr>
        <w:tc>
          <w:tcPr>
            <w:tcW w:w="1694" w:type="dxa"/>
            <w:tcBorders>
              <w:top w:val="nil"/>
              <w:left w:val="single" w:sz="8" w:space="0" w:color="auto"/>
              <w:bottom w:val="single" w:sz="8" w:space="0" w:color="auto"/>
              <w:right w:val="single" w:sz="4" w:space="0" w:color="auto"/>
            </w:tcBorders>
            <w:shd w:val="clear" w:color="auto" w:fill="auto"/>
            <w:noWrap/>
            <w:hideMark/>
          </w:tcPr>
          <w:p w14:paraId="74188B96"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CVRD Lump</w:t>
            </w:r>
          </w:p>
        </w:tc>
        <w:tc>
          <w:tcPr>
            <w:tcW w:w="1159" w:type="dxa"/>
            <w:tcBorders>
              <w:top w:val="nil"/>
              <w:left w:val="nil"/>
              <w:bottom w:val="single" w:sz="8" w:space="0" w:color="auto"/>
              <w:right w:val="single" w:sz="4" w:space="0" w:color="auto"/>
            </w:tcBorders>
            <w:shd w:val="clear" w:color="auto" w:fill="auto"/>
            <w:noWrap/>
            <w:hideMark/>
          </w:tcPr>
          <w:p w14:paraId="6CAFF9B1"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755" w:type="dxa"/>
            <w:tcBorders>
              <w:top w:val="nil"/>
              <w:left w:val="nil"/>
              <w:bottom w:val="single" w:sz="8" w:space="0" w:color="auto"/>
              <w:right w:val="single" w:sz="4" w:space="0" w:color="auto"/>
            </w:tcBorders>
            <w:shd w:val="clear" w:color="auto" w:fill="auto"/>
            <w:noWrap/>
            <w:hideMark/>
          </w:tcPr>
          <w:p w14:paraId="360AF369"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5,0</w:t>
            </w:r>
          </w:p>
        </w:tc>
        <w:tc>
          <w:tcPr>
            <w:tcW w:w="710" w:type="dxa"/>
            <w:tcBorders>
              <w:top w:val="nil"/>
              <w:left w:val="nil"/>
              <w:bottom w:val="single" w:sz="8" w:space="0" w:color="auto"/>
              <w:right w:val="single" w:sz="4" w:space="0" w:color="auto"/>
            </w:tcBorders>
            <w:shd w:val="clear" w:color="auto" w:fill="auto"/>
            <w:noWrap/>
            <w:hideMark/>
          </w:tcPr>
          <w:p w14:paraId="5D28E393"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7</w:t>
            </w:r>
          </w:p>
        </w:tc>
        <w:tc>
          <w:tcPr>
            <w:tcW w:w="755" w:type="dxa"/>
            <w:tcBorders>
              <w:top w:val="nil"/>
              <w:left w:val="nil"/>
              <w:bottom w:val="single" w:sz="8" w:space="0" w:color="auto"/>
              <w:right w:val="single" w:sz="4" w:space="0" w:color="auto"/>
            </w:tcBorders>
            <w:shd w:val="clear" w:color="auto" w:fill="auto"/>
            <w:noWrap/>
            <w:hideMark/>
          </w:tcPr>
          <w:p w14:paraId="04AF75D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2,6</w:t>
            </w:r>
          </w:p>
        </w:tc>
        <w:tc>
          <w:tcPr>
            <w:tcW w:w="843" w:type="dxa"/>
            <w:tcBorders>
              <w:top w:val="nil"/>
              <w:left w:val="nil"/>
              <w:bottom w:val="single" w:sz="8" w:space="0" w:color="auto"/>
              <w:right w:val="single" w:sz="4" w:space="0" w:color="auto"/>
            </w:tcBorders>
            <w:shd w:val="clear" w:color="auto" w:fill="auto"/>
            <w:noWrap/>
            <w:hideMark/>
          </w:tcPr>
          <w:p w14:paraId="5A48811C"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8,6</w:t>
            </w:r>
          </w:p>
        </w:tc>
        <w:tc>
          <w:tcPr>
            <w:tcW w:w="843" w:type="dxa"/>
            <w:tcBorders>
              <w:top w:val="nil"/>
              <w:left w:val="nil"/>
              <w:bottom w:val="single" w:sz="8" w:space="0" w:color="auto"/>
              <w:right w:val="single" w:sz="4" w:space="0" w:color="auto"/>
            </w:tcBorders>
            <w:shd w:val="clear" w:color="auto" w:fill="auto"/>
            <w:noWrap/>
            <w:hideMark/>
          </w:tcPr>
          <w:p w14:paraId="2A8DFE5E"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2</w:t>
            </w:r>
          </w:p>
        </w:tc>
        <w:tc>
          <w:tcPr>
            <w:tcW w:w="843" w:type="dxa"/>
            <w:tcBorders>
              <w:top w:val="nil"/>
              <w:left w:val="nil"/>
              <w:bottom w:val="single" w:sz="8" w:space="0" w:color="auto"/>
              <w:right w:val="single" w:sz="4" w:space="0" w:color="auto"/>
            </w:tcBorders>
            <w:shd w:val="clear" w:color="auto" w:fill="auto"/>
            <w:noWrap/>
            <w:hideMark/>
          </w:tcPr>
          <w:p w14:paraId="246424E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2</w:t>
            </w:r>
          </w:p>
        </w:tc>
        <w:tc>
          <w:tcPr>
            <w:tcW w:w="932" w:type="dxa"/>
            <w:tcBorders>
              <w:top w:val="nil"/>
              <w:left w:val="nil"/>
              <w:bottom w:val="single" w:sz="8" w:space="0" w:color="auto"/>
              <w:right w:val="single" w:sz="4" w:space="0" w:color="auto"/>
            </w:tcBorders>
            <w:shd w:val="clear" w:color="auto" w:fill="auto"/>
            <w:noWrap/>
            <w:hideMark/>
          </w:tcPr>
          <w:p w14:paraId="30E89A12"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09</w:t>
            </w:r>
          </w:p>
        </w:tc>
        <w:tc>
          <w:tcPr>
            <w:tcW w:w="594" w:type="dxa"/>
            <w:tcBorders>
              <w:top w:val="nil"/>
              <w:left w:val="nil"/>
              <w:bottom w:val="single" w:sz="8" w:space="0" w:color="auto"/>
              <w:right w:val="single" w:sz="8" w:space="0" w:color="auto"/>
            </w:tcBorders>
            <w:shd w:val="clear" w:color="auto" w:fill="auto"/>
            <w:noWrap/>
            <w:hideMark/>
          </w:tcPr>
          <w:p w14:paraId="666B6A72"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4,4</w:t>
            </w:r>
          </w:p>
        </w:tc>
      </w:tr>
      <w:tr w:rsidR="00D029DD" w:rsidRPr="00D8633D" w14:paraId="7D48051C" w14:textId="77777777" w:rsidTr="00D029DD">
        <w:trPr>
          <w:trHeight w:val="290"/>
        </w:trPr>
        <w:tc>
          <w:tcPr>
            <w:tcW w:w="1694" w:type="dxa"/>
            <w:tcBorders>
              <w:top w:val="nil"/>
              <w:left w:val="single" w:sz="8" w:space="0" w:color="auto"/>
              <w:bottom w:val="single" w:sz="4" w:space="0" w:color="auto"/>
              <w:right w:val="single" w:sz="4" w:space="0" w:color="auto"/>
            </w:tcBorders>
            <w:shd w:val="clear" w:color="auto" w:fill="auto"/>
            <w:noWrap/>
            <w:hideMark/>
          </w:tcPr>
          <w:p w14:paraId="36BD5D1E"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Nikopol - oxide</w:t>
            </w:r>
          </w:p>
        </w:tc>
        <w:tc>
          <w:tcPr>
            <w:tcW w:w="1159" w:type="dxa"/>
            <w:tcBorders>
              <w:top w:val="nil"/>
              <w:left w:val="nil"/>
              <w:bottom w:val="single" w:sz="4" w:space="0" w:color="auto"/>
              <w:right w:val="single" w:sz="4" w:space="0" w:color="auto"/>
            </w:tcBorders>
            <w:shd w:val="clear" w:color="auto" w:fill="auto"/>
            <w:noWrap/>
            <w:hideMark/>
          </w:tcPr>
          <w:p w14:paraId="19AA2590"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Ukraine</w:t>
            </w:r>
          </w:p>
        </w:tc>
        <w:tc>
          <w:tcPr>
            <w:tcW w:w="755" w:type="dxa"/>
            <w:tcBorders>
              <w:top w:val="nil"/>
              <w:left w:val="nil"/>
              <w:bottom w:val="single" w:sz="4" w:space="0" w:color="auto"/>
              <w:right w:val="single" w:sz="4" w:space="0" w:color="auto"/>
            </w:tcBorders>
            <w:shd w:val="clear" w:color="auto" w:fill="auto"/>
            <w:noWrap/>
            <w:hideMark/>
          </w:tcPr>
          <w:p w14:paraId="2F6FBABD"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29—43</w:t>
            </w:r>
          </w:p>
        </w:tc>
        <w:tc>
          <w:tcPr>
            <w:tcW w:w="710" w:type="dxa"/>
            <w:tcBorders>
              <w:top w:val="nil"/>
              <w:left w:val="nil"/>
              <w:bottom w:val="single" w:sz="4" w:space="0" w:color="auto"/>
              <w:right w:val="single" w:sz="4" w:space="0" w:color="auto"/>
            </w:tcBorders>
            <w:shd w:val="clear" w:color="auto" w:fill="auto"/>
            <w:noWrap/>
            <w:hideMark/>
          </w:tcPr>
          <w:p w14:paraId="6C5BABB1"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3</w:t>
            </w:r>
          </w:p>
        </w:tc>
        <w:tc>
          <w:tcPr>
            <w:tcW w:w="755" w:type="dxa"/>
            <w:tcBorders>
              <w:top w:val="nil"/>
              <w:left w:val="nil"/>
              <w:bottom w:val="single" w:sz="4" w:space="0" w:color="auto"/>
              <w:right w:val="single" w:sz="4" w:space="0" w:color="auto"/>
            </w:tcBorders>
            <w:shd w:val="clear" w:color="auto" w:fill="auto"/>
            <w:noWrap/>
            <w:hideMark/>
          </w:tcPr>
          <w:p w14:paraId="13D686A3"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1—24</w:t>
            </w:r>
          </w:p>
        </w:tc>
        <w:tc>
          <w:tcPr>
            <w:tcW w:w="843" w:type="dxa"/>
            <w:tcBorders>
              <w:top w:val="nil"/>
              <w:left w:val="nil"/>
              <w:bottom w:val="single" w:sz="4" w:space="0" w:color="auto"/>
              <w:right w:val="single" w:sz="4" w:space="0" w:color="auto"/>
            </w:tcBorders>
            <w:shd w:val="clear" w:color="auto" w:fill="auto"/>
            <w:noWrap/>
            <w:hideMark/>
          </w:tcPr>
          <w:p w14:paraId="27F7CCE5"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4—3,3</w:t>
            </w:r>
          </w:p>
        </w:tc>
        <w:tc>
          <w:tcPr>
            <w:tcW w:w="843" w:type="dxa"/>
            <w:tcBorders>
              <w:top w:val="nil"/>
              <w:left w:val="nil"/>
              <w:bottom w:val="single" w:sz="4" w:space="0" w:color="auto"/>
              <w:right w:val="single" w:sz="4" w:space="0" w:color="auto"/>
            </w:tcBorders>
            <w:shd w:val="clear" w:color="auto" w:fill="auto"/>
            <w:noWrap/>
            <w:hideMark/>
          </w:tcPr>
          <w:p w14:paraId="687C3113"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8—2</w:t>
            </w:r>
          </w:p>
        </w:tc>
        <w:tc>
          <w:tcPr>
            <w:tcW w:w="843" w:type="dxa"/>
            <w:tcBorders>
              <w:top w:val="nil"/>
              <w:left w:val="nil"/>
              <w:bottom w:val="single" w:sz="4" w:space="0" w:color="auto"/>
              <w:right w:val="single" w:sz="4" w:space="0" w:color="auto"/>
            </w:tcBorders>
            <w:shd w:val="clear" w:color="auto" w:fill="auto"/>
            <w:noWrap/>
            <w:hideMark/>
          </w:tcPr>
          <w:p w14:paraId="7F73957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10</w:t>
            </w:r>
          </w:p>
        </w:tc>
        <w:tc>
          <w:tcPr>
            <w:tcW w:w="932" w:type="dxa"/>
            <w:tcBorders>
              <w:top w:val="nil"/>
              <w:left w:val="nil"/>
              <w:bottom w:val="single" w:sz="4" w:space="0" w:color="auto"/>
              <w:right w:val="single" w:sz="4" w:space="0" w:color="auto"/>
            </w:tcBorders>
            <w:shd w:val="clear" w:color="auto" w:fill="auto"/>
            <w:noWrap/>
            <w:hideMark/>
          </w:tcPr>
          <w:p w14:paraId="103A0832"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5—0,3</w:t>
            </w:r>
          </w:p>
        </w:tc>
        <w:tc>
          <w:tcPr>
            <w:tcW w:w="594" w:type="dxa"/>
            <w:tcBorders>
              <w:top w:val="nil"/>
              <w:left w:val="nil"/>
              <w:bottom w:val="single" w:sz="4" w:space="0" w:color="auto"/>
              <w:right w:val="single" w:sz="8" w:space="0" w:color="auto"/>
            </w:tcBorders>
            <w:shd w:val="clear" w:color="auto" w:fill="auto"/>
            <w:noWrap/>
            <w:hideMark/>
          </w:tcPr>
          <w:p w14:paraId="1D591359"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r>
      <w:tr w:rsidR="00D029DD" w:rsidRPr="00D8633D" w14:paraId="4F0F6F77" w14:textId="77777777" w:rsidTr="00D029DD">
        <w:trPr>
          <w:trHeight w:val="290"/>
        </w:trPr>
        <w:tc>
          <w:tcPr>
            <w:tcW w:w="1694" w:type="dxa"/>
            <w:tcBorders>
              <w:top w:val="nil"/>
              <w:left w:val="single" w:sz="8" w:space="0" w:color="auto"/>
              <w:bottom w:val="single" w:sz="4" w:space="0" w:color="auto"/>
              <w:right w:val="single" w:sz="4" w:space="0" w:color="auto"/>
            </w:tcBorders>
            <w:shd w:val="clear" w:color="auto" w:fill="auto"/>
            <w:noWrap/>
            <w:hideMark/>
          </w:tcPr>
          <w:p w14:paraId="4EF903D3"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Nikopol -pyrolusite</w:t>
            </w:r>
          </w:p>
        </w:tc>
        <w:tc>
          <w:tcPr>
            <w:tcW w:w="1159" w:type="dxa"/>
            <w:tcBorders>
              <w:top w:val="nil"/>
              <w:left w:val="nil"/>
              <w:bottom w:val="single" w:sz="4" w:space="0" w:color="auto"/>
              <w:right w:val="single" w:sz="4" w:space="0" w:color="auto"/>
            </w:tcBorders>
            <w:shd w:val="clear" w:color="auto" w:fill="auto"/>
            <w:noWrap/>
            <w:hideMark/>
          </w:tcPr>
          <w:p w14:paraId="42148AD9"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755" w:type="dxa"/>
            <w:tcBorders>
              <w:top w:val="nil"/>
              <w:left w:val="nil"/>
              <w:bottom w:val="single" w:sz="4" w:space="0" w:color="auto"/>
              <w:right w:val="single" w:sz="4" w:space="0" w:color="auto"/>
            </w:tcBorders>
            <w:shd w:val="clear" w:color="auto" w:fill="auto"/>
            <w:noWrap/>
            <w:hideMark/>
          </w:tcPr>
          <w:p w14:paraId="291F6E77"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7,5</w:t>
            </w:r>
          </w:p>
        </w:tc>
        <w:tc>
          <w:tcPr>
            <w:tcW w:w="710" w:type="dxa"/>
            <w:tcBorders>
              <w:top w:val="nil"/>
              <w:left w:val="nil"/>
              <w:bottom w:val="single" w:sz="4" w:space="0" w:color="auto"/>
              <w:right w:val="single" w:sz="4" w:space="0" w:color="auto"/>
            </w:tcBorders>
            <w:shd w:val="clear" w:color="auto" w:fill="auto"/>
            <w:noWrap/>
            <w:hideMark/>
          </w:tcPr>
          <w:p w14:paraId="35DD9795"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65</w:t>
            </w:r>
          </w:p>
        </w:tc>
        <w:tc>
          <w:tcPr>
            <w:tcW w:w="755" w:type="dxa"/>
            <w:tcBorders>
              <w:top w:val="nil"/>
              <w:left w:val="nil"/>
              <w:bottom w:val="single" w:sz="4" w:space="0" w:color="auto"/>
              <w:right w:val="single" w:sz="4" w:space="0" w:color="auto"/>
            </w:tcBorders>
            <w:shd w:val="clear" w:color="auto" w:fill="auto"/>
            <w:noWrap/>
            <w:hideMark/>
          </w:tcPr>
          <w:p w14:paraId="110D0C7E"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8,6</w:t>
            </w:r>
          </w:p>
        </w:tc>
        <w:tc>
          <w:tcPr>
            <w:tcW w:w="843" w:type="dxa"/>
            <w:tcBorders>
              <w:top w:val="nil"/>
              <w:left w:val="nil"/>
              <w:bottom w:val="single" w:sz="4" w:space="0" w:color="auto"/>
              <w:right w:val="single" w:sz="4" w:space="0" w:color="auto"/>
            </w:tcBorders>
            <w:shd w:val="clear" w:color="auto" w:fill="auto"/>
            <w:noWrap/>
            <w:hideMark/>
          </w:tcPr>
          <w:p w14:paraId="3CA4FDB0"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6</w:t>
            </w:r>
          </w:p>
        </w:tc>
        <w:tc>
          <w:tcPr>
            <w:tcW w:w="843" w:type="dxa"/>
            <w:tcBorders>
              <w:top w:val="nil"/>
              <w:left w:val="nil"/>
              <w:bottom w:val="single" w:sz="4" w:space="0" w:color="auto"/>
              <w:right w:val="single" w:sz="4" w:space="0" w:color="auto"/>
            </w:tcBorders>
            <w:shd w:val="clear" w:color="auto" w:fill="auto"/>
            <w:noWrap/>
            <w:hideMark/>
          </w:tcPr>
          <w:p w14:paraId="20A52075"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6</w:t>
            </w:r>
          </w:p>
        </w:tc>
        <w:tc>
          <w:tcPr>
            <w:tcW w:w="843" w:type="dxa"/>
            <w:tcBorders>
              <w:top w:val="nil"/>
              <w:left w:val="nil"/>
              <w:bottom w:val="single" w:sz="4" w:space="0" w:color="auto"/>
              <w:right w:val="single" w:sz="4" w:space="0" w:color="auto"/>
            </w:tcBorders>
            <w:shd w:val="clear" w:color="auto" w:fill="auto"/>
            <w:noWrap/>
            <w:hideMark/>
          </w:tcPr>
          <w:p w14:paraId="79DAE1F9"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2</w:t>
            </w:r>
          </w:p>
        </w:tc>
        <w:tc>
          <w:tcPr>
            <w:tcW w:w="932" w:type="dxa"/>
            <w:tcBorders>
              <w:top w:val="nil"/>
              <w:left w:val="nil"/>
              <w:bottom w:val="single" w:sz="4" w:space="0" w:color="auto"/>
              <w:right w:val="single" w:sz="4" w:space="0" w:color="auto"/>
            </w:tcBorders>
            <w:shd w:val="clear" w:color="auto" w:fill="auto"/>
            <w:noWrap/>
            <w:hideMark/>
          </w:tcPr>
          <w:p w14:paraId="5D1BF382"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2</w:t>
            </w:r>
          </w:p>
        </w:tc>
        <w:tc>
          <w:tcPr>
            <w:tcW w:w="594" w:type="dxa"/>
            <w:tcBorders>
              <w:top w:val="nil"/>
              <w:left w:val="nil"/>
              <w:bottom w:val="single" w:sz="4" w:space="0" w:color="auto"/>
              <w:right w:val="single" w:sz="8" w:space="0" w:color="auto"/>
            </w:tcBorders>
            <w:shd w:val="clear" w:color="auto" w:fill="auto"/>
            <w:noWrap/>
            <w:hideMark/>
          </w:tcPr>
          <w:p w14:paraId="1459AB5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r>
      <w:tr w:rsidR="00D029DD" w:rsidRPr="00D8633D" w14:paraId="08415054" w14:textId="77777777" w:rsidTr="00D029DD">
        <w:trPr>
          <w:trHeight w:val="300"/>
        </w:trPr>
        <w:tc>
          <w:tcPr>
            <w:tcW w:w="1694" w:type="dxa"/>
            <w:tcBorders>
              <w:top w:val="nil"/>
              <w:left w:val="single" w:sz="8" w:space="0" w:color="auto"/>
              <w:bottom w:val="single" w:sz="8" w:space="0" w:color="auto"/>
              <w:right w:val="single" w:sz="4" w:space="0" w:color="auto"/>
            </w:tcBorders>
            <w:shd w:val="clear" w:color="auto" w:fill="auto"/>
            <w:noWrap/>
            <w:hideMark/>
          </w:tcPr>
          <w:p w14:paraId="1E3404EB"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Nikopol - carbonate</w:t>
            </w:r>
          </w:p>
        </w:tc>
        <w:tc>
          <w:tcPr>
            <w:tcW w:w="1159" w:type="dxa"/>
            <w:tcBorders>
              <w:top w:val="nil"/>
              <w:left w:val="nil"/>
              <w:bottom w:val="single" w:sz="8" w:space="0" w:color="auto"/>
              <w:right w:val="single" w:sz="4" w:space="0" w:color="auto"/>
            </w:tcBorders>
            <w:shd w:val="clear" w:color="auto" w:fill="auto"/>
            <w:noWrap/>
            <w:hideMark/>
          </w:tcPr>
          <w:p w14:paraId="4CAD794C"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755" w:type="dxa"/>
            <w:tcBorders>
              <w:top w:val="nil"/>
              <w:left w:val="nil"/>
              <w:bottom w:val="single" w:sz="8" w:space="0" w:color="auto"/>
              <w:right w:val="single" w:sz="4" w:space="0" w:color="auto"/>
            </w:tcBorders>
            <w:shd w:val="clear" w:color="auto" w:fill="auto"/>
            <w:noWrap/>
            <w:hideMark/>
          </w:tcPr>
          <w:p w14:paraId="36132ED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22—28</w:t>
            </w:r>
          </w:p>
        </w:tc>
        <w:tc>
          <w:tcPr>
            <w:tcW w:w="710" w:type="dxa"/>
            <w:tcBorders>
              <w:top w:val="nil"/>
              <w:left w:val="nil"/>
              <w:bottom w:val="single" w:sz="8" w:space="0" w:color="auto"/>
              <w:right w:val="single" w:sz="4" w:space="0" w:color="auto"/>
            </w:tcBorders>
            <w:shd w:val="clear" w:color="auto" w:fill="auto"/>
            <w:noWrap/>
            <w:hideMark/>
          </w:tcPr>
          <w:p w14:paraId="18F93DA9"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5—3</w:t>
            </w:r>
          </w:p>
        </w:tc>
        <w:tc>
          <w:tcPr>
            <w:tcW w:w="755" w:type="dxa"/>
            <w:tcBorders>
              <w:top w:val="nil"/>
              <w:left w:val="nil"/>
              <w:bottom w:val="single" w:sz="8" w:space="0" w:color="auto"/>
              <w:right w:val="single" w:sz="4" w:space="0" w:color="auto"/>
            </w:tcBorders>
            <w:shd w:val="clear" w:color="auto" w:fill="auto"/>
            <w:noWrap/>
            <w:hideMark/>
          </w:tcPr>
          <w:p w14:paraId="2CBF356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3—16</w:t>
            </w:r>
          </w:p>
        </w:tc>
        <w:tc>
          <w:tcPr>
            <w:tcW w:w="843" w:type="dxa"/>
            <w:tcBorders>
              <w:top w:val="nil"/>
              <w:left w:val="nil"/>
              <w:bottom w:val="single" w:sz="8" w:space="0" w:color="auto"/>
              <w:right w:val="single" w:sz="4" w:space="0" w:color="auto"/>
            </w:tcBorders>
            <w:shd w:val="clear" w:color="auto" w:fill="auto"/>
            <w:noWrap/>
            <w:hideMark/>
          </w:tcPr>
          <w:p w14:paraId="3E71061D"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7—2,3</w:t>
            </w:r>
          </w:p>
        </w:tc>
        <w:tc>
          <w:tcPr>
            <w:tcW w:w="843" w:type="dxa"/>
            <w:tcBorders>
              <w:top w:val="nil"/>
              <w:left w:val="nil"/>
              <w:bottom w:val="single" w:sz="8" w:space="0" w:color="auto"/>
              <w:right w:val="single" w:sz="4" w:space="0" w:color="auto"/>
            </w:tcBorders>
            <w:shd w:val="clear" w:color="auto" w:fill="auto"/>
            <w:noWrap/>
            <w:hideMark/>
          </w:tcPr>
          <w:p w14:paraId="110461E0"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5—2,2</w:t>
            </w:r>
          </w:p>
        </w:tc>
        <w:tc>
          <w:tcPr>
            <w:tcW w:w="843" w:type="dxa"/>
            <w:tcBorders>
              <w:top w:val="nil"/>
              <w:left w:val="nil"/>
              <w:bottom w:val="single" w:sz="8" w:space="0" w:color="auto"/>
              <w:right w:val="single" w:sz="4" w:space="0" w:color="auto"/>
            </w:tcBorders>
            <w:shd w:val="clear" w:color="auto" w:fill="auto"/>
            <w:noWrap/>
            <w:hideMark/>
          </w:tcPr>
          <w:p w14:paraId="702B91F5"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7—13</w:t>
            </w:r>
          </w:p>
        </w:tc>
        <w:tc>
          <w:tcPr>
            <w:tcW w:w="932" w:type="dxa"/>
            <w:tcBorders>
              <w:top w:val="nil"/>
              <w:left w:val="nil"/>
              <w:bottom w:val="single" w:sz="8" w:space="0" w:color="auto"/>
              <w:right w:val="single" w:sz="4" w:space="0" w:color="auto"/>
            </w:tcBorders>
            <w:shd w:val="clear" w:color="auto" w:fill="auto"/>
            <w:noWrap/>
            <w:hideMark/>
          </w:tcPr>
          <w:p w14:paraId="528B5E10"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3—0,6</w:t>
            </w:r>
          </w:p>
        </w:tc>
        <w:tc>
          <w:tcPr>
            <w:tcW w:w="594" w:type="dxa"/>
            <w:tcBorders>
              <w:top w:val="nil"/>
              <w:left w:val="nil"/>
              <w:bottom w:val="single" w:sz="8" w:space="0" w:color="auto"/>
              <w:right w:val="single" w:sz="8" w:space="0" w:color="auto"/>
            </w:tcBorders>
            <w:shd w:val="clear" w:color="auto" w:fill="auto"/>
            <w:noWrap/>
            <w:hideMark/>
          </w:tcPr>
          <w:p w14:paraId="47A4619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r>
      <w:tr w:rsidR="00D029DD" w:rsidRPr="00D8633D" w14:paraId="07C8A13A" w14:textId="77777777" w:rsidTr="00D029DD">
        <w:trPr>
          <w:trHeight w:val="290"/>
        </w:trPr>
        <w:tc>
          <w:tcPr>
            <w:tcW w:w="1694" w:type="dxa"/>
            <w:tcBorders>
              <w:top w:val="nil"/>
              <w:left w:val="single" w:sz="8" w:space="0" w:color="auto"/>
              <w:bottom w:val="single" w:sz="4" w:space="0" w:color="auto"/>
              <w:right w:val="single" w:sz="4" w:space="0" w:color="auto"/>
            </w:tcBorders>
            <w:shd w:val="clear" w:color="auto" w:fill="auto"/>
            <w:noWrap/>
            <w:hideMark/>
          </w:tcPr>
          <w:p w14:paraId="4CB351E6"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Tchiatura-oxide</w:t>
            </w:r>
          </w:p>
        </w:tc>
        <w:tc>
          <w:tcPr>
            <w:tcW w:w="1159" w:type="dxa"/>
            <w:tcBorders>
              <w:top w:val="nil"/>
              <w:left w:val="nil"/>
              <w:bottom w:val="single" w:sz="4" w:space="0" w:color="auto"/>
              <w:right w:val="single" w:sz="4" w:space="0" w:color="auto"/>
            </w:tcBorders>
            <w:shd w:val="clear" w:color="auto" w:fill="auto"/>
            <w:noWrap/>
            <w:hideMark/>
          </w:tcPr>
          <w:p w14:paraId="1659C4EA"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Georgia</w:t>
            </w:r>
          </w:p>
        </w:tc>
        <w:tc>
          <w:tcPr>
            <w:tcW w:w="755" w:type="dxa"/>
            <w:tcBorders>
              <w:top w:val="nil"/>
              <w:left w:val="nil"/>
              <w:bottom w:val="single" w:sz="4" w:space="0" w:color="auto"/>
              <w:right w:val="single" w:sz="4" w:space="0" w:color="auto"/>
            </w:tcBorders>
            <w:shd w:val="clear" w:color="auto" w:fill="auto"/>
            <w:noWrap/>
            <w:hideMark/>
          </w:tcPr>
          <w:p w14:paraId="0CE40F1E"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30—44</w:t>
            </w:r>
          </w:p>
        </w:tc>
        <w:tc>
          <w:tcPr>
            <w:tcW w:w="710" w:type="dxa"/>
            <w:tcBorders>
              <w:top w:val="nil"/>
              <w:left w:val="nil"/>
              <w:bottom w:val="single" w:sz="4" w:space="0" w:color="auto"/>
              <w:right w:val="single" w:sz="4" w:space="0" w:color="auto"/>
            </w:tcBorders>
            <w:shd w:val="clear" w:color="auto" w:fill="auto"/>
            <w:noWrap/>
            <w:hideMark/>
          </w:tcPr>
          <w:p w14:paraId="242497A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7—4</w:t>
            </w:r>
          </w:p>
        </w:tc>
        <w:tc>
          <w:tcPr>
            <w:tcW w:w="755" w:type="dxa"/>
            <w:tcBorders>
              <w:top w:val="nil"/>
              <w:left w:val="nil"/>
              <w:bottom w:val="single" w:sz="4" w:space="0" w:color="auto"/>
              <w:right w:val="single" w:sz="4" w:space="0" w:color="auto"/>
            </w:tcBorders>
            <w:shd w:val="clear" w:color="auto" w:fill="auto"/>
            <w:noWrap/>
            <w:hideMark/>
          </w:tcPr>
          <w:p w14:paraId="2ADB1D37"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6—17</w:t>
            </w:r>
          </w:p>
        </w:tc>
        <w:tc>
          <w:tcPr>
            <w:tcW w:w="843" w:type="dxa"/>
            <w:tcBorders>
              <w:top w:val="nil"/>
              <w:left w:val="nil"/>
              <w:bottom w:val="single" w:sz="4" w:space="0" w:color="auto"/>
              <w:right w:val="single" w:sz="4" w:space="0" w:color="auto"/>
            </w:tcBorders>
            <w:shd w:val="clear" w:color="auto" w:fill="auto"/>
            <w:noWrap/>
            <w:hideMark/>
          </w:tcPr>
          <w:p w14:paraId="32FC9342"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3—2,6</w:t>
            </w:r>
          </w:p>
        </w:tc>
        <w:tc>
          <w:tcPr>
            <w:tcW w:w="843" w:type="dxa"/>
            <w:tcBorders>
              <w:top w:val="nil"/>
              <w:left w:val="nil"/>
              <w:bottom w:val="single" w:sz="4" w:space="0" w:color="auto"/>
              <w:right w:val="single" w:sz="4" w:space="0" w:color="auto"/>
            </w:tcBorders>
            <w:shd w:val="clear" w:color="auto" w:fill="auto"/>
            <w:noWrap/>
            <w:hideMark/>
          </w:tcPr>
          <w:p w14:paraId="1EAA215F"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2,5</w:t>
            </w:r>
          </w:p>
        </w:tc>
        <w:tc>
          <w:tcPr>
            <w:tcW w:w="843" w:type="dxa"/>
            <w:tcBorders>
              <w:top w:val="nil"/>
              <w:left w:val="nil"/>
              <w:bottom w:val="single" w:sz="4" w:space="0" w:color="auto"/>
              <w:right w:val="single" w:sz="4" w:space="0" w:color="auto"/>
            </w:tcBorders>
            <w:shd w:val="clear" w:color="auto" w:fill="auto"/>
            <w:noWrap/>
            <w:hideMark/>
          </w:tcPr>
          <w:p w14:paraId="7FCEFD8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3,8—5,5</w:t>
            </w:r>
          </w:p>
        </w:tc>
        <w:tc>
          <w:tcPr>
            <w:tcW w:w="932" w:type="dxa"/>
            <w:tcBorders>
              <w:top w:val="nil"/>
              <w:left w:val="nil"/>
              <w:bottom w:val="single" w:sz="4" w:space="0" w:color="auto"/>
              <w:right w:val="single" w:sz="4" w:space="0" w:color="auto"/>
            </w:tcBorders>
            <w:shd w:val="clear" w:color="auto" w:fill="auto"/>
            <w:noWrap/>
            <w:hideMark/>
          </w:tcPr>
          <w:p w14:paraId="42E1BB00"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0,4</w:t>
            </w:r>
          </w:p>
        </w:tc>
        <w:tc>
          <w:tcPr>
            <w:tcW w:w="594" w:type="dxa"/>
            <w:tcBorders>
              <w:top w:val="nil"/>
              <w:left w:val="nil"/>
              <w:bottom w:val="single" w:sz="4" w:space="0" w:color="auto"/>
              <w:right w:val="single" w:sz="8" w:space="0" w:color="auto"/>
            </w:tcBorders>
            <w:shd w:val="clear" w:color="auto" w:fill="auto"/>
            <w:noWrap/>
            <w:hideMark/>
          </w:tcPr>
          <w:p w14:paraId="68CFD26D"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r>
      <w:tr w:rsidR="00D029DD" w:rsidRPr="00D8633D" w14:paraId="7A05A04C" w14:textId="77777777" w:rsidTr="00D029DD">
        <w:trPr>
          <w:trHeight w:val="290"/>
        </w:trPr>
        <w:tc>
          <w:tcPr>
            <w:tcW w:w="1694" w:type="dxa"/>
            <w:tcBorders>
              <w:top w:val="nil"/>
              <w:left w:val="single" w:sz="8" w:space="0" w:color="auto"/>
              <w:bottom w:val="single" w:sz="4" w:space="0" w:color="auto"/>
              <w:right w:val="single" w:sz="4" w:space="0" w:color="auto"/>
            </w:tcBorders>
            <w:shd w:val="clear" w:color="auto" w:fill="auto"/>
            <w:noWrap/>
            <w:hideMark/>
          </w:tcPr>
          <w:p w14:paraId="36DDEAB0"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Tchiatura-pyrolusite</w:t>
            </w:r>
          </w:p>
        </w:tc>
        <w:tc>
          <w:tcPr>
            <w:tcW w:w="1159" w:type="dxa"/>
            <w:tcBorders>
              <w:top w:val="nil"/>
              <w:left w:val="nil"/>
              <w:bottom w:val="single" w:sz="4" w:space="0" w:color="auto"/>
              <w:right w:val="single" w:sz="4" w:space="0" w:color="auto"/>
            </w:tcBorders>
            <w:shd w:val="clear" w:color="auto" w:fill="auto"/>
            <w:noWrap/>
            <w:hideMark/>
          </w:tcPr>
          <w:p w14:paraId="7A8139C0"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755" w:type="dxa"/>
            <w:tcBorders>
              <w:top w:val="nil"/>
              <w:left w:val="nil"/>
              <w:bottom w:val="single" w:sz="4" w:space="0" w:color="auto"/>
              <w:right w:val="single" w:sz="4" w:space="0" w:color="auto"/>
            </w:tcBorders>
            <w:shd w:val="clear" w:color="auto" w:fill="auto"/>
            <w:noWrap/>
            <w:hideMark/>
          </w:tcPr>
          <w:p w14:paraId="4A917675"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28</w:t>
            </w:r>
          </w:p>
        </w:tc>
        <w:tc>
          <w:tcPr>
            <w:tcW w:w="710" w:type="dxa"/>
            <w:tcBorders>
              <w:top w:val="nil"/>
              <w:left w:val="nil"/>
              <w:bottom w:val="single" w:sz="4" w:space="0" w:color="auto"/>
              <w:right w:val="single" w:sz="4" w:space="0" w:color="auto"/>
            </w:tcBorders>
            <w:shd w:val="clear" w:color="auto" w:fill="auto"/>
            <w:noWrap/>
            <w:hideMark/>
          </w:tcPr>
          <w:p w14:paraId="497A3C26"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3</w:t>
            </w:r>
          </w:p>
        </w:tc>
        <w:tc>
          <w:tcPr>
            <w:tcW w:w="755" w:type="dxa"/>
            <w:tcBorders>
              <w:top w:val="nil"/>
              <w:left w:val="nil"/>
              <w:bottom w:val="single" w:sz="4" w:space="0" w:color="auto"/>
              <w:right w:val="single" w:sz="4" w:space="0" w:color="auto"/>
            </w:tcBorders>
            <w:shd w:val="clear" w:color="auto" w:fill="auto"/>
            <w:noWrap/>
            <w:hideMark/>
          </w:tcPr>
          <w:p w14:paraId="716248E1"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7,6</w:t>
            </w:r>
          </w:p>
        </w:tc>
        <w:tc>
          <w:tcPr>
            <w:tcW w:w="843" w:type="dxa"/>
            <w:tcBorders>
              <w:top w:val="nil"/>
              <w:left w:val="nil"/>
              <w:bottom w:val="single" w:sz="4" w:space="0" w:color="auto"/>
              <w:right w:val="single" w:sz="4" w:space="0" w:color="auto"/>
            </w:tcBorders>
            <w:shd w:val="clear" w:color="auto" w:fill="auto"/>
            <w:noWrap/>
            <w:hideMark/>
          </w:tcPr>
          <w:p w14:paraId="6292E017"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2,9</w:t>
            </w:r>
          </w:p>
        </w:tc>
        <w:tc>
          <w:tcPr>
            <w:tcW w:w="843" w:type="dxa"/>
            <w:tcBorders>
              <w:top w:val="nil"/>
              <w:left w:val="nil"/>
              <w:bottom w:val="single" w:sz="4" w:space="0" w:color="auto"/>
              <w:right w:val="single" w:sz="4" w:space="0" w:color="auto"/>
            </w:tcBorders>
            <w:shd w:val="clear" w:color="auto" w:fill="auto"/>
            <w:noWrap/>
            <w:hideMark/>
          </w:tcPr>
          <w:p w14:paraId="37ABB20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5</w:t>
            </w:r>
          </w:p>
        </w:tc>
        <w:tc>
          <w:tcPr>
            <w:tcW w:w="843" w:type="dxa"/>
            <w:tcBorders>
              <w:top w:val="nil"/>
              <w:left w:val="nil"/>
              <w:bottom w:val="single" w:sz="4" w:space="0" w:color="auto"/>
              <w:right w:val="single" w:sz="4" w:space="0" w:color="auto"/>
            </w:tcBorders>
            <w:shd w:val="clear" w:color="auto" w:fill="auto"/>
            <w:noWrap/>
            <w:hideMark/>
          </w:tcPr>
          <w:p w14:paraId="50DA01BF"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8,2</w:t>
            </w:r>
          </w:p>
        </w:tc>
        <w:tc>
          <w:tcPr>
            <w:tcW w:w="932" w:type="dxa"/>
            <w:tcBorders>
              <w:top w:val="nil"/>
              <w:left w:val="nil"/>
              <w:bottom w:val="single" w:sz="4" w:space="0" w:color="auto"/>
              <w:right w:val="single" w:sz="4" w:space="0" w:color="auto"/>
            </w:tcBorders>
            <w:shd w:val="clear" w:color="auto" w:fill="auto"/>
            <w:noWrap/>
            <w:hideMark/>
          </w:tcPr>
          <w:p w14:paraId="5681ED9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2</w:t>
            </w:r>
          </w:p>
        </w:tc>
        <w:tc>
          <w:tcPr>
            <w:tcW w:w="594" w:type="dxa"/>
            <w:tcBorders>
              <w:top w:val="nil"/>
              <w:left w:val="nil"/>
              <w:bottom w:val="single" w:sz="4" w:space="0" w:color="auto"/>
              <w:right w:val="single" w:sz="8" w:space="0" w:color="auto"/>
            </w:tcBorders>
            <w:shd w:val="clear" w:color="auto" w:fill="auto"/>
            <w:noWrap/>
            <w:hideMark/>
          </w:tcPr>
          <w:p w14:paraId="51851864"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r>
      <w:tr w:rsidR="00D029DD" w:rsidRPr="00D8633D" w14:paraId="7A054D85" w14:textId="77777777" w:rsidTr="00D029DD">
        <w:trPr>
          <w:trHeight w:val="300"/>
        </w:trPr>
        <w:tc>
          <w:tcPr>
            <w:tcW w:w="1694" w:type="dxa"/>
            <w:tcBorders>
              <w:top w:val="nil"/>
              <w:left w:val="single" w:sz="8" w:space="0" w:color="auto"/>
              <w:bottom w:val="single" w:sz="8" w:space="0" w:color="auto"/>
              <w:right w:val="single" w:sz="4" w:space="0" w:color="auto"/>
            </w:tcBorders>
            <w:shd w:val="clear" w:color="auto" w:fill="auto"/>
            <w:noWrap/>
            <w:hideMark/>
          </w:tcPr>
          <w:p w14:paraId="44E379FF"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Tchiatura-carbonate</w:t>
            </w:r>
          </w:p>
        </w:tc>
        <w:tc>
          <w:tcPr>
            <w:tcW w:w="1159" w:type="dxa"/>
            <w:tcBorders>
              <w:top w:val="nil"/>
              <w:left w:val="nil"/>
              <w:bottom w:val="single" w:sz="8" w:space="0" w:color="auto"/>
              <w:right w:val="single" w:sz="4" w:space="0" w:color="auto"/>
            </w:tcBorders>
            <w:shd w:val="clear" w:color="auto" w:fill="auto"/>
            <w:noWrap/>
            <w:hideMark/>
          </w:tcPr>
          <w:p w14:paraId="65CC052D"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c>
          <w:tcPr>
            <w:tcW w:w="755" w:type="dxa"/>
            <w:tcBorders>
              <w:top w:val="nil"/>
              <w:left w:val="nil"/>
              <w:bottom w:val="single" w:sz="8" w:space="0" w:color="auto"/>
              <w:right w:val="single" w:sz="4" w:space="0" w:color="auto"/>
            </w:tcBorders>
            <w:shd w:val="clear" w:color="auto" w:fill="auto"/>
            <w:noWrap/>
            <w:hideMark/>
          </w:tcPr>
          <w:p w14:paraId="5EEF6B82"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23—25</w:t>
            </w:r>
          </w:p>
        </w:tc>
        <w:tc>
          <w:tcPr>
            <w:tcW w:w="710" w:type="dxa"/>
            <w:tcBorders>
              <w:top w:val="nil"/>
              <w:left w:val="nil"/>
              <w:bottom w:val="single" w:sz="8" w:space="0" w:color="auto"/>
              <w:right w:val="single" w:sz="4" w:space="0" w:color="auto"/>
            </w:tcBorders>
            <w:shd w:val="clear" w:color="auto" w:fill="auto"/>
            <w:noWrap/>
            <w:hideMark/>
          </w:tcPr>
          <w:p w14:paraId="21FC441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3</w:t>
            </w:r>
          </w:p>
        </w:tc>
        <w:tc>
          <w:tcPr>
            <w:tcW w:w="755" w:type="dxa"/>
            <w:tcBorders>
              <w:top w:val="nil"/>
              <w:left w:val="nil"/>
              <w:bottom w:val="single" w:sz="8" w:space="0" w:color="auto"/>
              <w:right w:val="single" w:sz="4" w:space="0" w:color="auto"/>
            </w:tcBorders>
            <w:shd w:val="clear" w:color="auto" w:fill="auto"/>
            <w:noWrap/>
            <w:hideMark/>
          </w:tcPr>
          <w:p w14:paraId="65CD662B"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6—17</w:t>
            </w:r>
          </w:p>
        </w:tc>
        <w:tc>
          <w:tcPr>
            <w:tcW w:w="843" w:type="dxa"/>
            <w:tcBorders>
              <w:top w:val="nil"/>
              <w:left w:val="nil"/>
              <w:bottom w:val="single" w:sz="8" w:space="0" w:color="auto"/>
              <w:right w:val="single" w:sz="4" w:space="0" w:color="auto"/>
            </w:tcBorders>
            <w:shd w:val="clear" w:color="auto" w:fill="auto"/>
            <w:noWrap/>
            <w:hideMark/>
          </w:tcPr>
          <w:p w14:paraId="13D57FD4"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2</w:t>
            </w:r>
          </w:p>
        </w:tc>
        <w:tc>
          <w:tcPr>
            <w:tcW w:w="843" w:type="dxa"/>
            <w:tcBorders>
              <w:top w:val="nil"/>
              <w:left w:val="nil"/>
              <w:bottom w:val="single" w:sz="8" w:space="0" w:color="auto"/>
              <w:right w:val="single" w:sz="4" w:space="0" w:color="auto"/>
            </w:tcBorders>
            <w:shd w:val="clear" w:color="auto" w:fill="auto"/>
            <w:noWrap/>
            <w:hideMark/>
          </w:tcPr>
          <w:p w14:paraId="00959354"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2,5</w:t>
            </w:r>
          </w:p>
        </w:tc>
        <w:tc>
          <w:tcPr>
            <w:tcW w:w="843" w:type="dxa"/>
            <w:tcBorders>
              <w:top w:val="nil"/>
              <w:left w:val="nil"/>
              <w:bottom w:val="single" w:sz="8" w:space="0" w:color="auto"/>
              <w:right w:val="single" w:sz="4" w:space="0" w:color="auto"/>
            </w:tcBorders>
            <w:shd w:val="clear" w:color="auto" w:fill="auto"/>
            <w:noWrap/>
            <w:hideMark/>
          </w:tcPr>
          <w:p w14:paraId="0541B08C"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0</w:t>
            </w:r>
          </w:p>
        </w:tc>
        <w:tc>
          <w:tcPr>
            <w:tcW w:w="932" w:type="dxa"/>
            <w:tcBorders>
              <w:top w:val="nil"/>
              <w:left w:val="nil"/>
              <w:bottom w:val="single" w:sz="8" w:space="0" w:color="auto"/>
              <w:right w:val="single" w:sz="4" w:space="0" w:color="auto"/>
            </w:tcBorders>
            <w:shd w:val="clear" w:color="auto" w:fill="auto"/>
            <w:noWrap/>
            <w:hideMark/>
          </w:tcPr>
          <w:p w14:paraId="441E92B9"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15</w:t>
            </w:r>
          </w:p>
        </w:tc>
        <w:tc>
          <w:tcPr>
            <w:tcW w:w="594" w:type="dxa"/>
            <w:tcBorders>
              <w:top w:val="nil"/>
              <w:left w:val="nil"/>
              <w:bottom w:val="single" w:sz="8" w:space="0" w:color="auto"/>
              <w:right w:val="single" w:sz="8" w:space="0" w:color="auto"/>
            </w:tcBorders>
            <w:shd w:val="clear" w:color="auto" w:fill="auto"/>
            <w:noWrap/>
            <w:hideMark/>
          </w:tcPr>
          <w:p w14:paraId="63EF9A74"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r>
      <w:tr w:rsidR="00D029DD" w:rsidRPr="00D8633D" w14:paraId="088630C1" w14:textId="77777777" w:rsidTr="00D029DD">
        <w:trPr>
          <w:trHeight w:val="300"/>
        </w:trPr>
        <w:tc>
          <w:tcPr>
            <w:tcW w:w="1694" w:type="dxa"/>
            <w:tcBorders>
              <w:top w:val="nil"/>
              <w:left w:val="single" w:sz="8" w:space="0" w:color="auto"/>
              <w:bottom w:val="single" w:sz="8" w:space="0" w:color="auto"/>
              <w:right w:val="single" w:sz="4" w:space="0" w:color="auto"/>
            </w:tcBorders>
            <w:shd w:val="clear" w:color="auto" w:fill="auto"/>
            <w:noWrap/>
            <w:hideMark/>
          </w:tcPr>
          <w:p w14:paraId="387BF169"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Zapadny Kamys</w:t>
            </w:r>
          </w:p>
        </w:tc>
        <w:tc>
          <w:tcPr>
            <w:tcW w:w="1159" w:type="dxa"/>
            <w:tcBorders>
              <w:top w:val="nil"/>
              <w:left w:val="nil"/>
              <w:bottom w:val="single" w:sz="8" w:space="0" w:color="auto"/>
              <w:right w:val="single" w:sz="4" w:space="0" w:color="auto"/>
            </w:tcBorders>
            <w:shd w:val="clear" w:color="auto" w:fill="auto"/>
            <w:noWrap/>
            <w:hideMark/>
          </w:tcPr>
          <w:p w14:paraId="05E919FF" w14:textId="77777777" w:rsidR="00D8633D" w:rsidRPr="00D8633D" w:rsidRDefault="00D8633D" w:rsidP="00D8633D">
            <w:pPr>
              <w:widowControl/>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Kazakhstan</w:t>
            </w:r>
          </w:p>
        </w:tc>
        <w:tc>
          <w:tcPr>
            <w:tcW w:w="755" w:type="dxa"/>
            <w:tcBorders>
              <w:top w:val="nil"/>
              <w:left w:val="nil"/>
              <w:bottom w:val="single" w:sz="8" w:space="0" w:color="auto"/>
              <w:right w:val="single" w:sz="4" w:space="0" w:color="auto"/>
            </w:tcBorders>
            <w:shd w:val="clear" w:color="auto" w:fill="auto"/>
            <w:noWrap/>
            <w:hideMark/>
          </w:tcPr>
          <w:p w14:paraId="5A96FEBD"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7—19</w:t>
            </w:r>
          </w:p>
        </w:tc>
        <w:tc>
          <w:tcPr>
            <w:tcW w:w="710" w:type="dxa"/>
            <w:tcBorders>
              <w:top w:val="nil"/>
              <w:left w:val="nil"/>
              <w:bottom w:val="single" w:sz="8" w:space="0" w:color="auto"/>
              <w:right w:val="single" w:sz="4" w:space="0" w:color="auto"/>
            </w:tcBorders>
            <w:shd w:val="clear" w:color="auto" w:fill="auto"/>
            <w:noWrap/>
            <w:hideMark/>
          </w:tcPr>
          <w:p w14:paraId="6DB76DDA"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6</w:t>
            </w:r>
          </w:p>
        </w:tc>
        <w:tc>
          <w:tcPr>
            <w:tcW w:w="755" w:type="dxa"/>
            <w:tcBorders>
              <w:top w:val="nil"/>
              <w:left w:val="nil"/>
              <w:bottom w:val="single" w:sz="8" w:space="0" w:color="auto"/>
              <w:right w:val="single" w:sz="4" w:space="0" w:color="auto"/>
            </w:tcBorders>
            <w:shd w:val="clear" w:color="auto" w:fill="auto"/>
            <w:noWrap/>
            <w:hideMark/>
          </w:tcPr>
          <w:p w14:paraId="30FE3231"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40—42</w:t>
            </w:r>
          </w:p>
        </w:tc>
        <w:tc>
          <w:tcPr>
            <w:tcW w:w="843" w:type="dxa"/>
            <w:tcBorders>
              <w:top w:val="nil"/>
              <w:left w:val="nil"/>
              <w:bottom w:val="single" w:sz="8" w:space="0" w:color="auto"/>
              <w:right w:val="single" w:sz="4" w:space="0" w:color="auto"/>
            </w:tcBorders>
            <w:shd w:val="clear" w:color="auto" w:fill="auto"/>
            <w:noWrap/>
            <w:hideMark/>
          </w:tcPr>
          <w:p w14:paraId="22D84E28"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5—6,5</w:t>
            </w:r>
          </w:p>
        </w:tc>
        <w:tc>
          <w:tcPr>
            <w:tcW w:w="843" w:type="dxa"/>
            <w:tcBorders>
              <w:top w:val="nil"/>
              <w:left w:val="nil"/>
              <w:bottom w:val="single" w:sz="8" w:space="0" w:color="auto"/>
              <w:right w:val="single" w:sz="4" w:space="0" w:color="auto"/>
            </w:tcBorders>
            <w:shd w:val="clear" w:color="auto" w:fill="auto"/>
            <w:noWrap/>
            <w:hideMark/>
          </w:tcPr>
          <w:p w14:paraId="5F3B0B87"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1,5</w:t>
            </w:r>
          </w:p>
        </w:tc>
        <w:tc>
          <w:tcPr>
            <w:tcW w:w="843" w:type="dxa"/>
            <w:tcBorders>
              <w:top w:val="nil"/>
              <w:left w:val="nil"/>
              <w:bottom w:val="single" w:sz="8" w:space="0" w:color="auto"/>
              <w:right w:val="single" w:sz="4" w:space="0" w:color="auto"/>
            </w:tcBorders>
            <w:shd w:val="clear" w:color="auto" w:fill="auto"/>
            <w:noWrap/>
            <w:hideMark/>
          </w:tcPr>
          <w:p w14:paraId="77362051"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1,2—1,7</w:t>
            </w:r>
          </w:p>
        </w:tc>
        <w:tc>
          <w:tcPr>
            <w:tcW w:w="932" w:type="dxa"/>
            <w:tcBorders>
              <w:top w:val="nil"/>
              <w:left w:val="nil"/>
              <w:bottom w:val="single" w:sz="8" w:space="0" w:color="auto"/>
              <w:right w:val="single" w:sz="4" w:space="0" w:color="auto"/>
            </w:tcBorders>
            <w:shd w:val="clear" w:color="auto" w:fill="auto"/>
            <w:noWrap/>
            <w:hideMark/>
          </w:tcPr>
          <w:p w14:paraId="7282C14D"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0,035</w:t>
            </w:r>
          </w:p>
        </w:tc>
        <w:tc>
          <w:tcPr>
            <w:tcW w:w="594" w:type="dxa"/>
            <w:tcBorders>
              <w:top w:val="nil"/>
              <w:left w:val="nil"/>
              <w:bottom w:val="single" w:sz="8" w:space="0" w:color="auto"/>
              <w:right w:val="single" w:sz="8" w:space="0" w:color="auto"/>
            </w:tcBorders>
            <w:shd w:val="clear" w:color="auto" w:fill="auto"/>
            <w:noWrap/>
            <w:hideMark/>
          </w:tcPr>
          <w:p w14:paraId="1D3EAD2C" w14:textId="77777777" w:rsidR="00D8633D" w:rsidRPr="00D8633D" w:rsidRDefault="00D8633D" w:rsidP="00D8633D">
            <w:pPr>
              <w:widowControl/>
              <w:jc w:val="center"/>
              <w:rPr>
                <w:rFonts w:ascii="Calibri" w:eastAsia="Times New Roman" w:hAnsi="Calibri" w:cs="Calibri"/>
                <w:color w:val="000000"/>
                <w:kern w:val="0"/>
                <w:sz w:val="20"/>
                <w:szCs w:val="20"/>
                <w:lang w:val="nb-NO" w:eastAsia="nb-NO"/>
              </w:rPr>
            </w:pPr>
            <w:r w:rsidRPr="00D8633D">
              <w:rPr>
                <w:rFonts w:ascii="Calibri" w:eastAsia="Times New Roman" w:hAnsi="Calibri" w:cs="Calibri"/>
                <w:color w:val="000000"/>
                <w:kern w:val="0"/>
                <w:sz w:val="20"/>
                <w:szCs w:val="20"/>
                <w:lang w:val="nb-NO" w:eastAsia="nb-NO"/>
              </w:rPr>
              <w:t> </w:t>
            </w:r>
          </w:p>
        </w:tc>
      </w:tr>
    </w:tbl>
    <w:p w14:paraId="5E11093A" w14:textId="41E658CA" w:rsidR="00134B54" w:rsidRDefault="00134B54" w:rsidP="00FA7F80">
      <w:pPr>
        <w:ind w:firstLine="360"/>
      </w:pPr>
    </w:p>
    <w:p w14:paraId="4E97605F" w14:textId="65D64480" w:rsidR="00134B54" w:rsidRDefault="00134B54" w:rsidP="007A052F">
      <w:pPr>
        <w:ind w:firstLine="360"/>
        <w:jc w:val="both"/>
      </w:pPr>
    </w:p>
    <w:p w14:paraId="680ED104" w14:textId="3C3D3282" w:rsidR="00877295" w:rsidRDefault="00877295" w:rsidP="00877295">
      <w:pPr>
        <w:pStyle w:val="Caption"/>
      </w:pPr>
      <w:bookmarkStart w:id="3" w:name="_Ref63857847"/>
      <w:r>
        <w:t xml:space="preserve">Table </w:t>
      </w:r>
      <w:r>
        <w:fldChar w:fldCharType="begin"/>
      </w:r>
      <w:r>
        <w:instrText xml:space="preserve"> SEQ Table \* ARABIC </w:instrText>
      </w:r>
      <w:r>
        <w:fldChar w:fldCharType="separate"/>
      </w:r>
      <w:r w:rsidR="00447A94">
        <w:rPr>
          <w:noProof/>
        </w:rPr>
        <w:t>2</w:t>
      </w:r>
      <w:r>
        <w:fldChar w:fldCharType="end"/>
      </w:r>
      <w:bookmarkEnd w:id="3"/>
      <w:r>
        <w:t xml:space="preserve">. </w:t>
      </w:r>
      <w:r w:rsidR="00DE569C">
        <w:t>Primary slag from various commercial African</w:t>
      </w:r>
      <w:r w:rsidR="00981B37">
        <w:t xml:space="preserve">, Australian and South-American ores (calculated from </w:t>
      </w:r>
      <w:r w:rsidR="00BF7B6F">
        <w:fldChar w:fldCharType="begin"/>
      </w:r>
      <w:r w:rsidR="00C45550">
        <w:instrText xml:space="preserve"> ADDIN ZOTERO_ITEM CSL_CITATION {"citationID":"GZdFyAVB","properties":{"formattedCitation":"\\super [1]\\nosupersub{}","plainCitation":"[1]","noteIndex":0},"citationItems":[{"id":"7OVWmPdL/D0zNMa9z","uris":["http://zotero.org/users/local/jEzmOlYA/items/NA6L26FF"],"uri":["http://zotero.org/users/local/jEzmOlYA/items/NA6L26FF"],"itemData":{"id":5199,"type":"book","event-place":"Trondheim","ISBN":"978-82-519-2191-6","language":"English","note":"OCLC: 730955490","publisher":"Tapir","publisher-place":"Trondheim","source":"Open WorldCat","title":"Production of manganese ferroalloys","author":[{"family":"Olsen","given":"SverreE"},{"family":"Tangstad","given":"Merete"},{"family":"Lindstad","given":"Tor"}],"issued":{"date-parts":[["2007"]]}}}],"schema":"https://github.com/citation-style-language/schema/raw/master/csl-citation.json"} </w:instrText>
      </w:r>
      <w:r w:rsidR="00BF7B6F">
        <w:fldChar w:fldCharType="separate"/>
      </w:r>
      <w:r w:rsidR="00C45550" w:rsidRPr="00C45550">
        <w:rPr>
          <w:rFonts w:cs="Times"/>
          <w:vertAlign w:val="superscript"/>
        </w:rPr>
        <w:t>[1]</w:t>
      </w:r>
      <w:r w:rsidR="00BF7B6F">
        <w:fldChar w:fldCharType="end"/>
      </w:r>
      <w:r w:rsidR="00870B9C">
        <w:t>)</w:t>
      </w:r>
    </w:p>
    <w:tbl>
      <w:tblPr>
        <w:tblW w:w="8510" w:type="dxa"/>
        <w:tblInd w:w="-75" w:type="dxa"/>
        <w:tblCellMar>
          <w:left w:w="70" w:type="dxa"/>
          <w:right w:w="70" w:type="dxa"/>
        </w:tblCellMar>
        <w:tblLook w:val="04A0" w:firstRow="1" w:lastRow="0" w:firstColumn="1" w:lastColumn="0" w:noHBand="0" w:noVBand="1"/>
      </w:tblPr>
      <w:tblGrid>
        <w:gridCol w:w="75"/>
        <w:gridCol w:w="640"/>
        <w:gridCol w:w="75"/>
        <w:gridCol w:w="565"/>
        <w:gridCol w:w="75"/>
        <w:gridCol w:w="465"/>
        <w:gridCol w:w="75"/>
        <w:gridCol w:w="585"/>
        <w:gridCol w:w="75"/>
        <w:gridCol w:w="565"/>
        <w:gridCol w:w="75"/>
        <w:gridCol w:w="485"/>
        <w:gridCol w:w="75"/>
        <w:gridCol w:w="445"/>
        <w:gridCol w:w="75"/>
        <w:gridCol w:w="445"/>
        <w:gridCol w:w="75"/>
        <w:gridCol w:w="445"/>
        <w:gridCol w:w="75"/>
        <w:gridCol w:w="445"/>
        <w:gridCol w:w="75"/>
        <w:gridCol w:w="445"/>
        <w:gridCol w:w="75"/>
        <w:gridCol w:w="445"/>
        <w:gridCol w:w="75"/>
        <w:gridCol w:w="445"/>
        <w:gridCol w:w="75"/>
        <w:gridCol w:w="445"/>
        <w:gridCol w:w="75"/>
        <w:gridCol w:w="445"/>
        <w:gridCol w:w="75"/>
      </w:tblGrid>
      <w:tr w:rsidR="00F262C1" w:rsidRPr="00F262C1" w14:paraId="796FDACD" w14:textId="77777777" w:rsidTr="00EE1222">
        <w:trPr>
          <w:gridAfter w:val="1"/>
          <w:wAfter w:w="75" w:type="dxa"/>
          <w:trHeight w:val="1990"/>
        </w:trPr>
        <w:tc>
          <w:tcPr>
            <w:tcW w:w="715" w:type="dxa"/>
            <w:gridSpan w:val="2"/>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471EDC92" w14:textId="0A0AC788" w:rsidR="00F262C1" w:rsidRPr="00F262C1" w:rsidRDefault="00F262C1" w:rsidP="00EE1222">
            <w:pPr>
              <w:widowControl/>
              <w:jc w:val="center"/>
              <w:rPr>
                <w:rFonts w:ascii="Calibri" w:eastAsia="Times New Roman" w:hAnsi="Calibri" w:cs="Calibri"/>
                <w:color w:val="000000"/>
                <w:kern w:val="0"/>
                <w:szCs w:val="22"/>
                <w:lang w:val="nb-NO" w:eastAsia="nb-NO"/>
              </w:rPr>
            </w:pPr>
          </w:p>
        </w:tc>
        <w:tc>
          <w:tcPr>
            <w:tcW w:w="64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06009AF8"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Comilog MMA</w:t>
            </w:r>
          </w:p>
        </w:tc>
        <w:tc>
          <w:tcPr>
            <w:tcW w:w="54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6045CBF9"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Comilog MMD</w:t>
            </w:r>
          </w:p>
        </w:tc>
        <w:tc>
          <w:tcPr>
            <w:tcW w:w="66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70AEEBEA"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Comilog MMR</w:t>
            </w:r>
          </w:p>
        </w:tc>
        <w:tc>
          <w:tcPr>
            <w:tcW w:w="64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019D75C2"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Comilog MMS</w:t>
            </w:r>
          </w:p>
        </w:tc>
        <w:tc>
          <w:tcPr>
            <w:tcW w:w="56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10BB4FCC"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Comilog Sinter</w:t>
            </w:r>
          </w:p>
        </w:tc>
        <w:tc>
          <w:tcPr>
            <w:tcW w:w="52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7CF1010D"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Asman 48</w:t>
            </w:r>
          </w:p>
        </w:tc>
        <w:tc>
          <w:tcPr>
            <w:tcW w:w="52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44C2410D"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Amapa Sinter</w:t>
            </w:r>
          </w:p>
        </w:tc>
        <w:tc>
          <w:tcPr>
            <w:tcW w:w="52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6B46728D"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Amapa Miudo 40</w:t>
            </w:r>
          </w:p>
        </w:tc>
        <w:tc>
          <w:tcPr>
            <w:tcW w:w="52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08A57B78"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Mamatwan</w:t>
            </w:r>
          </w:p>
        </w:tc>
        <w:tc>
          <w:tcPr>
            <w:tcW w:w="52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4F7E61F7"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Gloria</w:t>
            </w:r>
          </w:p>
        </w:tc>
        <w:tc>
          <w:tcPr>
            <w:tcW w:w="52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3E81237D"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Groote Eylandt</w:t>
            </w:r>
          </w:p>
        </w:tc>
        <w:tc>
          <w:tcPr>
            <w:tcW w:w="52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7B3B3551"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CVRD sinter</w:t>
            </w:r>
          </w:p>
        </w:tc>
        <w:tc>
          <w:tcPr>
            <w:tcW w:w="52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29796C7F"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Wessel 38%</w:t>
            </w:r>
          </w:p>
        </w:tc>
        <w:tc>
          <w:tcPr>
            <w:tcW w:w="520" w:type="dxa"/>
            <w:gridSpan w:val="2"/>
            <w:tcBorders>
              <w:top w:val="single" w:sz="4" w:space="0" w:color="auto"/>
              <w:left w:val="nil"/>
              <w:bottom w:val="single" w:sz="4" w:space="0" w:color="auto"/>
              <w:right w:val="single" w:sz="4" w:space="0" w:color="auto"/>
            </w:tcBorders>
            <w:shd w:val="clear" w:color="auto" w:fill="auto"/>
            <w:noWrap/>
            <w:textDirection w:val="btLr"/>
            <w:vAlign w:val="center"/>
            <w:hideMark/>
          </w:tcPr>
          <w:p w14:paraId="32441895" w14:textId="77777777" w:rsidR="00F262C1" w:rsidRPr="00F262C1" w:rsidRDefault="00F262C1" w:rsidP="00EE1222">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Wessel 50%</w:t>
            </w:r>
          </w:p>
        </w:tc>
      </w:tr>
      <w:tr w:rsidR="00F262C1" w:rsidRPr="00F262C1" w14:paraId="5AA290F3" w14:textId="77777777" w:rsidTr="00F262C1">
        <w:trPr>
          <w:gridBefore w:val="1"/>
          <w:wBefore w:w="75" w:type="dxa"/>
          <w:trHeight w:val="290"/>
        </w:trPr>
        <w:tc>
          <w:tcPr>
            <w:tcW w:w="715" w:type="dxa"/>
            <w:gridSpan w:val="2"/>
            <w:tcBorders>
              <w:top w:val="nil"/>
              <w:left w:val="single" w:sz="4" w:space="0" w:color="auto"/>
              <w:bottom w:val="single" w:sz="4" w:space="0" w:color="auto"/>
              <w:right w:val="single" w:sz="4" w:space="0" w:color="auto"/>
            </w:tcBorders>
            <w:shd w:val="clear" w:color="auto" w:fill="auto"/>
            <w:noWrap/>
            <w:vAlign w:val="center"/>
            <w:hideMark/>
          </w:tcPr>
          <w:p w14:paraId="5329E009" w14:textId="77777777" w:rsidR="00F262C1" w:rsidRPr="00F262C1" w:rsidRDefault="00F262C1" w:rsidP="00F262C1">
            <w:pPr>
              <w:widowControl/>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MnO</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088492F6"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85</w:t>
            </w:r>
          </w:p>
        </w:tc>
        <w:tc>
          <w:tcPr>
            <w:tcW w:w="540" w:type="dxa"/>
            <w:gridSpan w:val="2"/>
            <w:tcBorders>
              <w:top w:val="nil"/>
              <w:left w:val="nil"/>
              <w:bottom w:val="single" w:sz="4" w:space="0" w:color="auto"/>
              <w:right w:val="single" w:sz="4" w:space="0" w:color="auto"/>
            </w:tcBorders>
            <w:shd w:val="clear" w:color="auto" w:fill="auto"/>
            <w:noWrap/>
            <w:vAlign w:val="center"/>
            <w:hideMark/>
          </w:tcPr>
          <w:p w14:paraId="6106AB1A"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78</w:t>
            </w:r>
          </w:p>
        </w:tc>
        <w:tc>
          <w:tcPr>
            <w:tcW w:w="660" w:type="dxa"/>
            <w:gridSpan w:val="2"/>
            <w:tcBorders>
              <w:top w:val="nil"/>
              <w:left w:val="nil"/>
              <w:bottom w:val="single" w:sz="4" w:space="0" w:color="auto"/>
              <w:right w:val="single" w:sz="4" w:space="0" w:color="auto"/>
            </w:tcBorders>
            <w:shd w:val="clear" w:color="auto" w:fill="auto"/>
            <w:noWrap/>
            <w:vAlign w:val="center"/>
            <w:hideMark/>
          </w:tcPr>
          <w:p w14:paraId="57DEE613"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84</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1D2D5ABE"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80</w:t>
            </w:r>
          </w:p>
        </w:tc>
        <w:tc>
          <w:tcPr>
            <w:tcW w:w="560" w:type="dxa"/>
            <w:gridSpan w:val="2"/>
            <w:tcBorders>
              <w:top w:val="nil"/>
              <w:left w:val="nil"/>
              <w:bottom w:val="single" w:sz="4" w:space="0" w:color="auto"/>
              <w:right w:val="single" w:sz="4" w:space="0" w:color="auto"/>
            </w:tcBorders>
            <w:shd w:val="clear" w:color="auto" w:fill="auto"/>
            <w:noWrap/>
            <w:vAlign w:val="center"/>
            <w:hideMark/>
          </w:tcPr>
          <w:p w14:paraId="6FFEFDD1"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86</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245C301E"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85</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7FAEA5AB"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79</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6A1688DB"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79</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7D8D1D96"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68</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29B4F024"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69</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1D6D573E"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84</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06B8A7EA"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81</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750E6CEF"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79</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4575FE1E"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86</w:t>
            </w:r>
          </w:p>
        </w:tc>
      </w:tr>
      <w:tr w:rsidR="00F262C1" w:rsidRPr="00F262C1" w14:paraId="274CBFF0" w14:textId="77777777" w:rsidTr="00F262C1">
        <w:trPr>
          <w:gridBefore w:val="1"/>
          <w:wBefore w:w="75" w:type="dxa"/>
          <w:trHeight w:val="330"/>
        </w:trPr>
        <w:tc>
          <w:tcPr>
            <w:tcW w:w="715" w:type="dxa"/>
            <w:gridSpan w:val="2"/>
            <w:tcBorders>
              <w:top w:val="nil"/>
              <w:left w:val="single" w:sz="4" w:space="0" w:color="auto"/>
              <w:bottom w:val="single" w:sz="4" w:space="0" w:color="auto"/>
              <w:right w:val="single" w:sz="4" w:space="0" w:color="auto"/>
            </w:tcBorders>
            <w:shd w:val="clear" w:color="auto" w:fill="auto"/>
            <w:noWrap/>
            <w:vAlign w:val="center"/>
            <w:hideMark/>
          </w:tcPr>
          <w:p w14:paraId="299FA221" w14:textId="77777777" w:rsidR="00F262C1" w:rsidRPr="00F262C1" w:rsidRDefault="00F262C1" w:rsidP="00F262C1">
            <w:pPr>
              <w:widowControl/>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SiO</w:t>
            </w:r>
            <w:r w:rsidRPr="00F262C1">
              <w:rPr>
                <w:rFonts w:ascii="Calibri" w:eastAsia="Times New Roman" w:hAnsi="Calibri" w:cs="Calibri"/>
                <w:color w:val="000000"/>
                <w:kern w:val="0"/>
                <w:szCs w:val="22"/>
                <w:vertAlign w:val="subscript"/>
                <w:lang w:val="nb-NO" w:eastAsia="nb-NO"/>
              </w:rPr>
              <w:t>2</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6C1B9C62"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7</w:t>
            </w:r>
          </w:p>
        </w:tc>
        <w:tc>
          <w:tcPr>
            <w:tcW w:w="540" w:type="dxa"/>
            <w:gridSpan w:val="2"/>
            <w:tcBorders>
              <w:top w:val="nil"/>
              <w:left w:val="nil"/>
              <w:bottom w:val="single" w:sz="4" w:space="0" w:color="auto"/>
              <w:right w:val="single" w:sz="4" w:space="0" w:color="auto"/>
            </w:tcBorders>
            <w:shd w:val="clear" w:color="auto" w:fill="auto"/>
            <w:noWrap/>
            <w:vAlign w:val="center"/>
            <w:hideMark/>
          </w:tcPr>
          <w:p w14:paraId="7A4B57FB"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1</w:t>
            </w:r>
          </w:p>
        </w:tc>
        <w:tc>
          <w:tcPr>
            <w:tcW w:w="660" w:type="dxa"/>
            <w:gridSpan w:val="2"/>
            <w:tcBorders>
              <w:top w:val="nil"/>
              <w:left w:val="nil"/>
              <w:bottom w:val="single" w:sz="4" w:space="0" w:color="auto"/>
              <w:right w:val="single" w:sz="4" w:space="0" w:color="auto"/>
            </w:tcBorders>
            <w:shd w:val="clear" w:color="auto" w:fill="auto"/>
            <w:noWrap/>
            <w:vAlign w:val="center"/>
            <w:hideMark/>
          </w:tcPr>
          <w:p w14:paraId="377B261B"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8</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0A719F45"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1</w:t>
            </w:r>
          </w:p>
        </w:tc>
        <w:tc>
          <w:tcPr>
            <w:tcW w:w="560" w:type="dxa"/>
            <w:gridSpan w:val="2"/>
            <w:tcBorders>
              <w:top w:val="nil"/>
              <w:left w:val="nil"/>
              <w:bottom w:val="single" w:sz="4" w:space="0" w:color="auto"/>
              <w:right w:val="single" w:sz="4" w:space="0" w:color="auto"/>
            </w:tcBorders>
            <w:shd w:val="clear" w:color="auto" w:fill="auto"/>
            <w:noWrap/>
            <w:vAlign w:val="center"/>
            <w:hideMark/>
          </w:tcPr>
          <w:p w14:paraId="43F7DC27"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7</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16C5A5F4"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7</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377C36B1"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0</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334AEEDB"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9</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5CBA1722"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6</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6A164971"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8</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740C68F0"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9</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1B22A6D1"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6</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1B665B7F"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7</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40D0DA1F"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5</w:t>
            </w:r>
          </w:p>
        </w:tc>
      </w:tr>
      <w:tr w:rsidR="00F262C1" w:rsidRPr="00F262C1" w14:paraId="6E0C5C59" w14:textId="77777777" w:rsidTr="00F262C1">
        <w:trPr>
          <w:gridBefore w:val="1"/>
          <w:wBefore w:w="75" w:type="dxa"/>
          <w:trHeight w:val="330"/>
        </w:trPr>
        <w:tc>
          <w:tcPr>
            <w:tcW w:w="715" w:type="dxa"/>
            <w:gridSpan w:val="2"/>
            <w:tcBorders>
              <w:top w:val="nil"/>
              <w:left w:val="single" w:sz="4" w:space="0" w:color="auto"/>
              <w:bottom w:val="single" w:sz="4" w:space="0" w:color="auto"/>
              <w:right w:val="single" w:sz="4" w:space="0" w:color="auto"/>
            </w:tcBorders>
            <w:shd w:val="clear" w:color="auto" w:fill="auto"/>
            <w:noWrap/>
            <w:vAlign w:val="center"/>
            <w:hideMark/>
          </w:tcPr>
          <w:p w14:paraId="466C2A83" w14:textId="77777777" w:rsidR="00F262C1" w:rsidRPr="00F262C1" w:rsidRDefault="00F262C1" w:rsidP="00F262C1">
            <w:pPr>
              <w:widowControl/>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Al</w:t>
            </w:r>
            <w:r w:rsidRPr="00F262C1">
              <w:rPr>
                <w:rFonts w:ascii="Calibri" w:eastAsia="Times New Roman" w:hAnsi="Calibri" w:cs="Calibri"/>
                <w:color w:val="000000"/>
                <w:kern w:val="0"/>
                <w:szCs w:val="22"/>
                <w:vertAlign w:val="subscript"/>
                <w:lang w:val="nb-NO" w:eastAsia="nb-NO"/>
              </w:rPr>
              <w:t>2</w:t>
            </w:r>
            <w:r w:rsidRPr="00F262C1">
              <w:rPr>
                <w:rFonts w:ascii="Calibri" w:eastAsia="Times New Roman" w:hAnsi="Calibri" w:cs="Calibri"/>
                <w:color w:val="000000"/>
                <w:kern w:val="0"/>
                <w:szCs w:val="22"/>
                <w:lang w:val="nb-NO" w:eastAsia="nb-NO"/>
              </w:rPr>
              <w:t>O</w:t>
            </w:r>
            <w:r w:rsidRPr="00F262C1">
              <w:rPr>
                <w:rFonts w:ascii="Calibri" w:eastAsia="Times New Roman" w:hAnsi="Calibri" w:cs="Calibri"/>
                <w:color w:val="000000"/>
                <w:kern w:val="0"/>
                <w:szCs w:val="22"/>
                <w:vertAlign w:val="subscript"/>
                <w:lang w:val="nb-NO" w:eastAsia="nb-NO"/>
              </w:rPr>
              <w:t>3</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3EA7B2A4"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7</w:t>
            </w:r>
          </w:p>
        </w:tc>
        <w:tc>
          <w:tcPr>
            <w:tcW w:w="540" w:type="dxa"/>
            <w:gridSpan w:val="2"/>
            <w:tcBorders>
              <w:top w:val="nil"/>
              <w:left w:val="nil"/>
              <w:bottom w:val="single" w:sz="4" w:space="0" w:color="auto"/>
              <w:right w:val="single" w:sz="4" w:space="0" w:color="auto"/>
            </w:tcBorders>
            <w:shd w:val="clear" w:color="auto" w:fill="auto"/>
            <w:noWrap/>
            <w:vAlign w:val="center"/>
            <w:hideMark/>
          </w:tcPr>
          <w:p w14:paraId="427D0942"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1</w:t>
            </w:r>
          </w:p>
        </w:tc>
        <w:tc>
          <w:tcPr>
            <w:tcW w:w="660" w:type="dxa"/>
            <w:gridSpan w:val="2"/>
            <w:tcBorders>
              <w:top w:val="nil"/>
              <w:left w:val="nil"/>
              <w:bottom w:val="single" w:sz="4" w:space="0" w:color="auto"/>
              <w:right w:val="single" w:sz="4" w:space="0" w:color="auto"/>
            </w:tcBorders>
            <w:shd w:val="clear" w:color="auto" w:fill="auto"/>
            <w:noWrap/>
            <w:vAlign w:val="center"/>
            <w:hideMark/>
          </w:tcPr>
          <w:p w14:paraId="51D8EDFC"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8</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0A2EC18E"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9</w:t>
            </w:r>
          </w:p>
        </w:tc>
        <w:tc>
          <w:tcPr>
            <w:tcW w:w="560" w:type="dxa"/>
            <w:gridSpan w:val="2"/>
            <w:tcBorders>
              <w:top w:val="nil"/>
              <w:left w:val="nil"/>
              <w:bottom w:val="single" w:sz="4" w:space="0" w:color="auto"/>
              <w:right w:val="single" w:sz="4" w:space="0" w:color="auto"/>
            </w:tcBorders>
            <w:shd w:val="clear" w:color="auto" w:fill="auto"/>
            <w:noWrap/>
            <w:vAlign w:val="center"/>
            <w:hideMark/>
          </w:tcPr>
          <w:p w14:paraId="3EC4125E"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7</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03017951"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6A97D1BE"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9</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5D566481"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2</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565A8AB8"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6A889739"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151E5281"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6</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474FEED0"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0</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60897422"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4</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14391CA3"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r>
      <w:tr w:rsidR="00F262C1" w:rsidRPr="00F262C1" w14:paraId="70279190" w14:textId="77777777" w:rsidTr="00F262C1">
        <w:trPr>
          <w:gridBefore w:val="1"/>
          <w:wBefore w:w="75" w:type="dxa"/>
          <w:trHeight w:val="290"/>
        </w:trPr>
        <w:tc>
          <w:tcPr>
            <w:tcW w:w="715" w:type="dxa"/>
            <w:gridSpan w:val="2"/>
            <w:tcBorders>
              <w:top w:val="nil"/>
              <w:left w:val="single" w:sz="4" w:space="0" w:color="auto"/>
              <w:bottom w:val="single" w:sz="4" w:space="0" w:color="auto"/>
              <w:right w:val="single" w:sz="4" w:space="0" w:color="auto"/>
            </w:tcBorders>
            <w:shd w:val="clear" w:color="auto" w:fill="auto"/>
            <w:noWrap/>
            <w:vAlign w:val="center"/>
            <w:hideMark/>
          </w:tcPr>
          <w:p w14:paraId="6B3FB8F1" w14:textId="77777777" w:rsidR="00F262C1" w:rsidRPr="00F262C1" w:rsidRDefault="00F262C1" w:rsidP="00F262C1">
            <w:pPr>
              <w:widowControl/>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MgO</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06A6E413"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540" w:type="dxa"/>
            <w:gridSpan w:val="2"/>
            <w:tcBorders>
              <w:top w:val="nil"/>
              <w:left w:val="nil"/>
              <w:bottom w:val="single" w:sz="4" w:space="0" w:color="auto"/>
              <w:right w:val="single" w:sz="4" w:space="0" w:color="auto"/>
            </w:tcBorders>
            <w:shd w:val="clear" w:color="auto" w:fill="auto"/>
            <w:noWrap/>
            <w:vAlign w:val="center"/>
            <w:hideMark/>
          </w:tcPr>
          <w:p w14:paraId="4B885D61"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660" w:type="dxa"/>
            <w:gridSpan w:val="2"/>
            <w:tcBorders>
              <w:top w:val="nil"/>
              <w:left w:val="nil"/>
              <w:bottom w:val="single" w:sz="4" w:space="0" w:color="auto"/>
              <w:right w:val="single" w:sz="4" w:space="0" w:color="auto"/>
            </w:tcBorders>
            <w:shd w:val="clear" w:color="auto" w:fill="auto"/>
            <w:noWrap/>
            <w:vAlign w:val="center"/>
            <w:hideMark/>
          </w:tcPr>
          <w:p w14:paraId="49734015"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656E4A68"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560" w:type="dxa"/>
            <w:gridSpan w:val="2"/>
            <w:tcBorders>
              <w:top w:val="nil"/>
              <w:left w:val="nil"/>
              <w:bottom w:val="single" w:sz="4" w:space="0" w:color="auto"/>
              <w:right w:val="single" w:sz="4" w:space="0" w:color="auto"/>
            </w:tcBorders>
            <w:shd w:val="clear" w:color="auto" w:fill="auto"/>
            <w:noWrap/>
            <w:vAlign w:val="center"/>
            <w:hideMark/>
          </w:tcPr>
          <w:p w14:paraId="53295D62"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74F05E20"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4457F68C"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7D9A3BB0"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20F0BF2F"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5</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4EE32572"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5</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7B20692B"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256F7FE6"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418A55F9"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73110CDE"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w:t>
            </w:r>
          </w:p>
        </w:tc>
      </w:tr>
      <w:tr w:rsidR="00F262C1" w:rsidRPr="00F262C1" w14:paraId="6D209D0C" w14:textId="77777777" w:rsidTr="00F262C1">
        <w:trPr>
          <w:gridBefore w:val="1"/>
          <w:wBefore w:w="75" w:type="dxa"/>
          <w:trHeight w:val="290"/>
        </w:trPr>
        <w:tc>
          <w:tcPr>
            <w:tcW w:w="715" w:type="dxa"/>
            <w:gridSpan w:val="2"/>
            <w:tcBorders>
              <w:top w:val="nil"/>
              <w:left w:val="single" w:sz="4" w:space="0" w:color="auto"/>
              <w:bottom w:val="single" w:sz="4" w:space="0" w:color="auto"/>
              <w:right w:val="single" w:sz="4" w:space="0" w:color="auto"/>
            </w:tcBorders>
            <w:shd w:val="clear" w:color="auto" w:fill="auto"/>
            <w:noWrap/>
            <w:vAlign w:val="center"/>
            <w:hideMark/>
          </w:tcPr>
          <w:p w14:paraId="39083753" w14:textId="77777777" w:rsidR="00F262C1" w:rsidRPr="00F262C1" w:rsidRDefault="00F262C1" w:rsidP="00F262C1">
            <w:pPr>
              <w:widowControl/>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CaO</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0B3F484B"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540" w:type="dxa"/>
            <w:gridSpan w:val="2"/>
            <w:tcBorders>
              <w:top w:val="nil"/>
              <w:left w:val="nil"/>
              <w:bottom w:val="single" w:sz="4" w:space="0" w:color="auto"/>
              <w:right w:val="single" w:sz="4" w:space="0" w:color="auto"/>
            </w:tcBorders>
            <w:shd w:val="clear" w:color="auto" w:fill="auto"/>
            <w:noWrap/>
            <w:vAlign w:val="center"/>
            <w:hideMark/>
          </w:tcPr>
          <w:p w14:paraId="15C51042"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660" w:type="dxa"/>
            <w:gridSpan w:val="2"/>
            <w:tcBorders>
              <w:top w:val="nil"/>
              <w:left w:val="nil"/>
              <w:bottom w:val="single" w:sz="4" w:space="0" w:color="auto"/>
              <w:right w:val="single" w:sz="4" w:space="0" w:color="auto"/>
            </w:tcBorders>
            <w:shd w:val="clear" w:color="auto" w:fill="auto"/>
            <w:noWrap/>
            <w:vAlign w:val="center"/>
            <w:hideMark/>
          </w:tcPr>
          <w:p w14:paraId="440D717E"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640" w:type="dxa"/>
            <w:gridSpan w:val="2"/>
            <w:tcBorders>
              <w:top w:val="nil"/>
              <w:left w:val="nil"/>
              <w:bottom w:val="single" w:sz="4" w:space="0" w:color="auto"/>
              <w:right w:val="single" w:sz="4" w:space="0" w:color="auto"/>
            </w:tcBorders>
            <w:shd w:val="clear" w:color="auto" w:fill="auto"/>
            <w:noWrap/>
            <w:vAlign w:val="center"/>
            <w:hideMark/>
          </w:tcPr>
          <w:p w14:paraId="52C7CD7B"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560" w:type="dxa"/>
            <w:gridSpan w:val="2"/>
            <w:tcBorders>
              <w:top w:val="nil"/>
              <w:left w:val="nil"/>
              <w:bottom w:val="single" w:sz="4" w:space="0" w:color="auto"/>
              <w:right w:val="single" w:sz="4" w:space="0" w:color="auto"/>
            </w:tcBorders>
            <w:shd w:val="clear" w:color="auto" w:fill="auto"/>
            <w:noWrap/>
            <w:vAlign w:val="center"/>
            <w:hideMark/>
          </w:tcPr>
          <w:p w14:paraId="5622D84D"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11D0DC0A"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6</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14962BD9"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601CF0DB"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5150F745"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21</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2A2AF99E"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17</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4DB6FD49"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0</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001FC007"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2</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5D166C3C"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9</w:t>
            </w:r>
          </w:p>
        </w:tc>
        <w:tc>
          <w:tcPr>
            <w:tcW w:w="520" w:type="dxa"/>
            <w:gridSpan w:val="2"/>
            <w:tcBorders>
              <w:top w:val="nil"/>
              <w:left w:val="nil"/>
              <w:bottom w:val="single" w:sz="4" w:space="0" w:color="auto"/>
              <w:right w:val="single" w:sz="4" w:space="0" w:color="auto"/>
            </w:tcBorders>
            <w:shd w:val="clear" w:color="auto" w:fill="auto"/>
            <w:noWrap/>
            <w:vAlign w:val="center"/>
            <w:hideMark/>
          </w:tcPr>
          <w:p w14:paraId="404333A2" w14:textId="77777777" w:rsidR="00F262C1" w:rsidRPr="00F262C1" w:rsidRDefault="00F262C1" w:rsidP="00F262C1">
            <w:pPr>
              <w:widowControl/>
              <w:jc w:val="center"/>
              <w:rPr>
                <w:rFonts w:ascii="Calibri" w:eastAsia="Times New Roman" w:hAnsi="Calibri" w:cs="Calibri"/>
                <w:color w:val="000000"/>
                <w:kern w:val="0"/>
                <w:szCs w:val="22"/>
                <w:lang w:val="nb-NO" w:eastAsia="nb-NO"/>
              </w:rPr>
            </w:pPr>
            <w:r w:rsidRPr="00F262C1">
              <w:rPr>
                <w:rFonts w:ascii="Calibri" w:eastAsia="Times New Roman" w:hAnsi="Calibri" w:cs="Calibri"/>
                <w:color w:val="000000"/>
                <w:kern w:val="0"/>
                <w:szCs w:val="22"/>
                <w:lang w:val="nb-NO" w:eastAsia="nb-NO"/>
              </w:rPr>
              <w:t>7</w:t>
            </w:r>
          </w:p>
        </w:tc>
      </w:tr>
    </w:tbl>
    <w:p w14:paraId="0FE70CC2" w14:textId="152883E2" w:rsidR="00134B54" w:rsidRDefault="00134B54" w:rsidP="006158B1">
      <w:pPr>
        <w:ind w:firstLine="360"/>
        <w:jc w:val="center"/>
      </w:pPr>
    </w:p>
    <w:p w14:paraId="25A2E8EE" w14:textId="77777777" w:rsidR="00DA3B6E" w:rsidRDefault="00DA3B6E" w:rsidP="00B93196">
      <w:pPr>
        <w:ind w:firstLine="360"/>
        <w:jc w:val="both"/>
      </w:pPr>
    </w:p>
    <w:p w14:paraId="1586E56E" w14:textId="77777777" w:rsidR="00DA3B6E" w:rsidRDefault="00DA3B6E" w:rsidP="00B93196">
      <w:pPr>
        <w:ind w:firstLine="360"/>
        <w:jc w:val="both"/>
      </w:pPr>
    </w:p>
    <w:p w14:paraId="39596025" w14:textId="42FA7920" w:rsidR="00915D8C" w:rsidRDefault="007001A3" w:rsidP="00B93196">
      <w:pPr>
        <w:ind w:firstLine="360"/>
        <w:jc w:val="both"/>
      </w:pPr>
      <w:r>
        <w:t xml:space="preserve">A number of </w:t>
      </w:r>
      <w:r w:rsidR="003A7729">
        <w:t>industrial</w:t>
      </w:r>
      <w:r w:rsidR="00F231D6">
        <w:t>-</w:t>
      </w:r>
      <w:r w:rsidR="00DC191D">
        <w:t>,</w:t>
      </w:r>
      <w:r w:rsidR="003A7729">
        <w:t xml:space="preserve"> </w:t>
      </w:r>
      <w:r w:rsidR="00DC191D">
        <w:t>and pilot scale</w:t>
      </w:r>
      <w:r w:rsidR="00DF7326">
        <w:t>-</w:t>
      </w:r>
      <w:r w:rsidR="00DC191D">
        <w:t xml:space="preserve"> tap</w:t>
      </w:r>
      <w:r w:rsidR="00A74213">
        <w:t>-</w:t>
      </w:r>
      <w:r w:rsidR="00DC191D">
        <w:t>slag</w:t>
      </w:r>
      <w:r w:rsidR="007352B7">
        <w:t xml:space="preserve"> composition</w:t>
      </w:r>
      <w:r w:rsidR="00DC191D">
        <w:t xml:space="preserve"> have been reported</w:t>
      </w:r>
      <w:r w:rsidR="007352B7">
        <w:t>.</w:t>
      </w:r>
      <w:r w:rsidR="00313F3E">
        <w:t xml:space="preserve"> For FeMn slags the MnO content varies from </w:t>
      </w:r>
      <w:r w:rsidR="00B404CB">
        <w:t>15-40 wt.% depending on the basicity</w:t>
      </w:r>
      <w:r w:rsidR="00ED52DA">
        <w:t xml:space="preserve"> </w:t>
      </w:r>
      <w:r w:rsidR="009D2342">
        <w:fldChar w:fldCharType="begin"/>
      </w:r>
      <w:r w:rsidR="00C45550">
        <w:instrText xml:space="preserve"> ADDIN ZOTERO_ITEM CSL_CITATION {"citationID":"jZklc737","properties":{"formattedCitation":"\\super [1,5,7\\uc0\\u8211{}12]\\nosupersub{}","plainCitation":"[1,5,7–12]","noteIndex":0},"citationItems":[{"id":"7OVWmPdL/D0zNMa9z","uris":["http://zotero.org/users/local/jEzmOlYA/items/NA6L26FF"],"uri":["http://zotero.org/users/local/jEzmOlYA/items/NA6L26FF"],"itemData":{"id":5199,"type":"book","event-place":"Trondheim","ISBN":"978-82-519-2191-6","language":"English","note":"OCLC: 730955490","publisher":"Tapir","publisher-place":"Trondheim","source":"Open WorldCat","title":"Production of manganese ferroalloys","author":[{"family":"Olsen","given":"SverreE"},{"family":"Tangstad","given":"Merete"},{"family":"Lindstad","given":"Tor"}],"issued":{"date-parts":[["2007"]]}}},{"id":1735,"uris":["http://zotero.org/users/7836746/items/C8HQ5R6X"],"uri":["http://zotero.org/users/7836746/items/C8HQ5R6X"],"itemData":{"id":1735,"type":"chapter","container-title":"Handbook of Ferroalloys","ISBN":"978-0-08-097753-9","language":"en","note":"DOI: 10.1016/B978-0-08-097753-9.00007-1","page":"221-266","publisher":"Elsevier","source":"DOI.org (Crossref)","title":"Manganese Ferroalloys Technology","URL":"https://linkinghub.elsevier.com/retrieve/pii/B9780080977539000071","author":[{"family":"Tangstad","given":"Merete"}],"accessed":{"date-parts":[["2021",2,15]]},"issued":{"date-parts":[["2013"]]}}},{"id":685,"uris":["http://zotero.org/users/7836746/items/H4M44W6X"],"uri":["http://zotero.org/users/7836746/items/H4M44W6X"],"itemData":{"id":685,"type":"paper-conference","event":"INFACON X","event-place":"Cape Town, South Africa","language":"eng","page":"213-222","publisher-place":"Cape Town, South Africa","title":"Use of Comilog Ore in Ferromanganese Production","author":[{"family":"Tangstad","given":"Merete"},{"family":"Calvert","given":"P."},{"family":"Brun","given":"H."},{"family":"Lindseth","given":"A.G."}],"issued":{"date-parts":[["2004",2,1]]}}},{"id":4260,"uris":["http://zotero.org/users/7836746/items/X3TN476K"],"uri":["http://zotero.org/users/7836746/items/X3TN476K"],"itemData":{"id":4260,"type":"paper-conference","event":"INFACON XII","event-place":"Helsinki, Finland","language":"eng","page":"497-508","publisher-place":"Helsinki, Finland","title":"Comparing Manganese Ferroalloy Smelting in Pilot-Scale AC and DC Submerged-Arc Furnaces","author":[{"family":"Lagendijk","given":"H."},{"family":"Xakalashe","given":"B."},{"family":"Ligege","given":"T."},{"family":"Ntikang","given":"P."},{"family":"Bisaka","given":"K."}],"issued":{"date-parts":[["2010",6,6]]}}},{"id":"7OVWmPdL/BYZIYLOH","uris":["http://zotero.org/users/local/jEzmOlYA/items/LQY7LFNU"],"uri":["http://zotero.org/users/local/jEzmOlYA/items/LQY7LFNU"],"itemData":{"id":4132,"type":"article-journal","container-title":"Journal of Minerals and Materials Characterization and Engineering","DOI":"10.4236/jmmce.2012.111001","ISSN":"2327-4077, 2327-4085","issue":"01","journalAbbreviation":"JMMCE","note":"number: 01","page":"1-20","source":"DOI.org (Crossref)","title":"Parameters Affecting the Production of High Carbon Ferromanganese in Closed Submerged Arc Furnace","volume":"11","author":[{"family":"Eissa","given":"Mamdouh"},{"family":"El-Faramawy","given":"Hoda"},{"family":"Ahmed","given":"Azza"},{"family":"Nabil","given":"Saeed"},{"family":"Halfa","given":"Hossam"}],"issued":{"date-parts":[["2012"]]}}},{"id":"7OVWmPdL/AntDqvLt","uris":["http://zotero.org/users/local/jEzmOlYA/items/B5YER2F2"],"uri":["http://zotero.org/users/local/jEzmOlYA/items/B5YER2F2"],"itemData":{"id":195,"type":"article-journal","container-title":"Metallurgical and Materials Transactions B","DOI":"10.1007/s11663-015-0414-y","ISSN":"1073-5615, 1543-1916","issue":"6","language":"en","page":"2534-2552","source":"Crossref","title":"Reduction Mechanisms in Manganese Ore Reduction","volume":"46","author":[{"family":"Coetsee","given":"Theresa"},{"family":"Reinke","given":"Christian"},{"family":"Nell","given":"Johannes"},{"family":"Pistorius","given":"Petrus Christiaan"}],"issued":{"date-parts":[["2015",12]]}}},{"id":"7OVWmPdL/O9qozUkn","uris":["http://zotero.org/users/local/jEzmOlYA/items/UHK5N372"],"uri":["http://zotero.org/users/local/jEzmOlYA/items/UHK5N372"],"itemData":{"id":1071,"type":"article-journal","container-title":"JOM","DOI":"10.1007/s11837-016-2216-3","ISSN":"1047-4838, 1543-1851","issue":"2","language":"en","page":"358-364","source":"Crossref","title":"Pilot Scale Production of Manganese Ferroalloys Using Heat-Treated Mn-Nodules","volume":"69","author":[{"family":"Tangstad","given":"Merete"},{"family":"Ringdalen","given":"Eli"},{"family":"Manilla","given":"Edmundo"},{"family":"Davila","given":"Daniel"}],"issued":{"date-parts":[["2017",2]]}}},{"id":4261,"uris":["http://zotero.org/users/7836746/items/Z9LAEG8G"],"uri":["http://zotero.org/users/7836746/items/Z9LAEG8G"],"itemData":{"id":4261,"type":"paper-conference","event":"Electric Furnace","event-place":"Detroit, USA","language":"eng","page":"19-33","publisher":"Iron &amp; Steel Society of AIME","publisher-place":"Detroit, USA","title":"The 'Dig Out' of a 75 MV.A High-Carbon Ferromanganese Electric Smelting Furnace","volume":"37","author":[{"family":"Barcza","given":"N. A."},{"family":"Koursaris","given":"A."},{"family":"See","given":"J. B."},{"family":"Gericke","given":"W. A."}],"issued":{"date-parts":[["1979"]]}}}],"schema":"https://github.com/citation-style-language/schema/raw/master/csl-citation.json"} </w:instrText>
      </w:r>
      <w:r w:rsidR="009D2342">
        <w:fldChar w:fldCharType="separate"/>
      </w:r>
      <w:r w:rsidR="00C45550" w:rsidRPr="00C45550">
        <w:rPr>
          <w:rFonts w:cs="Times"/>
          <w:vertAlign w:val="superscript"/>
        </w:rPr>
        <w:t>[1,5,7–12]</w:t>
      </w:r>
      <w:r w:rsidR="009D2342">
        <w:fldChar w:fldCharType="end"/>
      </w:r>
      <w:r w:rsidR="00060816">
        <w:t xml:space="preserve">. </w:t>
      </w:r>
      <w:r w:rsidR="005045CB">
        <w:t xml:space="preserve">High basicity charges, that is </w:t>
      </w:r>
      <w:r w:rsidR="00940741">
        <w:t>basicities above 1</w:t>
      </w:r>
      <w:r w:rsidR="00475EAF">
        <w:t>.1</w:t>
      </w:r>
      <w:r w:rsidR="00940741">
        <w:t xml:space="preserve">, typically </w:t>
      </w:r>
      <w:r w:rsidR="00BD53D6">
        <w:t xml:space="preserve">have less than 25% MnO. Basicities </w:t>
      </w:r>
      <w:r w:rsidR="00830980">
        <w:t>around 0.</w:t>
      </w:r>
      <w:r w:rsidR="0076024D">
        <w:t>7</w:t>
      </w:r>
      <w:r w:rsidR="00830980">
        <w:t xml:space="preserve"> typically has 35-40% MnO</w:t>
      </w:r>
      <w:r w:rsidR="00E770BB">
        <w:t>, and this is close to the liquidus line</w:t>
      </w:r>
      <w:r w:rsidR="007C6C19">
        <w:t xml:space="preserve"> at 1500 </w:t>
      </w:r>
      <w:r w:rsidR="007C6C19">
        <w:rPr>
          <w:rFonts w:cs="Times"/>
        </w:rPr>
        <w:t>°</w:t>
      </w:r>
      <w:r w:rsidR="007C6C19">
        <w:t xml:space="preserve">C, which is reported to be </w:t>
      </w:r>
      <w:r w:rsidR="009D6FD1">
        <w:t>close to the tapping temperature</w:t>
      </w:r>
      <w:r w:rsidR="008245EE">
        <w:fldChar w:fldCharType="begin"/>
      </w:r>
      <w:r w:rsidR="00C45550">
        <w:instrText xml:space="preserve"> ADDIN ZOTERO_ITEM CSL_CITATION {"citationID":"PM4hh7zV","properties":{"formattedCitation":"\\super [13]\\nosupersub{}","plainCitation":"[13]","noteIndex":0},"citationItems":[{"id":620,"uris":["http://zotero.org/users/7836746/items/NEUXH7P9"],"uri":["http://zotero.org/users/7836746/items/NEUXH7P9"],"itemData":{"id":620,"type":"thesis","event-place":"Trondheim, Norway","genre":"PhD","language":"eng","number-of-pages":"212","publisher":"NTH","publisher-place":"Trondheim, Norway","title":"The High Carbon Ferromanganese Process - Coke Bed Relations","author":[{"family":"Tangstad","given":"Merete"}],"issued":{"date-parts":[["1996",4]]}}}],"schema":"https://github.com/citation-style-language/schema/raw/master/csl-citation.json"} </w:instrText>
      </w:r>
      <w:r w:rsidR="008245EE">
        <w:fldChar w:fldCharType="separate"/>
      </w:r>
      <w:r w:rsidR="00C45550" w:rsidRPr="00C45550">
        <w:rPr>
          <w:rFonts w:cs="Times"/>
          <w:vertAlign w:val="superscript"/>
        </w:rPr>
        <w:t>[13]</w:t>
      </w:r>
      <w:r w:rsidR="008245EE">
        <w:fldChar w:fldCharType="end"/>
      </w:r>
      <w:r w:rsidR="00A52F00">
        <w:t xml:space="preserve">. </w:t>
      </w:r>
      <w:r w:rsidR="00520958">
        <w:t>Some smaller furnaces,  e.g. a 21 MVA furnace</w:t>
      </w:r>
      <w:r w:rsidR="006A187D">
        <w:fldChar w:fldCharType="begin"/>
      </w:r>
      <w:r w:rsidR="00C45550">
        <w:instrText xml:space="preserve"> ADDIN ZOTERO_ITEM CSL_CITATION {"citationID":"gAuDWumA","properties":{"formattedCitation":"\\super [9]\\nosupersub{}","plainCitation":"[9]","noteIndex":0},"citationItems":[{"id":"7OVWmPdL/BYZIYLOH","uris":["http://zotero.org/users/local/jEzmOlYA/items/LQY7LFNU"],"uri":["http://zotero.org/users/local/jEzmOlYA/items/LQY7LFNU"],"itemData":{"id":4132,"type":"article-journal","container-title":"Journal of Minerals and Materials Characterization and Engineering","DOI":"10.4236/jmmce.2012.111001","ISSN":"2327-4077, 2327-4085","issue":"01","journalAbbreviation":"JMMCE","note":"number: 01","page":"1-20","source":"DOI.org (Crossref)","title":"Parameters Affecting the Production of High Carbon Ferromanganese in Closed Submerged Arc Furnace","volume":"11","author":[{"family":"Eissa","given":"Mamdouh"},{"family":"El-Faramawy","given":"Hoda"},{"family":"Ahmed","given":"Azza"},{"family":"Nabil","given":"Saeed"},{"family":"Halfa","given":"Hossam"}],"issued":{"date-parts":[["2012"]]}}}],"schema":"https://github.com/citation-style-language/schema/raw/master/csl-citation.json"} </w:instrText>
      </w:r>
      <w:r w:rsidR="006A187D">
        <w:fldChar w:fldCharType="separate"/>
      </w:r>
      <w:r w:rsidR="00C45550" w:rsidRPr="00C45550">
        <w:rPr>
          <w:rFonts w:cs="Times"/>
          <w:vertAlign w:val="superscript"/>
        </w:rPr>
        <w:t>[9]</w:t>
      </w:r>
      <w:r w:rsidR="006A187D">
        <w:fldChar w:fldCharType="end"/>
      </w:r>
      <w:r w:rsidR="00BF19AE">
        <w:t>,</w:t>
      </w:r>
      <w:r w:rsidR="00520958">
        <w:t xml:space="preserve"> </w:t>
      </w:r>
      <w:r w:rsidR="00BF19AE">
        <w:t xml:space="preserve">show </w:t>
      </w:r>
      <w:r w:rsidR="00196D2F">
        <w:t>an MnO content as low as 19% MnO with a basicity of 0.9</w:t>
      </w:r>
      <w:r w:rsidR="009B5129">
        <w:t>, and it is speculated if smaller furnaces may produce lower MnO contents.</w:t>
      </w:r>
      <w:r w:rsidR="007B0B47">
        <w:t xml:space="preserve"> Acid slags with a basicity </w:t>
      </w:r>
      <w:r w:rsidR="00125FF3">
        <w:t>0.2-0.3 will also tap at about 40%MnO</w:t>
      </w:r>
      <w:r w:rsidR="002612B0">
        <w:t>.</w:t>
      </w:r>
      <w:r w:rsidR="00E770BB">
        <w:t xml:space="preserve"> </w:t>
      </w:r>
    </w:p>
    <w:p w14:paraId="46B343F0" w14:textId="50241DF9" w:rsidR="00C1100B" w:rsidRDefault="00F94848" w:rsidP="00B93196">
      <w:pPr>
        <w:ind w:firstLine="360"/>
        <w:jc w:val="both"/>
      </w:pPr>
      <w:r>
        <w:t>For SiMn slags a typical Si content is 15-18% Si</w:t>
      </w:r>
      <w:r w:rsidR="00A37575">
        <w:t>, and to obtain this around 40% SiO</w:t>
      </w:r>
      <w:r w:rsidR="00A37575" w:rsidRPr="004D12B1">
        <w:rPr>
          <w:vertAlign w:val="subscript"/>
        </w:rPr>
        <w:t>2</w:t>
      </w:r>
      <w:r w:rsidR="00A37575">
        <w:t xml:space="preserve"> is needed</w:t>
      </w:r>
      <w:r w:rsidR="00B83AB5">
        <w:t xml:space="preserve"> in the slag.</w:t>
      </w:r>
      <w:r w:rsidR="00574DA3">
        <w:t xml:space="preserve"> I</w:t>
      </w:r>
      <w:r w:rsidR="004D12B1">
        <w:t>ndustrially</w:t>
      </w:r>
      <w:r w:rsidR="00BF19AE">
        <w:t>,</w:t>
      </w:r>
      <w:r w:rsidR="004D12B1">
        <w:t xml:space="preserve"> l</w:t>
      </w:r>
      <w:r w:rsidR="007F6D3A">
        <w:t xml:space="preserve">ess than 20%MnO is </w:t>
      </w:r>
      <w:r w:rsidR="00574DA3">
        <w:t>remaining</w:t>
      </w:r>
      <w:r w:rsidR="007F6D3A">
        <w:t xml:space="preserve"> in the slag, </w:t>
      </w:r>
      <w:r w:rsidR="00273DE6">
        <w:t>and it can be</w:t>
      </w:r>
      <w:r w:rsidR="007F6D3A">
        <w:t xml:space="preserve"> down to 5-10%</w:t>
      </w:r>
      <w:r w:rsidR="004F5868">
        <w:t xml:space="preserve">. In pilot scale operation the MnO content in SiMn slags are typically seen to be a bit higher than the industrial </w:t>
      </w:r>
      <w:r w:rsidR="004F5868">
        <w:lastRenderedPageBreak/>
        <w:t>slag</w:t>
      </w:r>
      <w:r w:rsidR="000F6E56">
        <w:t xml:space="preserve">s, that is up to 25% MnO </w:t>
      </w:r>
      <w:r w:rsidR="00445D39">
        <w:fldChar w:fldCharType="begin"/>
      </w:r>
      <w:r w:rsidR="00C45550">
        <w:instrText xml:space="preserve"> ADDIN ZOTERO_ITEM CSL_CITATION {"citationID":"FPjIN9w9","properties":{"formattedCitation":"\\super [1,5,14\\uc0\\u8211{}19]\\nosupersub{}","plainCitation":"[1,5,14–19]","noteIndex":0},"citationItems":[{"id":"7OVWmPdL/D0zNMa9z","uris":["http://zotero.org/users/local/jEzmOlYA/items/NA6L26FF"],"uri":["http://zotero.org/users/local/jEzmOlYA/items/NA6L26FF"],"itemData":{"id":5199,"type":"book","event-place":"Trondheim","ISBN":"978-82-519-2191-6","language":"English","note":"OCLC: 730955490","publisher":"Tapir","publisher-place":"Trondheim","source":"Open WorldCat","title":"Production of manganese ferroalloys","author":[{"family":"Olsen","given":"SverreE"},{"family":"Tangstad","given":"Merete"},{"family":"Lindstad","given":"Tor"}],"issued":{"date-parts":[["2007"]]}}},{"id":1735,"uris":["http://zotero.org/users/7836746/items/C8HQ5R6X"],"uri":["http://zotero.org/users/7836746/items/C8HQ5R6X"],"itemData":{"id":1735,"type":"chapter","container-title":"Handbook of Ferroalloys","ISBN":"978-0-08-097753-9","language":"en","note":"DOI: 10.1016/B978-0-08-097753-9.00007-1","page":"221-266","publisher":"Elsevier","source":"DOI.org (Crossref)","title":"Manganese Ferroalloys Technology","URL":"https://linkinghub.elsevier.com/retrieve/pii/B9780080977539000071","author":[{"family":"Tangstad","given":"Merete"}],"accessed":{"date-parts":[["2021",2,15]]},"issued":{"date-parts":[["2013"]]}}},{"id":"7OVWmPdL/6cxTmAKF","uris":["http://zotero.org/users/local/jEzmOlYA/items/NSL2SCAT"],"uri":["http://zotero.org/users/local/jEzmOlYA/items/NSL2SCAT"],"itemData":{"id":1469,"type":"article-journal","language":"eng","page":"6","title":"SiMn production in a 150 kVA pilot scale furnace","author":[{"family":"Tangstad","given":"Merete"}],"issued":{"date-parts":[["1998"]]}}},{"id":3686,"uris":["http://zotero.org/groups/2907720/items/PZL9YHZY"],"uri":["http://zotero.org/groups/2907720/items/PZL9YHZY"],"itemData":{"id":3686,"type":"paper-conference","event":"INFACON X","event-place":"Cape Town, South Africa","language":"eng","page":"392-404","publisher-place":"Cape Town, South Africa","title":"Use of Charcoal in Silicomanganese Production","author":[{"family":"Monsen","given":"Bodil"},{"family":"Tangstad","given":"Merete"},{"family":"Midtgaard","given":"Håvard"}],"issued":{"date-parts":[["2004",2,1]]}}},{"id":847,"uris":["http://zotero.org/users/7836746/items/CTTRPLI5"],"uri":["http://zotero.org/users/7836746/items/CTTRPLI5"],"itemData":{"id":847,"type":"paper-conference","event":"INFACON X","event-place":"Cape Town, South Africa","language":"eng","page":"231-238","publisher-place":"Cape Town, South Africa","title":"Silicomanganese Production - Process Understanding","volume":"10","author":[{"family":"Olsen","given":"Sverre E."},{"family":"Tangstad","given":"Merete"}],"issued":{"date-parts":[["2004",2,1]]}}},{"id":3846,"uris":["http://zotero.org/groups/2907720/items/TQW3A656"],"uri":["http://zotero.org/groups/2907720/items/TQW3A656"],"itemData":{"id":3846,"type":"paper-conference","event":"INFACON XI","event-place":"New Delhi, India","language":"eng","page":"297-310","publisher":"The Indian Ferro Alloy Producers' Association","publisher-place":"New Delhi, India","title":"Charcoal for Manganese Alloy Production","volume":"11","author":[{"family":"Monsen","given":"Bodil"},{"family":"Tangstad","given":"Merete"},{"family":"Solheim","given":"Ingeborg"},{"family":"Syvertsen","given":"Martin"},{"family":"Ishak","given":"Rodney"},{"family":"Midtgaard","given":"Håvard"}],"issued":{"date-parts":[["2007",2,18]]}}},{"id":151,"uris":["http://zotero.org/users/7836746/items/4LHGYYT5"],"uri":["http://zotero.org/users/7836746/items/4LHGYYT5"],"itemData":{"id":151,"type":"paper-conference","event":"INFACON XV","event-place":"Cape Town, South Africa","language":"eng","publisher":"Southern African Institute of Mining and Metallurgy","publisher-place":"Cape Town, South Africa","title":"Study of SiMn process in a pilot furnace","author":[{"family":"Ringdalen","given":"Eli"},{"family":"Solheim","given":"Ingeborg"}],"issued":{"date-parts":[["2018",2,25]]}}},{"id":874,"uris":["http://zotero.org/users/7836746/items/F7ZME52B"],"uri":["http://zotero.org/users/7836746/items/F7ZME52B"],"itemData":{"id":874,"type":"paper-conference","abstract":"Production of SiMn has been studied by 3 experiments in a 150 kW pilot scale submerged arc\n(SAF) furnace. Two of the experiments were with sinter form Carajas ore as raw material while the\nthird experiment was with a 40160 mixture of sinter from Carajas ore and ore from Assmang. Alloy\nproduced in the two first experiments had a lower Si- content than alloy from the experiment where\nAssmang ore was mixed with Carajas sinter. Measurements of melting properties of the Mn-sources\nshowed that the sinter melted at a lower temperature than the Assmang ore. This is believed to\ncontribute to the lower % Si in alloy produced by sinter.","event":"INFACON XIII","event-place":"Almaty, Kazakhstan","page":"195-206","publisher-place":"Almaty, Kazakhstan","title":"Study of SiMn production in pilot scale experiments - comparison of Carajas sinter and Assmang ore","author":[{"family":"Ringdalen","given":"Eli"},{"family":"Tangstad","given":"Merete"}],"issued":{"date-parts":[["2013",6,9]]}}}],"schema":"https://github.com/citation-style-language/schema/raw/master/csl-citation.json"} </w:instrText>
      </w:r>
      <w:r w:rsidR="00445D39">
        <w:fldChar w:fldCharType="separate"/>
      </w:r>
      <w:r w:rsidR="00C45550" w:rsidRPr="00C45550">
        <w:rPr>
          <w:rFonts w:cs="Times"/>
          <w:vertAlign w:val="superscript"/>
        </w:rPr>
        <w:t>[1,5,14–19]</w:t>
      </w:r>
      <w:r w:rsidR="00445D39">
        <w:fldChar w:fldCharType="end"/>
      </w:r>
      <w:r w:rsidR="00BD4A0B">
        <w:t xml:space="preserve">. </w:t>
      </w:r>
    </w:p>
    <w:p w14:paraId="32A96AC0" w14:textId="4D68C632" w:rsidR="00134B54" w:rsidRDefault="00D82E0B" w:rsidP="00B93196">
      <w:pPr>
        <w:ind w:firstLine="360"/>
        <w:jc w:val="both"/>
      </w:pPr>
      <w:r>
        <w:t xml:space="preserve">To sum this up, </w:t>
      </w:r>
      <w:r w:rsidR="0095383E">
        <w:t>FeMn charges will be reduced from a primary slag with more than 60% MnO to 15-40% MnO in the tapped slag, while SiMn cha</w:t>
      </w:r>
      <w:r w:rsidR="00D27FE0">
        <w:t xml:space="preserve">rge mixes is reduced from a primary slag </w:t>
      </w:r>
      <w:r w:rsidR="00D76A56">
        <w:t>with more than 35% MnO</w:t>
      </w:r>
      <w:r w:rsidR="004019F2">
        <w:t xml:space="preserve"> (</w:t>
      </w:r>
      <w:r w:rsidR="00D76A56">
        <w:t>as the Mn-sources are mixed with both fluxes and quartz)</w:t>
      </w:r>
      <w:r w:rsidR="00A9596E">
        <w:t xml:space="preserve"> to around 10%MnO tapped at 1600 </w:t>
      </w:r>
      <w:r w:rsidR="00A9596E">
        <w:rPr>
          <w:rFonts w:cs="Times"/>
        </w:rPr>
        <w:t>°</w:t>
      </w:r>
      <w:r w:rsidR="00A9596E">
        <w:t xml:space="preserve">C </w:t>
      </w:r>
      <w:r w:rsidR="002A1FE0">
        <w:fldChar w:fldCharType="begin"/>
      </w:r>
      <w:r w:rsidR="00C45550">
        <w:instrText xml:space="preserve"> ADDIN ZOTERO_ITEM CSL_CITATION {"citationID":"uYFZ88D0","properties":{"formattedCitation":"\\super [16]\\nosupersub{}","plainCitation":"[16]","noteIndex":0},"citationItems":[{"id":847,"uris":["http://zotero.org/users/7836746/items/CTTRPLI5"],"uri":["http://zotero.org/users/7836746/items/CTTRPLI5"],"itemData":{"id":847,"type":"paper-conference","event":"INFACON X","event-place":"Cape Town, South Africa","language":"eng","page":"231-238","publisher-place":"Cape Town, South Africa","title":"Silicomanganese Production - Process Understanding","volume":"10","author":[{"family":"Olsen","given":"Sverre E."},{"family":"Tangstad","given":"Merete"}],"issued":{"date-parts":[["2004",2,1]]}}}],"schema":"https://github.com/citation-style-language/schema/raw/master/csl-citation.json"} </w:instrText>
      </w:r>
      <w:r w:rsidR="002A1FE0">
        <w:fldChar w:fldCharType="separate"/>
      </w:r>
      <w:r w:rsidR="00C45550" w:rsidRPr="00C45550">
        <w:rPr>
          <w:rFonts w:cs="Times"/>
          <w:vertAlign w:val="superscript"/>
        </w:rPr>
        <w:t>[16]</w:t>
      </w:r>
      <w:r w:rsidR="002A1FE0">
        <w:fldChar w:fldCharType="end"/>
      </w:r>
      <w:r w:rsidR="00776D9C">
        <w:t xml:space="preserve">. </w:t>
      </w:r>
    </w:p>
    <w:p w14:paraId="2440ACCF" w14:textId="7320C461" w:rsidR="005972DF" w:rsidRDefault="00180ECD" w:rsidP="007A052F">
      <w:pPr>
        <w:ind w:firstLine="360"/>
        <w:jc w:val="both"/>
        <w:rPr>
          <w:rFonts w:cs="Times"/>
        </w:rPr>
      </w:pPr>
      <w:r>
        <w:t xml:space="preserve">The slag composition will of course be </w:t>
      </w:r>
      <w:r w:rsidR="005650C5">
        <w:t>affected</w:t>
      </w:r>
      <w:r>
        <w:t xml:space="preserve"> </w:t>
      </w:r>
      <w:r w:rsidR="00266444">
        <w:t xml:space="preserve">by the temperature. </w:t>
      </w:r>
      <w:r w:rsidR="00A82ABB">
        <w:t xml:space="preserve">Due to </w:t>
      </w:r>
      <w:r w:rsidR="00497995">
        <w:t xml:space="preserve">reported tapping temperatures of around 1500 </w:t>
      </w:r>
      <w:r w:rsidR="00497995">
        <w:rPr>
          <w:rFonts w:cs="Times"/>
        </w:rPr>
        <w:t>°</w:t>
      </w:r>
      <w:r w:rsidR="00497995">
        <w:t>C for FeMn</w:t>
      </w:r>
      <w:r w:rsidR="00A74006">
        <w:t xml:space="preserve"> </w:t>
      </w:r>
      <w:r w:rsidR="00A74006">
        <w:fldChar w:fldCharType="begin"/>
      </w:r>
      <w:r w:rsidR="00C45550">
        <w:instrText xml:space="preserve"> ADDIN ZOTERO_ITEM CSL_CITATION {"citationID":"rqpjkvZh","properties":{"formattedCitation":"\\super [13]\\nosupersub{}","plainCitation":"[13]","noteIndex":0},"citationItems":[{"id":620,"uris":["http://zotero.org/users/7836746/items/NEUXH7P9"],"uri":["http://zotero.org/users/7836746/items/NEUXH7P9"],"itemData":{"id":620,"type":"thesis","event-place":"Trondheim, Norway","genre":"PhD","language":"eng","number-of-pages":"212","publisher":"NTH","publisher-place":"Trondheim, Norway","title":"The High Carbon Ferromanganese Process - Coke Bed Relations","author":[{"family":"Tangstad","given":"Merete"}],"issued":{"date-parts":[["1996",4]]}}}],"schema":"https://github.com/citation-style-language/schema/raw/master/csl-citation.json"} </w:instrText>
      </w:r>
      <w:r w:rsidR="00A74006">
        <w:fldChar w:fldCharType="separate"/>
      </w:r>
      <w:r w:rsidR="00C45550" w:rsidRPr="00C45550">
        <w:rPr>
          <w:rFonts w:cs="Times"/>
          <w:vertAlign w:val="superscript"/>
        </w:rPr>
        <w:t>[13]</w:t>
      </w:r>
      <w:r w:rsidR="00A74006">
        <w:fldChar w:fldCharType="end"/>
      </w:r>
      <w:r w:rsidR="00497995">
        <w:t xml:space="preserve"> and 1600 </w:t>
      </w:r>
      <w:r w:rsidR="00497995">
        <w:rPr>
          <w:rFonts w:cs="Times"/>
        </w:rPr>
        <w:t>°C</w:t>
      </w:r>
      <w:r w:rsidR="002862BD">
        <w:rPr>
          <w:rFonts w:cs="Times"/>
        </w:rPr>
        <w:t xml:space="preserve"> for SiMn tappings</w:t>
      </w:r>
      <w:r w:rsidR="00B05F4C">
        <w:rPr>
          <w:rFonts w:cs="Times"/>
        </w:rPr>
        <w:fldChar w:fldCharType="begin"/>
      </w:r>
      <w:r w:rsidR="00C45550">
        <w:rPr>
          <w:rFonts w:cs="Times"/>
        </w:rPr>
        <w:instrText xml:space="preserve"> ADDIN ZOTERO_ITEM CSL_CITATION {"citationID":"22E57Af3","properties":{"formattedCitation":"\\super [16]\\nosupersub{}","plainCitation":"[16]","noteIndex":0},"citationItems":[{"id":847,"uris":["http://zotero.org/users/7836746/items/CTTRPLI5"],"uri":["http://zotero.org/users/7836746/items/CTTRPLI5"],"itemData":{"id":847,"type":"paper-conference","event":"INFACON X","event-place":"Cape Town, South Africa","language":"eng","page":"231-238","publisher-place":"Cape Town, South Africa","title":"Silicomanganese Production - Process Understanding","volume":"10","author":[{"family":"Olsen","given":"Sverre E."},{"family":"Tangstad","given":"Merete"}],"issued":{"date-parts":[["2004",2,1]]}}}],"schema":"https://github.com/citation-style-language/schema/raw/master/csl-citation.json"} </w:instrText>
      </w:r>
      <w:r w:rsidR="00B05F4C">
        <w:rPr>
          <w:rFonts w:cs="Times"/>
        </w:rPr>
        <w:fldChar w:fldCharType="separate"/>
      </w:r>
      <w:r w:rsidR="00C45550" w:rsidRPr="00C45550">
        <w:rPr>
          <w:rFonts w:cs="Times"/>
          <w:vertAlign w:val="superscript"/>
        </w:rPr>
        <w:t>[16]</w:t>
      </w:r>
      <w:r w:rsidR="00B05F4C">
        <w:rPr>
          <w:rFonts w:cs="Times"/>
        </w:rPr>
        <w:fldChar w:fldCharType="end"/>
      </w:r>
      <w:r w:rsidR="00AD5812">
        <w:rPr>
          <w:rFonts w:cs="Times"/>
        </w:rPr>
        <w:t>, one assumes that</w:t>
      </w:r>
      <w:r w:rsidR="004F1673">
        <w:rPr>
          <w:rFonts w:cs="Times"/>
        </w:rPr>
        <w:t xml:space="preserve"> this can also be the temperatures inside the high temperature zones in the furnaces. </w:t>
      </w:r>
      <w:r w:rsidR="00C01660">
        <w:rPr>
          <w:rFonts w:cs="Times"/>
        </w:rPr>
        <w:t>As the temperatures are varying both due to the electrode paths in the furnace</w:t>
      </w:r>
      <w:r w:rsidR="00D81B84">
        <w:rPr>
          <w:rFonts w:cs="Times"/>
        </w:rPr>
        <w:t>,</w:t>
      </w:r>
      <w:r w:rsidR="00C01660">
        <w:rPr>
          <w:rFonts w:cs="Times"/>
        </w:rPr>
        <w:t xml:space="preserve"> given by the coke</w:t>
      </w:r>
      <w:r w:rsidR="00E75464">
        <w:rPr>
          <w:rFonts w:cs="Times"/>
        </w:rPr>
        <w:t>-</w:t>
      </w:r>
      <w:r w:rsidR="00C01660">
        <w:rPr>
          <w:rFonts w:cs="Times"/>
        </w:rPr>
        <w:t>bed</w:t>
      </w:r>
      <w:r w:rsidR="00E75464">
        <w:rPr>
          <w:rFonts w:cs="Times"/>
        </w:rPr>
        <w:t xml:space="preserve"> </w:t>
      </w:r>
      <w:r w:rsidR="00C01660">
        <w:rPr>
          <w:rFonts w:cs="Times"/>
        </w:rPr>
        <w:t>size and shape</w:t>
      </w:r>
      <w:r w:rsidR="00096E2C">
        <w:rPr>
          <w:rFonts w:cs="Times"/>
        </w:rPr>
        <w:t xml:space="preserve">, and raw material properties, the </w:t>
      </w:r>
      <w:r w:rsidR="007C5CC9">
        <w:rPr>
          <w:rFonts w:cs="Times"/>
        </w:rPr>
        <w:t>temperature in the high temperature zone will</w:t>
      </w:r>
      <w:r w:rsidR="00042C75">
        <w:rPr>
          <w:rFonts w:cs="Times"/>
        </w:rPr>
        <w:t xml:space="preserve"> vary both in space and in time</w:t>
      </w:r>
      <w:r w:rsidR="00FE786B">
        <w:rPr>
          <w:rFonts w:cs="Times"/>
        </w:rPr>
        <w:t>.</w:t>
      </w:r>
    </w:p>
    <w:p w14:paraId="29C69A6D" w14:textId="1021753D" w:rsidR="00AE008F" w:rsidRDefault="00AE008F" w:rsidP="007A052F">
      <w:pPr>
        <w:ind w:firstLine="360"/>
        <w:jc w:val="both"/>
      </w:pPr>
    </w:p>
    <w:p w14:paraId="169B559C" w14:textId="55B2E6E4" w:rsidR="00134B54" w:rsidRDefault="008969C0" w:rsidP="00AE008F">
      <w:pPr>
        <w:pStyle w:val="Heading2"/>
      </w:pPr>
      <w:r>
        <w:t xml:space="preserve">Phase composition in </w:t>
      </w:r>
      <w:r w:rsidR="003A0784">
        <w:t>Mn-slags and melting behaviour of ores.</w:t>
      </w:r>
    </w:p>
    <w:p w14:paraId="7D273C9A" w14:textId="12EFC849" w:rsidR="004962DF" w:rsidRDefault="00E875CF" w:rsidP="004149C9">
      <w:pPr>
        <w:pStyle w:val="BodyText"/>
      </w:pPr>
      <w:r>
        <w:t xml:space="preserve">The melting behaviour </w:t>
      </w:r>
      <w:r w:rsidR="009068E9">
        <w:t xml:space="preserve">of the above described 5 component system </w:t>
      </w:r>
      <w:r>
        <w:t xml:space="preserve">can be simplified to the </w:t>
      </w:r>
      <w:r w:rsidR="00A94778">
        <w:t>MnO-SiO</w:t>
      </w:r>
      <w:r w:rsidR="00A94778" w:rsidRPr="00C5702E">
        <w:rPr>
          <w:vertAlign w:val="subscript"/>
        </w:rPr>
        <w:t>2</w:t>
      </w:r>
      <w:r w:rsidR="00A94778">
        <w:t xml:space="preserve"> system where </w:t>
      </w:r>
      <w:r w:rsidR="00BF7374">
        <w:t>“</w:t>
      </w:r>
      <w:r w:rsidR="00A94778">
        <w:t>MnO</w:t>
      </w:r>
      <w:r w:rsidR="00BF7374">
        <w:t>”</w:t>
      </w:r>
      <w:r w:rsidR="00A94778">
        <w:t xml:space="preserve"> in reality represents the basic oxides MnO, CaO, and MgO and </w:t>
      </w:r>
      <w:r w:rsidR="00BF7374">
        <w:t>“SiO</w:t>
      </w:r>
      <w:r w:rsidR="00BF7374" w:rsidRPr="00BF7374">
        <w:rPr>
          <w:vertAlign w:val="subscript"/>
        </w:rPr>
        <w:t>2</w:t>
      </w:r>
      <w:r w:rsidR="00BF7374">
        <w:t>” represent the acid oxides SiO</w:t>
      </w:r>
      <w:r w:rsidR="00BF7374" w:rsidRPr="00260093">
        <w:rPr>
          <w:vertAlign w:val="subscript"/>
        </w:rPr>
        <w:t>2</w:t>
      </w:r>
      <w:r w:rsidR="00BF7374">
        <w:t xml:space="preserve"> and Al</w:t>
      </w:r>
      <w:r w:rsidR="00BF7374" w:rsidRPr="00260093">
        <w:rPr>
          <w:vertAlign w:val="subscript"/>
        </w:rPr>
        <w:t>2</w:t>
      </w:r>
      <w:r w:rsidR="00260093">
        <w:t>O</w:t>
      </w:r>
      <w:r w:rsidR="00260093" w:rsidRPr="00260093">
        <w:rPr>
          <w:vertAlign w:val="subscript"/>
        </w:rPr>
        <w:t>3</w:t>
      </w:r>
      <w:r w:rsidR="00971E15">
        <w:t xml:space="preserve"> as illustrated in </w:t>
      </w:r>
      <w:r w:rsidR="00971E15">
        <w:fldChar w:fldCharType="begin"/>
      </w:r>
      <w:r w:rsidR="00971E15">
        <w:instrText xml:space="preserve"> REF _Ref63930338 \h </w:instrText>
      </w:r>
      <w:r w:rsidR="00971E15">
        <w:fldChar w:fldCharType="separate"/>
      </w:r>
      <w:r w:rsidR="00447A94">
        <w:t xml:space="preserve">Figure </w:t>
      </w:r>
      <w:r w:rsidR="00447A94">
        <w:rPr>
          <w:noProof/>
        </w:rPr>
        <w:t>3</w:t>
      </w:r>
      <w:r w:rsidR="00971E15">
        <w:fldChar w:fldCharType="end"/>
      </w:r>
      <w:r w:rsidR="00260093">
        <w:t>.</w:t>
      </w:r>
      <w:r w:rsidR="00BF7374">
        <w:t xml:space="preserve"> </w:t>
      </w:r>
      <w:r w:rsidR="009068E9">
        <w:t>Alt</w:t>
      </w:r>
      <w:r w:rsidR="00260093">
        <w:t>hough Al</w:t>
      </w:r>
      <w:r w:rsidR="00260093" w:rsidRPr="001B068F">
        <w:rPr>
          <w:vertAlign w:val="subscript"/>
        </w:rPr>
        <w:t>2</w:t>
      </w:r>
      <w:r w:rsidR="00260093">
        <w:t>O</w:t>
      </w:r>
      <w:r w:rsidR="00260093" w:rsidRPr="001B068F">
        <w:rPr>
          <w:vertAlign w:val="subscript"/>
        </w:rPr>
        <w:t>3</w:t>
      </w:r>
      <w:r w:rsidR="00260093">
        <w:t xml:space="preserve"> is an am</w:t>
      </w:r>
      <w:r w:rsidR="001B068F">
        <w:t>photeric oxide, it will for manganese slags be</w:t>
      </w:r>
      <w:r w:rsidR="009068E9">
        <w:t>have as</w:t>
      </w:r>
      <w:r w:rsidR="001B068F">
        <w:t xml:space="preserve"> an acid</w:t>
      </w:r>
      <w:r w:rsidR="009068E9">
        <w:t>ic</w:t>
      </w:r>
      <w:r w:rsidR="001B068F">
        <w:t xml:space="preserve"> oxide, though less acid in more acid SiMn slags versus more basic FeMn slags</w:t>
      </w:r>
      <w:r w:rsidR="009F3C0B">
        <w:t xml:space="preserve"> </w:t>
      </w:r>
      <w:r w:rsidR="009F3C0B">
        <w:fldChar w:fldCharType="begin"/>
      </w:r>
      <w:r w:rsidR="00C45550">
        <w:instrText xml:space="preserve"> ADDIN ZOTERO_ITEM CSL_CITATION {"citationID":"j3JJXxoH","properties":{"formattedCitation":"\\super [16,20]\\nosupersub{}","plainCitation":"[16,20]","noteIndex":0},"citationItems":[{"id":847,"uris":["http://zotero.org/users/7836746/items/CTTRPLI5"],"uri":["http://zotero.org/users/7836746/items/CTTRPLI5"],"itemData":{"id":847,"type":"paper-conference","event":"INFACON X","event-place":"Cape Town, South Africa","language":"eng","page":"231-238","publisher-place":"Cape Town, South Africa","title":"Silicomanganese Production - Process Understanding","volume":"10","author":[{"family":"Olsen","given":"Sverre E."},{"family":"Tangstad","given":"Merete"}],"issued":{"date-parts":[["2004",2,1]]}}},{"id":1744,"uris":["http://zotero.org/users/7836746/items/CU8KX4A8"],"uri":["http://zotero.org/users/7836746/items/CU8KX4A8"],"itemData":{"id":1744,"type":"paper-conference","event":"VII International Conference on Molten Slags Fluxes and Salts","event-place":"Cape Town, South Africa","publisher":"The Southern African Institute of Mining and Metallurgy","publisher-place":"Cape Town, South Africa","title":"Thermodynamics of the MnO-containing slags and equilibrium relations associated with Mn ferroalloy productions","author":[{"family":"Tang","given":"Kai"},{"family":"Olsen","given":"Sverre E."}],"issued":{"date-parts":[["2004",1,25]]}}}],"schema":"https://github.com/citation-style-language/schema/raw/master/csl-citation.json"} </w:instrText>
      </w:r>
      <w:r w:rsidR="009F3C0B">
        <w:fldChar w:fldCharType="separate"/>
      </w:r>
      <w:r w:rsidR="00C45550" w:rsidRPr="00C45550">
        <w:rPr>
          <w:rFonts w:cs="Times"/>
          <w:vertAlign w:val="superscript"/>
        </w:rPr>
        <w:t>[16,20]</w:t>
      </w:r>
      <w:r w:rsidR="009F3C0B">
        <w:fldChar w:fldCharType="end"/>
      </w:r>
      <w:r w:rsidR="00971E15">
        <w:t>.</w:t>
      </w:r>
      <w:r w:rsidR="00160DBA">
        <w:t xml:space="preserve"> </w:t>
      </w:r>
    </w:p>
    <w:p w14:paraId="52CF71A6" w14:textId="77777777" w:rsidR="004962DF" w:rsidRDefault="004962DF" w:rsidP="004149C9">
      <w:pPr>
        <w:pStyle w:val="BodyText"/>
      </w:pPr>
    </w:p>
    <w:p w14:paraId="1D68B948" w14:textId="549EFFC1" w:rsidR="00160DBA" w:rsidRDefault="00160DBA" w:rsidP="004149C9">
      <w:pPr>
        <w:pStyle w:val="BodyText"/>
      </w:pPr>
      <w:r>
        <w:t xml:space="preserve">For FeMn </w:t>
      </w:r>
      <w:r w:rsidR="004962DF">
        <w:t xml:space="preserve">slags, containing a high amount of </w:t>
      </w:r>
      <w:r w:rsidR="00483773">
        <w:t>MnO, t</w:t>
      </w:r>
      <w:r w:rsidR="00881EE4">
        <w:t>he reduction will start when a liquid phase is present in the material that is above the solidus</w:t>
      </w:r>
      <w:r w:rsidR="001D360F">
        <w:t xml:space="preserve">, represented by the 1306 </w:t>
      </w:r>
      <w:r w:rsidR="001D360F">
        <w:rPr>
          <w:rFonts w:cs="Times"/>
        </w:rPr>
        <w:t>°</w:t>
      </w:r>
      <w:r w:rsidR="001D360F">
        <w:t xml:space="preserve">C horizontal line in </w:t>
      </w:r>
      <w:r w:rsidR="001D360F">
        <w:fldChar w:fldCharType="begin"/>
      </w:r>
      <w:r w:rsidR="001D360F">
        <w:instrText xml:space="preserve"> REF _Ref63930338 \h </w:instrText>
      </w:r>
      <w:r w:rsidR="001D360F">
        <w:fldChar w:fldCharType="separate"/>
      </w:r>
      <w:r w:rsidR="00447A94">
        <w:t xml:space="preserve">Figure </w:t>
      </w:r>
      <w:r w:rsidR="00447A94">
        <w:rPr>
          <w:noProof/>
        </w:rPr>
        <w:t>3</w:t>
      </w:r>
      <w:r w:rsidR="001D360F">
        <w:fldChar w:fldCharType="end"/>
      </w:r>
      <w:r w:rsidR="00881EE4">
        <w:t xml:space="preserve">. </w:t>
      </w:r>
      <w:r w:rsidR="00F015B3">
        <w:t>The reduction may hence st</w:t>
      </w:r>
      <w:r w:rsidR="009E48AA">
        <w:t xml:space="preserve">art </w:t>
      </w:r>
      <w:r w:rsidR="00F015B3">
        <w:t>in the area of 1300</w:t>
      </w:r>
      <w:r w:rsidR="009E48AA">
        <w:t xml:space="preserve"> </w:t>
      </w:r>
      <w:r w:rsidR="009E48AA">
        <w:rPr>
          <w:rFonts w:cs="Times"/>
        </w:rPr>
        <w:t>°</w:t>
      </w:r>
      <w:r w:rsidR="009E48AA">
        <w:t xml:space="preserve">C according </w:t>
      </w:r>
      <w:r w:rsidR="00E61A87">
        <w:t xml:space="preserve">to </w:t>
      </w:r>
      <w:r w:rsidR="009E48AA">
        <w:t xml:space="preserve">the </w:t>
      </w:r>
      <w:r w:rsidR="00E61A87">
        <w:t>equilibrium state</w:t>
      </w:r>
      <w:r w:rsidR="0054596E">
        <w:t xml:space="preserve">. </w:t>
      </w:r>
      <w:r w:rsidR="00645E57">
        <w:t>At this point, the reduction starts and hence it is beli</w:t>
      </w:r>
      <w:r w:rsidR="00F3013C">
        <w:t>e</w:t>
      </w:r>
      <w:r w:rsidR="00645E57">
        <w:t xml:space="preserve">ved that the </w:t>
      </w:r>
      <w:r w:rsidR="00F3013C">
        <w:t xml:space="preserve">endothermic reaction (reaction [1]) will consume </w:t>
      </w:r>
      <w:r w:rsidR="00A9068A">
        <w:t xml:space="preserve">more energy and hence the heating rate will </w:t>
      </w:r>
      <w:r w:rsidR="00196BD0">
        <w:t xml:space="preserve">decrease drastically. The reduction </w:t>
      </w:r>
      <w:r w:rsidR="00EE3A0C">
        <w:t xml:space="preserve">will go </w:t>
      </w:r>
      <w:r w:rsidR="00B620A5">
        <w:t>through a two-phase area,</w:t>
      </w:r>
      <w:r w:rsidR="00EE3A0C">
        <w:t xml:space="preserve"> and the primary slag will consi</w:t>
      </w:r>
      <w:r w:rsidR="00C02C54">
        <w:t>st of</w:t>
      </w:r>
      <w:r w:rsidR="007419DB">
        <w:t xml:space="preserve"> a liquid </w:t>
      </w:r>
      <w:r w:rsidR="009068E9">
        <w:t>with a</w:t>
      </w:r>
      <w:r w:rsidR="007419DB">
        <w:t>solid Mn</w:t>
      </w:r>
      <w:r w:rsidR="00FE4675">
        <w:t>O</w:t>
      </w:r>
      <w:r w:rsidR="007419DB">
        <w:t xml:space="preserve"> phase</w:t>
      </w:r>
      <w:r w:rsidR="00506131">
        <w:t xml:space="preserve"> as seen in </w:t>
      </w:r>
      <w:r w:rsidR="00A97544">
        <w:fldChar w:fldCharType="begin"/>
      </w:r>
      <w:r w:rsidR="00A97544">
        <w:instrText xml:space="preserve"> REF _Ref64396744 \h </w:instrText>
      </w:r>
      <w:r w:rsidR="00A97544">
        <w:fldChar w:fldCharType="separate"/>
      </w:r>
      <w:r w:rsidR="00447A94">
        <w:t xml:space="preserve">Figure </w:t>
      </w:r>
      <w:r w:rsidR="00447A94">
        <w:rPr>
          <w:noProof/>
        </w:rPr>
        <w:t>4</w:t>
      </w:r>
      <w:r w:rsidR="00A97544">
        <w:fldChar w:fldCharType="end"/>
      </w:r>
      <w:r w:rsidR="00C02C54">
        <w:t>. The presence of a solid Mn</w:t>
      </w:r>
      <w:r w:rsidR="00922B9B">
        <w:t>O</w:t>
      </w:r>
      <w:r w:rsidR="00C02C54">
        <w:t xml:space="preserve"> phase </w:t>
      </w:r>
      <w:r w:rsidR="00B620A5">
        <w:t>has two major consequences</w:t>
      </w:r>
      <w:r w:rsidR="009068E9">
        <w:t>;</w:t>
      </w:r>
      <w:r w:rsidR="00A319F9">
        <w:t xml:space="preserve"> first it will have a high impact on the activity of MnO </w:t>
      </w:r>
      <w:r w:rsidR="006C0EAF">
        <w:t>and secondly it will have a large effect on the flow properties</w:t>
      </w:r>
      <w:r w:rsidR="00922B9B">
        <w:t xml:space="preserve"> (</w:t>
      </w:r>
      <w:r w:rsidR="009068E9">
        <w:t xml:space="preserve">i.e. </w:t>
      </w:r>
      <w:r w:rsidR="00922B9B">
        <w:t>viscosity)</w:t>
      </w:r>
      <w:r w:rsidR="006C0EAF">
        <w:t xml:space="preserve"> o</w:t>
      </w:r>
      <w:r w:rsidR="00933BE4">
        <w:t>f</w:t>
      </w:r>
      <w:r w:rsidR="006C0EAF">
        <w:t xml:space="preserve"> the slag. </w:t>
      </w:r>
    </w:p>
    <w:p w14:paraId="26BE3463" w14:textId="77777777" w:rsidR="004B54C6" w:rsidRDefault="004B54C6" w:rsidP="004149C9">
      <w:pPr>
        <w:pStyle w:val="BodyText"/>
      </w:pPr>
    </w:p>
    <w:p w14:paraId="5672C56C" w14:textId="66BE78C6" w:rsidR="00B61764" w:rsidRDefault="00B83772" w:rsidP="00C929DB">
      <w:pPr>
        <w:pStyle w:val="BodyText"/>
        <w:jc w:val="center"/>
      </w:pPr>
      <w:r>
        <w:rPr>
          <w:noProof/>
        </w:rPr>
        <w:drawing>
          <wp:inline distT="0" distB="0" distL="0" distR="0" wp14:anchorId="2A6853B2" wp14:editId="5D35F45C">
            <wp:extent cx="5023565" cy="40468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7429" cy="4058024"/>
                    </a:xfrm>
                    <a:prstGeom prst="rect">
                      <a:avLst/>
                    </a:prstGeom>
                    <a:noFill/>
                  </pic:spPr>
                </pic:pic>
              </a:graphicData>
            </a:graphic>
          </wp:inline>
        </w:drawing>
      </w:r>
    </w:p>
    <w:p w14:paraId="446D3AE8" w14:textId="0305FACE" w:rsidR="00AB2510" w:rsidRDefault="00AB2510" w:rsidP="00AB2510">
      <w:pPr>
        <w:pStyle w:val="Caption"/>
      </w:pPr>
      <w:bookmarkStart w:id="4" w:name="_Ref63930338"/>
      <w:r>
        <w:t xml:space="preserve">Figure </w:t>
      </w:r>
      <w:r>
        <w:fldChar w:fldCharType="begin"/>
      </w:r>
      <w:r>
        <w:instrText xml:space="preserve"> SEQ Figure \* ARABIC </w:instrText>
      </w:r>
      <w:r>
        <w:fldChar w:fldCharType="separate"/>
      </w:r>
      <w:r w:rsidR="00447A94">
        <w:rPr>
          <w:noProof/>
        </w:rPr>
        <w:t>3</w:t>
      </w:r>
      <w:r>
        <w:fldChar w:fldCharType="end"/>
      </w:r>
      <w:bookmarkEnd w:id="4"/>
      <w:r>
        <w:t>. MnO</w:t>
      </w:r>
      <w:r w:rsidR="007174C6">
        <w:t>-SiO</w:t>
      </w:r>
      <w:r w:rsidR="007174C6" w:rsidRPr="007174C6">
        <w:rPr>
          <w:vertAlign w:val="subscript"/>
        </w:rPr>
        <w:t>2</w:t>
      </w:r>
      <w:r w:rsidR="007174C6">
        <w:t xml:space="preserve"> phase diagram</w:t>
      </w:r>
      <w:r w:rsidR="00BE76A1">
        <w:t xml:space="preserve"> indicating the primary slag in Fe</w:t>
      </w:r>
      <w:r w:rsidR="000A574C">
        <w:t>M</w:t>
      </w:r>
      <w:r w:rsidR="00BE76A1">
        <w:t>n and SiMn production, where Mn</w:t>
      </w:r>
      <w:r w:rsidR="000A574C">
        <w:t>O represents the basic oxides of MnO+CaO+MgO and SiO</w:t>
      </w:r>
      <w:r w:rsidR="000A574C" w:rsidRPr="002F0B65">
        <w:rPr>
          <w:vertAlign w:val="subscript"/>
        </w:rPr>
        <w:t>2</w:t>
      </w:r>
      <w:r w:rsidR="000A574C">
        <w:t xml:space="preserve"> represents the acid oxides like </w:t>
      </w:r>
      <w:r w:rsidR="00415185">
        <w:t>SiO</w:t>
      </w:r>
      <w:r w:rsidR="00415185" w:rsidRPr="00415185">
        <w:rPr>
          <w:vertAlign w:val="subscript"/>
        </w:rPr>
        <w:t>2</w:t>
      </w:r>
      <w:r w:rsidR="00415185">
        <w:t>+Al</w:t>
      </w:r>
      <w:r w:rsidR="00415185" w:rsidRPr="00415185">
        <w:rPr>
          <w:vertAlign w:val="subscript"/>
        </w:rPr>
        <w:t>2</w:t>
      </w:r>
      <w:r w:rsidR="00415185">
        <w:t>O</w:t>
      </w:r>
      <w:r w:rsidR="00415185" w:rsidRPr="00415185">
        <w:rPr>
          <w:vertAlign w:val="subscript"/>
        </w:rPr>
        <w:t>3</w:t>
      </w:r>
      <w:r w:rsidR="00415185">
        <w:t>.</w:t>
      </w:r>
    </w:p>
    <w:p w14:paraId="30C559F5" w14:textId="77777777" w:rsidR="00AB2510" w:rsidRDefault="00AB2510" w:rsidP="004149C9">
      <w:pPr>
        <w:pStyle w:val="BodyText"/>
      </w:pPr>
    </w:p>
    <w:p w14:paraId="5EA44CDA" w14:textId="0F5F2444" w:rsidR="00B61764" w:rsidRDefault="008B6708" w:rsidP="00C929DB">
      <w:pPr>
        <w:pStyle w:val="BodyText"/>
        <w:jc w:val="center"/>
      </w:pPr>
      <w:r>
        <w:rPr>
          <w:noProof/>
        </w:rPr>
        <w:lastRenderedPageBreak/>
        <w:drawing>
          <wp:inline distT="0" distB="0" distL="0" distR="0" wp14:anchorId="40C41E64" wp14:editId="201AC422">
            <wp:extent cx="3637741" cy="247650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74153" cy="2501288"/>
                    </a:xfrm>
                    <a:prstGeom prst="rect">
                      <a:avLst/>
                    </a:prstGeom>
                    <a:noFill/>
                  </pic:spPr>
                </pic:pic>
              </a:graphicData>
            </a:graphic>
          </wp:inline>
        </w:drawing>
      </w:r>
    </w:p>
    <w:p w14:paraId="0D73B0CC" w14:textId="72E7679D" w:rsidR="00B61764" w:rsidRDefault="008B6708" w:rsidP="008B6708">
      <w:pPr>
        <w:pStyle w:val="Caption"/>
      </w:pPr>
      <w:bookmarkStart w:id="5" w:name="_Ref64396744"/>
      <w:r>
        <w:t xml:space="preserve">Figure </w:t>
      </w:r>
      <w:r>
        <w:fldChar w:fldCharType="begin"/>
      </w:r>
      <w:r>
        <w:instrText xml:space="preserve"> SEQ Figure \* ARABIC </w:instrText>
      </w:r>
      <w:r>
        <w:fldChar w:fldCharType="separate"/>
      </w:r>
      <w:r w:rsidR="00447A94">
        <w:rPr>
          <w:noProof/>
        </w:rPr>
        <w:t>4</w:t>
      </w:r>
      <w:r>
        <w:fldChar w:fldCharType="end"/>
      </w:r>
      <w:bookmarkEnd w:id="5"/>
      <w:r>
        <w:t xml:space="preserve">. </w:t>
      </w:r>
      <w:r w:rsidR="00D927EC">
        <w:t>Partly reduced FeMn slag containing solid Mn</w:t>
      </w:r>
      <w:r w:rsidR="004A0BAC">
        <w:t>O</w:t>
      </w:r>
      <w:r w:rsidR="00D927EC">
        <w:t xml:space="preserve"> spheres in a liquid phase</w:t>
      </w:r>
      <w:r w:rsidR="00C929DB">
        <w:t xml:space="preserve"> (</w:t>
      </w:r>
      <w:r w:rsidR="00951065">
        <w:t>adapted from</w:t>
      </w:r>
      <w:r w:rsidR="0075079D">
        <w:fldChar w:fldCharType="begin"/>
      </w:r>
      <w:r w:rsidR="00C45550">
        <w:instrText xml:space="preserve"> ADDIN ZOTERO_ITEM CSL_CITATION {"citationID":"Tc3JheIW","properties":{"formattedCitation":"\\super [13]\\nosupersub{}","plainCitation":"[13]","noteIndex":0},"citationItems":[{"id":620,"uris":["http://zotero.org/users/7836746/items/NEUXH7P9"],"uri":["http://zotero.org/users/7836746/items/NEUXH7P9"],"itemData":{"id":620,"type":"thesis","event-place":"Trondheim, Norway","genre":"PhD","language":"eng","number-of-pages":"212","publisher":"NTH","publisher-place":"Trondheim, Norway","title":"The High Carbon Ferromanganese Process - Coke Bed Relations","author":[{"family":"Tangstad","given":"Merete"}],"issued":{"date-parts":[["1996",4]]}}}],"schema":"https://github.com/citation-style-language/schema/raw/master/csl-citation.json"} </w:instrText>
      </w:r>
      <w:r w:rsidR="0075079D">
        <w:fldChar w:fldCharType="separate"/>
      </w:r>
      <w:r w:rsidR="00C45550" w:rsidRPr="00C45550">
        <w:rPr>
          <w:rFonts w:cs="Times"/>
          <w:vertAlign w:val="superscript"/>
        </w:rPr>
        <w:t>[13]</w:t>
      </w:r>
      <w:r w:rsidR="0075079D">
        <w:fldChar w:fldCharType="end"/>
      </w:r>
      <w:r w:rsidR="00C929DB">
        <w:t>)</w:t>
      </w:r>
    </w:p>
    <w:p w14:paraId="5A0FD4EB" w14:textId="77777777" w:rsidR="006176BB" w:rsidRDefault="006176BB" w:rsidP="004149C9">
      <w:pPr>
        <w:pStyle w:val="BodyText"/>
      </w:pPr>
    </w:p>
    <w:p w14:paraId="3166FA41" w14:textId="5196DB39" w:rsidR="006176BB" w:rsidRDefault="00455806" w:rsidP="004149C9">
      <w:pPr>
        <w:pStyle w:val="BodyText"/>
      </w:pPr>
      <w:r>
        <w:rPr>
          <w:noProof/>
        </w:rPr>
        <w:drawing>
          <wp:inline distT="0" distB="0" distL="0" distR="0" wp14:anchorId="5F8F7322" wp14:editId="169948E9">
            <wp:extent cx="5710555" cy="1341946"/>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37678" cy="1371819"/>
                    </a:xfrm>
                    <a:prstGeom prst="rect">
                      <a:avLst/>
                    </a:prstGeom>
                    <a:noFill/>
                  </pic:spPr>
                </pic:pic>
              </a:graphicData>
            </a:graphic>
          </wp:inline>
        </w:drawing>
      </w:r>
    </w:p>
    <w:p w14:paraId="2140AECD" w14:textId="118ED509" w:rsidR="006176BB" w:rsidRDefault="006176BB" w:rsidP="004149C9">
      <w:pPr>
        <w:pStyle w:val="BodyText"/>
      </w:pPr>
    </w:p>
    <w:p w14:paraId="61D285C9" w14:textId="6EA87AA1" w:rsidR="001D4929" w:rsidRDefault="00455806" w:rsidP="008B6319">
      <w:pPr>
        <w:pStyle w:val="Caption"/>
      </w:pPr>
      <w:bookmarkStart w:id="6" w:name="_Ref64396889"/>
      <w:r>
        <w:t xml:space="preserve">Figure </w:t>
      </w:r>
      <w:r>
        <w:fldChar w:fldCharType="begin"/>
      </w:r>
      <w:r>
        <w:instrText xml:space="preserve"> SEQ Figure \* ARABIC </w:instrText>
      </w:r>
      <w:r>
        <w:fldChar w:fldCharType="separate"/>
      </w:r>
      <w:r w:rsidR="00447A94">
        <w:rPr>
          <w:noProof/>
        </w:rPr>
        <w:t>5</w:t>
      </w:r>
      <w:r>
        <w:fldChar w:fldCharType="end"/>
      </w:r>
      <w:bookmarkEnd w:id="6"/>
      <w:r>
        <w:t xml:space="preserve">. </w:t>
      </w:r>
      <w:r w:rsidR="002F352D">
        <w:t>Mn-ore particle being heated in CO gas on a carbon substrate</w:t>
      </w:r>
      <w:r w:rsidR="00D03E2A">
        <w:t>.</w:t>
      </w:r>
    </w:p>
    <w:p w14:paraId="539BE5FC" w14:textId="77777777" w:rsidR="001D4929" w:rsidRDefault="001D4929" w:rsidP="008B6319">
      <w:pPr>
        <w:pStyle w:val="Caption"/>
      </w:pPr>
    </w:p>
    <w:p w14:paraId="439D0053" w14:textId="6487FD97" w:rsidR="00FB5430" w:rsidRPr="006B2738" w:rsidRDefault="00C076FB" w:rsidP="006C3878">
      <w:pPr>
        <w:jc w:val="both"/>
      </w:pPr>
      <w:r>
        <w:t>Even if the slag is par</w:t>
      </w:r>
      <w:r w:rsidR="004D4FB3">
        <w:t>t</w:t>
      </w:r>
      <w:r>
        <w:t>ly molten, it will not be able to flow into a coke</w:t>
      </w:r>
      <w:r w:rsidR="00F25C14">
        <w:t>-</w:t>
      </w:r>
      <w:r>
        <w:t>bed as illustrated</w:t>
      </w:r>
      <w:r w:rsidR="004D4FB3">
        <w:t xml:space="preserve"> by an ore particle being heated and reduced in </w:t>
      </w:r>
      <w:r w:rsidR="004D4FB3">
        <w:fldChar w:fldCharType="begin"/>
      </w:r>
      <w:r w:rsidR="004D4FB3">
        <w:instrText xml:space="preserve"> REF _Ref64396889 \h </w:instrText>
      </w:r>
      <w:r w:rsidR="004D4FB3">
        <w:fldChar w:fldCharType="separate"/>
      </w:r>
      <w:r w:rsidR="00447A94">
        <w:t xml:space="preserve">Figure </w:t>
      </w:r>
      <w:r w:rsidR="00447A94">
        <w:rPr>
          <w:noProof/>
        </w:rPr>
        <w:t>5</w:t>
      </w:r>
      <w:r w:rsidR="004D4FB3">
        <w:fldChar w:fldCharType="end"/>
      </w:r>
      <w:r w:rsidR="00F25C14">
        <w:t xml:space="preserve">. </w:t>
      </w:r>
      <w:r w:rsidR="005A294F" w:rsidRPr="006B2738">
        <w:t xml:space="preserve">The </w:t>
      </w:r>
      <w:r w:rsidR="00F428BC">
        <w:t xml:space="preserve">partly liquid </w:t>
      </w:r>
      <w:r w:rsidR="005A294F" w:rsidRPr="006B2738">
        <w:t>slag will not f</w:t>
      </w:r>
      <w:r w:rsidR="00E70DE1" w:rsidRPr="006B2738">
        <w:t>low into the coke</w:t>
      </w:r>
      <w:r w:rsidR="00620174">
        <w:t xml:space="preserve"> </w:t>
      </w:r>
      <w:r w:rsidR="00E70DE1" w:rsidRPr="006B2738">
        <w:t>bed until it</w:t>
      </w:r>
      <w:r w:rsidR="005A294F" w:rsidRPr="006B2738">
        <w:t xml:space="preserve"> is reduced down to </w:t>
      </w:r>
      <w:r w:rsidR="00A557B3">
        <w:t>the point where no</w:t>
      </w:r>
      <w:r w:rsidR="00A14D0C">
        <w:t xml:space="preserve"> solid MnO is present</w:t>
      </w:r>
      <w:r w:rsidR="005A294F" w:rsidRPr="006B2738">
        <w:t xml:space="preserve">, where the slag viscosity will be at its minimum as </w:t>
      </w:r>
      <w:r w:rsidR="009D572A">
        <w:t>indicated</w:t>
      </w:r>
      <w:r w:rsidR="009D572A" w:rsidRPr="006B2738">
        <w:t xml:space="preserve"> </w:t>
      </w:r>
      <w:r w:rsidR="005A294F" w:rsidRPr="006B2738">
        <w:t xml:space="preserve">in </w:t>
      </w:r>
      <w:r w:rsidR="008B6319" w:rsidRPr="006B2738">
        <w:fldChar w:fldCharType="begin"/>
      </w:r>
      <w:r w:rsidR="008B6319" w:rsidRPr="006B2738">
        <w:instrText xml:space="preserve"> REF _Ref63932369 \h </w:instrText>
      </w:r>
      <w:r w:rsidR="009E77DE" w:rsidRPr="006B2738">
        <w:instrText xml:space="preserve"> \* MERGEFORMAT </w:instrText>
      </w:r>
      <w:r w:rsidR="008B6319" w:rsidRPr="006B2738">
        <w:fldChar w:fldCharType="separate"/>
      </w:r>
      <w:r w:rsidR="00447A94">
        <w:t xml:space="preserve">Figure </w:t>
      </w:r>
      <w:r w:rsidR="00447A94">
        <w:rPr>
          <w:noProof/>
        </w:rPr>
        <w:t>6</w:t>
      </w:r>
      <w:r w:rsidR="008B6319" w:rsidRPr="006B2738">
        <w:fldChar w:fldCharType="end"/>
      </w:r>
      <w:r w:rsidR="008B6319" w:rsidRPr="006B2738">
        <w:t xml:space="preserve"> </w:t>
      </w:r>
      <w:r w:rsidR="000E6349" w:rsidRPr="006B2738">
        <w:t>(left figure)</w:t>
      </w:r>
      <w:r w:rsidR="005A294F" w:rsidRPr="006B2738">
        <w:t>.</w:t>
      </w:r>
      <w:r w:rsidR="000E6349" w:rsidRPr="006B2738">
        <w:t xml:space="preserve"> It must also be mention</w:t>
      </w:r>
      <w:r w:rsidR="0035575A" w:rsidRPr="006B2738">
        <w:t>ed</w:t>
      </w:r>
      <w:r w:rsidR="000E6349" w:rsidRPr="006B2738">
        <w:t xml:space="preserve"> tha</w:t>
      </w:r>
      <w:r w:rsidR="00E70DE1" w:rsidRPr="006B2738">
        <w:t>t in addition to slag viscosity</w:t>
      </w:r>
      <w:r w:rsidR="000E6349" w:rsidRPr="006B2738">
        <w:t xml:space="preserve"> being affected by solid</w:t>
      </w:r>
      <w:r w:rsidR="00316C45">
        <w:t xml:space="preserve"> MnO</w:t>
      </w:r>
      <w:r w:rsidR="000E6349" w:rsidRPr="006B2738">
        <w:t xml:space="preserve"> particles, the size of the coke particles will also affect the flow of the slag into the coke</w:t>
      </w:r>
      <w:r w:rsidR="008E2E0A">
        <w:t xml:space="preserve"> </w:t>
      </w:r>
      <w:r w:rsidR="000E6349" w:rsidRPr="006B2738">
        <w:t xml:space="preserve">bed as seen in </w:t>
      </w:r>
      <w:r w:rsidR="00DC7792" w:rsidRPr="006B2738">
        <w:fldChar w:fldCharType="begin"/>
      </w:r>
      <w:r w:rsidR="00DC7792" w:rsidRPr="006B2738">
        <w:instrText xml:space="preserve"> REF _Ref63932369 \h </w:instrText>
      </w:r>
      <w:r w:rsidR="009E77DE" w:rsidRPr="006B2738">
        <w:instrText xml:space="preserve"> \* MERGEFORMAT </w:instrText>
      </w:r>
      <w:r w:rsidR="00DC7792" w:rsidRPr="006B2738">
        <w:fldChar w:fldCharType="separate"/>
      </w:r>
      <w:r w:rsidR="00447A94">
        <w:t xml:space="preserve">Figure </w:t>
      </w:r>
      <w:r w:rsidR="00447A94">
        <w:rPr>
          <w:noProof/>
        </w:rPr>
        <w:t>6</w:t>
      </w:r>
      <w:r w:rsidR="00DC7792" w:rsidRPr="006B2738">
        <w:fldChar w:fldCharType="end"/>
      </w:r>
      <w:r w:rsidR="003E08CB">
        <w:t xml:space="preserve"> </w:t>
      </w:r>
      <w:r w:rsidR="000E6349" w:rsidRPr="006B2738">
        <w:t>(right picture)</w:t>
      </w:r>
      <w:r w:rsidR="003A3712">
        <w:t xml:space="preserve"> where the reduced slag is lingering on top of the coke particles</w:t>
      </w:r>
      <w:r w:rsidR="000E6349" w:rsidRPr="006B2738">
        <w:t>.</w:t>
      </w:r>
    </w:p>
    <w:p w14:paraId="79224425" w14:textId="49DC2B20" w:rsidR="00FD7EE9" w:rsidRPr="00FB5430" w:rsidRDefault="00DA24A9" w:rsidP="003C257C">
      <w:pPr>
        <w:pStyle w:val="body"/>
        <w:jc w:val="center"/>
        <w:rPr>
          <w:b/>
        </w:rPr>
      </w:pPr>
      <w:r>
        <w:rPr>
          <w:b/>
          <w:noProof/>
        </w:rPr>
        <w:drawing>
          <wp:inline distT="0" distB="0" distL="0" distR="0" wp14:anchorId="2758E692" wp14:editId="6A6E87B5">
            <wp:extent cx="5612765" cy="2441612"/>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9958" cy="2444741"/>
                    </a:xfrm>
                    <a:prstGeom prst="rect">
                      <a:avLst/>
                    </a:prstGeom>
                    <a:noFill/>
                  </pic:spPr>
                </pic:pic>
              </a:graphicData>
            </a:graphic>
          </wp:inline>
        </w:drawing>
      </w:r>
    </w:p>
    <w:p w14:paraId="1A0998F0" w14:textId="72A53F8A" w:rsidR="00FD7EE9" w:rsidRDefault="008B6319" w:rsidP="008B6319">
      <w:pPr>
        <w:pStyle w:val="Caption"/>
      </w:pPr>
      <w:bookmarkStart w:id="7" w:name="_Ref63932369"/>
      <w:r>
        <w:t xml:space="preserve">Figure </w:t>
      </w:r>
      <w:r>
        <w:fldChar w:fldCharType="begin"/>
      </w:r>
      <w:r>
        <w:instrText xml:space="preserve"> SEQ Figure \* ARABIC </w:instrText>
      </w:r>
      <w:r>
        <w:fldChar w:fldCharType="separate"/>
      </w:r>
      <w:r w:rsidR="00447A94">
        <w:rPr>
          <w:noProof/>
        </w:rPr>
        <w:t>6</w:t>
      </w:r>
      <w:r>
        <w:fldChar w:fldCharType="end"/>
      </w:r>
      <w:bookmarkEnd w:id="7"/>
      <w:r w:rsidR="00FD7EE9">
        <w:t xml:space="preserve">. </w:t>
      </w:r>
      <w:r w:rsidR="00805713">
        <w:t xml:space="preserve">FeMn-production: </w:t>
      </w:r>
      <w:r w:rsidR="00FD7EE9">
        <w:t xml:space="preserve">Slag viscosity </w:t>
      </w:r>
      <w:r w:rsidR="000E6349">
        <w:t>during cooling</w:t>
      </w:r>
      <w:r w:rsidR="0009170C">
        <w:t xml:space="preserve"> adapted from </w:t>
      </w:r>
      <w:r w:rsidR="00EF5953">
        <w:t>[1]</w:t>
      </w:r>
      <w:r w:rsidR="000E6349">
        <w:t xml:space="preserve"> (left) and example of reduced slag from Comilog ore at 1600</w:t>
      </w:r>
      <w:r w:rsidR="000E6349">
        <w:rPr>
          <w:rFonts w:ascii="Times New Roman" w:hAnsi="Times New Roman"/>
        </w:rPr>
        <w:t>°</w:t>
      </w:r>
      <w:r w:rsidR="000E6349">
        <w:t>C</w:t>
      </w:r>
      <w:r w:rsidR="0051188E">
        <w:fldChar w:fldCharType="begin"/>
      </w:r>
      <w:r w:rsidR="00C45550">
        <w:instrText xml:space="preserve"> ADDIN ZOTERO_ITEM CSL_CITATION {"citationID":"nUFzUmHV","properties":{"formattedCitation":"\\super [21]\\nosupersub{}","plainCitation":"[21]","noteIndex":0},"citationItems":[{"id":1729,"uris":["http://zotero.org/users/7836746/items/3ESQQEGK"],"uri":["http://zotero.org/users/7836746/items/3ESQQEGK"],"itemData":{"id":1729,"type":"thesis","event-place":"Trondheim, Norway","genre":"Master thesis","language":"eng","publisher":"NTNU","publisher-place":"Trondheim, Norway","title":"Melting and reduction of manganese ore","author":[{"family":"Leroy","given":"Delphine"}],"issued":{"date-parts":[["2007"]]}}}],"schema":"https://github.com/citation-style-language/schema/raw/master/csl-citation.json"} </w:instrText>
      </w:r>
      <w:r w:rsidR="0051188E">
        <w:fldChar w:fldCharType="separate"/>
      </w:r>
      <w:r w:rsidR="00C45550" w:rsidRPr="00C45550">
        <w:rPr>
          <w:rFonts w:cs="Times"/>
          <w:vertAlign w:val="superscript"/>
        </w:rPr>
        <w:t>[21]</w:t>
      </w:r>
      <w:r w:rsidR="0051188E">
        <w:fldChar w:fldCharType="end"/>
      </w:r>
      <w:r w:rsidR="000E6349">
        <w:t xml:space="preserve"> (right)</w:t>
      </w:r>
      <w:r w:rsidR="00FD7EE9">
        <w:t>.</w:t>
      </w:r>
    </w:p>
    <w:p w14:paraId="2843A99F" w14:textId="7C5505F6" w:rsidR="00AF76F9" w:rsidRDefault="00AF76F9" w:rsidP="008B6319">
      <w:pPr>
        <w:pStyle w:val="Caption"/>
      </w:pPr>
    </w:p>
    <w:p w14:paraId="64D2ADE5" w14:textId="00A016E0" w:rsidR="00764CAB" w:rsidRPr="006B2738" w:rsidRDefault="00FB2A4A" w:rsidP="00D4296B">
      <w:pPr>
        <w:jc w:val="both"/>
        <w:rPr>
          <w:szCs w:val="22"/>
        </w:rPr>
      </w:pPr>
      <w:r w:rsidRPr="006C3878">
        <w:t>The phase composition in slags from primary slag composition to tap-slag compositions</w:t>
      </w:r>
      <w:r w:rsidR="00767179" w:rsidRPr="006C3878">
        <w:t xml:space="preserve"> may be </w:t>
      </w:r>
      <w:r w:rsidR="00767179" w:rsidRPr="006C3878">
        <w:lastRenderedPageBreak/>
        <w:t xml:space="preserve">illustrated with the </w:t>
      </w:r>
      <w:r w:rsidR="000726AB" w:rsidRPr="006C3878">
        <w:t>ternary phase diagrams MnO-SiO</w:t>
      </w:r>
      <w:r w:rsidR="000726AB" w:rsidRPr="00CB6BBA">
        <w:rPr>
          <w:vertAlign w:val="subscript"/>
        </w:rPr>
        <w:t>2</w:t>
      </w:r>
      <w:r w:rsidR="000726AB" w:rsidRPr="006C3878">
        <w:t>-Al</w:t>
      </w:r>
      <w:r w:rsidR="00E94CF4" w:rsidRPr="00CB6BBA">
        <w:rPr>
          <w:vertAlign w:val="subscript"/>
        </w:rPr>
        <w:t>2</w:t>
      </w:r>
      <w:r w:rsidR="000726AB" w:rsidRPr="006C3878">
        <w:t>O</w:t>
      </w:r>
      <w:r w:rsidR="000726AB" w:rsidRPr="00CB6BBA">
        <w:rPr>
          <w:vertAlign w:val="subscript"/>
        </w:rPr>
        <w:t>3</w:t>
      </w:r>
      <w:r w:rsidR="000726AB" w:rsidRPr="006C3878">
        <w:t xml:space="preserve"> that represents the Comilog ore, Groote Eyland ore and the Sout</w:t>
      </w:r>
      <w:r w:rsidR="0040723E" w:rsidRPr="006C3878">
        <w:t>h</w:t>
      </w:r>
      <w:r w:rsidR="000726AB" w:rsidRPr="006C3878">
        <w:t>-America</w:t>
      </w:r>
      <w:r w:rsidR="0040723E" w:rsidRPr="006C3878">
        <w:t>n</w:t>
      </w:r>
      <w:r w:rsidR="000726AB" w:rsidRPr="006C3878">
        <w:t xml:space="preserve"> ores</w:t>
      </w:r>
      <w:r w:rsidR="00CD0FF6">
        <w:t>,</w:t>
      </w:r>
      <w:r w:rsidR="0040723E" w:rsidRPr="006C3878">
        <w:t xml:space="preserve"> and the MnO-SiO</w:t>
      </w:r>
      <w:r w:rsidR="0040723E" w:rsidRPr="00ED576F">
        <w:rPr>
          <w:vertAlign w:val="subscript"/>
        </w:rPr>
        <w:t>2</w:t>
      </w:r>
      <w:r w:rsidR="0040723E" w:rsidRPr="006C3878">
        <w:t>-CaO</w:t>
      </w:r>
      <w:r w:rsidR="005107A8" w:rsidRPr="006C3878">
        <w:t xml:space="preserve"> diagram</w:t>
      </w:r>
      <w:r w:rsidR="00CD0FF6">
        <w:t xml:space="preserve"> representing the </w:t>
      </w:r>
      <w:r w:rsidR="00745565">
        <w:t>South-African ores</w:t>
      </w:r>
      <w:r w:rsidR="00743EDA" w:rsidRPr="006C3878">
        <w:t xml:space="preserve">. </w:t>
      </w:r>
      <w:r w:rsidR="00DF5B4E">
        <w:t>While experimental work determining the slag phases exists</w:t>
      </w:r>
      <w:r w:rsidR="00CB6BBA">
        <w:fldChar w:fldCharType="begin"/>
      </w:r>
      <w:r w:rsidR="00C45550">
        <w:instrText xml:space="preserve"> ADDIN ZOTERO_ITEM CSL_CITATION {"citationID":"dGuV0pOy","properties":{"formattedCitation":"\\super [22\\uc0\\u8211{}24]\\nosupersub{}","plainCitation":"[22–24]","noteIndex":0},"citationItems":[{"id":907,"uris":["http://zotero.org/users/7836746/items/BSYEUYCX"],"uri":["http://zotero.org/users/7836746/items/BSYEUYCX"],"itemData":{"id":907,"type":"paper-conference","event":"6th International Conference on Molten Slags, Fluxes and Salts","event-place":"Helsinki, Finland","ISBN":"91-7170-606-2","publisher-place":"Helsinki, Finland","title":"Liquidus Relations of SiMn Slags","author":[{"family":"Rait","given":"Rachel"},{"family":"Olsen","given":"Sverre E."}],"issued":{"date-parts":[["2000",6]]}}},{"id":"7OVWmPdL/aAMgmS5M","uris":["http://zotero.org/users/local/jEzmOlYA/items/CR9963SU"],"uri":["http://zotero.org/users/local/jEzmOlYA/items/CR9963SU"],"itemData":{"id":"7OVWmPdL/aAMgmS5M","type":"article-journal","abstract":"The phase equilibria in the “MnO”–Al2O3 –SiO2 system in equilibrium with metallic alloy have been determined. This paper is the second of two papers presenting research undertaken as part of a broader study on the phase equilibria in the Al2O3–CaO–Li2O–“MnO”–SiO2 multi-component system, representing the major components of the lithium ion battery recycling slag. The experimental procedures involve equilibration of high purity powder mixtures at high temperatures, rapid quenching, and accurate measurement of phase compositions using electron probe micro-analysis. The liquidus surface is determined at temperatures between 1373 K and 1523 K in the tridymite, rhodonite, tephroite, galaxite, spessartine, corundum and Mn-anorthite primary phase fields resulting in an accurate representation of the phase diagram. The system is found to contain three binary peritectics and four binary eutectics, six ternary peritectics and three ternary eutectics.","container-title":"International Journal of Materials Research","DOI":"10.3139/146.111181","ISSN":"2195-8556, 1862-5282","issue":"3","note":"number: 3","page":"225-236","source":"DOI.org (Crossref)","title":"Phase equilibria studies of the “MnO”–Al2O3–SiO2 system in equilibrium with metallic alloy. Part 2: phase equilibria","title-short":"Phase equilibria studies of the “MnO”–Al2O3–SiO2 system in equilibrium with metallic alloy. Part 2","volume":"106","author":[{"family":"Haccuria","given":"Elien"},{"family":"Hayes","given":"Peter C."},{"family":"Jak","given":"Evgueni"}],"issued":{"date-parts":[["2015",3,11]]}}},{"id":"7OVWmPdL/8eJLNsZy","uris":["http://zotero.org/users/local/jEzmOlYA/items/GHASAQM2"],"uri":["http://zotero.org/users/local/jEzmOlYA/items/GHASAQM2"],"itemData":{"id":4173,"type":"article-journal","container-title":"ISIJ International","DOI":"10.2355/isijinternational.46.1594","ISSN":"0915-1559, 1347-5460","issue":"11","journalAbbreviation":"ISIJ Int.","language":"en","note":"number: 11","page":"1594-1602","source":"DOI.org (Crossref)","title":"Phase Equilibria in the System “MnO”–CaO–MgO–SiO2–Al2O3 with Al2O3/SiO2 Weight Ratio of 0.17 and MgO/CaO Weight Ratio of 0.25 at Mn–Si Alloy Saturation","volume":"46","author":[{"family":"Zhao","given":"Baojun"},{"family":"Jak","given":"Eugene"},{"family":"Hayes","given":"Peter C."}],"issued":{"date-parts":[["2006"]]}}}],"schema":"https://github.com/citation-style-language/schema/raw/master/csl-citation.json"} </w:instrText>
      </w:r>
      <w:r w:rsidR="00CB6BBA">
        <w:fldChar w:fldCharType="separate"/>
      </w:r>
      <w:r w:rsidR="00C45550" w:rsidRPr="00C45550">
        <w:rPr>
          <w:rFonts w:cs="Times"/>
          <w:vertAlign w:val="superscript"/>
        </w:rPr>
        <w:t>[22–24]</w:t>
      </w:r>
      <w:r w:rsidR="00CB6BBA">
        <w:fldChar w:fldCharType="end"/>
      </w:r>
      <w:r w:rsidR="00DF5B4E">
        <w:rPr>
          <w:color w:val="000000" w:themeColor="text1"/>
        </w:rPr>
        <w:t xml:space="preserve">, </w:t>
      </w:r>
      <w:r w:rsidR="00826C98" w:rsidRPr="006C3878">
        <w:t>we will</w:t>
      </w:r>
      <w:r w:rsidR="00DF5B4E">
        <w:t xml:space="preserve"> in this paper</w:t>
      </w:r>
      <w:r w:rsidR="00826C98" w:rsidRPr="006C3878">
        <w:t xml:space="preserve"> use </w:t>
      </w:r>
      <w:r w:rsidR="00EF4201" w:rsidRPr="006C3878">
        <w:t>the FactSage databases to illustrate the reduction path</w:t>
      </w:r>
      <w:r w:rsidR="00D20106">
        <w:t>, which equal the basicity line</w:t>
      </w:r>
      <w:r w:rsidR="007B4EEB">
        <w:t>,</w:t>
      </w:r>
      <w:r w:rsidR="00D36772" w:rsidRPr="006C3878">
        <w:t xml:space="preserve"> as shown in </w:t>
      </w:r>
      <w:r w:rsidR="00D20106">
        <w:fldChar w:fldCharType="begin"/>
      </w:r>
      <w:r w:rsidR="00D20106">
        <w:instrText xml:space="preserve"> REF _Ref63933762 \h </w:instrText>
      </w:r>
      <w:r w:rsidR="00D20106">
        <w:fldChar w:fldCharType="separate"/>
      </w:r>
      <w:r w:rsidR="00447A94">
        <w:t xml:space="preserve">Figure </w:t>
      </w:r>
      <w:r w:rsidR="00447A94">
        <w:rPr>
          <w:noProof/>
        </w:rPr>
        <w:t>7</w:t>
      </w:r>
      <w:r w:rsidR="00D20106">
        <w:fldChar w:fldCharType="end"/>
      </w:r>
      <w:r w:rsidR="00D20106">
        <w:t>.</w:t>
      </w:r>
      <w:r w:rsidR="00027D8E">
        <w:t xml:space="preserve"> </w:t>
      </w:r>
      <w:r w:rsidR="00065A37">
        <w:t xml:space="preserve">There may of course be some deviations </w:t>
      </w:r>
      <w:r w:rsidR="00DF5B4E">
        <w:t>between</w:t>
      </w:r>
      <w:r w:rsidR="00F13AC8">
        <w:t xml:space="preserve"> </w:t>
      </w:r>
      <w:r w:rsidR="00065A37">
        <w:t>experimental work and FactSage</w:t>
      </w:r>
      <w:r w:rsidR="00F42A43">
        <w:fldChar w:fldCharType="begin"/>
      </w:r>
      <w:r w:rsidR="00C45550">
        <w:instrText xml:space="preserve"> ADDIN ZOTERO_ITEM CSL_CITATION {"citationID":"1WkL4Q3S","properties":{"formattedCitation":"\\super [23]\\nosupersub{}","plainCitation":"[23]","noteIndex":0},"citationItems":[{"id":"7OVWmPdL/aAMgmS5M","uris":["http://zotero.org/users/local/jEzmOlYA/items/CR9963SU"],"uri":["http://zotero.org/users/local/jEzmOlYA/items/CR9963SU"],"itemData":{"id":4175,"type":"article-journal","abstract":"The phase equilibria in the “MnO”–Al2O3 –SiO2 system in equilibrium with metallic alloy have been determined. This paper is the second of two papers presenting research undertaken as part of a broader study on the phase equilibria in the Al2O3–CaO–Li2O–“MnO”–SiO2 multi-component system, representing the major components of the lithium ion battery recycling slag. The experimental procedures involve equilibration of high purity powder mixtures at high temperatures, rapid quenching, and accurate measurement of phase compositions using electron probe micro-analysis. The liquidus surface is determined at temperatures between 1373 K and 1523 K in the tridymite, rhodonite, tephroite, galaxite, spessartine, corundum and Mn-anorthite primary phase fields resulting in an accurate representation of the phase diagram. The system is found to contain three binary peritectics and four binary eutectics, six ternary peritectics and three ternary eutectics.","container-title":"International Journal of Materials Research","DOI":"10.3139/146.111181","ISSN":"2195-8556, 1862-5282","issue":"3","note":"number: 3","page":"225-236","source":"DOI.org (Crossref)","title":"Phase equilibria studies of the “MnO”–Al2O3–SiO2 system in equilibrium with metallic alloy. Part 2: phase equilibria","title-short":"Phase equilibria studies of the “MnO”–Al2O3–SiO2 system in equilibrium with metallic alloy. Part 2","volume":"106","author":[{"family":"Haccuria","given":"Elien"},{"family":"Hayes","given":"Peter C."},{"family":"Jak","given":"Evgueni"}],"issued":{"date-parts":[["2015",3,11]]}}}],"schema":"https://github.com/citation-style-language/schema/raw/master/csl-citation.json"} </w:instrText>
      </w:r>
      <w:r w:rsidR="00F42A43">
        <w:fldChar w:fldCharType="separate"/>
      </w:r>
      <w:r w:rsidR="00C45550" w:rsidRPr="00C45550">
        <w:rPr>
          <w:rFonts w:cs="Times"/>
          <w:vertAlign w:val="superscript"/>
        </w:rPr>
        <w:t>[23]</w:t>
      </w:r>
      <w:r w:rsidR="00F42A43">
        <w:fldChar w:fldCharType="end"/>
      </w:r>
      <w:r w:rsidR="00DF5B4E">
        <w:t>,</w:t>
      </w:r>
      <w:r w:rsidR="00F42A43">
        <w:t xml:space="preserve"> </w:t>
      </w:r>
      <w:r w:rsidR="00DF5B4E">
        <w:t xml:space="preserve">but the </w:t>
      </w:r>
      <w:r w:rsidR="00F42A43">
        <w:t>overall correlation</w:t>
      </w:r>
      <w:r w:rsidR="00DF5B4E">
        <w:t xml:space="preserve"> is expected to be acce</w:t>
      </w:r>
      <w:r w:rsidR="00F13AC8">
        <w:t>p</w:t>
      </w:r>
      <w:r w:rsidR="00DF5B4E">
        <w:t>table</w:t>
      </w:r>
      <w:r w:rsidR="00F42A43">
        <w:t>.</w:t>
      </w:r>
      <w:r w:rsidR="00417E18" w:rsidRPr="006C3878">
        <w:t xml:space="preserve"> </w:t>
      </w:r>
      <w:r w:rsidR="00462104" w:rsidRPr="006C3878">
        <w:t xml:space="preserve">From </w:t>
      </w:r>
      <w:r w:rsidR="007B4EEB">
        <w:t>the</w:t>
      </w:r>
      <w:r w:rsidR="00462104" w:rsidRPr="006C3878">
        <w:t xml:space="preserve"> </w:t>
      </w:r>
      <w:r w:rsidR="00711DCB">
        <w:fldChar w:fldCharType="begin"/>
      </w:r>
      <w:r w:rsidR="00711DCB">
        <w:instrText xml:space="preserve"> REF _Ref63933762 \h </w:instrText>
      </w:r>
      <w:r w:rsidR="00711DCB">
        <w:fldChar w:fldCharType="separate"/>
      </w:r>
      <w:r w:rsidR="00447A94">
        <w:t xml:space="preserve">Figure </w:t>
      </w:r>
      <w:r w:rsidR="00447A94">
        <w:rPr>
          <w:noProof/>
        </w:rPr>
        <w:t>7</w:t>
      </w:r>
      <w:r w:rsidR="00711DCB">
        <w:fldChar w:fldCharType="end"/>
      </w:r>
      <w:r w:rsidR="00997A74" w:rsidRPr="006C3878">
        <w:t>, the main reduction path seen in the binary MnO-SiO</w:t>
      </w:r>
      <w:r w:rsidR="00997A74" w:rsidRPr="00CC7CCA">
        <w:rPr>
          <w:vertAlign w:val="subscript"/>
        </w:rPr>
        <w:t>2</w:t>
      </w:r>
      <w:r w:rsidR="00997A74" w:rsidRPr="006C3878">
        <w:t xml:space="preserve"> phase diagram</w:t>
      </w:r>
      <w:r w:rsidR="00A33B70" w:rsidRPr="006C3878">
        <w:t xml:space="preserve"> can be found. The high MnO ores will</w:t>
      </w:r>
      <w:r w:rsidR="00EC4DFB">
        <w:t>,</w:t>
      </w:r>
      <w:r w:rsidR="00A33B70" w:rsidRPr="006C3878">
        <w:t xml:space="preserve"> </w:t>
      </w:r>
      <w:r w:rsidR="00D655A1" w:rsidRPr="006C3878">
        <w:t>when enough liquid phase is formed</w:t>
      </w:r>
      <w:r w:rsidR="00EC4DFB">
        <w:t>,</w:t>
      </w:r>
      <w:r w:rsidR="00C31A68" w:rsidRPr="006C3878">
        <w:t xml:space="preserve"> start to reduce in a liquid+solid Mn</w:t>
      </w:r>
      <w:r w:rsidR="00EC4DFB">
        <w:t>O</w:t>
      </w:r>
      <w:r w:rsidR="00C31A68" w:rsidRPr="006C3878">
        <w:t xml:space="preserve"> phase area. As the reduction proceed</w:t>
      </w:r>
      <w:r w:rsidR="00DF5B4E">
        <w:t>s</w:t>
      </w:r>
      <w:r w:rsidR="00C31A68" w:rsidRPr="006C3878">
        <w:t xml:space="preserve"> </w:t>
      </w:r>
      <w:r w:rsidR="00D148DB" w:rsidRPr="006C3878">
        <w:t>to a lower MnO content</w:t>
      </w:r>
      <w:r w:rsidR="00DF5B4E">
        <w:t>,</w:t>
      </w:r>
      <w:r w:rsidR="00D148DB" w:rsidRPr="006C3878">
        <w:t xml:space="preserve"> the solid MnO phase will gradually dissolve </w:t>
      </w:r>
      <w:r w:rsidR="00CC7CCA" w:rsidRPr="006C3878">
        <w:t>until</w:t>
      </w:r>
      <w:r w:rsidR="00D148DB" w:rsidRPr="006C3878">
        <w:t xml:space="preserve"> the </w:t>
      </w:r>
      <w:r w:rsidR="0047726D">
        <w:t>saturation</w:t>
      </w:r>
      <w:r w:rsidR="0047726D" w:rsidRPr="006C3878">
        <w:t xml:space="preserve"> </w:t>
      </w:r>
      <w:r w:rsidR="00D148DB" w:rsidRPr="006C3878">
        <w:t>composition is reached</w:t>
      </w:r>
      <w:r w:rsidR="006C3878">
        <w:rPr>
          <w:szCs w:val="22"/>
        </w:rPr>
        <w:t>.</w:t>
      </w:r>
      <w:r w:rsidR="00CC7CCA">
        <w:rPr>
          <w:szCs w:val="22"/>
        </w:rPr>
        <w:t xml:space="preserve"> It is also seen th</w:t>
      </w:r>
      <w:r w:rsidR="00C87BB3">
        <w:rPr>
          <w:szCs w:val="22"/>
        </w:rPr>
        <w:t xml:space="preserve">at </w:t>
      </w:r>
      <w:r w:rsidR="00A62126">
        <w:rPr>
          <w:szCs w:val="22"/>
        </w:rPr>
        <w:t>thi</w:t>
      </w:r>
      <w:r w:rsidR="006036F7">
        <w:rPr>
          <w:szCs w:val="22"/>
        </w:rPr>
        <w:t>s saturation compostion</w:t>
      </w:r>
      <w:r w:rsidR="00C87BB3">
        <w:rPr>
          <w:szCs w:val="22"/>
        </w:rPr>
        <w:t xml:space="preserve"> will be reached at a lower MnO content</w:t>
      </w:r>
      <w:r w:rsidR="005B3300">
        <w:rPr>
          <w:szCs w:val="22"/>
        </w:rPr>
        <w:t xml:space="preserve"> with higher basicities, which can also be seen </w:t>
      </w:r>
      <w:r w:rsidR="0068132F">
        <w:rPr>
          <w:szCs w:val="22"/>
        </w:rPr>
        <w:t xml:space="preserve">in </w:t>
      </w:r>
      <w:r w:rsidR="00057E69">
        <w:rPr>
          <w:szCs w:val="22"/>
        </w:rPr>
        <w:fldChar w:fldCharType="begin"/>
      </w:r>
      <w:r w:rsidR="00057E69">
        <w:rPr>
          <w:szCs w:val="22"/>
        </w:rPr>
        <w:instrText xml:space="preserve"> REF _Ref63934565 \h </w:instrText>
      </w:r>
      <w:r w:rsidR="00057E69">
        <w:rPr>
          <w:szCs w:val="22"/>
        </w:rPr>
      </w:r>
      <w:r w:rsidR="00057E69">
        <w:rPr>
          <w:szCs w:val="22"/>
        </w:rPr>
        <w:fldChar w:fldCharType="separate"/>
      </w:r>
      <w:r w:rsidR="00447A94">
        <w:t xml:space="preserve">Figure </w:t>
      </w:r>
      <w:r w:rsidR="00447A94">
        <w:rPr>
          <w:noProof/>
        </w:rPr>
        <w:t>8</w:t>
      </w:r>
      <w:r w:rsidR="00057E69">
        <w:rPr>
          <w:szCs w:val="22"/>
        </w:rPr>
        <w:fldChar w:fldCharType="end"/>
      </w:r>
      <w:r w:rsidR="00057E69">
        <w:rPr>
          <w:szCs w:val="22"/>
        </w:rPr>
        <w:t xml:space="preserve">. </w:t>
      </w:r>
      <w:r w:rsidR="0042547B">
        <w:rPr>
          <w:szCs w:val="22"/>
        </w:rPr>
        <w:t xml:space="preserve">As mentioned above, the tap-slag </w:t>
      </w:r>
      <w:r w:rsidR="008D4730">
        <w:rPr>
          <w:szCs w:val="22"/>
        </w:rPr>
        <w:t xml:space="preserve">is quite close to the </w:t>
      </w:r>
      <w:r w:rsidR="006036F7">
        <w:rPr>
          <w:szCs w:val="22"/>
        </w:rPr>
        <w:t xml:space="preserve">saturation </w:t>
      </w:r>
      <w:r w:rsidR="008D4730">
        <w:rPr>
          <w:szCs w:val="22"/>
        </w:rPr>
        <w:t>composition</w:t>
      </w:r>
      <w:r w:rsidR="00DB6082">
        <w:rPr>
          <w:szCs w:val="22"/>
        </w:rPr>
        <w:t xml:space="preserve"> of </w:t>
      </w:r>
      <w:r w:rsidR="008D4730">
        <w:rPr>
          <w:szCs w:val="22"/>
        </w:rPr>
        <w:t xml:space="preserve">around </w:t>
      </w:r>
      <w:r w:rsidR="00D64772">
        <w:rPr>
          <w:szCs w:val="22"/>
        </w:rPr>
        <w:t>30-</w:t>
      </w:r>
      <w:r w:rsidR="008D4730">
        <w:rPr>
          <w:szCs w:val="22"/>
        </w:rPr>
        <w:t>40%MnO for a basicity of 0.</w:t>
      </w:r>
      <w:r w:rsidR="00B121EE">
        <w:rPr>
          <w:szCs w:val="22"/>
        </w:rPr>
        <w:t>7</w:t>
      </w:r>
      <w:r w:rsidR="0016253B">
        <w:rPr>
          <w:szCs w:val="22"/>
        </w:rPr>
        <w:t xml:space="preserve"> and </w:t>
      </w:r>
      <w:r w:rsidR="009E5D3F">
        <w:rPr>
          <w:szCs w:val="22"/>
        </w:rPr>
        <w:t>around 20%MnO at basicities of 1.</w:t>
      </w:r>
      <w:r w:rsidR="00B121EE">
        <w:rPr>
          <w:szCs w:val="22"/>
        </w:rPr>
        <w:t>1</w:t>
      </w:r>
      <w:r w:rsidR="00A3730F">
        <w:rPr>
          <w:szCs w:val="22"/>
        </w:rPr>
        <w:t xml:space="preserve">. </w:t>
      </w:r>
      <w:r w:rsidR="005A3EBB">
        <w:rPr>
          <w:szCs w:val="22"/>
        </w:rPr>
        <w:t xml:space="preserve">This </w:t>
      </w:r>
      <w:r w:rsidR="0051554A">
        <w:rPr>
          <w:szCs w:val="22"/>
        </w:rPr>
        <w:t>is beli</w:t>
      </w:r>
      <w:r w:rsidR="003C425C">
        <w:rPr>
          <w:szCs w:val="22"/>
        </w:rPr>
        <w:t>e</w:t>
      </w:r>
      <w:r w:rsidR="0051554A">
        <w:rPr>
          <w:szCs w:val="22"/>
        </w:rPr>
        <w:t xml:space="preserve">ved to be due to the </w:t>
      </w:r>
      <w:r w:rsidR="007D5A64">
        <w:rPr>
          <w:szCs w:val="22"/>
        </w:rPr>
        <w:t xml:space="preserve">activity of </w:t>
      </w:r>
      <w:r w:rsidR="0051554A">
        <w:rPr>
          <w:szCs w:val="22"/>
        </w:rPr>
        <w:t>MnO</w:t>
      </w:r>
      <w:r w:rsidR="003C425C">
        <w:rPr>
          <w:szCs w:val="22"/>
        </w:rPr>
        <w:t xml:space="preserve">, and the </w:t>
      </w:r>
      <w:r w:rsidR="007D5A64">
        <w:rPr>
          <w:szCs w:val="22"/>
        </w:rPr>
        <w:t>effect the activity of MnO has on the reaction rate</w:t>
      </w:r>
      <w:r w:rsidR="007746F0">
        <w:rPr>
          <w:szCs w:val="22"/>
        </w:rPr>
        <w:t>,</w:t>
      </w:r>
      <w:r w:rsidR="007D5A64">
        <w:rPr>
          <w:szCs w:val="22"/>
        </w:rPr>
        <w:t xml:space="preserve"> as will be discussed later.</w:t>
      </w:r>
    </w:p>
    <w:p w14:paraId="0E7F9C8B" w14:textId="18D971EC" w:rsidR="00500CC2" w:rsidRDefault="001E62C1" w:rsidP="0065704A">
      <w:pPr>
        <w:pStyle w:val="Caption"/>
        <w:jc w:val="center"/>
      </w:pPr>
      <w:r>
        <w:rPr>
          <w:noProof/>
        </w:rPr>
        <w:drawing>
          <wp:inline distT="0" distB="0" distL="0" distR="0" wp14:anchorId="020DE0FA" wp14:editId="764902BD">
            <wp:extent cx="4489135" cy="3708400"/>
            <wp:effectExtent l="0" t="0" r="698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11978" cy="3727270"/>
                    </a:xfrm>
                    <a:prstGeom prst="rect">
                      <a:avLst/>
                    </a:prstGeom>
                    <a:noFill/>
                  </pic:spPr>
                </pic:pic>
              </a:graphicData>
            </a:graphic>
          </wp:inline>
        </w:drawing>
      </w:r>
    </w:p>
    <w:p w14:paraId="149081F2" w14:textId="446D2EC4" w:rsidR="000E18A0" w:rsidRDefault="000E18A0" w:rsidP="000E18A0">
      <w:pPr>
        <w:pStyle w:val="Caption"/>
      </w:pPr>
      <w:bookmarkStart w:id="8" w:name="_Ref63933762"/>
      <w:r>
        <w:t xml:space="preserve">Figure </w:t>
      </w:r>
      <w:r>
        <w:fldChar w:fldCharType="begin"/>
      </w:r>
      <w:r>
        <w:instrText xml:space="preserve"> SEQ Figure \* ARABIC </w:instrText>
      </w:r>
      <w:r>
        <w:fldChar w:fldCharType="separate"/>
      </w:r>
      <w:r w:rsidR="00447A94">
        <w:rPr>
          <w:noProof/>
        </w:rPr>
        <w:t>7</w:t>
      </w:r>
      <w:r>
        <w:fldChar w:fldCharType="end"/>
      </w:r>
      <w:bookmarkEnd w:id="8"/>
      <w:r>
        <w:t xml:space="preserve">. </w:t>
      </w:r>
      <w:r w:rsidR="002E734A">
        <w:t>Liquidus surface of MnO-SiO</w:t>
      </w:r>
      <w:r w:rsidR="002E734A" w:rsidRPr="008F2D8B">
        <w:rPr>
          <w:vertAlign w:val="subscript"/>
        </w:rPr>
        <w:t>2</w:t>
      </w:r>
      <w:r w:rsidR="002E734A">
        <w:t>-Al</w:t>
      </w:r>
      <w:r w:rsidR="002E734A" w:rsidRPr="008F2D8B">
        <w:rPr>
          <w:vertAlign w:val="subscript"/>
        </w:rPr>
        <w:t>2</w:t>
      </w:r>
      <w:r w:rsidR="002E734A">
        <w:t>O</w:t>
      </w:r>
      <w:r w:rsidR="002E734A" w:rsidRPr="008F2D8B">
        <w:rPr>
          <w:vertAlign w:val="subscript"/>
        </w:rPr>
        <w:t>3</w:t>
      </w:r>
      <w:r w:rsidR="002E734A">
        <w:t>-CaO-MgO (A/S=0.8, C/M=7) slags calculated by FactSage software package. The basicity line of 0.8 is indicated</w:t>
      </w:r>
      <w:r w:rsidR="00117626">
        <w:t>.</w:t>
      </w:r>
    </w:p>
    <w:p w14:paraId="4AD41AD4" w14:textId="4616028B" w:rsidR="006C3878" w:rsidRDefault="006C3878" w:rsidP="000E18A0">
      <w:pPr>
        <w:pStyle w:val="Caption"/>
      </w:pPr>
    </w:p>
    <w:p w14:paraId="2457D127" w14:textId="27100115" w:rsidR="006C3878" w:rsidRDefault="006C3878" w:rsidP="000E18A0">
      <w:pPr>
        <w:pStyle w:val="Caption"/>
        <w:rPr>
          <w:sz w:val="22"/>
          <w:szCs w:val="22"/>
        </w:rPr>
      </w:pPr>
    </w:p>
    <w:p w14:paraId="2C065367" w14:textId="09BA68EB" w:rsidR="00D4296B" w:rsidRDefault="00D4296B" w:rsidP="000E18A0">
      <w:pPr>
        <w:pStyle w:val="Caption"/>
        <w:rPr>
          <w:sz w:val="22"/>
          <w:szCs w:val="22"/>
        </w:rPr>
      </w:pPr>
    </w:p>
    <w:p w14:paraId="4F57B252" w14:textId="6D72462A" w:rsidR="00D4296B" w:rsidRDefault="00381FB6" w:rsidP="00407BE4">
      <w:pPr>
        <w:pStyle w:val="Caption"/>
        <w:jc w:val="center"/>
        <w:rPr>
          <w:sz w:val="22"/>
          <w:szCs w:val="22"/>
        </w:rPr>
      </w:pPr>
      <w:r w:rsidRPr="00381FB6">
        <w:rPr>
          <w:noProof/>
          <w:sz w:val="22"/>
          <w:szCs w:val="22"/>
        </w:rPr>
        <w:lastRenderedPageBreak/>
        <w:drawing>
          <wp:inline distT="0" distB="0" distL="0" distR="0" wp14:anchorId="53FAB171" wp14:editId="3B10ABB3">
            <wp:extent cx="4422140" cy="3354705"/>
            <wp:effectExtent l="0" t="0" r="0" b="0"/>
            <wp:docPr id="23" name="Picture 5">
              <a:extLst xmlns:a="http://schemas.openxmlformats.org/drawingml/2006/main">
                <a:ext uri="{FF2B5EF4-FFF2-40B4-BE49-F238E27FC236}">
                  <a16:creationId xmlns:a16="http://schemas.microsoft.com/office/drawing/2014/main" id="{C263B023-A4A3-4FB8-81DE-3E8E5543AAFB}"/>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C263B023-A4A3-4FB8-81DE-3E8E5543AAFB}"/>
                        </a:ext>
                      </a:extLst>
                    </pic:cNvPr>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22140" cy="3354705"/>
                    </a:xfrm>
                    <a:prstGeom prst="rect">
                      <a:avLst/>
                    </a:prstGeom>
                    <a:noFill/>
                  </pic:spPr>
                </pic:pic>
              </a:graphicData>
            </a:graphic>
          </wp:inline>
        </w:drawing>
      </w:r>
    </w:p>
    <w:p w14:paraId="28AE208E" w14:textId="43265114" w:rsidR="00624F50" w:rsidRDefault="00624F50" w:rsidP="00624F50">
      <w:pPr>
        <w:pStyle w:val="Caption"/>
        <w:rPr>
          <w:sz w:val="22"/>
          <w:szCs w:val="22"/>
        </w:rPr>
      </w:pPr>
      <w:bookmarkStart w:id="9" w:name="_Ref63934565"/>
      <w:r>
        <w:t xml:space="preserve">Figure </w:t>
      </w:r>
      <w:r>
        <w:fldChar w:fldCharType="begin"/>
      </w:r>
      <w:r>
        <w:instrText xml:space="preserve"> SEQ Figure \* ARABIC </w:instrText>
      </w:r>
      <w:r>
        <w:fldChar w:fldCharType="separate"/>
      </w:r>
      <w:r w:rsidR="00447A94">
        <w:rPr>
          <w:noProof/>
        </w:rPr>
        <w:t>8</w:t>
      </w:r>
      <w:r>
        <w:fldChar w:fldCharType="end"/>
      </w:r>
      <w:bookmarkEnd w:id="9"/>
      <w:r>
        <w:t xml:space="preserve">. </w:t>
      </w:r>
      <w:r w:rsidR="00E23073">
        <w:t>Liquidus content of MnO versus slag basicity in the MnO-SiO</w:t>
      </w:r>
      <w:r w:rsidR="00E23073" w:rsidRPr="002326D5">
        <w:rPr>
          <w:vertAlign w:val="subscript"/>
        </w:rPr>
        <w:t>2</w:t>
      </w:r>
      <w:r w:rsidR="00E23073">
        <w:t>-CaO-Al</w:t>
      </w:r>
      <w:r w:rsidR="00E23073" w:rsidRPr="002326D5">
        <w:rPr>
          <w:vertAlign w:val="subscript"/>
        </w:rPr>
        <w:t>2</w:t>
      </w:r>
      <w:r w:rsidR="00E23073">
        <w:t>O</w:t>
      </w:r>
      <w:r w:rsidR="00E23073" w:rsidRPr="002326D5">
        <w:rPr>
          <w:vertAlign w:val="subscript"/>
        </w:rPr>
        <w:t>3</w:t>
      </w:r>
      <w:r w:rsidR="00E23073">
        <w:t>-5%MgO (Al</w:t>
      </w:r>
      <w:r w:rsidR="00E23073" w:rsidRPr="002326D5">
        <w:rPr>
          <w:vertAlign w:val="subscript"/>
        </w:rPr>
        <w:t>2</w:t>
      </w:r>
      <w:r w:rsidR="00E23073">
        <w:t>O</w:t>
      </w:r>
      <w:r w:rsidR="00E23073" w:rsidRPr="002326D5">
        <w:rPr>
          <w:vertAlign w:val="subscript"/>
        </w:rPr>
        <w:t>3</w:t>
      </w:r>
      <w:r w:rsidR="00E23073">
        <w:t>/SiO</w:t>
      </w:r>
      <w:r w:rsidR="00E23073" w:rsidRPr="002326D5">
        <w:rPr>
          <w:vertAlign w:val="subscript"/>
        </w:rPr>
        <w:t>2</w:t>
      </w:r>
      <w:r w:rsidR="00E23073">
        <w:t>=0.57)</w:t>
      </w:r>
      <w:r w:rsidR="00387DAF">
        <w:t>.</w:t>
      </w:r>
    </w:p>
    <w:p w14:paraId="09B44906" w14:textId="64621091" w:rsidR="00D4296B" w:rsidRDefault="00D4296B" w:rsidP="000E18A0">
      <w:pPr>
        <w:pStyle w:val="Caption"/>
        <w:rPr>
          <w:sz w:val="22"/>
          <w:szCs w:val="22"/>
        </w:rPr>
      </w:pPr>
    </w:p>
    <w:p w14:paraId="21227D05" w14:textId="2C86AA60" w:rsidR="00D4296B" w:rsidRDefault="003B291A" w:rsidP="00E77D7D">
      <w:pPr>
        <w:jc w:val="both"/>
      </w:pPr>
      <w:r>
        <w:t xml:space="preserve">Depending on the </w:t>
      </w:r>
      <w:r w:rsidR="00BD7EE2">
        <w:t xml:space="preserve">mineralogy and distribution of </w:t>
      </w:r>
      <w:r w:rsidR="0037742E">
        <w:t xml:space="preserve">minerals in the original ores, the </w:t>
      </w:r>
      <w:r w:rsidR="00587F6F">
        <w:t>raw materials wil</w:t>
      </w:r>
      <w:r w:rsidR="004C2C64">
        <w:t>l</w:t>
      </w:r>
      <w:r w:rsidR="00587F6F">
        <w:t xml:space="preserve"> not always behave close to t</w:t>
      </w:r>
      <w:r w:rsidR="00587991">
        <w:t xml:space="preserve">he equilibrium state given by the phase diagrams. A large effort has hence been done to </w:t>
      </w:r>
      <w:r w:rsidR="00B63BEE">
        <w:t>find the melting behaviour of the ores</w:t>
      </w:r>
      <w:r w:rsidR="00320205">
        <w:t xml:space="preserve"> under a certain heating rate with carbon present</w:t>
      </w:r>
      <w:r w:rsidR="00B63BEE">
        <w:t>, that is when it starts to soften</w:t>
      </w:r>
      <w:r w:rsidR="00E93375">
        <w:t>, also called initial melting</w:t>
      </w:r>
      <w:r w:rsidR="00996EF3">
        <w:t>, when it melts</w:t>
      </w:r>
      <w:r w:rsidR="00F30C94">
        <w:t xml:space="preserve">, and when it is </w:t>
      </w:r>
      <w:r w:rsidR="00955BA8">
        <w:t>completely molten</w:t>
      </w:r>
      <w:r w:rsidR="00F30C94">
        <w:t xml:space="preserve"> (</w:t>
      </w:r>
      <w:r w:rsidR="00955BA8">
        <w:t xml:space="preserve">i.e </w:t>
      </w:r>
      <w:r w:rsidR="00F30C94">
        <w:t>the liquid</w:t>
      </w:r>
      <w:r w:rsidR="00320205">
        <w:t xml:space="preserve">us is </w:t>
      </w:r>
      <w:r w:rsidR="000369B1">
        <w:t xml:space="preserve">obtained either due to a high temperature and/or to a low MnO </w:t>
      </w:r>
      <w:r w:rsidR="000369B1" w:rsidRPr="00A36804">
        <w:t>content</w:t>
      </w:r>
      <w:r w:rsidR="009412D8">
        <w:fldChar w:fldCharType="begin"/>
      </w:r>
      <w:r w:rsidR="00C45550">
        <w:instrText xml:space="preserve"> ADDIN ZOTERO_ITEM CSL_CITATION {"citationID":"4G4YBirh","properties":{"formattedCitation":"\\super [3,6,19,25\\uc0\\u8211{}31]\\nosupersub{}","plainCitation":"[3,6,19,25–31]","noteIndex":0},"citationItems":[{"id":873,"uris":["http://zotero.org/users/7836746/items/H2B8LU88"],"uri":["http://zotero.org/users/7836746/items/H2B8LU88"],"itemData":{"id":873,"type":"paper-conference","abstract":"The gas/solid reactions in ferromanganese submerged arc furnaces (SAF) are important to\nthe production process. The region where these reactions occur is known as pre-reduction zone.\nThe gas permeability of the charge in the pre-reduction zone is the key factor affecting stable\noperation of the furnace. In order to evaporate water and achieve a high degree of pre-reduction,\nthe gas permeability of the burden has to be high.\nAgglomeration of charge particles in the pre-reduction zone is one of the reasons for\ndecreasing of gas permeability. Different mechanisms of agglomerate formation can take a place in\nthe furnace. These mechanisms, their effect and relevance to agglomeration of the charge were\nthoroughly studied based on the charge samples taken from industrial SiMn and FeMnfurnaces.","event":"INFACON XIII","event-place":"Almaty, Kazakhstan","page":"185-194","publisher-place":"Almaty, Kazakhstan","title":"Agglomeration of Charge in Ferromanganese Submerged Arc Furnaces","URL":"https://www.pyrometallurgy.co.za/InfaconXIII/0185-Slizovskiy.pdf","author":[{"family":"Slizovskiy","given":"Dmitry"},{"family":"Tangstad","given":"Merete"}],"issued":{"date-parts":[["2013",6,9]]}}},{"id":"7OVWmPdL/diE0HLjU","uris":["http://zotero.org/users/local/jEzmOlYA/items/R5R8SS6Q"],"uri":["http://zotero.org/users/local/jEzmOlYA/items/R5R8SS6Q"],"itemData":{"id":"7OVWmPdL/diE0HLjU","type":"chapter","container-title":"7th International Symposium on High-Temperature Metallurgical Processing","event-place":"Cham","ISBN":"978-3-319-48617-8","language":"en","note":"DOI: 10.1007/978-3-319-48093-0_23","page":"181-188","publisher":"Springer International Publishing","publisher-place":"Cham","source":"DOI.org (Crossref)","title":"Production of FeMn Alloys with Heat Treated Mn-Nodules","URL":"http://link.springer.com/10.1007/978-3-319-48093-0_23","author":[{"family":"Tangstad","given":"Merete"},{"family":"Ringdalen","given":"Eli"},{"family":"Manilla","given":"Edmundo"},{"family":"Davila","given":"Daniel"}],"editor":[{"family":"Hwang","given":"Jiann-Yang"},{"family":"Jiang","given":"Tao"},{"family":"Pistorius","given":"P. Chris"},{"family":"Alvear F.","given":"Gerardo R. F."},{"family":"Yücel","given":"Onuralp"},{"family":"Cai","given":"Liyuan"},{"family":"Zhao","given":"Baojun"},{"family":"Gregurek","given":"Dean"},{"family":"Seshadri","given":"Varadarajan"}],"accessed":{"date-parts":[["2021",2,15]]},"issued":{"date-parts":[["2016"]]}}},{"id":874,"uris":["http://zotero.org/users/7836746/items/F7ZME52B"],"uri":["http://zotero.org/users/7836746/items/F7ZME52B"],"itemData":{"id":874,"type":"paper-conference","abstract":"Production of SiMn has been studied by 3 experiments in a 150 kW pilot scale submerged arc\n(SAF) furnace. Two of the experiments were with sinter form Carajas ore as raw material while the\nthird experiment was with a 40160 mixture of sinter from Carajas ore and ore from Assmang. Alloy\nproduced in the two first experiments had a lower Si- content than alloy from the experiment where\nAssmang ore was mixed with Carajas sinter. Measurements of melting properties of the Mn-sources\nshowed that the sinter melted at a lower temperature than the Assmang ore. This is believed to\ncontribute to the lower % Si in alloy produced by sinter.","event":"INFACON XIII","event-place":"Almaty, Kazakhstan","page":"195-206","publisher-place":"Almaty, Kazakhstan","title":"Study of SiMn production in pilot scale experiments - comparison of Carajas sinter and Assmang ore","author":[{"family":"Ringdalen","given":"Eli"},{"family":"Tangstad","given":"Merete"}],"issued":{"date-parts":[["2013",6,9]]}}},{"id":2451,"uris":["http://zotero.org/users/7836746/items/CKZCK6Y2"],"uri":["http://zotero.org/users/7836746/items/CKZCK6Y2"],"itemData":{"id":2451,"type":"chapter","container-title":"Proceedings of the VIII International Conference on Molten Slags, Fluxes and Salts: 18 - 21 January 2009, Santiago, Chile","edition":"1. ed","event-place":"Santiago","ISBN":"978-956-8504-20-5","language":"eng","note":"event: International Conference on Molten Slags, Fluxes and Salts\nOCLC: 552239377","publisher":"GECAMIN","publisher-place":"Santiago","source":"Gemeinsamer Bibliotheksverbund ISBN","title":"Initial melting and Reduction of Ore and Fluxes at the Top of the Coke Bed during SiMn-production","editor":[{"family":"Sanchez","given":"Mario"},{"family":"Universidad de Concepción","given":""}],"author":[{"family":"Ringdalen","given":"Eli"},{"family":"Tangstad","given":"Merete"},{"family":"Gaal","given":"Sean"}],"issued":{"date-parts":[["2009"]]}}},{"id":863,"uris":["http://zotero.org/users/7836746/items/T9FPRNGJ"],"uri":["http://zotero.org/users/7836746/items/T9FPRNGJ"],"itemData":{"id":863,"type":"paper-conference","abstract":"Manganese ore fines cannot be added to the submerged arc furnace directly as they will\nprevent even gas flow through the burden. Low gas permeability in the burden will lower the degree\nof pre-reduction of ore and subsequently increase the carbon and energy consumption of the\nprocess. In addition, it is a potential hazard In order to utilize manganese ore fines in the furnace\nthey are agglomerated into sinter, pellet or briquettes. In this -work the melting and reduction\nproperties of sinter and pellets have been investigated. The effect of adding.fluxes such as dolomite\nand quartz has also been investigated. Results show that an increased content of acid oxides willlower the melting point and subsequently increase the reduction rate.","event":"INFACON XIII","event-place":"Almaty, Kazakhstan","language":"eng","page":"137-148","publisher-place":"Almaty, Kazakhstan","title":"Melting and Reduction of Manganese Sinter and Pellets","author":[{"family":"Brynjulfsen","given":"Thomas"},{"family":"Tangstad","given":"Merete"}],"issued":{"date-parts":[["2013",6,9]]}}},{"id":"7OVWmPdL/DbVXvYfV","uris":["http://zotero.org/users/local/jEzmOlYA/items/26W8HNNE"],"uri":["http://zotero.org/users/local/jEzmOlYA/items/26W8HNNE"],"itemData":{"id":4143,"type":"paper-conference","container-title":"MANGANESE FUNDAMENTALS","event":"INFACON XIII","event-place":"Almaty, Kazakhstan","page":"553-566","publisher-place":"Almaty, Kazakhstan","title":"Properties of Nchwaning and Gloria Ore in the Production of Mn Ferro-alloys","URL":"https://www.pyrometallurgy.co.za/InfaconXIII/0553-Visser.pdf","author":[{"family":"Visser","given":"Marius"},{"family":"Smith","given":"Herman"},{"family":"Ringdalen","given":"Eli"},{"family":"Tangstad","given":"Merete"}],"issued":{"date-parts":[["2013",6]]}}},{"id":881,"uris":["http://zotero.org/users/7836746/items/I8F2Z6LB"],"uri":["http://zotero.org/users/7836746/items/I8F2Z6LB"],"itemData":{"id":881,"type":"paper-conference","container-title":"FUNDAMENTALS, THEORY","event":"INFACON XIV","event-place":"Kiev, Ukraine","language":"eng","publisher-place":"Kiev, Ukraine","title":"Melting Behaviour of Mn sources - effect on furnace performance","author":[{"family":"Ringdalen","given":"Eli"},{"family":"Tangstad","given":"Merete"},{"family":"Brynjulfsen","given":"Thomas"}],"issued":{"date-parts":[["2015",6,1]]}}},{"id":3725,"uris":["http://zotero.org/groups/2907720/items/U72Z6UX6"],"uri":["http://zotero.org/groups/2907720/items/U72Z6UX6"],"itemData":{"id":3725,"type":"paper-conference","container-title":"INFACON XII","event-place":"Helsinki, Finland","language":"en","page":"439-448","publisher-place":"Helsinki, Finland","title":"Properties of Manganese Ores and their Change in the Process of Calcination","author":[{"family":"Sorensen","given":"Bjørn"},{"family":"Gaal","given":"Sean"},{"family":"Ringdalen","given":"Eli"},{"family":"Tangstad","given":"Merete"},{"family":"Kononov","given":"Ring"},{"family":"Ostrovski","given":"Oleg"}],"issued":{"date-parts":[["2010",6,6]]}}},{"id":"7OVWmPdL/lCEgSUVS","uris":["http://zotero.org/users/local/jEzmOlYA/items/NFQFZJIR"],"uri":["http://zotero.org/users/local/jEzmOlYA/items/NFQFZJIR"],"itemData":{"id":5214,"type":"chapter","container-title":"Characterization of Minerals, Metals, and Materials","event-place":"Hoboken, NJ, USA","ISBN":"978-1-118-37130-5","note":"DOI: 10.1002/9781118371305.ch18","page":"147-154","publisher":"John Wiley &amp; Sons, Inc.","publisher-place":"Hoboken, NJ, USA","source":"DOI.org (Crossref)","title":"Melting and Reduction of Manganese Sinter with Fluxes","URL":"http://doi.wiley.com/10.1002/9781118371305.ch18","editor":[{"family":"Hwang","given":"Jiann-Yang"},{"family":"Monteiro","given":"S.N."},{"family":"Bai","given":"Chen-Guang"},{"family":"Carpenter","given":"John"},{"family":"Cai","given":"Mingdong"},{"family":"Firrao","given":"Donato"},{"family":"Kim","given":"Byoung-Gon"}],"author":[{"family":"Brynjulfsen","given":"Thomas"},{"family":"Tangstad","given":"Merete"}],"accessed":{"date-parts":[["2021",2,16]]},"issued":{"date-parts":[["2012",5,15]]}}},{"id":139,"uris":["http://zotero.org/users/7836746/items/JJRL4DJP"],"uri":["http://zotero.org/users/7836746/items/JJRL4DJP"],"itemData":{"id":139,"type":"article-journal","language":"en","page":"8","source":"Zotero","title":"Melting temperatures of ore for ferromanganese production","author":[{"family":"Slizovskiy","given":"Dmitry"},{"family":"Tangstad","given":"Merete"},{"family":"Wasbø","given":"Stein"}],"issued":{"date-parts":[["2021"]],"season":"unpublished research"}}}],"schema":"https://github.com/citation-style-language/schema/raw/master/csl-citation.json"} </w:instrText>
      </w:r>
      <w:r w:rsidR="009412D8">
        <w:fldChar w:fldCharType="separate"/>
      </w:r>
      <w:r w:rsidR="00C45550" w:rsidRPr="00C45550">
        <w:rPr>
          <w:rFonts w:cs="Times"/>
          <w:vertAlign w:val="superscript"/>
        </w:rPr>
        <w:t>[3,6,19,25–31]</w:t>
      </w:r>
      <w:r w:rsidR="009412D8">
        <w:fldChar w:fldCharType="end"/>
      </w:r>
      <w:r w:rsidR="00955BA8">
        <w:t>).</w:t>
      </w:r>
      <w:r w:rsidR="001946A3">
        <w:t xml:space="preserve"> These st</w:t>
      </w:r>
      <w:r w:rsidR="00955BA8">
        <w:t>ages</w:t>
      </w:r>
      <w:r w:rsidR="008E0CC2">
        <w:t xml:space="preserve"> represent the steps an ore particle experiences </w:t>
      </w:r>
      <w:r w:rsidR="005A16F7">
        <w:t>in the Submerged Arc Furnace</w:t>
      </w:r>
      <w:r w:rsidR="009615B9">
        <w:t xml:space="preserve"> and are illustrated in </w:t>
      </w:r>
      <w:r w:rsidR="00583A46">
        <w:fldChar w:fldCharType="begin"/>
      </w:r>
      <w:r w:rsidR="00583A46">
        <w:instrText xml:space="preserve"> REF _Ref64396889 \h </w:instrText>
      </w:r>
      <w:r w:rsidR="00583A46">
        <w:fldChar w:fldCharType="separate"/>
      </w:r>
      <w:r w:rsidR="00447A94">
        <w:t xml:space="preserve">Figure </w:t>
      </w:r>
      <w:r w:rsidR="00447A94">
        <w:rPr>
          <w:noProof/>
        </w:rPr>
        <w:t>5</w:t>
      </w:r>
      <w:r w:rsidR="00583A46">
        <w:fldChar w:fldCharType="end"/>
      </w:r>
      <w:r w:rsidR="005A16F7">
        <w:t>.</w:t>
      </w:r>
      <w:r w:rsidR="00223543">
        <w:t xml:space="preserve"> </w:t>
      </w:r>
      <w:r w:rsidR="002C4C7E">
        <w:t>While</w:t>
      </w:r>
      <w:r w:rsidR="00223543">
        <w:t xml:space="preserve"> large variation</w:t>
      </w:r>
      <w:r w:rsidR="002C4C7E">
        <w:t xml:space="preserve"> exists</w:t>
      </w:r>
      <w:r w:rsidR="00223543">
        <w:t xml:space="preserve"> in the results</w:t>
      </w:r>
      <w:r w:rsidR="006D30B3">
        <w:t>,</w:t>
      </w:r>
      <w:r w:rsidR="00223543">
        <w:t xml:space="preserve"> the</w:t>
      </w:r>
      <w:r w:rsidR="002C4C7E">
        <w:t xml:space="preserve"> main trend</w:t>
      </w:r>
      <w:r w:rsidR="00223543">
        <w:t xml:space="preserve"> is </w:t>
      </w:r>
      <w:r w:rsidR="00736CDF">
        <w:t>that more acid materials will produce a larger amount of liquid phase at a lower temperatures</w:t>
      </w:r>
      <w:r w:rsidR="002C4C7E">
        <w:t>,</w:t>
      </w:r>
      <w:r w:rsidR="006D30B3">
        <w:t xml:space="preserve"> in agreement with the </w:t>
      </w:r>
      <w:r w:rsidR="000A6558">
        <w:t>phase diagrams already discussed.</w:t>
      </w:r>
      <w:r w:rsidR="007A3979">
        <w:t xml:space="preserve"> The materials will also produce a larger am</w:t>
      </w:r>
      <w:r w:rsidR="00005451">
        <w:t>ount of liquid phase at low temperatures when it has been heat-treated at high tempera</w:t>
      </w:r>
      <w:r w:rsidR="000F5810">
        <w:t xml:space="preserve">tures. This can be explained </w:t>
      </w:r>
      <w:r w:rsidR="003C16E6">
        <w:t>by</w:t>
      </w:r>
      <w:r w:rsidR="000F5810">
        <w:t xml:space="preserve"> the basic and acid </w:t>
      </w:r>
      <w:r w:rsidR="006D0846">
        <w:t>minerals</w:t>
      </w:r>
      <w:r w:rsidR="00346C71">
        <w:t xml:space="preserve"> mixed in an ore</w:t>
      </w:r>
      <w:r w:rsidR="000F5810">
        <w:t xml:space="preserve"> has dissolved into sil</w:t>
      </w:r>
      <w:r w:rsidR="00E77D7D">
        <w:t>i</w:t>
      </w:r>
      <w:r w:rsidR="000F5810">
        <w:t>cate</w:t>
      </w:r>
      <w:r w:rsidR="00E77D7D">
        <w:t xml:space="preserve"> phases when heat-treated and will hence melt at lower temperatures.</w:t>
      </w:r>
      <w:r w:rsidR="00346C71">
        <w:t xml:space="preserve"> </w:t>
      </w:r>
      <w:r w:rsidR="005D21BD">
        <w:t xml:space="preserve">To exemplify this according to </w:t>
      </w:r>
      <w:r w:rsidR="005D21BD">
        <w:fldChar w:fldCharType="begin"/>
      </w:r>
      <w:r w:rsidR="005D21BD">
        <w:instrText xml:space="preserve"> REF _Ref63930338 \h </w:instrText>
      </w:r>
      <w:r w:rsidR="005D21BD">
        <w:fldChar w:fldCharType="separate"/>
      </w:r>
      <w:r w:rsidR="00447A94">
        <w:t xml:space="preserve">Figure </w:t>
      </w:r>
      <w:r w:rsidR="00447A94">
        <w:rPr>
          <w:noProof/>
        </w:rPr>
        <w:t>3</w:t>
      </w:r>
      <w:r w:rsidR="005D21BD">
        <w:fldChar w:fldCharType="end"/>
      </w:r>
      <w:r w:rsidR="0023529E">
        <w:t xml:space="preserve"> for a constant heating rate</w:t>
      </w:r>
      <w:r w:rsidR="0059265B">
        <w:t xml:space="preserve">: </w:t>
      </w:r>
      <w:r w:rsidR="009D0490">
        <w:t>if a pre</w:t>
      </w:r>
      <w:r w:rsidR="00011EFA">
        <w:t>-</w:t>
      </w:r>
      <w:r w:rsidR="009D0490">
        <w:t xml:space="preserve">reduced ore contains the two individual phases MnO, with a melting point above 1800 </w:t>
      </w:r>
      <w:r w:rsidR="009D0490">
        <w:rPr>
          <w:rFonts w:cs="Times"/>
        </w:rPr>
        <w:t>°</w:t>
      </w:r>
      <w:r w:rsidR="009D0490">
        <w:t>C, and SiO</w:t>
      </w:r>
      <w:r w:rsidR="009D0490" w:rsidRPr="00C41A10">
        <w:rPr>
          <w:vertAlign w:val="subscript"/>
        </w:rPr>
        <w:t>2</w:t>
      </w:r>
      <w:r w:rsidR="009D0490">
        <w:t xml:space="preserve">, with a melting point above </w:t>
      </w:r>
      <w:r w:rsidR="00C41A10">
        <w:t xml:space="preserve">1700 </w:t>
      </w:r>
      <w:r w:rsidR="00C41A10">
        <w:rPr>
          <w:rFonts w:cs="Times"/>
        </w:rPr>
        <w:t>°</w:t>
      </w:r>
      <w:r w:rsidR="00C41A10">
        <w:t>C,</w:t>
      </w:r>
      <w:r w:rsidR="00ED6B65">
        <w:t xml:space="preserve"> it will start to behave as partly liquid material at higher temperatures, than a </w:t>
      </w:r>
      <w:r w:rsidR="00AE1496">
        <w:t>Mn</w:t>
      </w:r>
      <w:r w:rsidR="00011EFA" w:rsidRPr="0053722A">
        <w:rPr>
          <w:vertAlign w:val="subscript"/>
        </w:rPr>
        <w:t>2</w:t>
      </w:r>
      <w:r w:rsidR="00AE1496">
        <w:t>SiO</w:t>
      </w:r>
      <w:r w:rsidR="00011EFA" w:rsidRPr="0053722A">
        <w:rPr>
          <w:vertAlign w:val="subscript"/>
        </w:rPr>
        <w:t>4</w:t>
      </w:r>
      <w:r w:rsidR="00011EFA">
        <w:t xml:space="preserve"> </w:t>
      </w:r>
      <w:r w:rsidR="0053722A">
        <w:t xml:space="preserve">phase </w:t>
      </w:r>
      <w:r w:rsidR="00011EFA">
        <w:t xml:space="preserve">that has a melting point of 1363 </w:t>
      </w:r>
      <w:r w:rsidR="00011EFA">
        <w:rPr>
          <w:rFonts w:cs="Times"/>
        </w:rPr>
        <w:t>°</w:t>
      </w:r>
      <w:r w:rsidR="00011EFA">
        <w:t>C</w:t>
      </w:r>
      <w:r w:rsidR="000022DF">
        <w:t xml:space="preserve"> due to kinetic restraints</w:t>
      </w:r>
      <w:r w:rsidR="00011EFA">
        <w:t>.</w:t>
      </w:r>
      <w:r w:rsidR="0053722A">
        <w:t xml:space="preserve"> It is of course the time </w:t>
      </w:r>
      <w:r w:rsidR="000D5B9B">
        <w:t xml:space="preserve">to reach equilibrium state that will increase, however in a furnace with </w:t>
      </w:r>
      <w:r w:rsidR="00613213">
        <w:t xml:space="preserve">a </w:t>
      </w:r>
      <w:r w:rsidR="00932584">
        <w:t>fixed</w:t>
      </w:r>
      <w:r w:rsidR="000D5B9B">
        <w:t xml:space="preserve"> heating rate, this will </w:t>
      </w:r>
      <w:r w:rsidR="00613213">
        <w:t xml:space="preserve">then </w:t>
      </w:r>
      <w:r w:rsidR="000D5B9B">
        <w:t>happen at a higher temperature.</w:t>
      </w:r>
    </w:p>
    <w:p w14:paraId="45800108" w14:textId="5AB457B0" w:rsidR="001109BD" w:rsidRDefault="001109BD" w:rsidP="000E18A0">
      <w:pPr>
        <w:pStyle w:val="Caption"/>
        <w:rPr>
          <w:sz w:val="22"/>
          <w:szCs w:val="22"/>
        </w:rPr>
      </w:pPr>
    </w:p>
    <w:p w14:paraId="5394D53A" w14:textId="69FA0FC1" w:rsidR="001109BD" w:rsidRDefault="001109BD" w:rsidP="00D37108">
      <w:pPr>
        <w:pStyle w:val="Caption"/>
        <w:jc w:val="center"/>
        <w:rPr>
          <w:sz w:val="22"/>
          <w:szCs w:val="22"/>
        </w:rPr>
      </w:pPr>
      <w:r>
        <w:rPr>
          <w:noProof/>
          <w:sz w:val="22"/>
          <w:szCs w:val="22"/>
        </w:rPr>
        <w:lastRenderedPageBreak/>
        <w:drawing>
          <wp:inline distT="0" distB="0" distL="0" distR="0" wp14:anchorId="6D038B7E" wp14:editId="350E7FDB">
            <wp:extent cx="4458009" cy="2809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60779" cy="2811621"/>
                    </a:xfrm>
                    <a:prstGeom prst="rect">
                      <a:avLst/>
                    </a:prstGeom>
                    <a:noFill/>
                  </pic:spPr>
                </pic:pic>
              </a:graphicData>
            </a:graphic>
          </wp:inline>
        </w:drawing>
      </w:r>
    </w:p>
    <w:p w14:paraId="393B4ED5" w14:textId="34FC588A" w:rsidR="00A36804" w:rsidRDefault="0034380C" w:rsidP="0034380C">
      <w:pPr>
        <w:pStyle w:val="Caption"/>
      </w:pPr>
      <w:r>
        <w:t xml:space="preserve">Figure </w:t>
      </w:r>
      <w:r>
        <w:fldChar w:fldCharType="begin"/>
      </w:r>
      <w:r>
        <w:instrText xml:space="preserve"> SEQ Figure \* ARABIC </w:instrText>
      </w:r>
      <w:r>
        <w:fldChar w:fldCharType="separate"/>
      </w:r>
      <w:r w:rsidR="00447A94">
        <w:rPr>
          <w:noProof/>
        </w:rPr>
        <w:t>9</w:t>
      </w:r>
      <w:r>
        <w:fldChar w:fldCharType="end"/>
      </w:r>
      <w:r>
        <w:t>. Initial melting</w:t>
      </w:r>
      <w:r w:rsidR="0016685B">
        <w:t xml:space="preserve"> for various raw materials with various basicities and pre</w:t>
      </w:r>
      <w:r w:rsidR="00D37108">
        <w:t>-</w:t>
      </w:r>
      <w:r w:rsidR="0016685B">
        <w:t xml:space="preserve">treatment methods. </w:t>
      </w:r>
      <w:r w:rsidR="0052524E">
        <w:t>Blue and red notation indicates the same ore with different pre</w:t>
      </w:r>
      <w:r w:rsidR="00720DA6">
        <w:t>-</w:t>
      </w:r>
      <w:r w:rsidR="0052524E">
        <w:t>treatment</w:t>
      </w:r>
      <w:r w:rsidR="00720DA6">
        <w:t xml:space="preserve"> (</w:t>
      </w:r>
      <w:r w:rsidR="00720714">
        <w:t>a</w:t>
      </w:r>
      <w:r w:rsidR="003E73D8">
        <w:t>dapted from</w:t>
      </w:r>
      <w:r w:rsidR="00720DA6">
        <w:t xml:space="preserve"> </w:t>
      </w:r>
      <w:r w:rsidR="008772E3">
        <w:t>Brynjulfsen 2013</w:t>
      </w:r>
      <w:r w:rsidR="00537900">
        <w:fldChar w:fldCharType="begin"/>
      </w:r>
      <w:r w:rsidR="00C45550">
        <w:instrText xml:space="preserve"> ADDIN ZOTERO_ITEM CSL_CITATION {"citationID":"iYGhmkf9","properties":{"formattedCitation":"\\super [26]\\nosupersub{}","plainCitation":"[26]","noteIndex":0},"citationItems":[{"id":863,"uris":["http://zotero.org/users/7836746/items/T9FPRNGJ"],"uri":["http://zotero.org/users/7836746/items/T9FPRNGJ"],"itemData":{"id":863,"type":"paper-conference","abstract":"Manganese ore fines cannot be added to the submerged arc furnace directly as they will\nprevent even gas flow through the burden. Low gas permeability in the burden will lower the degree\nof pre-reduction of ore and subsequently increase the carbon and energy consumption of the\nprocess. In addition, it is a potential hazard In order to utilize manganese ore fines in the furnace\nthey are agglomerated into sinter, pellet or briquettes. In this -work the melting and reduction\nproperties of sinter and pellets have been investigated. The effect of adding.fluxes such as dolomite\nand quartz has also been investigated. Results show that an increased content of acid oxides willlower the melting point and subsequently increase the reduction rate.","event":"INFACON XIII","event-place":"Almaty, Kazakhstan","language":"eng","page":"137-148","publisher-place":"Almaty, Kazakhstan","title":"Melting and Reduction of Manganese Sinter and Pellets","author":[{"family":"Brynjulfsen","given":"Thomas"},{"family":"Tangstad","given":"Merete"}],"issued":{"date-parts":[["2013",6,9]]}}}],"schema":"https://github.com/citation-style-language/schema/raw/master/csl-citation.json"} </w:instrText>
      </w:r>
      <w:r w:rsidR="00537900">
        <w:fldChar w:fldCharType="separate"/>
      </w:r>
      <w:r w:rsidR="00C45550" w:rsidRPr="00C45550">
        <w:rPr>
          <w:rFonts w:cs="Times"/>
          <w:vertAlign w:val="superscript"/>
        </w:rPr>
        <w:t>[26]</w:t>
      </w:r>
      <w:r w:rsidR="00537900">
        <w:fldChar w:fldCharType="end"/>
      </w:r>
      <w:r w:rsidR="008772E3">
        <w:t>, Ringdalen 2015</w:t>
      </w:r>
      <w:r w:rsidR="0010401C">
        <w:fldChar w:fldCharType="begin"/>
      </w:r>
      <w:r w:rsidR="00C45550">
        <w:instrText xml:space="preserve"> ADDIN ZOTERO_ITEM CSL_CITATION {"citationID":"b8WbhNTr","properties":{"formattedCitation":"\\super [28]\\nosupersub{}","plainCitation":"[28]","noteIndex":0},"citationItems":[{"id":881,"uris":["http://zotero.org/users/7836746/items/I8F2Z6LB"],"uri":["http://zotero.org/users/7836746/items/I8F2Z6LB"],"itemData":{"id":881,"type":"paper-conference","container-title":"FUNDAMENTALS, THEORY","event":"INFACON XIV","event-place":"Kiev, Ukraine","language":"eng","publisher-place":"Kiev, Ukraine","title":"Melting Behaviour of Mn sources - effect on furnace performance","author":[{"family":"Ringdalen","given":"Eli"},{"family":"Tangstad","given":"Merete"},{"family":"Brynjulfsen","given":"Thomas"}],"issued":{"date-parts":[["2015",6,1]]}}}],"schema":"https://github.com/citation-style-language/schema/raw/master/csl-citation.json"} </w:instrText>
      </w:r>
      <w:r w:rsidR="0010401C">
        <w:fldChar w:fldCharType="separate"/>
      </w:r>
      <w:r w:rsidR="00C45550" w:rsidRPr="00C45550">
        <w:rPr>
          <w:rFonts w:cs="Times"/>
          <w:vertAlign w:val="superscript"/>
        </w:rPr>
        <w:t>[28]</w:t>
      </w:r>
      <w:r w:rsidR="0010401C">
        <w:fldChar w:fldCharType="end"/>
      </w:r>
      <w:r w:rsidR="008772E3">
        <w:t>)</w:t>
      </w:r>
      <w:r w:rsidR="00D37108">
        <w:t>.</w:t>
      </w:r>
    </w:p>
    <w:p w14:paraId="08AF32BF" w14:textId="443A9032" w:rsidR="00D37108" w:rsidRDefault="00D37108" w:rsidP="0034380C">
      <w:pPr>
        <w:pStyle w:val="Caption"/>
      </w:pPr>
    </w:p>
    <w:p w14:paraId="15BA9A98" w14:textId="44BCB170" w:rsidR="00D37108" w:rsidRDefault="00F16166" w:rsidP="00C76BA8">
      <w:pPr>
        <w:jc w:val="both"/>
      </w:pPr>
      <w:r>
        <w:t>When it come</w:t>
      </w:r>
      <w:r w:rsidR="00C6278B">
        <w:t xml:space="preserve">s to the </w:t>
      </w:r>
      <w:r w:rsidR="008644CD">
        <w:t xml:space="preserve">primary </w:t>
      </w:r>
      <w:r w:rsidR="00C6278B">
        <w:t xml:space="preserve">slag formation for SiMn production, the average composition will be in the green area in </w:t>
      </w:r>
      <w:r w:rsidR="00C6278B">
        <w:fldChar w:fldCharType="begin"/>
      </w:r>
      <w:r w:rsidR="00C6278B">
        <w:instrText xml:space="preserve"> REF _Ref63930338 \h </w:instrText>
      </w:r>
      <w:r w:rsidR="00C76BA8">
        <w:instrText xml:space="preserve"> \* MERGEFORMAT </w:instrText>
      </w:r>
      <w:r w:rsidR="00C6278B">
        <w:fldChar w:fldCharType="separate"/>
      </w:r>
      <w:r w:rsidR="00447A94">
        <w:t xml:space="preserve">Figure </w:t>
      </w:r>
      <w:r w:rsidR="00447A94">
        <w:rPr>
          <w:noProof/>
        </w:rPr>
        <w:t>3</w:t>
      </w:r>
      <w:r w:rsidR="00C6278B">
        <w:fldChar w:fldCharType="end"/>
      </w:r>
      <w:r w:rsidR="00604615">
        <w:t>, as quartz is also added to the charge mix. Many producers are also using tap-slag from the FeMn production as a raw material</w:t>
      </w:r>
      <w:r w:rsidR="009B66AC">
        <w:t xml:space="preserve">. Since this </w:t>
      </w:r>
      <w:r w:rsidR="00C26A84">
        <w:t>slag contain</w:t>
      </w:r>
      <w:r w:rsidR="009B66AC">
        <w:t>s</w:t>
      </w:r>
      <w:r w:rsidR="00C26A84">
        <w:t xml:space="preserve"> around 30-40%MnO, </w:t>
      </w:r>
      <w:r w:rsidR="009B66AC">
        <w:t>it</w:t>
      </w:r>
      <w:r w:rsidR="00C26A84">
        <w:t xml:space="preserve"> will be </w:t>
      </w:r>
      <w:r w:rsidR="009B66AC">
        <w:t xml:space="preserve">molten </w:t>
      </w:r>
      <w:r w:rsidR="00D735F1">
        <w:t xml:space="preserve">already at around 1250 </w:t>
      </w:r>
      <w:r w:rsidR="00D735F1">
        <w:rPr>
          <w:rFonts w:cs="Times"/>
        </w:rPr>
        <w:t>°</w:t>
      </w:r>
      <w:r w:rsidR="00D735F1">
        <w:t>C</w:t>
      </w:r>
      <w:r w:rsidR="00DA2FD4">
        <w:t xml:space="preserve">, in the same area as the average primary slag composition. </w:t>
      </w:r>
      <w:r w:rsidR="009B66AC">
        <w:t>Two hypotheses exist for the reduction step in SiMn furnaces</w:t>
      </w:r>
      <w:r w:rsidR="00713A84">
        <w:t>:</w:t>
      </w:r>
    </w:p>
    <w:p w14:paraId="2469BC2F" w14:textId="2CBACD0D" w:rsidR="00713A84" w:rsidRDefault="007E210D" w:rsidP="00C76BA8">
      <w:pPr>
        <w:pStyle w:val="ListParagraph"/>
        <w:numPr>
          <w:ilvl w:val="0"/>
          <w:numId w:val="19"/>
        </w:numPr>
        <w:jc w:val="both"/>
      </w:pPr>
      <w:r>
        <w:t>The Mn-sources will dissolve the quartz</w:t>
      </w:r>
      <w:r w:rsidR="00B351A2">
        <w:t xml:space="preserve"> first</w:t>
      </w:r>
      <w:r>
        <w:t xml:space="preserve">, and the reduction will hence </w:t>
      </w:r>
      <w:r w:rsidR="00492E25">
        <w:t>be from the average charge composition</w:t>
      </w:r>
      <w:r w:rsidR="009018EF">
        <w:t>, that is the average primary slag composition</w:t>
      </w:r>
      <w:r w:rsidR="00492E25">
        <w:t>.</w:t>
      </w:r>
      <w:r w:rsidR="00B351A2">
        <w:t xml:space="preserve"> For</w:t>
      </w:r>
      <w:r w:rsidR="00256CBE">
        <w:t xml:space="preserve"> quartz particles </w:t>
      </w:r>
      <w:r w:rsidR="009B66AC">
        <w:t xml:space="preserve">smaller </w:t>
      </w:r>
      <w:r w:rsidR="00256CBE">
        <w:t>than 2</w:t>
      </w:r>
      <w:r w:rsidR="000C518B">
        <w:t xml:space="preserve"> </w:t>
      </w:r>
      <w:r w:rsidR="00256CBE">
        <w:t>cm it has been</w:t>
      </w:r>
      <w:r w:rsidR="00843BBE">
        <w:t xml:space="preserve"> experimentally</w:t>
      </w:r>
      <w:r w:rsidR="00256CBE">
        <w:t xml:space="preserve"> found that the quartz will dissolve in the </w:t>
      </w:r>
      <w:r w:rsidR="00843BBE">
        <w:t>Mn-source</w:t>
      </w:r>
      <w:r w:rsidR="00B351A2">
        <w:t xml:space="preserve"> </w:t>
      </w:r>
      <w:r w:rsidR="00295E7A">
        <w:t>at</w:t>
      </w:r>
      <w:r w:rsidR="009B66AC">
        <w:t xml:space="preserve"> temperatures</w:t>
      </w:r>
      <w:r w:rsidR="00295E7A">
        <w:t xml:space="preserve"> less than 1400 </w:t>
      </w:r>
      <w:r w:rsidR="00295E7A">
        <w:rPr>
          <w:rFonts w:cs="Times"/>
        </w:rPr>
        <w:t>°</w:t>
      </w:r>
      <w:r w:rsidR="00295E7A">
        <w:t xml:space="preserve">C, and that the reduction will not occur until around 1500 </w:t>
      </w:r>
      <w:r w:rsidR="00295E7A">
        <w:rPr>
          <w:rFonts w:cs="Times"/>
        </w:rPr>
        <w:t>°</w:t>
      </w:r>
      <w:r w:rsidR="00295E7A">
        <w:t>C</w:t>
      </w:r>
      <w:r w:rsidR="000C518B">
        <w:t xml:space="preserve"> </w:t>
      </w:r>
      <w:r w:rsidR="000C518B">
        <w:fldChar w:fldCharType="begin"/>
      </w:r>
      <w:r w:rsidR="00C45550">
        <w:instrText xml:space="preserve"> ADDIN ZOTERO_ITEM CSL_CITATION {"citationID":"Q0Q8wGGD","properties":{"formattedCitation":"\\super [32\\uc0\\u8211{}35]\\nosupersub{}","plainCitation":"[32–35]","noteIndex":0},"citationItems":[{"id":"7OVWmPdL/2ulN2pkc","uris":["http://zotero.org/users/local/jEzmOlYA/items/VNZXH5DM"],"uri":["http://zotero.org/users/local/jEzmOlYA/items/VNZXH5DM"],"itemData":{"id":4153,"type":"chapter","container-title":"Advances in Molten Slags, Fluxes, and Salts: Proceedings of the 10th International Conference on Molten Slags, Fluxes and Salts 2016","event-place":"Cham","ISBN":"978-3-319-48625-3","language":"en","note":"DOI: 10.1007/978-3-319-48769-4_139","page":"1285-1292","publisher":"Springer International Publishing","publisher-place":"Cham","source":"DOI.org (Crossref)","title":"Reduction Behavior of Assmang and Comilog ore in the SiMn Process","URL":"http://link.springer.com/10.1007/978-3-319-48769-4_139","author":[{"family":"Kim","given":"Pyunghwa Peace"},{"family":"Holtan","given":"Joakim"},{"family":"Tangstad","given":"Merete"}],"editor":[{"family":"Reddy","given":"Ramana G."},{"family":"Chaubal","given":"Pinakin"},{"family":"Pistorius","given":"P. Chris"},{"family":"Pal","given":"Uday"}],"accessed":{"date-parts":[["2021",2,11]]},"issued":{"date-parts":[["2016"]]}}},{"id":"7OVWmPdL/MuAkJwZn","uris":["http://zotero.org/users/local/jEzmOlYA/items/PVSDNDSZ"],"uri":["http://zotero.org/users/local/jEzmOlYA/items/PVSDNDSZ"],"itemData":{"id":4159,"type":"article-journal","container-title":"Metallurgical and Materials Transactions B","DOI":"10.1007/s11663-018-1238-3","ISSN":"1073-5615, 1543-1916","issue":"3","journalAbbreviation":"Metall and Materi Trans B","language":"en","note":"number: 3","page":"1185-1196","source":"DOI.org (Crossref)","title":"Kinetic Investigations of SiMn Slags From Different Mn Sources","volume":"49","author":[{"family":"Kim","given":"Pyunghwa Peace"},{"family":"Tangstad","given":"Merete"}],"issued":{"date-parts":[["2018",6]]}}},{"id":884,"uris":["http://zotero.org/users/7836746/items/3XYEBRMJ"],"uri":["http://zotero.org/users/7836746/items/3XYEBRMJ"],"itemData":{"id":884,"type":"thesis","genre":"Master thesis","language":"eng","number-of-pages":"148","publisher":"NTNU","title":"Production of Silicomanganese from Comilog Ore - Reduction Behavior","author":[{"family":"Holtan","given":"Joakim"}],"issued":{"date-parts":[["2016"]]}}},{"id":890,"uris":["http://zotero.org/users/7836746/items/RI4KIQZ9"],"uri":["http://zotero.org/users/7836746/items/RI4KIQZ9"],"itemData":{"id":890,"type":"thesis","genre":"Master thesis","language":"eng","number-of-pages":"138","publisher":"NTNU","title":"Reduction of MnO and SiO2 from Assmang and Comilog based Slags","author":[{"family":"Larssen","given":"Trine Asklund"}],"issued":{"date-parts":[["2017"]]}}}],"schema":"https://github.com/citation-style-language/schema/raw/master/csl-citation.json"} </w:instrText>
      </w:r>
      <w:r w:rsidR="000C518B">
        <w:fldChar w:fldCharType="separate"/>
      </w:r>
      <w:r w:rsidR="00C45550" w:rsidRPr="00C45550">
        <w:rPr>
          <w:rFonts w:cs="Times"/>
          <w:vertAlign w:val="superscript"/>
        </w:rPr>
        <w:t>[32–35]</w:t>
      </w:r>
      <w:r w:rsidR="000C518B">
        <w:fldChar w:fldCharType="end"/>
      </w:r>
      <w:r w:rsidR="00E72736">
        <w:t xml:space="preserve"> </w:t>
      </w:r>
      <w:r w:rsidR="009B66AC">
        <w:t>.This step thus seems to</w:t>
      </w:r>
      <w:r w:rsidR="00EC6892">
        <w:t xml:space="preserve"> hold for smaller quartz particles with good contact to the Mn-ore</w:t>
      </w:r>
      <w:r w:rsidR="00D05FA4">
        <w:t>.</w:t>
      </w:r>
      <w:r w:rsidR="00295E7A">
        <w:t xml:space="preserve"> </w:t>
      </w:r>
    </w:p>
    <w:p w14:paraId="5F41575E" w14:textId="61964B21" w:rsidR="008E5A6C" w:rsidRDefault="008E5A6C" w:rsidP="00C76BA8">
      <w:pPr>
        <w:pStyle w:val="ListParagraph"/>
        <w:numPr>
          <w:ilvl w:val="0"/>
          <w:numId w:val="19"/>
        </w:numPr>
        <w:jc w:val="both"/>
      </w:pPr>
      <w:r>
        <w:t>The reduction of Mn occur</w:t>
      </w:r>
      <w:r w:rsidR="009B66AC">
        <w:t>s</w:t>
      </w:r>
      <w:r>
        <w:t xml:space="preserve"> from the </w:t>
      </w:r>
      <w:r w:rsidR="00057AEE">
        <w:t xml:space="preserve">partly molten Mn-source due to a slow quartz dissolution. </w:t>
      </w:r>
      <w:r w:rsidR="00427A8D">
        <w:t xml:space="preserve">The reduction of Si </w:t>
      </w:r>
      <w:r w:rsidR="009B66AC">
        <w:t>is thus</w:t>
      </w:r>
      <w:r w:rsidR="00427A8D">
        <w:t xml:space="preserve"> determined by the </w:t>
      </w:r>
      <w:r w:rsidR="0082359E">
        <w:t xml:space="preserve">quartz dissolution in the Mn-sources. </w:t>
      </w:r>
      <w:r w:rsidR="00251CBB">
        <w:t xml:space="preserve">Partly molten quartz has been found in the high temperature area in some </w:t>
      </w:r>
      <w:r w:rsidR="00724D2D">
        <w:t xml:space="preserve">industrial excavations, however it is rarely seen in pilot scale excavations. The dissolution of large quartz particles may hence be a larger problem for the </w:t>
      </w:r>
      <w:r w:rsidR="000C08A3">
        <w:t xml:space="preserve">electric current paths in the furnace, than for the average slag reduction. </w:t>
      </w:r>
    </w:p>
    <w:p w14:paraId="4B67F687" w14:textId="5A1C74A0" w:rsidR="000C08A3" w:rsidRDefault="000E0B2B" w:rsidP="00C76BA8">
      <w:pPr>
        <w:jc w:val="both"/>
      </w:pPr>
      <w:r>
        <w:t>As the effect of dissolution rate of quartz is yet not agreed upon,</w:t>
      </w:r>
      <w:r w:rsidR="00E43266">
        <w:t xml:space="preserve"> </w:t>
      </w:r>
      <w:r>
        <w:t xml:space="preserve">one can mention that </w:t>
      </w:r>
      <w:r w:rsidR="002411BA">
        <w:t>Maro</w:t>
      </w:r>
      <w:r w:rsidR="00C92F54">
        <w:t>uf</w:t>
      </w:r>
      <w:r w:rsidR="002411BA">
        <w:t xml:space="preserve">i et al </w:t>
      </w:r>
      <w:r w:rsidR="00C92F54">
        <w:t>(2015)</w:t>
      </w:r>
      <w:r w:rsidR="00D84819">
        <w:fldChar w:fldCharType="begin"/>
      </w:r>
      <w:r w:rsidR="00C45550">
        <w:instrText xml:space="preserve"> ADDIN ZOTERO_ITEM CSL_CITATION {"citationID":"Yj2fs1rR","properties":{"formattedCitation":"\\super [36]\\nosupersub{}","plainCitation":"[36]","noteIndex":0},"citationItems":[{"id":"7OVWmPdL/6tEkqaZT","uris":["http://zotero.org/users/local/jEzmOlYA/items/HD5MJX7N"],"uri":["http://zotero.org/users/local/jEzmOlYA/items/HD5MJX7N"],"itemData":{"id":315,"type":"article-journal","container-title":"Metallurgical and Materials Transactions B","DOI":"10.1007/s11663-014-0215-8","ISSN":"1073-5615, 1543-1916","issue":"1","language":"en","page":"101-108","source":"Crossref","title":"Dissolution Rate and Diffusivity of Silica in SiMn Slag","volume":"46","author":[{"family":"Maroufi","given":"Samane"},{"family":"Ciezki","given":"George"},{"family":"Jahanshahi","given":"Sharif"},{"family":"Sun","given":"Shouyi"},{"family":"Ostrovski","given":"Oleg"}],"issued":{"date-parts":[["2015",2]]}}}],"schema":"https://github.com/citation-style-language/schema/raw/master/csl-citation.json"} </w:instrText>
      </w:r>
      <w:r w:rsidR="00D84819">
        <w:fldChar w:fldCharType="separate"/>
      </w:r>
      <w:r w:rsidR="00C45550" w:rsidRPr="00C45550">
        <w:rPr>
          <w:rFonts w:cs="Times"/>
          <w:vertAlign w:val="superscript"/>
        </w:rPr>
        <w:t>[36]</w:t>
      </w:r>
      <w:r w:rsidR="00D84819">
        <w:fldChar w:fldCharType="end"/>
      </w:r>
      <w:r w:rsidR="00C92F54">
        <w:t xml:space="preserve"> investigated the </w:t>
      </w:r>
      <w:r w:rsidR="00E43949">
        <w:t xml:space="preserve">quartz dissolution in a SiMn slag and found that the dissolution rate was determined by </w:t>
      </w:r>
      <w:r w:rsidR="00E43266">
        <w:t>mass transfer of silica in the slag.</w:t>
      </w:r>
    </w:p>
    <w:p w14:paraId="2C782EC3" w14:textId="51A693FB" w:rsidR="00D4296B" w:rsidRDefault="00D4296B" w:rsidP="000E18A0">
      <w:pPr>
        <w:pStyle w:val="Caption"/>
        <w:rPr>
          <w:sz w:val="22"/>
          <w:szCs w:val="22"/>
        </w:rPr>
      </w:pPr>
    </w:p>
    <w:p w14:paraId="7E87F805" w14:textId="5541A22F" w:rsidR="00C75F28" w:rsidRDefault="00C76BA8" w:rsidP="00C76BA8">
      <w:pPr>
        <w:pStyle w:val="Heading2"/>
      </w:pPr>
      <w:r>
        <w:t>High temperature thermodynamics</w:t>
      </w:r>
    </w:p>
    <w:p w14:paraId="2DCC9420" w14:textId="579874AD" w:rsidR="00D4296B" w:rsidRDefault="004F7E16" w:rsidP="00FB7BF4">
      <w:pPr>
        <w:pStyle w:val="Caption"/>
        <w:jc w:val="both"/>
        <w:rPr>
          <w:sz w:val="22"/>
          <w:szCs w:val="22"/>
        </w:rPr>
      </w:pPr>
      <w:r>
        <w:rPr>
          <w:sz w:val="22"/>
          <w:szCs w:val="22"/>
        </w:rPr>
        <w:t xml:space="preserve">The thermodynamics </w:t>
      </w:r>
      <w:r w:rsidR="00AC72D5">
        <w:rPr>
          <w:sz w:val="22"/>
          <w:szCs w:val="22"/>
        </w:rPr>
        <w:t>of the alloy-slag</w:t>
      </w:r>
      <w:r w:rsidR="00DF0E7F">
        <w:rPr>
          <w:sz w:val="22"/>
          <w:szCs w:val="22"/>
        </w:rPr>
        <w:t>-gas</w:t>
      </w:r>
      <w:r w:rsidR="00EC3EF8">
        <w:rPr>
          <w:sz w:val="22"/>
          <w:szCs w:val="22"/>
        </w:rPr>
        <w:t>-solid carbon</w:t>
      </w:r>
      <w:r w:rsidR="00AC72D5">
        <w:rPr>
          <w:sz w:val="22"/>
          <w:szCs w:val="22"/>
        </w:rPr>
        <w:t xml:space="preserve"> system is investigated by a number of researchers like </w:t>
      </w:r>
      <w:r w:rsidR="006D4163">
        <w:rPr>
          <w:sz w:val="22"/>
          <w:szCs w:val="22"/>
        </w:rPr>
        <w:fldChar w:fldCharType="begin"/>
      </w:r>
      <w:r w:rsidR="00C45550">
        <w:rPr>
          <w:sz w:val="22"/>
          <w:szCs w:val="22"/>
        </w:rPr>
        <w:instrText xml:space="preserve"> ADDIN ZOTERO_ITEM CSL_CITATION {"citationID":"PedXLi4w","properties":{"formattedCitation":"\\super [13,37\\uc0\\u8211{}40]\\nosupersub{}","plainCitation":"[13,37–40]","noteIndex":0},"citationItems":[{"id":620,"uris":["http://zotero.org/users/7836746/items/NEUXH7P9"],"uri":["http://zotero.org/users/7836746/items/NEUXH7P9"],"itemData":{"id":620,"type":"thesis","event-place":"Trondheim, Norway","genre":"PhD","language":"eng","number-of-pages":"212","publisher":"NTH","publisher-place":"Trondheim, Norway","title":"The High Carbon Ferromanganese Process - Coke Bed Relations","author":[{"family":"Tangstad","given":"Merete"}],"issued":{"date-parts":[["1996",4]]}}},{"id":609,"uris":["http://zotero.org/users/7836746/items/YTCAFRJZ"],"uri":["http://zotero.org/users/7836746/items/YTCAFRJZ"],"itemData":{"id":609,"type":"article-journal","container-title":"Metallurgical and Materials Transactions B","language":"eng","page":"59-65","title":"Effect of Alumina in Slags on Manganese Silicon Distribution in Silicomanganese Smelting","volume":"26B","author":[{"family":"Swinbourne","given":"Douglas"},{"family":"Rankin","given":"W. J."},{"family":"Eric","given":"R. H."}],"issued":{"date-parts":[["1995",2]]}}},{"id":569,"uris":["http://zotero.org/users/7836746/items/TKB5FQJE"],"uri":["http://zotero.org/users/7836746/items/TKB5FQJE"],"itemData":{"id":569,"type":"paper-conference","event":"INFACON VI","event-place":"Cape Town, South Africa","page":"167-174","publisher":"Southern African Institute of Mining and Metallurgy","publisher-place":"Cape Town, South Africa","title":"Thermodynamic Activity of Manganese Oxide in Ferromanganese Slags, and the Distribution of Manganese between the Metal and Slag Phases","volume":"1","author":[{"family":"Cengizler","given":"H."},{"family":"Eric","given":"R. H."}],"issued":{"date-parts":[["1992"]]}}},{"id":564,"uris":["http://zotero.org/users/7836746/items/EK6D73ZM"],"uri":["http://zotero.org/users/7836746/items/EK6D73ZM"],"itemData":{"id":564,"type":"article-journal","container-title":"Journal of applied chemistry of the USSR","language":"eng","page":"1565-1568","title":"Thermodynamics of Reduction of Element Oxides During Thermal Carbon Smelting of Multicomponent Alloys Based on Silicon and Manganese","author":[{"family":"Oklei","given":"A. L."},{"family":"Chubnidize","given":"T. A."},{"family":"Arevadze","given":"G. G."}],"issued":{"date-parts":[["1991"]]}},"locator":"199"},{"id":2586,"uris":["http://zotero.org/users/7836746/items/ZEN2242T"],"uri":["http://zotero.org/users/7836746/items/ZEN2242T"],"itemData":{"id":2586,"type":"paper-conference","event":"INFACON VIII","event-place":"Beijing, China","page":"279-283","publisher-place":"Beijing, China","title":"Reduction kinetics of MnO-saturated slags","author":[{"family":"Olsø","given":"Vegard"},{"family":"Tangstad","given":"Merete"},{"family":"Olsen","given":"Sverre E."}],"issued":{"date-parts":[["1998",6,7]]}},"locator":"199"}],"schema":"https://github.com/citation-style-language/schema/raw/master/csl-citation.json"} </w:instrText>
      </w:r>
      <w:r w:rsidR="006D4163">
        <w:rPr>
          <w:sz w:val="22"/>
          <w:szCs w:val="22"/>
        </w:rPr>
        <w:fldChar w:fldCharType="separate"/>
      </w:r>
      <w:r w:rsidR="00C45550" w:rsidRPr="00C45550">
        <w:rPr>
          <w:rFonts w:cs="Times"/>
          <w:sz w:val="22"/>
          <w:vertAlign w:val="superscript"/>
        </w:rPr>
        <w:t>[13,37–40]</w:t>
      </w:r>
      <w:r w:rsidR="006D4163">
        <w:rPr>
          <w:sz w:val="22"/>
          <w:szCs w:val="22"/>
        </w:rPr>
        <w:fldChar w:fldCharType="end"/>
      </w:r>
      <w:r w:rsidR="00791007">
        <w:rPr>
          <w:sz w:val="22"/>
          <w:szCs w:val="22"/>
        </w:rPr>
        <w:t>. In the following</w:t>
      </w:r>
      <w:r w:rsidR="00A32BA2">
        <w:rPr>
          <w:sz w:val="22"/>
          <w:szCs w:val="22"/>
        </w:rPr>
        <w:t xml:space="preserve">, FactSage will be used to </w:t>
      </w:r>
      <w:r w:rsidR="009B66AC">
        <w:rPr>
          <w:sz w:val="22"/>
          <w:szCs w:val="22"/>
        </w:rPr>
        <w:t xml:space="preserve">highlight </w:t>
      </w:r>
      <w:r w:rsidR="00A32BA2">
        <w:rPr>
          <w:sz w:val="22"/>
          <w:szCs w:val="22"/>
        </w:rPr>
        <w:t>the main issues regarding</w:t>
      </w:r>
      <w:r w:rsidR="00162E80">
        <w:rPr>
          <w:sz w:val="22"/>
          <w:szCs w:val="22"/>
        </w:rPr>
        <w:t xml:space="preserve"> the thermodynamics in the FeMn and SiMn process.</w:t>
      </w:r>
    </w:p>
    <w:p w14:paraId="379F682A" w14:textId="796BDEEF" w:rsidR="002D4954" w:rsidRDefault="002D4954" w:rsidP="00FB7BF4">
      <w:pPr>
        <w:pStyle w:val="Caption"/>
        <w:jc w:val="both"/>
        <w:rPr>
          <w:sz w:val="22"/>
          <w:szCs w:val="22"/>
        </w:rPr>
      </w:pPr>
    </w:p>
    <w:p w14:paraId="36800E9D" w14:textId="6B23D786" w:rsidR="004866F8" w:rsidRDefault="000F3522" w:rsidP="00FB7BF4">
      <w:pPr>
        <w:pStyle w:val="Caption"/>
        <w:jc w:val="both"/>
        <w:rPr>
          <w:sz w:val="22"/>
          <w:szCs w:val="22"/>
        </w:rPr>
      </w:pPr>
      <w:r>
        <w:rPr>
          <w:sz w:val="22"/>
          <w:szCs w:val="22"/>
        </w:rPr>
        <w:t xml:space="preserve">The </w:t>
      </w:r>
      <w:r w:rsidR="00BA63F2">
        <w:rPr>
          <w:sz w:val="22"/>
          <w:szCs w:val="22"/>
        </w:rPr>
        <w:t xml:space="preserve">metal produced in the FeMn process is </w:t>
      </w:r>
      <w:r w:rsidR="00EA4A8D">
        <w:rPr>
          <w:sz w:val="22"/>
          <w:szCs w:val="22"/>
        </w:rPr>
        <w:t xml:space="preserve">typically 78%Mn, 7%C, </w:t>
      </w:r>
      <w:r w:rsidR="003B10D0">
        <w:rPr>
          <w:sz w:val="22"/>
          <w:szCs w:val="22"/>
        </w:rPr>
        <w:t>less than 1%Si and the rest is iron</w:t>
      </w:r>
      <w:r w:rsidR="00B3419D">
        <w:rPr>
          <w:sz w:val="22"/>
          <w:szCs w:val="22"/>
        </w:rPr>
        <w:t xml:space="preserve">, typically </w:t>
      </w:r>
      <w:r w:rsidR="00600272">
        <w:rPr>
          <w:rFonts w:ascii="Times New Roman" w:hAnsi="Times New Roman"/>
          <w:sz w:val="22"/>
          <w:szCs w:val="22"/>
        </w:rPr>
        <w:t>⁓</w:t>
      </w:r>
      <w:r w:rsidR="00B3419D">
        <w:rPr>
          <w:sz w:val="22"/>
          <w:szCs w:val="22"/>
        </w:rPr>
        <w:t xml:space="preserve">14% </w:t>
      </w:r>
      <w:r w:rsidR="00B3419D" w:rsidRPr="00B8699F">
        <w:rPr>
          <w:color w:val="000000" w:themeColor="text1"/>
          <w:sz w:val="22"/>
          <w:szCs w:val="22"/>
        </w:rPr>
        <w:t>(</w:t>
      </w:r>
      <w:r w:rsidR="00F12B43" w:rsidRPr="00B8699F">
        <w:rPr>
          <w:color w:val="000000" w:themeColor="text1"/>
          <w:sz w:val="22"/>
          <w:szCs w:val="22"/>
        </w:rPr>
        <w:t>ASTM</w:t>
      </w:r>
      <w:r w:rsidR="00B3419D" w:rsidRPr="00B8699F">
        <w:rPr>
          <w:color w:val="000000" w:themeColor="text1"/>
          <w:sz w:val="22"/>
          <w:szCs w:val="22"/>
        </w:rPr>
        <w:t>, grade B</w:t>
      </w:r>
      <w:r w:rsidR="00B8699F" w:rsidRPr="00B8699F">
        <w:rPr>
          <w:color w:val="000000" w:themeColor="text1"/>
          <w:sz w:val="22"/>
          <w:szCs w:val="22"/>
        </w:rPr>
        <w:fldChar w:fldCharType="begin"/>
      </w:r>
      <w:r w:rsidR="00C45550">
        <w:rPr>
          <w:color w:val="000000" w:themeColor="text1"/>
          <w:sz w:val="22"/>
          <w:szCs w:val="22"/>
        </w:rPr>
        <w:instrText xml:space="preserve"> ADDIN ZOTERO_ITEM CSL_CITATION {"citationID":"lIsgI66W","properties":{"formattedCitation":"\\super [41]\\nosupersub{}","plainCitation":"[41]","noteIndex":0},"citationItems":[{"id":1750,"uris":["http://zotero.org/users/7836746/items/EC9FR976"],"uri":["http://zotero.org/users/7836746/items/EC9FR976"],"itemData":{"id":1750,"type":"chapter","container-title":"Encyclopedia of Materials: Science and Technology","ISBN":"978-0-08-043152-9","language":"en","note":"DOI: 10.1016/B0-08-043152-6/00544-1","page":"3039-3044","publisher":"Elsevier","source":"DOI.org (Crossref)","title":"Ferroalloys: Production and use in Steel-making","title-short":"Ferroalloys","URL":"https://linkinghub.elsevier.com/retrieve/pii/B0080431526005441","author":[{"family":"Lee","given":"Y.E."}],"accessed":{"date-parts":[["2021",2,15]]},"issued":{"date-parts":[["2001"]]}}}],"schema":"https://github.com/citation-style-language/schema/raw/master/csl-citation.json"} </w:instrText>
      </w:r>
      <w:r w:rsidR="00B8699F" w:rsidRPr="00B8699F">
        <w:rPr>
          <w:color w:val="000000" w:themeColor="text1"/>
          <w:sz w:val="22"/>
          <w:szCs w:val="22"/>
        </w:rPr>
        <w:fldChar w:fldCharType="separate"/>
      </w:r>
      <w:r w:rsidR="00C45550" w:rsidRPr="00C45550">
        <w:rPr>
          <w:rFonts w:cs="Times"/>
          <w:sz w:val="22"/>
          <w:vertAlign w:val="superscript"/>
        </w:rPr>
        <w:t>[41]</w:t>
      </w:r>
      <w:r w:rsidR="00B8699F" w:rsidRPr="00B8699F">
        <w:rPr>
          <w:color w:val="000000" w:themeColor="text1"/>
          <w:sz w:val="22"/>
          <w:szCs w:val="22"/>
        </w:rPr>
        <w:fldChar w:fldCharType="end"/>
      </w:r>
      <w:r w:rsidR="001716CF" w:rsidRPr="00B8699F">
        <w:rPr>
          <w:color w:val="000000" w:themeColor="text1"/>
          <w:sz w:val="22"/>
          <w:szCs w:val="22"/>
        </w:rPr>
        <w:t>)</w:t>
      </w:r>
      <w:r w:rsidR="00B3419D" w:rsidRPr="00C01D10">
        <w:rPr>
          <w:color w:val="FF0000"/>
          <w:sz w:val="22"/>
          <w:szCs w:val="22"/>
        </w:rPr>
        <w:t xml:space="preserve">. </w:t>
      </w:r>
      <w:r w:rsidR="0048391B">
        <w:rPr>
          <w:sz w:val="22"/>
          <w:szCs w:val="22"/>
        </w:rPr>
        <w:t xml:space="preserve">The equilibrium constant for reaction [1] </w:t>
      </w:r>
      <w:r w:rsidR="004866F8">
        <w:rPr>
          <w:sz w:val="22"/>
          <w:szCs w:val="22"/>
        </w:rPr>
        <w:t>can be expressed by equation [3].</w:t>
      </w:r>
    </w:p>
    <w:p w14:paraId="24F93BE0" w14:textId="77777777" w:rsidR="004866F8" w:rsidRDefault="004866F8" w:rsidP="00FB7BF4">
      <w:pPr>
        <w:pStyle w:val="Caption"/>
        <w:jc w:val="both"/>
        <w:rPr>
          <w:sz w:val="22"/>
          <w:szCs w:val="22"/>
        </w:rPr>
      </w:pPr>
    </w:p>
    <w:p w14:paraId="3A546232" w14:textId="22D48116" w:rsidR="002D4954" w:rsidRDefault="0069791A" w:rsidP="00FB7BF4">
      <w:pPr>
        <w:pStyle w:val="Caption"/>
        <w:jc w:val="both"/>
        <w:rPr>
          <w:sz w:val="22"/>
          <w:szCs w:val="22"/>
        </w:rPr>
      </w:pPr>
      <m:oMath>
        <m:r>
          <w:rPr>
            <w:rFonts w:ascii="Cambria Math" w:hAnsi="Cambria Math"/>
            <w:sz w:val="22"/>
            <w:szCs w:val="22"/>
          </w:rPr>
          <m:t>K=</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Mn</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CO</m:t>
                </m:r>
              </m:sub>
            </m:sSub>
          </m:num>
          <m:den>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MnO</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C</m:t>
                </m:r>
              </m:sub>
            </m:sSub>
          </m:den>
        </m:f>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Mn</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CO</m:t>
                </m:r>
              </m:sub>
            </m:sSub>
          </m:num>
          <m:den>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MnO</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nO</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C</m:t>
                </m:r>
              </m:sub>
            </m:sSub>
          </m:den>
        </m:f>
      </m:oMath>
      <w:r w:rsidR="00B52976">
        <w:rPr>
          <w:sz w:val="22"/>
          <w:szCs w:val="22"/>
        </w:rPr>
        <w:t xml:space="preserve"> </w:t>
      </w:r>
      <w:r w:rsidR="00B8717C">
        <w:rPr>
          <w:sz w:val="22"/>
          <w:szCs w:val="22"/>
        </w:rPr>
        <w:tab/>
      </w:r>
      <w:r w:rsidR="00B8717C">
        <w:rPr>
          <w:sz w:val="22"/>
          <w:szCs w:val="22"/>
        </w:rPr>
        <w:tab/>
      </w:r>
      <w:r w:rsidR="00B8717C">
        <w:rPr>
          <w:sz w:val="22"/>
          <w:szCs w:val="22"/>
        </w:rPr>
        <w:tab/>
        <w:t>[3]</w:t>
      </w:r>
    </w:p>
    <w:p w14:paraId="06AD78E7" w14:textId="77777777" w:rsidR="00C01D10" w:rsidRDefault="00C01D10" w:rsidP="00FB7BF4">
      <w:pPr>
        <w:pStyle w:val="Caption"/>
        <w:jc w:val="both"/>
        <w:rPr>
          <w:sz w:val="22"/>
          <w:szCs w:val="22"/>
        </w:rPr>
      </w:pPr>
    </w:p>
    <w:p w14:paraId="0CCA12AD" w14:textId="67E988E7" w:rsidR="00B8717C" w:rsidRDefault="00B8717C" w:rsidP="00FB7BF4">
      <w:pPr>
        <w:pStyle w:val="Caption"/>
        <w:jc w:val="both"/>
        <w:rPr>
          <w:sz w:val="22"/>
          <w:szCs w:val="22"/>
        </w:rPr>
      </w:pPr>
      <w:r>
        <w:rPr>
          <w:sz w:val="22"/>
          <w:szCs w:val="22"/>
        </w:rPr>
        <w:t>Where K is the equilibrium constant, a</w:t>
      </w:r>
      <w:r w:rsidRPr="005F3138">
        <w:rPr>
          <w:sz w:val="22"/>
          <w:szCs w:val="22"/>
          <w:vertAlign w:val="subscript"/>
        </w:rPr>
        <w:t>Mn</w:t>
      </w:r>
      <w:r>
        <w:rPr>
          <w:sz w:val="22"/>
          <w:szCs w:val="22"/>
        </w:rPr>
        <w:t xml:space="preserve"> is the activity of Mn in the metal</w:t>
      </w:r>
      <w:r w:rsidR="00D00ADF">
        <w:rPr>
          <w:sz w:val="22"/>
          <w:szCs w:val="22"/>
        </w:rPr>
        <w:t>, p</w:t>
      </w:r>
      <w:r w:rsidR="00D00ADF" w:rsidRPr="005F3138">
        <w:rPr>
          <w:sz w:val="22"/>
          <w:szCs w:val="22"/>
          <w:vertAlign w:val="subscript"/>
        </w:rPr>
        <w:t>CO</w:t>
      </w:r>
      <w:r w:rsidR="00D00ADF">
        <w:rPr>
          <w:sz w:val="22"/>
          <w:szCs w:val="22"/>
        </w:rPr>
        <w:t xml:space="preserve"> is the partial pressure of CO in the gas phase, a</w:t>
      </w:r>
      <w:r w:rsidR="00D00ADF" w:rsidRPr="005F3138">
        <w:rPr>
          <w:sz w:val="22"/>
          <w:szCs w:val="22"/>
          <w:vertAlign w:val="subscript"/>
        </w:rPr>
        <w:t>MnO</w:t>
      </w:r>
      <w:r w:rsidR="00D00ADF">
        <w:rPr>
          <w:sz w:val="22"/>
          <w:szCs w:val="22"/>
        </w:rPr>
        <w:t xml:space="preserve"> is the activity of MnO in the slag</w:t>
      </w:r>
      <w:r w:rsidR="00657AF3">
        <w:rPr>
          <w:sz w:val="22"/>
          <w:szCs w:val="22"/>
        </w:rPr>
        <w:t>,</w:t>
      </w:r>
      <w:r w:rsidR="00D00ADF">
        <w:rPr>
          <w:sz w:val="22"/>
          <w:szCs w:val="22"/>
        </w:rPr>
        <w:t xml:space="preserve"> </w:t>
      </w:r>
      <w:r w:rsidR="005F3138">
        <w:rPr>
          <w:sz w:val="22"/>
          <w:szCs w:val="22"/>
        </w:rPr>
        <w:t>a</w:t>
      </w:r>
      <w:r w:rsidR="005F3138" w:rsidRPr="005F3138">
        <w:rPr>
          <w:sz w:val="22"/>
          <w:szCs w:val="22"/>
          <w:vertAlign w:val="subscript"/>
        </w:rPr>
        <w:t>C</w:t>
      </w:r>
      <w:r w:rsidR="005F3138">
        <w:rPr>
          <w:sz w:val="22"/>
          <w:szCs w:val="22"/>
        </w:rPr>
        <w:t xml:space="preserve"> is the activity of carbon</w:t>
      </w:r>
      <w:r w:rsidR="00657AF3">
        <w:rPr>
          <w:sz w:val="22"/>
          <w:szCs w:val="22"/>
        </w:rPr>
        <w:t>, X</w:t>
      </w:r>
      <w:r w:rsidR="00657AF3" w:rsidRPr="003C71E6">
        <w:rPr>
          <w:sz w:val="22"/>
          <w:szCs w:val="22"/>
          <w:vertAlign w:val="subscript"/>
        </w:rPr>
        <w:t>MnO</w:t>
      </w:r>
      <w:r w:rsidR="00657AF3">
        <w:rPr>
          <w:sz w:val="22"/>
          <w:szCs w:val="22"/>
        </w:rPr>
        <w:t xml:space="preserve"> is the mole</w:t>
      </w:r>
      <w:r w:rsidR="005D0D6B">
        <w:rPr>
          <w:sz w:val="22"/>
          <w:szCs w:val="22"/>
        </w:rPr>
        <w:t xml:space="preserve"> </w:t>
      </w:r>
      <w:r w:rsidR="00657AF3">
        <w:rPr>
          <w:sz w:val="22"/>
          <w:szCs w:val="22"/>
        </w:rPr>
        <w:t>fraction of Mn</w:t>
      </w:r>
      <w:r w:rsidR="00D4597A">
        <w:rPr>
          <w:sz w:val="22"/>
          <w:szCs w:val="22"/>
        </w:rPr>
        <w:t>O</w:t>
      </w:r>
      <w:r w:rsidR="00657AF3">
        <w:rPr>
          <w:sz w:val="22"/>
          <w:szCs w:val="22"/>
        </w:rPr>
        <w:t xml:space="preserve"> in slag</w:t>
      </w:r>
      <w:r w:rsidR="00456229">
        <w:rPr>
          <w:sz w:val="22"/>
          <w:szCs w:val="22"/>
        </w:rPr>
        <w:t xml:space="preserve"> and</w:t>
      </w:r>
      <w:r w:rsidR="000E69B1">
        <w:rPr>
          <w:rFonts w:cs="Times"/>
          <w:sz w:val="22"/>
          <w:szCs w:val="22"/>
        </w:rPr>
        <w:t xml:space="preserve"> </w:t>
      </w:r>
      <w:r w:rsidR="00D4597A">
        <w:rPr>
          <w:rFonts w:cs="Times"/>
          <w:sz w:val="22"/>
          <w:szCs w:val="22"/>
        </w:rPr>
        <w:t>γ</w:t>
      </w:r>
      <w:r w:rsidR="00D4597A" w:rsidRPr="003C71E6">
        <w:rPr>
          <w:rFonts w:cs="Times"/>
          <w:sz w:val="22"/>
          <w:szCs w:val="22"/>
          <w:vertAlign w:val="subscript"/>
        </w:rPr>
        <w:t>MnO</w:t>
      </w:r>
      <w:r w:rsidR="00D4597A">
        <w:rPr>
          <w:rFonts w:cs="Times"/>
          <w:sz w:val="22"/>
          <w:szCs w:val="22"/>
        </w:rPr>
        <w:t xml:space="preserve"> is the activity coefficient</w:t>
      </w:r>
      <w:r w:rsidR="003C71E6">
        <w:rPr>
          <w:rFonts w:cs="Times"/>
          <w:sz w:val="22"/>
          <w:szCs w:val="22"/>
        </w:rPr>
        <w:t xml:space="preserve"> of </w:t>
      </w:r>
      <w:r w:rsidR="00E110A0">
        <w:rPr>
          <w:rFonts w:cs="Times"/>
          <w:sz w:val="22"/>
          <w:szCs w:val="22"/>
        </w:rPr>
        <w:t>M</w:t>
      </w:r>
      <w:r w:rsidR="003C71E6">
        <w:rPr>
          <w:rFonts w:cs="Times"/>
          <w:sz w:val="22"/>
          <w:szCs w:val="22"/>
        </w:rPr>
        <w:t xml:space="preserve">nO in </w:t>
      </w:r>
      <w:r w:rsidR="00B91D9C">
        <w:rPr>
          <w:rFonts w:cs="Times"/>
          <w:sz w:val="22"/>
          <w:szCs w:val="22"/>
        </w:rPr>
        <w:t>the</w:t>
      </w:r>
      <w:r w:rsidR="003C71E6">
        <w:rPr>
          <w:rFonts w:cs="Times"/>
          <w:sz w:val="22"/>
          <w:szCs w:val="22"/>
        </w:rPr>
        <w:t xml:space="preserve"> s</w:t>
      </w:r>
      <w:r w:rsidR="008171BC">
        <w:rPr>
          <w:rFonts w:cs="Times"/>
          <w:sz w:val="22"/>
          <w:szCs w:val="22"/>
        </w:rPr>
        <w:t>lag</w:t>
      </w:r>
      <w:r w:rsidR="00DD4CAD">
        <w:rPr>
          <w:sz w:val="22"/>
          <w:szCs w:val="22"/>
        </w:rPr>
        <w:t>. A</w:t>
      </w:r>
      <w:r w:rsidR="008171BC">
        <w:rPr>
          <w:sz w:val="22"/>
          <w:szCs w:val="22"/>
        </w:rPr>
        <w:t>s</w:t>
      </w:r>
      <w:r w:rsidR="00DD4CAD">
        <w:rPr>
          <w:sz w:val="22"/>
          <w:szCs w:val="22"/>
        </w:rPr>
        <w:t xml:space="preserve"> there is solid </w:t>
      </w:r>
      <w:r w:rsidR="00DD4CAD">
        <w:rPr>
          <w:sz w:val="22"/>
          <w:szCs w:val="22"/>
        </w:rPr>
        <w:lastRenderedPageBreak/>
        <w:t>coke present</w:t>
      </w:r>
      <w:r w:rsidR="005D0D6B">
        <w:rPr>
          <w:sz w:val="22"/>
          <w:szCs w:val="22"/>
        </w:rPr>
        <w:t>,</w:t>
      </w:r>
      <w:r w:rsidR="00DD4CAD">
        <w:rPr>
          <w:sz w:val="22"/>
          <w:szCs w:val="22"/>
        </w:rPr>
        <w:t xml:space="preserve"> the activity of carbon is close to 1. The partial pressure of CO in equilibrium with solid carbon above 1200 </w:t>
      </w:r>
      <w:r w:rsidR="00DD4CAD">
        <w:rPr>
          <w:rFonts w:cs="Times"/>
          <w:sz w:val="22"/>
          <w:szCs w:val="22"/>
        </w:rPr>
        <w:t>°</w:t>
      </w:r>
      <w:r w:rsidR="00DD4CAD">
        <w:rPr>
          <w:sz w:val="22"/>
          <w:szCs w:val="22"/>
        </w:rPr>
        <w:t>C is</w:t>
      </w:r>
      <w:r w:rsidR="00DF400A">
        <w:rPr>
          <w:sz w:val="22"/>
          <w:szCs w:val="22"/>
        </w:rPr>
        <w:t xml:space="preserve"> also</w:t>
      </w:r>
      <w:r w:rsidR="00DD4CAD">
        <w:rPr>
          <w:sz w:val="22"/>
          <w:szCs w:val="22"/>
        </w:rPr>
        <w:t xml:space="preserve"> close to 1</w:t>
      </w:r>
      <w:r w:rsidR="00657AF3">
        <w:rPr>
          <w:sz w:val="22"/>
          <w:szCs w:val="22"/>
        </w:rPr>
        <w:t>, and</w:t>
      </w:r>
      <w:r w:rsidR="006A3FF0">
        <w:rPr>
          <w:sz w:val="22"/>
          <w:szCs w:val="22"/>
        </w:rPr>
        <w:t xml:space="preserve"> as the metal composition is fixed</w:t>
      </w:r>
      <w:r w:rsidR="0077615A">
        <w:rPr>
          <w:sz w:val="22"/>
          <w:szCs w:val="22"/>
        </w:rPr>
        <w:t xml:space="preserve"> at a fixed temperature</w:t>
      </w:r>
      <w:r w:rsidR="00A52358">
        <w:rPr>
          <w:sz w:val="22"/>
          <w:szCs w:val="22"/>
        </w:rPr>
        <w:t>,</w:t>
      </w:r>
      <w:r w:rsidR="006A3FF0">
        <w:rPr>
          <w:sz w:val="22"/>
          <w:szCs w:val="22"/>
        </w:rPr>
        <w:t xml:space="preserve"> a</w:t>
      </w:r>
      <w:r w:rsidR="006A3FF0" w:rsidRPr="005D45E3">
        <w:rPr>
          <w:sz w:val="22"/>
          <w:szCs w:val="22"/>
          <w:vertAlign w:val="subscript"/>
        </w:rPr>
        <w:t>Mn</w:t>
      </w:r>
      <w:r w:rsidR="006A3FF0">
        <w:rPr>
          <w:sz w:val="22"/>
          <w:szCs w:val="22"/>
        </w:rPr>
        <w:t xml:space="preserve"> is </w:t>
      </w:r>
      <w:r w:rsidR="0077615A">
        <w:rPr>
          <w:sz w:val="22"/>
          <w:szCs w:val="22"/>
        </w:rPr>
        <w:t>fixed</w:t>
      </w:r>
      <w:r w:rsidR="00A52358">
        <w:rPr>
          <w:sz w:val="22"/>
          <w:szCs w:val="22"/>
        </w:rPr>
        <w:t>. T</w:t>
      </w:r>
      <w:r w:rsidR="00657AF3">
        <w:rPr>
          <w:sz w:val="22"/>
          <w:szCs w:val="22"/>
        </w:rPr>
        <w:t xml:space="preserve">he amount of </w:t>
      </w:r>
      <w:r w:rsidR="008171BC">
        <w:rPr>
          <w:sz w:val="22"/>
          <w:szCs w:val="22"/>
        </w:rPr>
        <w:t xml:space="preserve">MnO in </w:t>
      </w:r>
      <w:r w:rsidR="00E609FD">
        <w:rPr>
          <w:sz w:val="22"/>
          <w:szCs w:val="22"/>
        </w:rPr>
        <w:t xml:space="preserve">the </w:t>
      </w:r>
      <w:r w:rsidR="008171BC">
        <w:rPr>
          <w:sz w:val="22"/>
          <w:szCs w:val="22"/>
        </w:rPr>
        <w:t>slag can</w:t>
      </w:r>
      <w:r w:rsidR="00DF400A">
        <w:rPr>
          <w:sz w:val="22"/>
          <w:szCs w:val="22"/>
        </w:rPr>
        <w:t xml:space="preserve"> thus</w:t>
      </w:r>
      <w:r w:rsidR="008171BC">
        <w:rPr>
          <w:sz w:val="22"/>
          <w:szCs w:val="22"/>
        </w:rPr>
        <w:t xml:space="preserve"> be </w:t>
      </w:r>
      <w:r w:rsidR="00DF400A">
        <w:rPr>
          <w:sz w:val="22"/>
          <w:szCs w:val="22"/>
        </w:rPr>
        <w:t xml:space="preserve">determined </w:t>
      </w:r>
      <w:r w:rsidR="008171BC">
        <w:rPr>
          <w:sz w:val="22"/>
          <w:szCs w:val="22"/>
        </w:rPr>
        <w:t>by</w:t>
      </w:r>
      <w:r w:rsidR="00F279E2">
        <w:rPr>
          <w:sz w:val="22"/>
          <w:szCs w:val="22"/>
        </w:rPr>
        <w:t xml:space="preserve"> </w:t>
      </w:r>
      <w:r w:rsidR="00E609FD">
        <w:rPr>
          <w:sz w:val="22"/>
          <w:szCs w:val="22"/>
        </w:rPr>
        <w:t>equation [</w:t>
      </w:r>
      <w:r w:rsidR="00F279E2">
        <w:rPr>
          <w:sz w:val="22"/>
          <w:szCs w:val="22"/>
        </w:rPr>
        <w:t>4</w:t>
      </w:r>
      <w:r w:rsidR="005D0D6B">
        <w:rPr>
          <w:sz w:val="22"/>
          <w:szCs w:val="22"/>
        </w:rPr>
        <w:t xml:space="preserve">]. Evidently, </w:t>
      </w:r>
      <w:r w:rsidR="00F90C65">
        <w:rPr>
          <w:sz w:val="22"/>
          <w:szCs w:val="22"/>
        </w:rPr>
        <w:t>the only variables affec</w:t>
      </w:r>
      <w:r w:rsidR="00B801D3">
        <w:rPr>
          <w:sz w:val="22"/>
          <w:szCs w:val="22"/>
        </w:rPr>
        <w:t xml:space="preserve">ting the MnO content in the </w:t>
      </w:r>
      <w:r w:rsidR="00F03CCE">
        <w:rPr>
          <w:sz w:val="22"/>
          <w:szCs w:val="22"/>
        </w:rPr>
        <w:t>slag</w:t>
      </w:r>
      <w:r w:rsidR="00B801D3">
        <w:rPr>
          <w:sz w:val="22"/>
          <w:szCs w:val="22"/>
        </w:rPr>
        <w:t xml:space="preserve"> is</w:t>
      </w:r>
      <w:r w:rsidR="00A52358">
        <w:rPr>
          <w:sz w:val="22"/>
          <w:szCs w:val="22"/>
        </w:rPr>
        <w:t xml:space="preserve"> K and </w:t>
      </w:r>
      <w:r w:rsidR="00BA3511">
        <w:rPr>
          <w:rFonts w:cs="Times"/>
          <w:sz w:val="22"/>
          <w:szCs w:val="22"/>
        </w:rPr>
        <w:t>γ</w:t>
      </w:r>
      <w:r w:rsidR="00BA3511" w:rsidRPr="000D512D">
        <w:rPr>
          <w:sz w:val="22"/>
          <w:szCs w:val="22"/>
          <w:vertAlign w:val="subscript"/>
        </w:rPr>
        <w:t>MnO</w:t>
      </w:r>
      <w:r w:rsidR="00DC29BA">
        <w:rPr>
          <w:sz w:val="22"/>
          <w:szCs w:val="22"/>
        </w:rPr>
        <w:t xml:space="preserve">. </w:t>
      </w:r>
    </w:p>
    <w:p w14:paraId="25458D9B" w14:textId="7856431B" w:rsidR="00F279E2" w:rsidRDefault="00F279E2" w:rsidP="00FB7BF4">
      <w:pPr>
        <w:pStyle w:val="Caption"/>
        <w:jc w:val="both"/>
        <w:rPr>
          <w:sz w:val="22"/>
          <w:szCs w:val="22"/>
        </w:rPr>
      </w:pPr>
    </w:p>
    <w:p w14:paraId="5608E367" w14:textId="2042030F" w:rsidR="00D4296B" w:rsidRDefault="003F19AE" w:rsidP="00FB7BF4">
      <w:pPr>
        <w:pStyle w:val="Caption"/>
        <w:ind w:left="1702" w:firstLine="851"/>
        <w:jc w:val="both"/>
        <w:rPr>
          <w:sz w:val="22"/>
          <w:szCs w:val="22"/>
        </w:rPr>
      </w:pP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MnO</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K</m:t>
            </m:r>
          </m:den>
        </m:f>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Mn</m:t>
                </m:r>
              </m:sub>
            </m:sSub>
          </m:num>
          <m:den>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nO</m:t>
                </m:r>
              </m:sub>
            </m:sSub>
          </m:den>
        </m:f>
      </m:oMath>
      <w:r w:rsidR="00483F0D">
        <w:rPr>
          <w:sz w:val="22"/>
          <w:szCs w:val="22"/>
        </w:rPr>
        <w:tab/>
      </w:r>
      <w:r w:rsidR="00A31266">
        <w:rPr>
          <w:sz w:val="22"/>
          <w:szCs w:val="22"/>
        </w:rPr>
        <w:tab/>
      </w:r>
      <w:r w:rsidR="00A31266">
        <w:rPr>
          <w:sz w:val="22"/>
          <w:szCs w:val="22"/>
        </w:rPr>
        <w:tab/>
        <w:t>[4]</w:t>
      </w:r>
    </w:p>
    <w:p w14:paraId="0D534FC5" w14:textId="77777777" w:rsidR="002D2396" w:rsidRDefault="002D2396" w:rsidP="00FB7BF4">
      <w:pPr>
        <w:pStyle w:val="Caption"/>
        <w:jc w:val="both"/>
        <w:rPr>
          <w:noProof/>
          <w:sz w:val="22"/>
          <w:szCs w:val="22"/>
        </w:rPr>
      </w:pPr>
    </w:p>
    <w:p w14:paraId="266935BD" w14:textId="77777777" w:rsidR="002D2396" w:rsidRDefault="002D2396" w:rsidP="00FB7BF4">
      <w:pPr>
        <w:pStyle w:val="Caption"/>
        <w:jc w:val="both"/>
        <w:rPr>
          <w:noProof/>
          <w:sz w:val="22"/>
          <w:szCs w:val="22"/>
        </w:rPr>
      </w:pPr>
    </w:p>
    <w:p w14:paraId="73A96C91" w14:textId="1D8C02C7" w:rsidR="002D2396" w:rsidRDefault="00E57AF2" w:rsidP="00FB7BF4">
      <w:pPr>
        <w:pStyle w:val="Caption"/>
        <w:jc w:val="both"/>
        <w:rPr>
          <w:noProof/>
          <w:sz w:val="22"/>
          <w:szCs w:val="22"/>
        </w:rPr>
      </w:pPr>
      <w:r>
        <w:rPr>
          <w:noProof/>
          <w:sz w:val="22"/>
          <w:szCs w:val="22"/>
        </w:rPr>
        <w:t>The practical aspects of equation [4]</w:t>
      </w:r>
      <w:r w:rsidR="00F0389C">
        <w:rPr>
          <w:noProof/>
          <w:sz w:val="22"/>
          <w:szCs w:val="22"/>
        </w:rPr>
        <w:t xml:space="preserve"> is that the Mn</w:t>
      </w:r>
      <w:r w:rsidR="00F03CCE">
        <w:rPr>
          <w:noProof/>
          <w:sz w:val="22"/>
          <w:szCs w:val="22"/>
        </w:rPr>
        <w:t>O</w:t>
      </w:r>
      <w:r w:rsidR="00F0389C">
        <w:rPr>
          <w:noProof/>
          <w:sz w:val="22"/>
          <w:szCs w:val="22"/>
        </w:rPr>
        <w:t xml:space="preserve"> content in the slag will be determined by temperature, mainly through t</w:t>
      </w:r>
      <w:r w:rsidR="00E4356D">
        <w:rPr>
          <w:noProof/>
          <w:sz w:val="22"/>
          <w:szCs w:val="22"/>
        </w:rPr>
        <w:t>he equlibrium constant, and the slag composition, through the activity coefficient</w:t>
      </w:r>
      <w:r w:rsidR="007565C1">
        <w:rPr>
          <w:noProof/>
          <w:sz w:val="22"/>
          <w:szCs w:val="22"/>
        </w:rPr>
        <w:t xml:space="preserve">. </w:t>
      </w:r>
      <w:r w:rsidR="002D2396">
        <w:rPr>
          <w:noProof/>
          <w:sz w:val="22"/>
          <w:szCs w:val="22"/>
        </w:rPr>
        <w:t xml:space="preserve">The equlibrium </w:t>
      </w:r>
      <w:r w:rsidR="00F03CCE">
        <w:rPr>
          <w:noProof/>
          <w:sz w:val="22"/>
          <w:szCs w:val="22"/>
        </w:rPr>
        <w:t>c</w:t>
      </w:r>
      <w:r w:rsidR="002D2396">
        <w:rPr>
          <w:noProof/>
          <w:sz w:val="22"/>
          <w:szCs w:val="22"/>
        </w:rPr>
        <w:t>onstant is</w:t>
      </w:r>
      <w:r w:rsidR="005A2EB2">
        <w:rPr>
          <w:noProof/>
          <w:sz w:val="22"/>
          <w:szCs w:val="22"/>
        </w:rPr>
        <w:t xml:space="preserve">, as seen </w:t>
      </w:r>
      <w:r w:rsidR="005A2EB2" w:rsidRPr="00FD2195">
        <w:rPr>
          <w:noProof/>
          <w:sz w:val="22"/>
          <w:szCs w:val="22"/>
        </w:rPr>
        <w:t xml:space="preserve">in </w:t>
      </w:r>
      <w:r w:rsidR="005A2EB2" w:rsidRPr="00FD2195">
        <w:rPr>
          <w:noProof/>
          <w:sz w:val="22"/>
          <w:szCs w:val="22"/>
        </w:rPr>
        <w:fldChar w:fldCharType="begin"/>
      </w:r>
      <w:r w:rsidR="005A2EB2" w:rsidRPr="00FD2195">
        <w:rPr>
          <w:noProof/>
          <w:sz w:val="22"/>
          <w:szCs w:val="22"/>
        </w:rPr>
        <w:instrText xml:space="preserve"> REF _Ref64007793 \h </w:instrText>
      </w:r>
      <w:r w:rsidR="00FB7BF4" w:rsidRPr="00FD2195">
        <w:rPr>
          <w:noProof/>
          <w:sz w:val="22"/>
          <w:szCs w:val="22"/>
        </w:rPr>
        <w:instrText xml:space="preserve"> \* MERGEFORMAT </w:instrText>
      </w:r>
      <w:r w:rsidR="005A2EB2" w:rsidRPr="00FD2195">
        <w:rPr>
          <w:noProof/>
          <w:sz w:val="22"/>
          <w:szCs w:val="22"/>
        </w:rPr>
      </w:r>
      <w:r w:rsidR="005A2EB2" w:rsidRPr="00FD2195">
        <w:rPr>
          <w:noProof/>
          <w:sz w:val="22"/>
          <w:szCs w:val="22"/>
        </w:rPr>
        <w:fldChar w:fldCharType="separate"/>
      </w:r>
      <w:r w:rsidR="00447A94" w:rsidRPr="00447A94">
        <w:rPr>
          <w:sz w:val="22"/>
          <w:szCs w:val="22"/>
        </w:rPr>
        <w:t xml:space="preserve">Figure </w:t>
      </w:r>
      <w:r w:rsidR="00447A94" w:rsidRPr="00447A94">
        <w:rPr>
          <w:noProof/>
          <w:sz w:val="22"/>
          <w:szCs w:val="22"/>
        </w:rPr>
        <w:t>10</w:t>
      </w:r>
      <w:r w:rsidR="005A2EB2" w:rsidRPr="00FD2195">
        <w:rPr>
          <w:noProof/>
          <w:sz w:val="22"/>
          <w:szCs w:val="22"/>
        </w:rPr>
        <w:fldChar w:fldCharType="end"/>
      </w:r>
      <w:r w:rsidR="00812A83">
        <w:rPr>
          <w:noProof/>
          <w:sz w:val="22"/>
          <w:szCs w:val="22"/>
        </w:rPr>
        <w:t>,</w:t>
      </w:r>
      <w:r w:rsidR="005A2EB2">
        <w:rPr>
          <w:noProof/>
          <w:sz w:val="22"/>
          <w:szCs w:val="22"/>
        </w:rPr>
        <w:t xml:space="preserve"> </w:t>
      </w:r>
      <w:r w:rsidR="00DF400A">
        <w:rPr>
          <w:noProof/>
          <w:sz w:val="22"/>
          <w:szCs w:val="22"/>
        </w:rPr>
        <w:t xml:space="preserve">strongly </w:t>
      </w:r>
      <w:r w:rsidR="005A2EB2">
        <w:rPr>
          <w:noProof/>
          <w:sz w:val="22"/>
          <w:szCs w:val="22"/>
        </w:rPr>
        <w:t>dependent on temperature</w:t>
      </w:r>
      <w:r w:rsidR="00812A83">
        <w:rPr>
          <w:noProof/>
          <w:sz w:val="22"/>
          <w:szCs w:val="22"/>
        </w:rPr>
        <w:t>, and hence a lower MnO content will be achieved at higher temperatures</w:t>
      </w:r>
      <w:r w:rsidR="00DC29BA">
        <w:rPr>
          <w:noProof/>
          <w:sz w:val="22"/>
          <w:szCs w:val="22"/>
        </w:rPr>
        <w:t xml:space="preserve">. </w:t>
      </w:r>
      <w:r w:rsidR="007565C1">
        <w:rPr>
          <w:noProof/>
          <w:sz w:val="22"/>
          <w:szCs w:val="22"/>
        </w:rPr>
        <w:t>The activity coefficient of M</w:t>
      </w:r>
      <w:r w:rsidR="001868E4">
        <w:rPr>
          <w:noProof/>
          <w:sz w:val="22"/>
          <w:szCs w:val="22"/>
        </w:rPr>
        <w:t>nO will increase with the basic oxides CaO and MgO</w:t>
      </w:r>
      <w:r w:rsidR="00DF400A">
        <w:rPr>
          <w:noProof/>
          <w:sz w:val="22"/>
          <w:szCs w:val="22"/>
        </w:rPr>
        <w:t>,</w:t>
      </w:r>
      <w:r w:rsidR="001868E4">
        <w:rPr>
          <w:noProof/>
          <w:sz w:val="22"/>
          <w:szCs w:val="22"/>
        </w:rPr>
        <w:t xml:space="preserve"> and decrease with the acid oxides SiO</w:t>
      </w:r>
      <w:r w:rsidR="001868E4" w:rsidRPr="005826CB">
        <w:rPr>
          <w:noProof/>
          <w:sz w:val="22"/>
          <w:szCs w:val="22"/>
          <w:vertAlign w:val="subscript"/>
        </w:rPr>
        <w:t>2</w:t>
      </w:r>
      <w:r w:rsidR="001868E4">
        <w:rPr>
          <w:noProof/>
          <w:sz w:val="22"/>
          <w:szCs w:val="22"/>
        </w:rPr>
        <w:t xml:space="preserve"> and Al</w:t>
      </w:r>
      <w:r w:rsidR="001868E4" w:rsidRPr="005826CB">
        <w:rPr>
          <w:noProof/>
          <w:sz w:val="22"/>
          <w:szCs w:val="22"/>
          <w:vertAlign w:val="subscript"/>
        </w:rPr>
        <w:t>2</w:t>
      </w:r>
      <w:r w:rsidR="001868E4">
        <w:rPr>
          <w:noProof/>
          <w:sz w:val="22"/>
          <w:szCs w:val="22"/>
        </w:rPr>
        <w:t>O</w:t>
      </w:r>
      <w:r w:rsidR="001868E4" w:rsidRPr="005826CB">
        <w:rPr>
          <w:noProof/>
          <w:sz w:val="22"/>
          <w:szCs w:val="22"/>
          <w:vertAlign w:val="subscript"/>
        </w:rPr>
        <w:t>3</w:t>
      </w:r>
      <w:r w:rsidR="005826CB">
        <w:rPr>
          <w:noProof/>
          <w:sz w:val="22"/>
          <w:szCs w:val="22"/>
        </w:rPr>
        <w:t xml:space="preserve">. </w:t>
      </w:r>
      <w:r w:rsidR="00E16A16">
        <w:rPr>
          <w:noProof/>
          <w:sz w:val="22"/>
          <w:szCs w:val="22"/>
        </w:rPr>
        <w:t>According to Gibbs phase rule one can then determine the MnO conte</w:t>
      </w:r>
      <w:r w:rsidR="00592C27">
        <w:rPr>
          <w:noProof/>
          <w:sz w:val="22"/>
          <w:szCs w:val="22"/>
        </w:rPr>
        <w:t>nt as a function of basicity and temperature when t</w:t>
      </w:r>
      <w:r w:rsidR="00075641">
        <w:rPr>
          <w:noProof/>
          <w:sz w:val="22"/>
          <w:szCs w:val="22"/>
        </w:rPr>
        <w:t xml:space="preserve">wo variables are </w:t>
      </w:r>
      <w:r w:rsidR="008238D2">
        <w:rPr>
          <w:noProof/>
          <w:sz w:val="22"/>
          <w:szCs w:val="22"/>
        </w:rPr>
        <w:t>fixed</w:t>
      </w:r>
      <w:r w:rsidR="00075641">
        <w:rPr>
          <w:noProof/>
          <w:sz w:val="22"/>
          <w:szCs w:val="22"/>
        </w:rPr>
        <w:t xml:space="preserve"> like e.g. the Al</w:t>
      </w:r>
      <w:r w:rsidR="00075641" w:rsidRPr="00075641">
        <w:rPr>
          <w:noProof/>
          <w:sz w:val="22"/>
          <w:szCs w:val="22"/>
          <w:vertAlign w:val="subscript"/>
        </w:rPr>
        <w:t>2</w:t>
      </w:r>
      <w:r w:rsidR="00075641">
        <w:rPr>
          <w:noProof/>
          <w:sz w:val="22"/>
          <w:szCs w:val="22"/>
        </w:rPr>
        <w:t>O</w:t>
      </w:r>
      <w:r w:rsidR="00075641" w:rsidRPr="00075641">
        <w:rPr>
          <w:noProof/>
          <w:sz w:val="22"/>
          <w:szCs w:val="22"/>
          <w:vertAlign w:val="subscript"/>
        </w:rPr>
        <w:t>3</w:t>
      </w:r>
      <w:r w:rsidR="00075641">
        <w:rPr>
          <w:noProof/>
          <w:sz w:val="22"/>
          <w:szCs w:val="22"/>
        </w:rPr>
        <w:t xml:space="preserve">/SiO2 ratio and %MgO, as shown in </w:t>
      </w:r>
      <w:r w:rsidR="00075641" w:rsidRPr="00FD2195">
        <w:rPr>
          <w:noProof/>
          <w:sz w:val="22"/>
          <w:szCs w:val="22"/>
        </w:rPr>
        <w:fldChar w:fldCharType="begin"/>
      </w:r>
      <w:r w:rsidR="00075641" w:rsidRPr="00FD2195">
        <w:rPr>
          <w:noProof/>
          <w:sz w:val="22"/>
          <w:szCs w:val="22"/>
        </w:rPr>
        <w:instrText xml:space="preserve"> REF _Ref64008266 \h </w:instrText>
      </w:r>
      <w:r w:rsidR="00FD2195">
        <w:rPr>
          <w:noProof/>
          <w:sz w:val="22"/>
          <w:szCs w:val="22"/>
        </w:rPr>
        <w:instrText xml:space="preserve"> \* MERGEFORMAT </w:instrText>
      </w:r>
      <w:r w:rsidR="00075641" w:rsidRPr="00FD2195">
        <w:rPr>
          <w:noProof/>
          <w:sz w:val="22"/>
          <w:szCs w:val="22"/>
        </w:rPr>
      </w:r>
      <w:r w:rsidR="00075641" w:rsidRPr="00FD2195">
        <w:rPr>
          <w:noProof/>
          <w:sz w:val="22"/>
          <w:szCs w:val="22"/>
        </w:rPr>
        <w:fldChar w:fldCharType="separate"/>
      </w:r>
      <w:r w:rsidR="00447A94">
        <w:t xml:space="preserve">Figure </w:t>
      </w:r>
      <w:r w:rsidR="00447A94">
        <w:rPr>
          <w:noProof/>
        </w:rPr>
        <w:t>11</w:t>
      </w:r>
      <w:r w:rsidR="00075641" w:rsidRPr="00FD2195">
        <w:rPr>
          <w:noProof/>
          <w:sz w:val="22"/>
          <w:szCs w:val="22"/>
        </w:rPr>
        <w:fldChar w:fldCharType="end"/>
      </w:r>
      <w:r w:rsidR="00445257" w:rsidRPr="00FD2195">
        <w:rPr>
          <w:noProof/>
          <w:sz w:val="22"/>
          <w:szCs w:val="22"/>
        </w:rPr>
        <w:t xml:space="preserve"> </w:t>
      </w:r>
      <w:r w:rsidR="00445257">
        <w:rPr>
          <w:noProof/>
          <w:sz w:val="22"/>
          <w:szCs w:val="22"/>
        </w:rPr>
        <w:t>for typ</w:t>
      </w:r>
      <w:r w:rsidR="000358A8">
        <w:rPr>
          <w:noProof/>
          <w:sz w:val="22"/>
          <w:szCs w:val="22"/>
        </w:rPr>
        <w:t>i</w:t>
      </w:r>
      <w:r w:rsidR="00445257">
        <w:rPr>
          <w:noProof/>
          <w:sz w:val="22"/>
          <w:szCs w:val="22"/>
        </w:rPr>
        <w:t>cal</w:t>
      </w:r>
      <w:r w:rsidR="000358A8">
        <w:rPr>
          <w:noProof/>
          <w:sz w:val="22"/>
          <w:szCs w:val="22"/>
        </w:rPr>
        <w:t xml:space="preserve"> FeMn slags.</w:t>
      </w:r>
    </w:p>
    <w:p w14:paraId="17BF60C3" w14:textId="77777777" w:rsidR="002D2396" w:rsidRDefault="002D2396" w:rsidP="00FB7BF4">
      <w:pPr>
        <w:pStyle w:val="Caption"/>
        <w:jc w:val="both"/>
        <w:rPr>
          <w:noProof/>
          <w:sz w:val="22"/>
          <w:szCs w:val="22"/>
        </w:rPr>
      </w:pPr>
    </w:p>
    <w:p w14:paraId="44D98A6E" w14:textId="77777777" w:rsidR="002D2396" w:rsidRDefault="002D2396" w:rsidP="00FB7BF4">
      <w:pPr>
        <w:pStyle w:val="Caption"/>
        <w:jc w:val="both"/>
        <w:rPr>
          <w:noProof/>
          <w:sz w:val="22"/>
          <w:szCs w:val="22"/>
        </w:rPr>
      </w:pPr>
    </w:p>
    <w:p w14:paraId="2467CBC0" w14:textId="23EFE2B9" w:rsidR="00D4296B" w:rsidRDefault="00DC5666" w:rsidP="00FB7BF4">
      <w:pPr>
        <w:pStyle w:val="Caption"/>
        <w:jc w:val="center"/>
        <w:rPr>
          <w:sz w:val="22"/>
          <w:szCs w:val="22"/>
        </w:rPr>
      </w:pPr>
      <w:r>
        <w:rPr>
          <w:noProof/>
          <w:sz w:val="22"/>
          <w:szCs w:val="22"/>
        </w:rPr>
        <w:drawing>
          <wp:inline distT="0" distB="0" distL="0" distR="0" wp14:anchorId="324AAD0E" wp14:editId="056827E7">
            <wp:extent cx="4306093" cy="2628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36724" cy="2647601"/>
                    </a:xfrm>
                    <a:prstGeom prst="rect">
                      <a:avLst/>
                    </a:prstGeom>
                    <a:noFill/>
                  </pic:spPr>
                </pic:pic>
              </a:graphicData>
            </a:graphic>
          </wp:inline>
        </w:drawing>
      </w:r>
    </w:p>
    <w:p w14:paraId="6A69CB65" w14:textId="0B0D4275" w:rsidR="00043ABB" w:rsidRDefault="00043ABB" w:rsidP="00FB7BF4">
      <w:pPr>
        <w:pStyle w:val="Caption"/>
        <w:jc w:val="both"/>
        <w:rPr>
          <w:sz w:val="22"/>
          <w:szCs w:val="22"/>
        </w:rPr>
      </w:pPr>
      <w:bookmarkStart w:id="10" w:name="_Ref64007793"/>
      <w:r>
        <w:t xml:space="preserve">Figure </w:t>
      </w:r>
      <w:r>
        <w:fldChar w:fldCharType="begin"/>
      </w:r>
      <w:r>
        <w:instrText xml:space="preserve"> SEQ Figure \* ARABIC </w:instrText>
      </w:r>
      <w:r>
        <w:fldChar w:fldCharType="separate"/>
      </w:r>
      <w:r w:rsidR="00447A94">
        <w:rPr>
          <w:noProof/>
        </w:rPr>
        <w:t>10</w:t>
      </w:r>
      <w:r>
        <w:fldChar w:fldCharType="end"/>
      </w:r>
      <w:bookmarkEnd w:id="10"/>
      <w:r>
        <w:t xml:space="preserve">. </w:t>
      </w:r>
      <w:r w:rsidR="009E0820">
        <w:t>Equilibrium constant of MnO and SiO</w:t>
      </w:r>
      <w:r w:rsidR="009E0820" w:rsidRPr="00075FFB">
        <w:rPr>
          <w:vertAlign w:val="subscript"/>
        </w:rPr>
        <w:t>2</w:t>
      </w:r>
      <w:r w:rsidR="009E0820">
        <w:t xml:space="preserve"> reduction according to reaction [1] and </w:t>
      </w:r>
      <w:r w:rsidR="00075FFB">
        <w:t>[2] (calculated from HSC Chemistry v.10)</w:t>
      </w:r>
      <w:r w:rsidR="006F6F44">
        <w:t>.</w:t>
      </w:r>
    </w:p>
    <w:p w14:paraId="3E7699C5" w14:textId="6790D309" w:rsidR="00DC5666" w:rsidRDefault="00DC5666" w:rsidP="00FB7BF4">
      <w:pPr>
        <w:pStyle w:val="Caption"/>
        <w:jc w:val="both"/>
        <w:rPr>
          <w:sz w:val="22"/>
          <w:szCs w:val="22"/>
        </w:rPr>
      </w:pPr>
    </w:p>
    <w:p w14:paraId="39FCEFEA" w14:textId="47540560" w:rsidR="006F6F44" w:rsidRDefault="00430B65" w:rsidP="00212892">
      <w:pPr>
        <w:pStyle w:val="Caption"/>
        <w:jc w:val="center"/>
        <w:rPr>
          <w:sz w:val="22"/>
          <w:szCs w:val="22"/>
        </w:rPr>
      </w:pPr>
      <w:r w:rsidRPr="00430B65">
        <w:rPr>
          <w:noProof/>
          <w:sz w:val="22"/>
          <w:szCs w:val="22"/>
        </w:rPr>
        <w:drawing>
          <wp:inline distT="0" distB="0" distL="0" distR="0" wp14:anchorId="7D5F211E" wp14:editId="306303F9">
            <wp:extent cx="3200400" cy="2324100"/>
            <wp:effectExtent l="0" t="0" r="0" b="0"/>
            <wp:docPr id="24" name="Picture 1">
              <a:extLst xmlns:a="http://schemas.openxmlformats.org/drawingml/2006/main">
                <a:ext uri="{FF2B5EF4-FFF2-40B4-BE49-F238E27FC236}">
                  <a16:creationId xmlns:a16="http://schemas.microsoft.com/office/drawing/2014/main" id="{152A9F5A-338B-4421-A9F0-61CE0AB17B4D}"/>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52A9F5A-338B-4421-A9F0-61CE0AB17B4D}"/>
                        </a:ext>
                      </a:extLst>
                    </pic:cNvPr>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324100"/>
                    </a:xfrm>
                    <a:prstGeom prst="rect">
                      <a:avLst/>
                    </a:prstGeom>
                    <a:noFill/>
                  </pic:spPr>
                </pic:pic>
              </a:graphicData>
            </a:graphic>
          </wp:inline>
        </w:drawing>
      </w:r>
    </w:p>
    <w:p w14:paraId="6A82BAC4" w14:textId="6B605761" w:rsidR="005B61EB" w:rsidRDefault="005B61EB" w:rsidP="005B61EB">
      <w:pPr>
        <w:pStyle w:val="Caption"/>
      </w:pPr>
      <w:bookmarkStart w:id="11" w:name="_Ref64008266"/>
      <w:r>
        <w:t xml:space="preserve">Figure </w:t>
      </w:r>
      <w:r>
        <w:fldChar w:fldCharType="begin"/>
      </w:r>
      <w:r>
        <w:instrText xml:space="preserve"> SEQ Figure \* ARABIC </w:instrText>
      </w:r>
      <w:r>
        <w:fldChar w:fldCharType="separate"/>
      </w:r>
      <w:r w:rsidR="00447A94">
        <w:rPr>
          <w:noProof/>
        </w:rPr>
        <w:t>11</w:t>
      </w:r>
      <w:r>
        <w:fldChar w:fldCharType="end"/>
      </w:r>
      <w:bookmarkEnd w:id="11"/>
      <w:r>
        <w:t xml:space="preserve">. </w:t>
      </w:r>
      <w:r w:rsidR="00647929">
        <w:t>MnO content versus basicity for a Al</w:t>
      </w:r>
      <w:r w:rsidR="00647929" w:rsidRPr="000D26A7">
        <w:rPr>
          <w:vertAlign w:val="subscript"/>
        </w:rPr>
        <w:t>2</w:t>
      </w:r>
      <w:r w:rsidR="00647929">
        <w:t>O</w:t>
      </w:r>
      <w:r w:rsidR="00647929" w:rsidRPr="000D26A7">
        <w:rPr>
          <w:vertAlign w:val="subscript"/>
        </w:rPr>
        <w:t>3</w:t>
      </w:r>
      <w:r w:rsidR="00647929">
        <w:t>/SiO</w:t>
      </w:r>
      <w:r w:rsidR="00647929" w:rsidRPr="000D26A7">
        <w:rPr>
          <w:vertAlign w:val="subscript"/>
        </w:rPr>
        <w:t>2</w:t>
      </w:r>
      <w:r w:rsidR="00647929">
        <w:t xml:space="preserve"> ratio of </w:t>
      </w:r>
      <w:r w:rsidR="00683E33">
        <w:t xml:space="preserve">0.57 with 5% MgO in equilibrium with a FeMn </w:t>
      </w:r>
      <w:r w:rsidR="00703893">
        <w:t>where the Mn/Fe ratio is 7.8</w:t>
      </w:r>
      <w:r w:rsidR="00D97288">
        <w:t>.</w:t>
      </w:r>
    </w:p>
    <w:p w14:paraId="0F5D558F" w14:textId="23621070" w:rsidR="000D26A7" w:rsidRDefault="000D26A7" w:rsidP="005B61EB">
      <w:pPr>
        <w:pStyle w:val="Caption"/>
      </w:pPr>
    </w:p>
    <w:p w14:paraId="041D4DBE" w14:textId="337D813F" w:rsidR="00212892" w:rsidRPr="008B3991" w:rsidRDefault="000358A8" w:rsidP="007E6C4D">
      <w:pPr>
        <w:jc w:val="both"/>
      </w:pPr>
      <w:r>
        <w:lastRenderedPageBreak/>
        <w:t>For SiMn slags</w:t>
      </w:r>
      <w:r w:rsidR="00C01D10">
        <w:t>,</w:t>
      </w:r>
      <w:r>
        <w:t xml:space="preserve"> </w:t>
      </w:r>
      <w:r w:rsidR="00306535">
        <w:t>one need</w:t>
      </w:r>
      <w:r w:rsidR="00DF400A">
        <w:t>s</w:t>
      </w:r>
      <w:r w:rsidR="00306535">
        <w:t xml:space="preserve"> to take into account </w:t>
      </w:r>
      <w:r w:rsidR="00FF5DA2">
        <w:t>reaction [2]</w:t>
      </w:r>
      <w:r w:rsidR="00521ABC">
        <w:t xml:space="preserve">, that is the </w:t>
      </w:r>
      <w:r w:rsidR="00DF400A">
        <w:t xml:space="preserve">silicon </w:t>
      </w:r>
      <w:r w:rsidR="00521ABC">
        <w:t>distribution between the slag and the metal. Doing the same exercise as for the Mn distribution through equation [5]</w:t>
      </w:r>
      <w:r w:rsidR="00DF400A">
        <w:t xml:space="preserve"> </w:t>
      </w:r>
      <w:r w:rsidR="00521ABC">
        <w:t>and [6]</w:t>
      </w:r>
      <w:r w:rsidR="005C19B4">
        <w:t>, it is seen that the silicon content in the metal is determined by</w:t>
      </w:r>
      <w:r w:rsidR="00DF400A">
        <w:t xml:space="preserve"> the</w:t>
      </w:r>
      <w:r w:rsidR="005C19B4">
        <w:t xml:space="preserve"> </w:t>
      </w:r>
      <w:r w:rsidR="00F80A5B">
        <w:t>amount of SiO</w:t>
      </w:r>
      <w:r w:rsidR="00F80A5B" w:rsidRPr="00A167CF">
        <w:rPr>
          <w:vertAlign w:val="subscript"/>
        </w:rPr>
        <w:t>2</w:t>
      </w:r>
      <w:r w:rsidR="00F80A5B">
        <w:t xml:space="preserve"> in the slag, the temperature</w:t>
      </w:r>
      <w:r w:rsidR="004F4DB8">
        <w:t xml:space="preserve"> (</w:t>
      </w:r>
      <m:oMath>
        <m:r>
          <w:rPr>
            <w:rFonts w:ascii="Cambria Math" w:hAnsi="Cambria Math"/>
          </w:rPr>
          <m:t>f(T)</m:t>
        </m:r>
      </m:oMath>
      <w:r w:rsidR="00DF400A">
        <w:t xml:space="preserve">, </w:t>
      </w:r>
      <w:r w:rsidR="00A167CF">
        <w:t>mainly</w:t>
      </w:r>
      <w:r w:rsidR="00F80A5B">
        <w:t xml:space="preserve"> given by the equilibrium constant</w:t>
      </w:r>
      <w:r w:rsidR="004F4DB8">
        <w:t>), the other slag constituents</w:t>
      </w:r>
      <w:r w:rsidR="008D64EB">
        <w:t>,</w:t>
      </w:r>
      <w:r w:rsidR="008B27DB">
        <w:t xml:space="preserve"> and the metal composition</w:t>
      </w:r>
      <w:r w:rsidR="00DF400A">
        <w:t xml:space="preserve"> (</w:t>
      </w:r>
      <m:oMath>
        <m:r>
          <w:rPr>
            <w:rFonts w:ascii="Cambria Math" w:hAnsi="Cambria Math"/>
          </w:rPr>
          <m:t>h(mc)</m:t>
        </m:r>
      </m:oMath>
      <w:r w:rsidR="00DF400A">
        <w:t>)</w:t>
      </w:r>
      <w:r w:rsidR="00BE34B1">
        <w:t xml:space="preserve"> as shown in equation [7]</w:t>
      </w:r>
      <w:r w:rsidR="008B27DB">
        <w:t xml:space="preserve">. </w:t>
      </w:r>
      <w:r w:rsidR="00DD2F30">
        <w:t>The metal composition, that is the Mn</w:t>
      </w:r>
      <w:r w:rsidR="008817AF">
        <w:t>/</w:t>
      </w:r>
      <w:r w:rsidR="00DD2F30">
        <w:t xml:space="preserve">Fe ratio is not affecting the </w:t>
      </w:r>
      <w:r w:rsidR="008817AF">
        <w:t xml:space="preserve">silicon content </w:t>
      </w:r>
      <w:r w:rsidR="00170D47">
        <w:t>in the same manner as temperature and slag composition</w:t>
      </w:r>
      <w:r w:rsidR="007A1B40">
        <w:fldChar w:fldCharType="begin"/>
      </w:r>
      <w:r w:rsidR="00C45550">
        <w:instrText xml:space="preserve"> ADDIN ZOTERO_ITEM CSL_CITATION {"citationID":"XpMKxWIT","properties":{"formattedCitation":"\\super [1]\\nosupersub{}","plainCitation":"[1]","noteIndex":0},"citationItems":[{"id":"7OVWmPdL/D0zNMa9z","uris":["http://zotero.org/users/local/jEzmOlYA/items/NA6L26FF"],"uri":["http://zotero.org/users/local/jEzmOlYA/items/NA6L26FF"],"itemData":{"id":5199,"type":"book","event-place":"Trondheim","ISBN":"978-82-519-2191-6","language":"English","note":"OCLC: 730955490","publisher":"Tapir","publisher-place":"Trondheim","source":"Open WorldCat","title":"Production of manganese ferroalloys","author":[{"family":"Olsen","given":"SverreE"},{"family":"Tangstad","given":"Merete"},{"family":"Lindstad","given":"Tor"}],"issued":{"date-parts":[["2007"]]}}}],"schema":"https://github.com/citation-style-language/schema/raw/master/csl-citation.json"} </w:instrText>
      </w:r>
      <w:r w:rsidR="007A1B40">
        <w:fldChar w:fldCharType="separate"/>
      </w:r>
      <w:r w:rsidR="00C45550" w:rsidRPr="00C45550">
        <w:rPr>
          <w:rFonts w:cs="Times"/>
          <w:vertAlign w:val="superscript"/>
        </w:rPr>
        <w:t>[1]</w:t>
      </w:r>
      <w:r w:rsidR="007A1B40">
        <w:fldChar w:fldCharType="end"/>
      </w:r>
      <w:r w:rsidR="002F7676">
        <w:t>.</w:t>
      </w:r>
      <w:r w:rsidR="00C57EFC">
        <w:t xml:space="preserve"> </w:t>
      </w:r>
      <w:r w:rsidR="00CC38A1">
        <w:t xml:space="preserve">The </w:t>
      </w:r>
      <w:r w:rsidR="007A3CA9">
        <w:t xml:space="preserve">correlation between the slag composition and temperature is shown in </w:t>
      </w:r>
      <w:r w:rsidR="007A3CA9">
        <w:fldChar w:fldCharType="begin"/>
      </w:r>
      <w:r w:rsidR="007A3CA9">
        <w:instrText xml:space="preserve"> REF _Ref64018914 \h </w:instrText>
      </w:r>
      <w:r w:rsidR="007E6C4D">
        <w:instrText xml:space="preserve"> \* MERGEFORMAT </w:instrText>
      </w:r>
      <w:r w:rsidR="007A3CA9">
        <w:fldChar w:fldCharType="separate"/>
      </w:r>
      <w:r w:rsidR="00447A94">
        <w:t xml:space="preserve">Figure </w:t>
      </w:r>
      <w:r w:rsidR="00447A94">
        <w:rPr>
          <w:noProof/>
        </w:rPr>
        <w:t>12</w:t>
      </w:r>
      <w:r w:rsidR="007A3CA9">
        <w:fldChar w:fldCharType="end"/>
      </w:r>
      <w:r w:rsidR="00EE7B0B">
        <w:t>. In order to obtain about 18%Si in the metal</w:t>
      </w:r>
      <w:r w:rsidR="00DF400A">
        <w:t>,</w:t>
      </w:r>
      <w:r w:rsidR="00EE7B0B">
        <w:t xml:space="preserve"> the slag </w:t>
      </w:r>
      <w:r w:rsidR="00DF400A">
        <w:t xml:space="preserve">should be slightly </w:t>
      </w:r>
      <w:r w:rsidR="00F45E02">
        <w:t>below</w:t>
      </w:r>
      <w:r w:rsidR="008F6853">
        <w:t xml:space="preserve"> 40% SiO</w:t>
      </w:r>
      <w:r w:rsidR="008F6853" w:rsidRPr="00FE4710">
        <w:rPr>
          <w:vertAlign w:val="subscript"/>
        </w:rPr>
        <w:t>2</w:t>
      </w:r>
      <w:r w:rsidR="008F6853">
        <w:t xml:space="preserve"> at</w:t>
      </w:r>
      <w:r w:rsidR="00F45E02">
        <w:t xml:space="preserve"> 1600</w:t>
      </w:r>
      <w:r w:rsidR="008F6853">
        <w:t xml:space="preserve"> </w:t>
      </w:r>
      <w:r w:rsidR="008F6853">
        <w:rPr>
          <w:rFonts w:cs="Times"/>
        </w:rPr>
        <w:t>°</w:t>
      </w:r>
      <w:r w:rsidR="008F6853">
        <w:t>C</w:t>
      </w:r>
      <w:r w:rsidR="00F45E02">
        <w:t xml:space="preserve"> </w:t>
      </w:r>
      <w:r w:rsidR="008B3991">
        <w:t>for a (CaO+MgO)/Al</w:t>
      </w:r>
      <w:r w:rsidR="008B3991" w:rsidRPr="00AD4891">
        <w:rPr>
          <w:vertAlign w:val="subscript"/>
        </w:rPr>
        <w:t>2</w:t>
      </w:r>
      <w:r w:rsidR="008B3991">
        <w:t>O</w:t>
      </w:r>
      <w:r w:rsidR="008B3991" w:rsidRPr="00AD4891">
        <w:rPr>
          <w:vertAlign w:val="subscript"/>
        </w:rPr>
        <w:t>3</w:t>
      </w:r>
      <w:r w:rsidR="008B3991">
        <w:t xml:space="preserve"> ratio of </w:t>
      </w:r>
      <w:r w:rsidR="00FE4710">
        <w:t xml:space="preserve">1, which </w:t>
      </w:r>
      <w:r w:rsidR="00DF400A">
        <w:t>corresponding to</w:t>
      </w:r>
      <w:r w:rsidR="00FE4710">
        <w:t xml:space="preserve"> </w:t>
      </w:r>
      <w:r w:rsidR="007E6C4D">
        <w:t xml:space="preserve">most tapped slags. </w:t>
      </w:r>
      <w:r w:rsidR="00DF400A">
        <w:t>At</w:t>
      </w:r>
      <w:r w:rsidR="008F43EF">
        <w:t xml:space="preserve"> low Al</w:t>
      </w:r>
      <w:r w:rsidR="008F43EF" w:rsidRPr="00354B22">
        <w:rPr>
          <w:vertAlign w:val="subscript"/>
        </w:rPr>
        <w:t>2</w:t>
      </w:r>
      <w:r w:rsidR="008F43EF">
        <w:t>O</w:t>
      </w:r>
      <w:r w:rsidR="008F43EF" w:rsidRPr="00354B22">
        <w:rPr>
          <w:vertAlign w:val="subscript"/>
        </w:rPr>
        <w:t>3</w:t>
      </w:r>
      <w:r w:rsidR="008F43EF">
        <w:t xml:space="preserve"> content</w:t>
      </w:r>
      <w:r w:rsidR="00DF400A">
        <w:t>s</w:t>
      </w:r>
      <w:r w:rsidR="008F43EF">
        <w:t xml:space="preserve">, </w:t>
      </w:r>
      <w:r w:rsidR="00DF400A">
        <w:t>i.e.</w:t>
      </w:r>
      <w:r w:rsidR="008F43EF">
        <w:t xml:space="preserve"> a high</w:t>
      </w:r>
      <w:r w:rsidR="0094537A">
        <w:t xml:space="preserve"> (CaO+MgO)/Al</w:t>
      </w:r>
      <w:r w:rsidR="0094537A" w:rsidRPr="00AD4891">
        <w:rPr>
          <w:vertAlign w:val="subscript"/>
        </w:rPr>
        <w:t>2</w:t>
      </w:r>
      <w:r w:rsidR="0094537A">
        <w:t>O</w:t>
      </w:r>
      <w:r w:rsidR="0094537A" w:rsidRPr="00AD4891">
        <w:rPr>
          <w:vertAlign w:val="subscript"/>
        </w:rPr>
        <w:t>3</w:t>
      </w:r>
      <w:r w:rsidR="008F43EF">
        <w:t xml:space="preserve"> ratio, a higher %SiO</w:t>
      </w:r>
      <w:r w:rsidR="008F43EF" w:rsidRPr="00354B22">
        <w:rPr>
          <w:vertAlign w:val="subscript"/>
        </w:rPr>
        <w:t>2</w:t>
      </w:r>
      <w:r w:rsidR="008F43EF">
        <w:t xml:space="preserve"> is needed </w:t>
      </w:r>
      <w:r w:rsidR="00354B22">
        <w:t xml:space="preserve">to compensate for the lack of acid components. </w:t>
      </w:r>
    </w:p>
    <w:p w14:paraId="4D880E96" w14:textId="77A46622" w:rsidR="00D4296B" w:rsidRDefault="00D4296B" w:rsidP="000E18A0">
      <w:pPr>
        <w:pStyle w:val="Caption"/>
        <w:rPr>
          <w:sz w:val="22"/>
          <w:szCs w:val="22"/>
        </w:rPr>
      </w:pPr>
    </w:p>
    <w:p w14:paraId="57EF393B" w14:textId="01260C34" w:rsidR="00D4296B" w:rsidRDefault="00661BBB" w:rsidP="00B224F2">
      <w:pPr>
        <w:pStyle w:val="Caption"/>
        <w:jc w:val="center"/>
        <w:rPr>
          <w:sz w:val="22"/>
          <w:szCs w:val="22"/>
        </w:rPr>
      </w:pPr>
      <m:oMath>
        <m:r>
          <w:rPr>
            <w:rFonts w:ascii="Cambria Math" w:hAnsi="Cambria Math"/>
            <w:sz w:val="22"/>
            <w:szCs w:val="22"/>
          </w:rPr>
          <m:t>K=</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Si</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CO</m:t>
                </m:r>
              </m:sub>
              <m:sup>
                <m:r>
                  <w:rPr>
                    <w:rFonts w:ascii="Cambria Math" w:hAnsi="Cambria Math"/>
                    <w:sz w:val="22"/>
                    <w:szCs w:val="22"/>
                  </w:rPr>
                  <m:t>2</m:t>
                </m:r>
              </m:sup>
            </m:sSubSup>
          </m:num>
          <m:den>
            <m:sSub>
              <m:sSubPr>
                <m:ctrlPr>
                  <w:rPr>
                    <w:rFonts w:ascii="Cambria Math" w:hAnsi="Cambria Math"/>
                    <w:i/>
                    <w:sz w:val="22"/>
                    <w:szCs w:val="22"/>
                  </w:rPr>
                </m:ctrlPr>
              </m:sSubPr>
              <m:e>
                <m:r>
                  <w:rPr>
                    <w:rFonts w:ascii="Cambria Math" w:hAnsi="Cambria Math"/>
                    <w:sz w:val="22"/>
                    <w:szCs w:val="22"/>
                  </w:rPr>
                  <m:t>a</m:t>
                </m:r>
              </m:e>
              <m:sub>
                <m:sSub>
                  <m:sSubPr>
                    <m:ctrlPr>
                      <w:rPr>
                        <w:rFonts w:ascii="Cambria Math" w:hAnsi="Cambria Math"/>
                        <w:i/>
                        <w:sz w:val="22"/>
                        <w:szCs w:val="22"/>
                      </w:rPr>
                    </m:ctrlPr>
                  </m:sSubPr>
                  <m:e>
                    <m:r>
                      <w:rPr>
                        <w:rFonts w:ascii="Cambria Math" w:hAnsi="Cambria Math"/>
                        <w:sz w:val="22"/>
                        <w:szCs w:val="22"/>
                      </w:rPr>
                      <m:t>SiO</m:t>
                    </m:r>
                  </m:e>
                  <m:sub>
                    <m:r>
                      <w:rPr>
                        <w:rFonts w:ascii="Cambria Math" w:hAnsi="Cambria Math"/>
                        <w:sz w:val="22"/>
                        <w:szCs w:val="22"/>
                      </w:rPr>
                      <m:t>2</m:t>
                    </m:r>
                  </m:sub>
                </m:sSub>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a</m:t>
                </m:r>
              </m:e>
              <m:sub>
                <m:r>
                  <w:rPr>
                    <w:rFonts w:ascii="Cambria Math" w:hAnsi="Cambria Math"/>
                    <w:sz w:val="22"/>
                    <w:szCs w:val="22"/>
                  </w:rPr>
                  <m:t>C</m:t>
                </m:r>
              </m:sub>
              <m:sup>
                <m:r>
                  <w:rPr>
                    <w:rFonts w:ascii="Cambria Math" w:hAnsi="Cambria Math"/>
                    <w:sz w:val="22"/>
                    <w:szCs w:val="22"/>
                  </w:rPr>
                  <m:t>2</m:t>
                </m:r>
              </m:sup>
            </m:sSubSup>
          </m:den>
        </m:f>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S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CO</m:t>
                </m:r>
              </m:sub>
            </m:sSub>
          </m:num>
          <m:den>
            <m:sSub>
              <m:sSubPr>
                <m:ctrlPr>
                  <w:rPr>
                    <w:rFonts w:ascii="Cambria Math" w:hAnsi="Cambria Math"/>
                    <w:i/>
                    <w:sz w:val="22"/>
                    <w:szCs w:val="22"/>
                  </w:rPr>
                </m:ctrlPr>
              </m:sSubPr>
              <m:e>
                <m:r>
                  <w:rPr>
                    <w:rFonts w:ascii="Cambria Math" w:hAnsi="Cambria Math"/>
                    <w:sz w:val="22"/>
                    <w:szCs w:val="22"/>
                  </w:rPr>
                  <m:t>X</m:t>
                </m:r>
              </m:e>
              <m:sub>
                <m:sSub>
                  <m:sSubPr>
                    <m:ctrlPr>
                      <w:rPr>
                        <w:rFonts w:ascii="Cambria Math" w:hAnsi="Cambria Math"/>
                        <w:i/>
                        <w:sz w:val="22"/>
                        <w:szCs w:val="22"/>
                      </w:rPr>
                    </m:ctrlPr>
                  </m:sSubPr>
                  <m:e>
                    <m:r>
                      <w:rPr>
                        <w:rFonts w:ascii="Cambria Math" w:hAnsi="Cambria Math"/>
                        <w:sz w:val="22"/>
                        <w:szCs w:val="22"/>
                      </w:rPr>
                      <m:t>SiO</m:t>
                    </m:r>
                  </m:e>
                  <m:sub>
                    <m:r>
                      <w:rPr>
                        <w:rFonts w:ascii="Cambria Math" w:hAnsi="Cambria Math"/>
                        <w:sz w:val="22"/>
                        <w:szCs w:val="22"/>
                      </w:rPr>
                      <m:t>2</m:t>
                    </m:r>
                  </m:sub>
                </m:sSub>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sSub>
                  <m:sSubPr>
                    <m:ctrlPr>
                      <w:rPr>
                        <w:rFonts w:ascii="Cambria Math" w:hAnsi="Cambria Math"/>
                        <w:i/>
                        <w:sz w:val="22"/>
                        <w:szCs w:val="22"/>
                      </w:rPr>
                    </m:ctrlPr>
                  </m:sSubPr>
                  <m:e>
                    <m:r>
                      <w:rPr>
                        <w:rFonts w:ascii="Cambria Math" w:hAnsi="Cambria Math"/>
                        <w:sz w:val="22"/>
                        <w:szCs w:val="22"/>
                      </w:rPr>
                      <m:t>SiO</m:t>
                    </m:r>
                  </m:e>
                  <m:sub>
                    <m:r>
                      <w:rPr>
                        <w:rFonts w:ascii="Cambria Math" w:hAnsi="Cambria Math"/>
                        <w:sz w:val="22"/>
                        <w:szCs w:val="22"/>
                      </w:rPr>
                      <m:t>2</m:t>
                    </m:r>
                  </m:sub>
                </m:sSub>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C</m:t>
                </m:r>
              </m:sub>
            </m:sSub>
          </m:den>
        </m:f>
      </m:oMath>
      <w:r w:rsidR="00B7096E">
        <w:rPr>
          <w:sz w:val="22"/>
          <w:szCs w:val="22"/>
        </w:rPr>
        <w:tab/>
      </w:r>
      <w:r w:rsidR="00B7096E">
        <w:rPr>
          <w:sz w:val="22"/>
          <w:szCs w:val="22"/>
        </w:rPr>
        <w:tab/>
      </w:r>
      <w:r w:rsidR="00B7096E">
        <w:rPr>
          <w:sz w:val="22"/>
          <w:szCs w:val="22"/>
        </w:rPr>
        <w:tab/>
      </w:r>
      <w:r w:rsidR="00B7096E">
        <w:rPr>
          <w:sz w:val="22"/>
          <w:szCs w:val="22"/>
        </w:rPr>
        <w:tab/>
      </w:r>
      <w:r w:rsidR="00B7096E">
        <w:rPr>
          <w:sz w:val="22"/>
          <w:szCs w:val="22"/>
        </w:rPr>
        <w:tab/>
      </w:r>
      <w:r w:rsidR="00B224F2">
        <w:rPr>
          <w:sz w:val="22"/>
          <w:szCs w:val="22"/>
        </w:rPr>
        <w:tab/>
      </w:r>
      <w:r w:rsidR="0006552E">
        <w:rPr>
          <w:sz w:val="22"/>
          <w:szCs w:val="22"/>
        </w:rPr>
        <w:t>[5]</w:t>
      </w:r>
    </w:p>
    <w:p w14:paraId="1433E59F" w14:textId="7B1E95ED" w:rsidR="00D4296B" w:rsidRDefault="003F19AE" w:rsidP="00B224F2">
      <w:pPr>
        <w:pStyle w:val="Caption"/>
        <w:jc w:val="center"/>
        <w:rPr>
          <w:sz w:val="22"/>
          <w:szCs w:val="22"/>
        </w:rPr>
      </w:pP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S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sSub>
              <m:sSubPr>
                <m:ctrlPr>
                  <w:rPr>
                    <w:rFonts w:ascii="Cambria Math" w:hAnsi="Cambria Math"/>
                    <w:i/>
                    <w:sz w:val="22"/>
                    <w:szCs w:val="22"/>
                  </w:rPr>
                </m:ctrlPr>
              </m:sSubPr>
              <m:e>
                <m:r>
                  <w:rPr>
                    <w:rFonts w:ascii="Cambria Math" w:hAnsi="Cambria Math"/>
                    <w:sz w:val="22"/>
                    <w:szCs w:val="22"/>
                  </w:rPr>
                  <m:t>SiO</m:t>
                </m:r>
              </m:e>
              <m:sub>
                <m:r>
                  <w:rPr>
                    <w:rFonts w:ascii="Cambria Math" w:hAnsi="Cambria Math"/>
                    <w:sz w:val="22"/>
                    <w:szCs w:val="22"/>
                  </w:rPr>
                  <m:t>2</m:t>
                </m:r>
              </m:sub>
            </m:sSub>
          </m:sub>
        </m:sSub>
        <m:r>
          <w:rPr>
            <w:rFonts w:ascii="Cambria Math" w:hAnsi="Cambria Math"/>
            <w:sz w:val="22"/>
            <w:szCs w:val="22"/>
          </w:rPr>
          <m:t>∙K∙</m:t>
        </m:r>
        <m:sSub>
          <m:sSubPr>
            <m:ctrlPr>
              <w:rPr>
                <w:rFonts w:ascii="Cambria Math" w:hAnsi="Cambria Math"/>
                <w:i/>
                <w:sz w:val="22"/>
                <w:szCs w:val="22"/>
              </w:rPr>
            </m:ctrlPr>
          </m:sSubPr>
          <m:e>
            <m:r>
              <w:rPr>
                <w:rFonts w:ascii="Cambria Math" w:hAnsi="Cambria Math"/>
                <w:sz w:val="22"/>
                <w:szCs w:val="22"/>
              </w:rPr>
              <m:t>γ</m:t>
            </m:r>
          </m:e>
          <m:sub>
            <m:sSub>
              <m:sSubPr>
                <m:ctrlPr>
                  <w:rPr>
                    <w:rFonts w:ascii="Cambria Math" w:hAnsi="Cambria Math"/>
                    <w:i/>
                    <w:sz w:val="22"/>
                    <w:szCs w:val="22"/>
                  </w:rPr>
                </m:ctrlPr>
              </m:sSubPr>
              <m:e>
                <m:r>
                  <w:rPr>
                    <w:rFonts w:ascii="Cambria Math" w:hAnsi="Cambria Math"/>
                    <w:sz w:val="22"/>
                    <w:szCs w:val="22"/>
                  </w:rPr>
                  <m:t>SiO</m:t>
                </m:r>
              </m:e>
              <m:sub>
                <m:r>
                  <w:rPr>
                    <w:rFonts w:ascii="Cambria Math" w:hAnsi="Cambria Math"/>
                    <w:sz w:val="22"/>
                    <w:szCs w:val="22"/>
                  </w:rPr>
                  <m:t>2</m:t>
                </m:r>
              </m:sub>
            </m:sSub>
            <m:r>
              <w:rPr>
                <w:rFonts w:ascii="Cambria Math" w:hAnsi="Cambria Math"/>
                <w:sz w:val="22"/>
                <w:szCs w:val="22"/>
              </w:rPr>
              <m:t>∙</m:t>
            </m:r>
          </m:sub>
        </m:sSub>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i</m:t>
                </m:r>
              </m:sub>
            </m:sSub>
          </m:den>
        </m:f>
      </m:oMath>
      <w:r w:rsidR="00B7096E">
        <w:rPr>
          <w:sz w:val="22"/>
          <w:szCs w:val="22"/>
        </w:rPr>
        <w:tab/>
      </w:r>
      <w:r w:rsidR="00B7096E">
        <w:rPr>
          <w:sz w:val="22"/>
          <w:szCs w:val="22"/>
        </w:rPr>
        <w:tab/>
      </w:r>
      <w:r w:rsidR="00B7096E">
        <w:rPr>
          <w:sz w:val="22"/>
          <w:szCs w:val="22"/>
        </w:rPr>
        <w:tab/>
      </w:r>
      <w:r w:rsidR="00B7096E">
        <w:rPr>
          <w:sz w:val="22"/>
          <w:szCs w:val="22"/>
        </w:rPr>
        <w:tab/>
      </w:r>
      <w:r w:rsidR="00B7096E">
        <w:rPr>
          <w:sz w:val="22"/>
          <w:szCs w:val="22"/>
        </w:rPr>
        <w:tab/>
      </w:r>
      <w:r w:rsidR="00B224F2">
        <w:rPr>
          <w:sz w:val="22"/>
          <w:szCs w:val="22"/>
        </w:rPr>
        <w:tab/>
      </w:r>
      <w:r w:rsidR="00B7096E">
        <w:rPr>
          <w:sz w:val="22"/>
          <w:szCs w:val="22"/>
        </w:rPr>
        <w:t>[6]</w:t>
      </w:r>
    </w:p>
    <w:p w14:paraId="429B6E3B" w14:textId="521C6023" w:rsidR="00764CAB" w:rsidRDefault="007E785B" w:rsidP="00532B0F">
      <w:pPr>
        <w:pStyle w:val="Caption"/>
        <w:ind w:firstLine="851"/>
        <w:rPr>
          <w:sz w:val="22"/>
          <w:szCs w:val="22"/>
        </w:rPr>
      </w:pPr>
      <m:oMath>
        <m:r>
          <w:rPr>
            <w:rFonts w:ascii="Cambria Math" w:hAnsi="Cambria Math"/>
            <w:sz w:val="22"/>
            <w:szCs w:val="22"/>
          </w:rPr>
          <m:t>%Si=</m:t>
        </m:r>
        <m:sSub>
          <m:sSubPr>
            <m:ctrlPr>
              <w:rPr>
                <w:rFonts w:ascii="Cambria Math" w:hAnsi="Cambria Math"/>
                <w:i/>
                <w:sz w:val="22"/>
                <w:szCs w:val="22"/>
              </w:rPr>
            </m:ctrlPr>
          </m:sSubPr>
          <m:e>
            <m:r>
              <w:rPr>
                <w:rFonts w:ascii="Cambria Math" w:hAnsi="Cambria Math"/>
                <w:sz w:val="22"/>
                <w:szCs w:val="22"/>
              </w:rPr>
              <m:t>%SiO</m:t>
            </m:r>
          </m:e>
          <m:sub>
            <m:r>
              <w:rPr>
                <w:rFonts w:ascii="Cambria Math" w:hAnsi="Cambria Math"/>
                <w:sz w:val="22"/>
                <w:szCs w:val="22"/>
              </w:rPr>
              <m:t>2</m:t>
            </m:r>
          </m:sub>
        </m:sSub>
        <m:r>
          <w:rPr>
            <w:rFonts w:ascii="Cambria Math" w:hAnsi="Cambria Math"/>
            <w:sz w:val="22"/>
            <w:szCs w:val="22"/>
          </w:rPr>
          <m:t>∙f</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g</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CaO+%MgO</m:t>
                </m:r>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l</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O</m:t>
                    </m:r>
                  </m:e>
                  <m:sub>
                    <m:r>
                      <w:rPr>
                        <w:rFonts w:ascii="Cambria Math" w:hAnsi="Cambria Math"/>
                        <w:sz w:val="22"/>
                        <w:szCs w:val="22"/>
                      </w:rPr>
                      <m:t>3</m:t>
                    </m:r>
                  </m:sub>
                </m:sSub>
              </m:den>
            </m:f>
          </m:e>
        </m:d>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mc</m:t>
            </m:r>
          </m:e>
        </m:d>
      </m:oMath>
      <w:r w:rsidR="00B224F2">
        <w:rPr>
          <w:sz w:val="22"/>
          <w:szCs w:val="22"/>
        </w:rPr>
        <w:tab/>
      </w:r>
      <w:r w:rsidR="00532B0F">
        <w:rPr>
          <w:sz w:val="22"/>
          <w:szCs w:val="22"/>
        </w:rPr>
        <w:tab/>
      </w:r>
      <w:r w:rsidR="00532B0F">
        <w:rPr>
          <w:sz w:val="22"/>
          <w:szCs w:val="22"/>
        </w:rPr>
        <w:tab/>
        <w:t xml:space="preserve"> </w:t>
      </w:r>
      <w:r w:rsidR="00B7096E">
        <w:rPr>
          <w:sz w:val="22"/>
          <w:szCs w:val="22"/>
        </w:rPr>
        <w:t>[7]</w:t>
      </w:r>
    </w:p>
    <w:p w14:paraId="18EE53C1" w14:textId="03E19317" w:rsidR="00236951" w:rsidRDefault="00236951" w:rsidP="008B6319">
      <w:pPr>
        <w:pStyle w:val="Caption"/>
        <w:rPr>
          <w:sz w:val="22"/>
          <w:szCs w:val="22"/>
        </w:rPr>
      </w:pPr>
    </w:p>
    <w:p w14:paraId="7FD48137" w14:textId="7DE3F13A" w:rsidR="005C6355" w:rsidRDefault="00236792" w:rsidP="008B6319">
      <w:pPr>
        <w:pStyle w:val="Caption"/>
        <w:rPr>
          <w:sz w:val="22"/>
          <w:szCs w:val="22"/>
        </w:rPr>
      </w:pPr>
      <w:r>
        <w:rPr>
          <w:sz w:val="22"/>
          <w:szCs w:val="22"/>
        </w:rPr>
        <w:t>T</w:t>
      </w:r>
      <w:r w:rsidR="009F479F">
        <w:rPr>
          <w:sz w:val="22"/>
          <w:szCs w:val="22"/>
        </w:rPr>
        <w:t>he function</w:t>
      </w:r>
      <w:r w:rsidR="00CF3D49">
        <w:rPr>
          <w:sz w:val="22"/>
          <w:szCs w:val="22"/>
        </w:rPr>
        <w:t xml:space="preserve"> f() describ</w:t>
      </w:r>
      <w:r w:rsidR="00722222">
        <w:rPr>
          <w:sz w:val="22"/>
          <w:szCs w:val="22"/>
        </w:rPr>
        <w:t>e</w:t>
      </w:r>
      <w:r w:rsidR="00CF3D49">
        <w:rPr>
          <w:sz w:val="22"/>
          <w:szCs w:val="22"/>
        </w:rPr>
        <w:t xml:space="preserve">s the temperature dependent part, g() </w:t>
      </w:r>
      <w:r w:rsidR="0063192A">
        <w:rPr>
          <w:sz w:val="22"/>
          <w:szCs w:val="22"/>
        </w:rPr>
        <w:t>the slag composition</w:t>
      </w:r>
      <w:r w:rsidR="00722222">
        <w:rPr>
          <w:sz w:val="22"/>
          <w:szCs w:val="22"/>
        </w:rPr>
        <w:t xml:space="preserve"> and</w:t>
      </w:r>
      <w:r w:rsidR="0063192A">
        <w:rPr>
          <w:sz w:val="22"/>
          <w:szCs w:val="22"/>
        </w:rPr>
        <w:t xml:space="preserve"> h() the metal composition</w:t>
      </w:r>
      <w:r w:rsidR="00722222">
        <w:rPr>
          <w:sz w:val="22"/>
          <w:szCs w:val="22"/>
        </w:rPr>
        <w:t>.</w:t>
      </w:r>
      <w:r w:rsidR="00CF3D49">
        <w:rPr>
          <w:sz w:val="22"/>
          <w:szCs w:val="22"/>
        </w:rPr>
        <w:t xml:space="preserve"> </w:t>
      </w:r>
      <w:r w:rsidR="005C6355">
        <w:rPr>
          <w:sz w:val="22"/>
          <w:szCs w:val="22"/>
        </w:rPr>
        <w:t xml:space="preserve">The MnO content in equilibrium with SiMn alloys </w:t>
      </w:r>
      <w:r w:rsidR="00E436CB">
        <w:rPr>
          <w:sz w:val="22"/>
          <w:szCs w:val="22"/>
        </w:rPr>
        <w:t xml:space="preserve">is relatively </w:t>
      </w:r>
      <w:r w:rsidR="005C6355">
        <w:rPr>
          <w:sz w:val="22"/>
          <w:szCs w:val="22"/>
        </w:rPr>
        <w:t>low</w:t>
      </w:r>
      <w:r w:rsidR="00E436CB">
        <w:rPr>
          <w:sz w:val="22"/>
          <w:szCs w:val="22"/>
        </w:rPr>
        <w:t>,</w:t>
      </w:r>
      <w:r w:rsidR="005C6355">
        <w:rPr>
          <w:sz w:val="22"/>
          <w:szCs w:val="22"/>
        </w:rPr>
        <w:t xml:space="preserve"> as seen </w:t>
      </w:r>
      <w:r w:rsidR="005C6355" w:rsidRPr="00FD2195">
        <w:rPr>
          <w:sz w:val="22"/>
          <w:szCs w:val="22"/>
        </w:rPr>
        <w:t xml:space="preserve">in </w:t>
      </w:r>
      <w:r w:rsidR="005C6355" w:rsidRPr="00FD2195">
        <w:rPr>
          <w:sz w:val="22"/>
          <w:szCs w:val="22"/>
        </w:rPr>
        <w:fldChar w:fldCharType="begin"/>
      </w:r>
      <w:r w:rsidR="005C6355" w:rsidRPr="00FD2195">
        <w:rPr>
          <w:sz w:val="22"/>
          <w:szCs w:val="22"/>
        </w:rPr>
        <w:instrText xml:space="preserve"> REF _Ref64019920 \h </w:instrText>
      </w:r>
      <w:r w:rsidR="00FD2195">
        <w:rPr>
          <w:sz w:val="22"/>
          <w:szCs w:val="22"/>
        </w:rPr>
        <w:instrText xml:space="preserve"> \* MERGEFORMAT </w:instrText>
      </w:r>
      <w:r w:rsidR="005C6355" w:rsidRPr="00FD2195">
        <w:rPr>
          <w:sz w:val="22"/>
          <w:szCs w:val="22"/>
        </w:rPr>
      </w:r>
      <w:r w:rsidR="005C6355" w:rsidRPr="00FD2195">
        <w:rPr>
          <w:sz w:val="22"/>
          <w:szCs w:val="22"/>
        </w:rPr>
        <w:fldChar w:fldCharType="separate"/>
      </w:r>
      <w:r w:rsidR="00447A94" w:rsidRPr="00447A94">
        <w:rPr>
          <w:sz w:val="22"/>
          <w:szCs w:val="22"/>
        </w:rPr>
        <w:t xml:space="preserve">Figure </w:t>
      </w:r>
      <w:r w:rsidR="00447A94" w:rsidRPr="00447A94">
        <w:rPr>
          <w:noProof/>
          <w:sz w:val="22"/>
          <w:szCs w:val="22"/>
        </w:rPr>
        <w:t>13</w:t>
      </w:r>
      <w:r w:rsidR="005C6355" w:rsidRPr="00FD2195">
        <w:rPr>
          <w:sz w:val="22"/>
          <w:szCs w:val="22"/>
        </w:rPr>
        <w:fldChar w:fldCharType="end"/>
      </w:r>
      <w:r w:rsidR="00071A98">
        <w:rPr>
          <w:sz w:val="22"/>
          <w:szCs w:val="22"/>
        </w:rPr>
        <w:t xml:space="preserve">, typically </w:t>
      </w:r>
      <w:r w:rsidR="000B5FEF">
        <w:rPr>
          <w:sz w:val="22"/>
          <w:szCs w:val="22"/>
        </w:rPr>
        <w:t>around 10</w:t>
      </w:r>
      <w:r w:rsidR="00071A98">
        <w:rPr>
          <w:sz w:val="22"/>
          <w:szCs w:val="22"/>
        </w:rPr>
        <w:t xml:space="preserve">% at 1600 </w:t>
      </w:r>
      <w:r w:rsidR="00071A98">
        <w:rPr>
          <w:rFonts w:cs="Times"/>
          <w:sz w:val="22"/>
          <w:szCs w:val="22"/>
        </w:rPr>
        <w:t>°</w:t>
      </w:r>
      <w:r w:rsidR="00071A98">
        <w:rPr>
          <w:sz w:val="22"/>
          <w:szCs w:val="22"/>
        </w:rPr>
        <w:t>C</w:t>
      </w:r>
      <w:r w:rsidR="00BA601A">
        <w:rPr>
          <w:sz w:val="22"/>
          <w:szCs w:val="22"/>
        </w:rPr>
        <w:t xml:space="preserve">. This </w:t>
      </w:r>
      <w:r w:rsidR="00865139">
        <w:rPr>
          <w:sz w:val="22"/>
          <w:szCs w:val="22"/>
        </w:rPr>
        <w:t>is quite low compared to what is typically tapped between 10-20% as discussed above.</w:t>
      </w:r>
    </w:p>
    <w:p w14:paraId="1DB7B8B3" w14:textId="07C92EC9" w:rsidR="00236951" w:rsidRDefault="00F819B7" w:rsidP="008B6319">
      <w:pPr>
        <w:pStyle w:val="Caption"/>
        <w:rPr>
          <w:sz w:val="22"/>
          <w:szCs w:val="22"/>
        </w:rPr>
      </w:pPr>
      <w:r w:rsidRPr="00F819B7">
        <w:rPr>
          <w:sz w:val="22"/>
          <w:szCs w:val="22"/>
          <w:lang w:val="nb-NO"/>
        </w:rPr>
        <w:object w:dxaOrig="5978" w:dyaOrig="4846" w14:anchorId="2FC085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25pt;height:243pt" o:ole="">
            <v:imagedata r:id="rId23" o:title=""/>
          </v:shape>
          <o:OLEObject Type="Embed" ProgID="Origin50.Graph" ShapeID="_x0000_i1025" DrawAspect="Content" ObjectID="_1694002022" r:id="rId24"/>
        </w:object>
      </w:r>
    </w:p>
    <w:p w14:paraId="3899F1ED" w14:textId="6E5D0468" w:rsidR="00CF37B8" w:rsidRDefault="00CF37B8" w:rsidP="00CF37B8">
      <w:pPr>
        <w:pStyle w:val="Caption"/>
      </w:pPr>
      <w:bookmarkStart w:id="12" w:name="_Ref64018914"/>
      <w:r>
        <w:t xml:space="preserve">Figure </w:t>
      </w:r>
      <w:r>
        <w:fldChar w:fldCharType="begin"/>
      </w:r>
      <w:r>
        <w:instrText xml:space="preserve"> SEQ Figure \* ARABIC </w:instrText>
      </w:r>
      <w:r>
        <w:fldChar w:fldCharType="separate"/>
      </w:r>
      <w:r w:rsidR="00447A94">
        <w:rPr>
          <w:noProof/>
        </w:rPr>
        <w:t>12</w:t>
      </w:r>
      <w:r>
        <w:fldChar w:fldCharType="end"/>
      </w:r>
      <w:bookmarkEnd w:id="12"/>
      <w:r>
        <w:t xml:space="preserve">. %Si in the metal as a function of </w:t>
      </w:r>
      <w:r w:rsidR="00F233A1">
        <w:t>%SiO</w:t>
      </w:r>
      <w:r w:rsidR="00F233A1" w:rsidRPr="00F233A1">
        <w:rPr>
          <w:vertAlign w:val="subscript"/>
        </w:rPr>
        <w:t>2</w:t>
      </w:r>
      <w:r w:rsidR="00F233A1">
        <w:t xml:space="preserve"> and</w:t>
      </w:r>
      <w:r w:rsidR="000D324E">
        <w:t xml:space="preserve"> </w:t>
      </w:r>
      <w:r w:rsidR="00F233A1">
        <w:t>temperature</w:t>
      </w:r>
      <w:r w:rsidR="00DF11DF">
        <w:t xml:space="preserve"> (for a fixed slag and metal composition) </w:t>
      </w:r>
      <w:r w:rsidR="00981BEA">
        <w:fldChar w:fldCharType="begin"/>
      </w:r>
      <w:r w:rsidR="00C45550">
        <w:instrText xml:space="preserve"> ADDIN ZOTERO_ITEM CSL_CITATION {"citationID":"GvGEC8Eq","properties":{"formattedCitation":"\\super [1]\\nosupersub{}","plainCitation":"[1]","noteIndex":0},"citationItems":[{"id":"7OVWmPdL/D0zNMa9z","uris":["http://zotero.org/users/local/jEzmOlYA/items/NA6L26FF"],"uri":["http://zotero.org/users/local/jEzmOlYA/items/NA6L26FF"],"itemData":{"id":5199,"type":"book","event-place":"Trondheim","ISBN":"978-82-519-2191-6","language":"English","note":"OCLC: 730955490","publisher":"Tapir","publisher-place":"Trondheim","source":"Open WorldCat","title":"Production of manganese ferroalloys","author":[{"family":"Olsen","given":"SverreE"},{"family":"Tangstad","given":"Merete"},{"family":"Lindstad","given":"Tor"}],"issued":{"date-parts":[["2007"]]}}}],"schema":"https://github.com/citation-style-language/schema/raw/master/csl-citation.json"} </w:instrText>
      </w:r>
      <w:r w:rsidR="00981BEA">
        <w:fldChar w:fldCharType="separate"/>
      </w:r>
      <w:r w:rsidR="00C45550" w:rsidRPr="00C45550">
        <w:rPr>
          <w:rFonts w:cs="Times"/>
          <w:vertAlign w:val="superscript"/>
        </w:rPr>
        <w:t>[1]</w:t>
      </w:r>
      <w:r w:rsidR="00981BEA">
        <w:fldChar w:fldCharType="end"/>
      </w:r>
      <w:r w:rsidR="00E436CB">
        <w:t>.</w:t>
      </w:r>
      <w:r w:rsidR="00FF7B50" w:rsidRPr="00FF7B50">
        <w:t xml:space="preserve"> </w:t>
      </w:r>
      <w:r w:rsidR="00FF7B50">
        <w:t>(</w:t>
      </w:r>
      <w:r w:rsidR="00FF7B50">
        <w:rPr>
          <w:rFonts w:eastAsia="Times New Roman"/>
        </w:rPr>
        <w:t xml:space="preserve">Figure is reprinted with permission from </w:t>
      </w:r>
      <w:r w:rsidR="00FF7B50" w:rsidRPr="00563FEF">
        <w:rPr>
          <w:rFonts w:eastAsia="Times New Roman"/>
          <w:vertAlign w:val="superscript"/>
        </w:rPr>
        <w:t>[1]</w:t>
      </w:r>
      <w:r w:rsidR="00FF7B50">
        <w:rPr>
          <w:rFonts w:eastAsia="Times New Roman"/>
        </w:rPr>
        <w:t>.)</w:t>
      </w:r>
    </w:p>
    <w:p w14:paraId="1632F626" w14:textId="77777777" w:rsidR="00C83987" w:rsidRDefault="00C83987" w:rsidP="00CF37B8">
      <w:pPr>
        <w:pStyle w:val="Caption"/>
        <w:rPr>
          <w:sz w:val="22"/>
          <w:szCs w:val="22"/>
        </w:rPr>
      </w:pPr>
    </w:p>
    <w:p w14:paraId="252E72EC" w14:textId="192EAE09" w:rsidR="00EC660F" w:rsidRDefault="00487A45" w:rsidP="008B6319">
      <w:pPr>
        <w:pStyle w:val="Caption"/>
        <w:rPr>
          <w:sz w:val="22"/>
          <w:szCs w:val="22"/>
        </w:rPr>
      </w:pPr>
      <w:r>
        <w:rPr>
          <w:noProof/>
          <w:sz w:val="22"/>
          <w:szCs w:val="22"/>
        </w:rPr>
        <w:lastRenderedPageBreak/>
        <w:drawing>
          <wp:inline distT="0" distB="0" distL="0" distR="0" wp14:anchorId="4C3BCF9D" wp14:editId="3CE52EB0">
            <wp:extent cx="5351145" cy="223556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5241" cy="2258165"/>
                    </a:xfrm>
                    <a:prstGeom prst="rect">
                      <a:avLst/>
                    </a:prstGeom>
                    <a:noFill/>
                  </pic:spPr>
                </pic:pic>
              </a:graphicData>
            </a:graphic>
          </wp:inline>
        </w:drawing>
      </w:r>
    </w:p>
    <w:p w14:paraId="270BEE8C" w14:textId="1EA6C0D4" w:rsidR="00C83987" w:rsidRDefault="003B56D1" w:rsidP="003B56D1">
      <w:pPr>
        <w:pStyle w:val="Caption"/>
        <w:rPr>
          <w:sz w:val="22"/>
          <w:szCs w:val="22"/>
        </w:rPr>
      </w:pPr>
      <w:bookmarkStart w:id="13" w:name="_Ref64019920"/>
      <w:r>
        <w:t xml:space="preserve">Figure </w:t>
      </w:r>
      <w:r>
        <w:fldChar w:fldCharType="begin"/>
      </w:r>
      <w:r>
        <w:instrText xml:space="preserve"> SEQ Figure \* ARABIC </w:instrText>
      </w:r>
      <w:r>
        <w:fldChar w:fldCharType="separate"/>
      </w:r>
      <w:r w:rsidR="00447A94">
        <w:rPr>
          <w:noProof/>
        </w:rPr>
        <w:t>13</w:t>
      </w:r>
      <w:r>
        <w:fldChar w:fldCharType="end"/>
      </w:r>
      <w:bookmarkEnd w:id="13"/>
      <w:r>
        <w:t xml:space="preserve">. </w:t>
      </w:r>
      <w:r w:rsidR="00487A45">
        <w:t xml:space="preserve">%Si in the metal and </w:t>
      </w:r>
      <w:r>
        <w:t>wt% MnO</w:t>
      </w:r>
      <w:r w:rsidR="00487A45">
        <w:t xml:space="preserve"> in the slag</w:t>
      </w:r>
      <w:r>
        <w:t xml:space="preserve"> as a function of slag composition </w:t>
      </w:r>
      <w:r w:rsidR="001E4078">
        <w:t xml:space="preserve">for SiMn slags at </w:t>
      </w:r>
      <w:r w:rsidR="008F7ACC">
        <w:t>1</w:t>
      </w:r>
      <w:r w:rsidR="001E4078">
        <w:t xml:space="preserve">600 </w:t>
      </w:r>
      <w:r w:rsidR="001E4078">
        <w:rPr>
          <w:rFonts w:cs="Times"/>
        </w:rPr>
        <w:t>°</w:t>
      </w:r>
      <w:r w:rsidR="001E4078">
        <w:t>C.</w:t>
      </w:r>
      <w:r w:rsidR="008F7ACC">
        <w:t xml:space="preserve"> Slag composition is given by R=(CaO+MgO)/Al</w:t>
      </w:r>
      <w:r w:rsidR="008F7ACC" w:rsidRPr="00AF6185">
        <w:rPr>
          <w:vertAlign w:val="subscript"/>
        </w:rPr>
        <w:t>2</w:t>
      </w:r>
      <w:r w:rsidR="008F7ACC">
        <w:t>O</w:t>
      </w:r>
      <w:r w:rsidR="008F7ACC">
        <w:rPr>
          <w:vertAlign w:val="subscript"/>
        </w:rPr>
        <w:t>3</w:t>
      </w:r>
    </w:p>
    <w:p w14:paraId="28CC4B9E" w14:textId="33DF7FC9" w:rsidR="00EC660F" w:rsidRDefault="00EC660F" w:rsidP="008B6319">
      <w:pPr>
        <w:pStyle w:val="Caption"/>
        <w:rPr>
          <w:sz w:val="22"/>
          <w:szCs w:val="22"/>
        </w:rPr>
      </w:pPr>
    </w:p>
    <w:p w14:paraId="31119E88" w14:textId="0207482F" w:rsidR="00EC660F" w:rsidRDefault="00DC4B6C" w:rsidP="003E40FB">
      <w:pPr>
        <w:pStyle w:val="Heading2"/>
      </w:pPr>
      <w:r>
        <w:t>Reaction rates</w:t>
      </w:r>
      <w:r w:rsidR="000C01B3">
        <w:t xml:space="preserve"> and reduction mechanism</w:t>
      </w:r>
    </w:p>
    <w:p w14:paraId="7B03D6A1" w14:textId="4779A3BA" w:rsidR="00292F1C" w:rsidRDefault="00A5620E" w:rsidP="000C01B3">
      <w:pPr>
        <w:pStyle w:val="BodyText"/>
      </w:pPr>
      <w:r>
        <w:t>The reduction mechanism</w:t>
      </w:r>
      <w:r w:rsidR="00360C00">
        <w:t>s</w:t>
      </w:r>
      <w:r>
        <w:t xml:space="preserve"> for FeMn and SiMn </w:t>
      </w:r>
      <w:r w:rsidR="00360C00">
        <w:t>are</w:t>
      </w:r>
      <w:r>
        <w:t xml:space="preserve"> quite different, </w:t>
      </w:r>
      <w:r w:rsidR="00CA2168">
        <w:t>and will in this part be discussed separately</w:t>
      </w:r>
      <w:r w:rsidR="001C23CB">
        <w:t xml:space="preserve">. </w:t>
      </w:r>
      <w:r w:rsidR="00E7055C">
        <w:t>For industrial conditions</w:t>
      </w:r>
      <w:r w:rsidR="003E7481">
        <w:t xml:space="preserve"> in Submerged Arc Furnaces</w:t>
      </w:r>
      <w:r w:rsidR="00740289">
        <w:t>, Mn has not been seen to be reduced</w:t>
      </w:r>
      <w:r w:rsidR="003E7481">
        <w:t xml:space="preserve"> in solid state</w:t>
      </w:r>
      <w:r w:rsidR="007B69C7">
        <w:t xml:space="preserve"> more than a couple of percentages. </w:t>
      </w:r>
      <w:r w:rsidR="00360C00">
        <w:t>This indicates</w:t>
      </w:r>
      <w:r w:rsidR="007B69C7">
        <w:t xml:space="preserve"> that the major part </w:t>
      </w:r>
      <w:r w:rsidR="00FF60F3">
        <w:t>of the reduction is occurring in liquid state</w:t>
      </w:r>
      <w:r w:rsidR="00D430D7">
        <w:t xml:space="preserve">. As discussed above, and illustrated in </w:t>
      </w:r>
      <w:r w:rsidR="003B11AA">
        <w:fldChar w:fldCharType="begin"/>
      </w:r>
      <w:r w:rsidR="003B11AA">
        <w:instrText xml:space="preserve"> REF _Ref63930338 \h </w:instrText>
      </w:r>
      <w:r w:rsidR="003B11AA">
        <w:fldChar w:fldCharType="separate"/>
      </w:r>
      <w:r w:rsidR="00447A94">
        <w:t xml:space="preserve">Figure </w:t>
      </w:r>
      <w:r w:rsidR="00447A94">
        <w:rPr>
          <w:noProof/>
        </w:rPr>
        <w:t>3</w:t>
      </w:r>
      <w:r w:rsidR="003B11AA">
        <w:fldChar w:fldCharType="end"/>
      </w:r>
      <w:r w:rsidR="0014174A">
        <w:t xml:space="preserve">, it means for </w:t>
      </w:r>
      <w:r w:rsidR="0014174A" w:rsidRPr="00262FBC">
        <w:rPr>
          <w:u w:val="single"/>
        </w:rPr>
        <w:t xml:space="preserve">FeMn </w:t>
      </w:r>
      <w:r w:rsidR="005A62F9" w:rsidRPr="00262FBC">
        <w:rPr>
          <w:u w:val="single"/>
        </w:rPr>
        <w:t>primary slags</w:t>
      </w:r>
      <w:r w:rsidR="001C2056">
        <w:t>,</w:t>
      </w:r>
      <w:r w:rsidR="0014174A">
        <w:t xml:space="preserve"> that </w:t>
      </w:r>
      <w:r w:rsidR="00360C00">
        <w:t>the</w:t>
      </w:r>
      <w:r w:rsidR="00EA122B">
        <w:t xml:space="preserve"> </w:t>
      </w:r>
      <w:r w:rsidR="0014174A">
        <w:t>reduc</w:t>
      </w:r>
      <w:r w:rsidR="00360C00">
        <w:t>tion will initiate in</w:t>
      </w:r>
      <w:r w:rsidR="0014174A">
        <w:t xml:space="preserve"> </w:t>
      </w:r>
      <w:r w:rsidR="002E6D56">
        <w:t>the two phase area of liquid</w:t>
      </w:r>
      <w:r w:rsidR="00EF27B0">
        <w:t xml:space="preserve"> phase</w:t>
      </w:r>
      <w:r w:rsidR="002E6D56">
        <w:t xml:space="preserve"> and a solid MnO</w:t>
      </w:r>
      <w:r w:rsidR="00EF27B0">
        <w:t xml:space="preserve">-phase. </w:t>
      </w:r>
      <w:r w:rsidR="00EF27B0" w:rsidRPr="006B43AF">
        <w:rPr>
          <w:u w:val="single"/>
        </w:rPr>
        <w:t>SiMn</w:t>
      </w:r>
      <w:r w:rsidR="001B551A" w:rsidRPr="006B43AF">
        <w:rPr>
          <w:u w:val="single"/>
        </w:rPr>
        <w:t xml:space="preserve"> primary slag</w:t>
      </w:r>
      <w:r w:rsidR="00EF27B0">
        <w:t xml:space="preserve"> </w:t>
      </w:r>
      <w:r w:rsidR="001B551A">
        <w:t>will probably be all liquid when the reduction starts</w:t>
      </w:r>
      <w:r w:rsidR="005A62F9">
        <w:t>.</w:t>
      </w:r>
      <w:r w:rsidR="001C2056">
        <w:t xml:space="preserve"> </w:t>
      </w:r>
      <w:r w:rsidR="00ED46E5">
        <w:t xml:space="preserve">The mechanism during reduction </w:t>
      </w:r>
      <w:r w:rsidR="00722936">
        <w:t>will hence be affected by the phases in the primary slag</w:t>
      </w:r>
      <w:r w:rsidR="00292F1C">
        <w:t>.</w:t>
      </w:r>
    </w:p>
    <w:p w14:paraId="0C7F5F6B" w14:textId="77777777" w:rsidR="00292F1C" w:rsidRDefault="00292F1C" w:rsidP="000C01B3">
      <w:pPr>
        <w:pStyle w:val="BodyText"/>
      </w:pPr>
    </w:p>
    <w:p w14:paraId="42F53112" w14:textId="3218D246" w:rsidR="00DE769C" w:rsidRDefault="00EC0CC4" w:rsidP="006B2738">
      <w:pPr>
        <w:jc w:val="both"/>
      </w:pPr>
      <w:r>
        <w:t>T</w:t>
      </w:r>
      <w:r w:rsidR="000E6349">
        <w:t xml:space="preserve">he kinetics of a FeMn slag is </w:t>
      </w:r>
      <w:r w:rsidR="00360C00">
        <w:t xml:space="preserve">described </w:t>
      </w:r>
      <w:r w:rsidR="000E6349">
        <w:t>by a rapid reaction when the activity of MnO is high and close to 1 (above the liquidus composition)</w:t>
      </w:r>
      <w:r w:rsidR="00805713">
        <w:t xml:space="preserve"> f</w:t>
      </w:r>
      <w:r w:rsidR="00D92972">
        <w:t>ollowed by a slow reaction step</w:t>
      </w:r>
      <w:r w:rsidR="00805713">
        <w:t xml:space="preserve"> below the liquidus composition </w:t>
      </w:r>
      <w:r w:rsidR="00D92972">
        <w:t>as</w:t>
      </w:r>
      <w:r w:rsidR="00805713">
        <w:t xml:space="preserve"> the activity of MnO is drastically reduced</w:t>
      </w:r>
      <w:r w:rsidR="00360C00">
        <w:t>,</w:t>
      </w:r>
      <w:r w:rsidR="004334E5">
        <w:t xml:space="preserve"> as shown in </w:t>
      </w:r>
      <w:r w:rsidR="00A91215">
        <w:fldChar w:fldCharType="begin"/>
      </w:r>
      <w:r w:rsidR="00A91215">
        <w:instrText xml:space="preserve"> REF _Ref64028798 \h </w:instrText>
      </w:r>
      <w:r w:rsidR="00A91215">
        <w:fldChar w:fldCharType="separate"/>
      </w:r>
      <w:r w:rsidR="00447A94">
        <w:t xml:space="preserve">Figure </w:t>
      </w:r>
      <w:r w:rsidR="00447A94">
        <w:rPr>
          <w:noProof/>
        </w:rPr>
        <w:t>14</w:t>
      </w:r>
      <w:r w:rsidR="00A91215">
        <w:fldChar w:fldCharType="end"/>
      </w:r>
      <w:r w:rsidR="009A3F94">
        <w:t xml:space="preserve">. </w:t>
      </w:r>
      <w:r w:rsidR="00805713">
        <w:t xml:space="preserve"> This is </w:t>
      </w:r>
      <w:r w:rsidR="00360C00">
        <w:t>since</w:t>
      </w:r>
      <w:r w:rsidR="00805713">
        <w:t xml:space="preserve"> the reaction rate will follow the activity of MnO according to reaction</w:t>
      </w:r>
      <w:r w:rsidR="00DE769C">
        <w:t xml:space="preserve"> [8].</w:t>
      </w:r>
    </w:p>
    <w:p w14:paraId="646D9917" w14:textId="77777777" w:rsidR="00DE769C" w:rsidRDefault="00DE769C" w:rsidP="006B2738">
      <w:pPr>
        <w:jc w:val="both"/>
      </w:pPr>
    </w:p>
    <w:p w14:paraId="527F92B1" w14:textId="79301C20" w:rsidR="00DE769C" w:rsidRDefault="00805713" w:rsidP="006B2738">
      <w:pPr>
        <w:jc w:val="both"/>
      </w:pPr>
      <w:r>
        <w:t xml:space="preserve"> </w:t>
      </w:r>
      <m:oMath>
        <m:f>
          <m:fPr>
            <m:ctrlPr>
              <w:rPr>
                <w:rFonts w:ascii="Cambria Math" w:hAnsi="Cambria Math"/>
                <w:i/>
                <w:sz w:val="20"/>
              </w:rPr>
            </m:ctrlPr>
          </m:fPr>
          <m:num>
            <m:r>
              <w:rPr>
                <w:rFonts w:ascii="Cambria Math" w:hAnsi="Cambria Math"/>
              </w:rPr>
              <m:t>d%MnO</m:t>
            </m:r>
          </m:num>
          <m:den>
            <m:r>
              <w:rPr>
                <w:rFonts w:ascii="Cambria Math" w:hAnsi="Cambria Math"/>
              </w:rPr>
              <m:t>dt</m:t>
            </m:r>
          </m:den>
        </m:f>
        <m:r>
          <w:rPr>
            <w:rFonts w:ascii="Cambria Math" w:hAnsi="Cambria Math"/>
          </w:rPr>
          <m:t>=A∙k∙</m:t>
        </m:r>
        <m:d>
          <m:dPr>
            <m:ctrlPr>
              <w:rPr>
                <w:rFonts w:ascii="Cambria Math" w:hAnsi="Cambria Math"/>
                <w:i/>
                <w:sz w:val="20"/>
              </w:rPr>
            </m:ctrlPr>
          </m:dPr>
          <m:e>
            <m:sSub>
              <m:sSubPr>
                <m:ctrlPr>
                  <w:rPr>
                    <w:rFonts w:ascii="Cambria Math" w:hAnsi="Cambria Math"/>
                    <w:i/>
                    <w:sz w:val="20"/>
                  </w:rPr>
                </m:ctrlPr>
              </m:sSubPr>
              <m:e>
                <m:r>
                  <w:rPr>
                    <w:rFonts w:ascii="Cambria Math" w:hAnsi="Cambria Math"/>
                  </w:rPr>
                  <m:t>a</m:t>
                </m:r>
              </m:e>
              <m:sub>
                <m:r>
                  <w:rPr>
                    <w:rFonts w:ascii="Cambria Math" w:hAnsi="Cambria Math"/>
                  </w:rPr>
                  <m:t>MnO</m:t>
                </m:r>
              </m:sub>
            </m:sSub>
            <m:r>
              <w:rPr>
                <w:rFonts w:ascii="Cambria Math" w:hAnsi="Cambria Math"/>
              </w:rPr>
              <m:t>-</m:t>
            </m:r>
            <m:sSub>
              <m:sSubPr>
                <m:ctrlPr>
                  <w:rPr>
                    <w:rFonts w:ascii="Cambria Math" w:hAnsi="Cambria Math"/>
                    <w:i/>
                    <w:sz w:val="20"/>
                  </w:rPr>
                </m:ctrlPr>
              </m:sSubPr>
              <m:e>
                <m:r>
                  <w:rPr>
                    <w:rFonts w:ascii="Cambria Math" w:hAnsi="Cambria Math"/>
                  </w:rPr>
                  <m:t>a</m:t>
                </m:r>
              </m:e>
              <m:sub>
                <m:r>
                  <w:rPr>
                    <w:rFonts w:ascii="Cambria Math" w:hAnsi="Cambria Math"/>
                  </w:rPr>
                  <m:t>MnO</m:t>
                </m:r>
                <m:d>
                  <m:dPr>
                    <m:ctrlPr>
                      <w:rPr>
                        <w:rFonts w:ascii="Cambria Math" w:hAnsi="Cambria Math"/>
                        <w:i/>
                      </w:rPr>
                    </m:ctrlPr>
                  </m:dPr>
                  <m:e>
                    <m:r>
                      <w:rPr>
                        <w:rFonts w:ascii="Cambria Math" w:hAnsi="Cambria Math"/>
                      </w:rPr>
                      <m:t>eq.</m:t>
                    </m:r>
                  </m:e>
                </m:d>
              </m:sub>
            </m:sSub>
          </m:e>
        </m:d>
      </m:oMath>
      <w:r>
        <w:t xml:space="preserve"> </w:t>
      </w:r>
      <w:r w:rsidR="00DE769C">
        <w:tab/>
      </w:r>
      <w:r w:rsidR="00DE769C">
        <w:tab/>
      </w:r>
      <w:r w:rsidR="00DE769C">
        <w:tab/>
      </w:r>
      <w:r w:rsidR="00DE769C">
        <w:tab/>
      </w:r>
      <w:r w:rsidR="00DE769C">
        <w:tab/>
        <w:t>[8]</w:t>
      </w:r>
    </w:p>
    <w:p w14:paraId="324647C1" w14:textId="77777777" w:rsidR="00DE769C" w:rsidRDefault="00DE769C" w:rsidP="006B2738">
      <w:pPr>
        <w:jc w:val="both"/>
      </w:pPr>
    </w:p>
    <w:p w14:paraId="7DDA738F" w14:textId="15D23C67" w:rsidR="00887471" w:rsidRDefault="00805713" w:rsidP="006B2738">
      <w:pPr>
        <w:jc w:val="both"/>
      </w:pPr>
      <w:r>
        <w:t>where k is rate constant and A is the reaction area between the slag and the carbon material</w:t>
      </w:r>
      <w:r w:rsidR="009A3F94">
        <w:t xml:space="preserve"> </w:t>
      </w:r>
      <w:r w:rsidR="00FC5C45">
        <w:fldChar w:fldCharType="begin"/>
      </w:r>
      <w:r w:rsidR="00C45550">
        <w:instrText xml:space="preserve"> ADDIN ZOTERO_ITEM CSL_CITATION {"citationID":"5sLkvRiz","properties":{"formattedCitation":"\\super [13,30,42]\\nosupersub{}","plainCitation":"[13,30,42]","noteIndex":0},"citationItems":[{"id":620,"uris":["http://zotero.org/users/7836746/items/NEUXH7P9"],"uri":["http://zotero.org/users/7836746/items/NEUXH7P9"],"itemData":{"id":620,"type":"thesis","event-place":"Trondheim, Norway","genre":"PhD","language":"eng","number-of-pages":"212","publisher":"NTH","publisher-place":"Trondheim, Norway","title":"The High Carbon Ferromanganese Process - Coke Bed Relations","author":[{"family":"Tangstad","given":"Merete"}],"issued":{"date-parts":[["1996",4]]}}},{"id":"7OVWmPdL/lCEgSUVS","uris":["http://zotero.org/users/local/jEzmOlYA/items/NFQFZJIR"],"uri":["http://zotero.org/users/local/jEzmOlYA/items/NFQFZJIR"],"itemData":{"id":"7OVWmPdL/lCEgSUVS","type":"chapter","container-title":"Characterization of Minerals, Metals, and Materials","event-place":"Hoboken, NJ, USA","ISBN":"978-1-118-37130-5","note":"DOI: 10.1002/9781118371305.ch18","page":"147-154","publisher":"John Wiley &amp; Sons, Inc.","publisher-place":"Hoboken, NJ, USA","source":"DOI.org (Crossref)","title":"Melting and Reduction of Manganese Sinter with Fluxes","URL":"http://doi.wiley.com/10.1002/9781118371305.ch18","editor":[{"family":"Hwang","given":"Jiann-Yang"},{"family":"Monteiro","given":"S.N."},{"family":"Bai","given":"Chen-Guang"},{"family":"Carpenter","given":"John"},{"family":"Cai","given":"Mingdong"},{"family":"Firrao","given":"Donato"},{"family":"Kim","given":"Byoung-Gon"}],"author":[{"family":"Brynjulfsen","given":"Thomas"},{"family":"Tangstad","given":"Merete"}],"accessed":{"date-parts":[["2021",2,16]]},"issued":{"date-parts":[["2012",5,15]]}}},{"id":"7OVWmPdL/3RlyFIMW","uris":["http://zotero.org/users/local/jEzmOlYA/items/AIQNBYYJ"],"uri":["http://zotero.org/users/local/jEzmOlYA/items/AIQNBYYJ"],"itemData":{"id":5208,"type":"article-journal","container-title":"Canadian Metallurgical Quarterly","DOI":"10.1179/cmq.2002.41.3.309","ISSN":"0008-4433, 1879-1395","issue":"3","journalAbbreviation":"Canadian Metallurgical Quarterly","language":"en","note":"number: 3","page":"309-318","source":"DOI.org (Crossref)","title":"Kinetic Modelling of MnO Reduction from Manganese Ore","volume":"41","author":[{"family":"Ostrovski","given":"O."},{"family":"Olsen","given":"S.E."},{"family":"Tangstad","given":"M."},{"family":"Yastreboff","given":"M."}],"issued":{"date-parts":[["2002",9]]}}}],"schema":"https://github.com/citation-style-language/schema/raw/master/csl-citation.json"} </w:instrText>
      </w:r>
      <w:r w:rsidR="00FC5C45">
        <w:fldChar w:fldCharType="separate"/>
      </w:r>
      <w:r w:rsidR="00C45550" w:rsidRPr="00C45550">
        <w:rPr>
          <w:rFonts w:cs="Times"/>
          <w:vertAlign w:val="superscript"/>
        </w:rPr>
        <w:t>[13,30,42]</w:t>
      </w:r>
      <w:r w:rsidR="00FC5C45">
        <w:fldChar w:fldCharType="end"/>
      </w:r>
      <w:r w:rsidR="00E04EB4">
        <w:t xml:space="preserve">. </w:t>
      </w:r>
      <w:r w:rsidR="00681139">
        <w:t xml:space="preserve">When </w:t>
      </w:r>
      <w:r w:rsidR="00D925C4">
        <w:t xml:space="preserve">the </w:t>
      </w:r>
      <w:r w:rsidR="00681139">
        <w:t>solid MnO phase is in equilibrium with the liquid slag, the activity of Mn</w:t>
      </w:r>
      <w:r w:rsidR="002D3FB6">
        <w:t>O</w:t>
      </w:r>
      <w:r w:rsidR="00681139">
        <w:t xml:space="preserve"> </w:t>
      </w:r>
      <w:r w:rsidR="002C7C04">
        <w:t>is</w:t>
      </w:r>
      <w:r w:rsidR="00383E5A">
        <w:t xml:space="preserve"> </w:t>
      </w:r>
      <w:r w:rsidR="007504FC">
        <w:t xml:space="preserve">close to </w:t>
      </w:r>
      <w:r w:rsidR="002D3FB6">
        <w:t xml:space="preserve">1. </w:t>
      </w:r>
      <w:r w:rsidR="00383E5A">
        <w:t>Less than 20%</w:t>
      </w:r>
      <w:r w:rsidR="002D3FB6">
        <w:t xml:space="preserve"> MgO </w:t>
      </w:r>
      <w:r w:rsidR="007504FC">
        <w:t>has been found to be</w:t>
      </w:r>
      <w:r w:rsidR="005B3A8C">
        <w:t xml:space="preserve"> present</w:t>
      </w:r>
      <w:r w:rsidR="00D57087">
        <w:t xml:space="preserve"> in the solid MnO phase</w:t>
      </w:r>
      <w:r w:rsidR="00662845">
        <w:fldChar w:fldCharType="begin"/>
      </w:r>
      <w:r w:rsidR="00C45550">
        <w:instrText xml:space="preserve"> ADDIN ZOTERO_ITEM CSL_CITATION {"citationID":"Mb9eFVUY","properties":{"formattedCitation":"\\super [13]\\nosupersub{}","plainCitation":"[13]","noteIndex":0},"citationItems":[{"id":620,"uris":["http://zotero.org/users/7836746/items/NEUXH7P9"],"uri":["http://zotero.org/users/7836746/items/NEUXH7P9"],"itemData":{"id":620,"type":"thesis","event-place":"Trondheim, Norway","genre":"PhD","language":"eng","number-of-pages":"212","publisher":"NTH","publisher-place":"Trondheim, Norway","title":"The High Carbon Ferromanganese Process - Coke Bed Relations","author":[{"family":"Tangstad","given":"Merete"}],"issued":{"date-parts":[["1996",4]]}}}],"schema":"https://github.com/citation-style-language/schema/raw/master/csl-citation.json"} </w:instrText>
      </w:r>
      <w:r w:rsidR="00662845">
        <w:fldChar w:fldCharType="separate"/>
      </w:r>
      <w:r w:rsidR="00C45550" w:rsidRPr="00C45550">
        <w:rPr>
          <w:rFonts w:cs="Times"/>
          <w:vertAlign w:val="superscript"/>
        </w:rPr>
        <w:t>[13]</w:t>
      </w:r>
      <w:r w:rsidR="00662845">
        <w:fldChar w:fldCharType="end"/>
      </w:r>
      <w:r w:rsidR="004E7BF2">
        <w:t xml:space="preserve"> </w:t>
      </w:r>
      <w:r w:rsidR="00985B2C">
        <w:t>and according to Gelden</w:t>
      </w:r>
      <w:r w:rsidR="009873C9">
        <w:t xml:space="preserve">huis </w:t>
      </w:r>
      <w:r w:rsidR="00D925C4">
        <w:t>(</w:t>
      </w:r>
      <w:r w:rsidR="009873C9">
        <w:t>1992</w:t>
      </w:r>
      <w:r w:rsidR="00D925C4">
        <w:t>)</w:t>
      </w:r>
      <w:r w:rsidR="0001275A">
        <w:fldChar w:fldCharType="begin"/>
      </w:r>
      <w:r w:rsidR="00C45550">
        <w:instrText xml:space="preserve"> ADDIN ZOTERO_ITEM CSL_CITATION {"citationID":"YwuDo7zt","properties":{"formattedCitation":"\\super [43]\\nosupersub{}","plainCitation":"[43]","noteIndex":0},"citationItems":[{"id":4265,"uris":["http://zotero.org/users/7836746/items/R7KMI7JJ"],"uri":["http://zotero.org/users/7836746/items/R7KMI7JJ"],"itemData":{"id":4265,"type":"paper-conference","event":"INFACON VI","event-place":"Cape Town, South Africa","publisher":"The South African Institute of Mining and Metallurgy","publisher-place":"Cape Town, South Africa","title":"A Simple Experimental Technique for the Determination of MnO Activities at 1600C in (MnO-MgO-SiO2) Slags Saturated with (MnO-MgO) Solid Solutions","author":[{"family":"Geldenhuis","given":"J. M. A."},{"family":"Pretorius","given":"E. B."},{"family":"Dippenaar","given":"R. J."}],"issued":{"date-parts":[["1992",3,8]]}}}],"schema":"https://github.com/citation-style-language/schema/raw/master/csl-citation.json"} </w:instrText>
      </w:r>
      <w:r w:rsidR="0001275A">
        <w:fldChar w:fldCharType="separate"/>
      </w:r>
      <w:r w:rsidR="00C45550" w:rsidRPr="00C45550">
        <w:rPr>
          <w:rFonts w:cs="Times"/>
          <w:vertAlign w:val="superscript"/>
        </w:rPr>
        <w:t>[43]</w:t>
      </w:r>
      <w:r w:rsidR="0001275A">
        <w:fldChar w:fldCharType="end"/>
      </w:r>
      <w:r w:rsidR="009873C9">
        <w:t xml:space="preserve">, the MnO activity in an MnO-MgO </w:t>
      </w:r>
      <w:r w:rsidR="00E15264">
        <w:t>solid solution are ideal in this area</w:t>
      </w:r>
      <w:r w:rsidR="004E7BF2">
        <w:t>. The activity will hence be high in the two</w:t>
      </w:r>
      <w:r w:rsidR="00A5373B">
        <w:t>-</w:t>
      </w:r>
      <w:r w:rsidR="004E7BF2">
        <w:t>phase area</w:t>
      </w:r>
      <w:r w:rsidR="00AF08F3">
        <w:t>, and when reaching the one phase liquid area, the redu</w:t>
      </w:r>
      <w:r w:rsidR="00792CA2">
        <w:t>ction rate will decrease due to lower MnO activity. The</w:t>
      </w:r>
      <w:r w:rsidR="00C6585F">
        <w:t xml:space="preserve"> MnO activity in the two and one phase ar</w:t>
      </w:r>
      <w:r w:rsidR="004D1193">
        <w:t>ea</w:t>
      </w:r>
      <w:r w:rsidR="00C6585F">
        <w:t xml:space="preserve"> is shown in </w:t>
      </w:r>
      <w:r w:rsidR="00C6585F">
        <w:fldChar w:fldCharType="begin"/>
      </w:r>
      <w:r w:rsidR="00C6585F">
        <w:instrText xml:space="preserve"> REF _Ref64029956 \h </w:instrText>
      </w:r>
      <w:r w:rsidR="00C6585F">
        <w:fldChar w:fldCharType="separate"/>
      </w:r>
      <w:r w:rsidR="00447A94">
        <w:t xml:space="preserve">Figure </w:t>
      </w:r>
      <w:r w:rsidR="00447A94">
        <w:rPr>
          <w:noProof/>
        </w:rPr>
        <w:t>15</w:t>
      </w:r>
      <w:r w:rsidR="00C6585F">
        <w:fldChar w:fldCharType="end"/>
      </w:r>
      <w:r w:rsidR="004D1193">
        <w:t>.</w:t>
      </w:r>
      <w:r w:rsidR="00792CA2">
        <w:t xml:space="preserve"> </w:t>
      </w:r>
      <w:r w:rsidR="00D57087">
        <w:t xml:space="preserve"> </w:t>
      </w:r>
      <w:r w:rsidR="005B3A8C">
        <w:t xml:space="preserve"> </w:t>
      </w:r>
      <w:r w:rsidR="009A3F94">
        <w:t xml:space="preserve"> </w:t>
      </w:r>
    </w:p>
    <w:p w14:paraId="3D63F7BC" w14:textId="77777777" w:rsidR="00887471" w:rsidRDefault="00887471" w:rsidP="006B2738">
      <w:pPr>
        <w:jc w:val="both"/>
      </w:pPr>
    </w:p>
    <w:p w14:paraId="2C9C7985" w14:textId="5B1CE06C" w:rsidR="007F6C91" w:rsidRDefault="00D86B11" w:rsidP="006B2738">
      <w:pPr>
        <w:jc w:val="both"/>
      </w:pPr>
      <w:r w:rsidRPr="00D86B11">
        <w:rPr>
          <w:noProof/>
        </w:rPr>
        <w:drawing>
          <wp:inline distT="0" distB="0" distL="0" distR="0" wp14:anchorId="6E77B16C" wp14:editId="60D48F04">
            <wp:extent cx="5801709" cy="2133600"/>
            <wp:effectExtent l="0" t="0" r="8890" b="0"/>
            <wp:docPr id="11" name="Picture 10">
              <a:extLst xmlns:a="http://schemas.openxmlformats.org/drawingml/2006/main">
                <a:ext uri="{FF2B5EF4-FFF2-40B4-BE49-F238E27FC236}">
                  <a16:creationId xmlns:a16="http://schemas.microsoft.com/office/drawing/2014/main" id="{3AEBCB07-C266-4441-8B93-3B6BB663B8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3AEBCB07-C266-4441-8B93-3B6BB663B851}"/>
                        </a:ext>
                      </a:extLst>
                    </pic:cNvPr>
                    <pic:cNvPicPr>
                      <a:picLocks noChangeAspect="1"/>
                    </pic:cNvPicPr>
                  </pic:nvPicPr>
                  <pic:blipFill rotWithShape="1">
                    <a:blip r:embed="rId26"/>
                    <a:srcRect l="2345" t="18302" r="5168" b="21242"/>
                    <a:stretch/>
                  </pic:blipFill>
                  <pic:spPr bwMode="auto">
                    <a:xfrm>
                      <a:off x="0" y="0"/>
                      <a:ext cx="5812647" cy="2137622"/>
                    </a:xfrm>
                    <a:prstGeom prst="rect">
                      <a:avLst/>
                    </a:prstGeom>
                    <a:ln>
                      <a:noFill/>
                    </a:ln>
                    <a:extLst>
                      <a:ext uri="{53640926-AAD7-44D8-BBD7-CCE9431645EC}">
                        <a14:shadowObscured xmlns:a14="http://schemas.microsoft.com/office/drawing/2010/main"/>
                      </a:ext>
                    </a:extLst>
                  </pic:spPr>
                </pic:pic>
              </a:graphicData>
            </a:graphic>
          </wp:inline>
        </w:drawing>
      </w:r>
    </w:p>
    <w:p w14:paraId="213FF098" w14:textId="257B7A4C" w:rsidR="004447BE" w:rsidRDefault="00B75172" w:rsidP="00D86B11">
      <w:pPr>
        <w:jc w:val="both"/>
      </w:pPr>
      <w:bookmarkStart w:id="14" w:name="_Ref64028798"/>
      <w:r>
        <w:lastRenderedPageBreak/>
        <w:t xml:space="preserve">Figure </w:t>
      </w:r>
      <w:r>
        <w:fldChar w:fldCharType="begin"/>
      </w:r>
      <w:r>
        <w:instrText xml:space="preserve"> SEQ Figure \* ARABIC </w:instrText>
      </w:r>
      <w:r>
        <w:fldChar w:fldCharType="separate"/>
      </w:r>
      <w:r w:rsidR="00447A94">
        <w:rPr>
          <w:noProof/>
        </w:rPr>
        <w:t>14</w:t>
      </w:r>
      <w:r>
        <w:fldChar w:fldCharType="end"/>
      </w:r>
      <w:bookmarkEnd w:id="14"/>
      <w:r>
        <w:t>. Weight</w:t>
      </w:r>
      <w:r w:rsidR="004447BE">
        <w:t xml:space="preserve"> </w:t>
      </w:r>
      <w:r>
        <w:t xml:space="preserve">loss, representing the reaction rate of </w:t>
      </w:r>
      <w:r w:rsidR="002B0B13">
        <w:t>reaction [1]</w:t>
      </w:r>
      <w:r w:rsidR="001A65C0">
        <w:t xml:space="preserve"> from 72-73%MnO</w:t>
      </w:r>
      <w:r w:rsidR="002B0B13">
        <w:t xml:space="preserve"> with </w:t>
      </w:r>
      <w:r w:rsidR="00692F4C">
        <w:t>a) Al</w:t>
      </w:r>
      <w:r w:rsidR="00692F4C" w:rsidRPr="00607317">
        <w:rPr>
          <w:vertAlign w:val="subscript"/>
        </w:rPr>
        <w:t>2</w:t>
      </w:r>
      <w:r w:rsidR="00692F4C">
        <w:t>O</w:t>
      </w:r>
      <w:r w:rsidR="00692F4C" w:rsidRPr="00607317">
        <w:rPr>
          <w:vertAlign w:val="subscript"/>
        </w:rPr>
        <w:t>3</w:t>
      </w:r>
      <w:r w:rsidR="00692F4C">
        <w:t>/SiO</w:t>
      </w:r>
      <w:r w:rsidR="00692F4C" w:rsidRPr="00607317">
        <w:rPr>
          <w:vertAlign w:val="subscript"/>
        </w:rPr>
        <w:t>2</w:t>
      </w:r>
      <w:r w:rsidR="00692F4C">
        <w:t xml:space="preserve"> ratio of 0.25 and </w:t>
      </w:r>
      <w:r w:rsidR="0006049F">
        <w:t>basicity of</w:t>
      </w:r>
      <w:r w:rsidR="009F33CC">
        <w:t xml:space="preserve"> 0.67 and b)</w:t>
      </w:r>
      <w:r w:rsidR="00607317">
        <w:t xml:space="preserve"> at 1500 </w:t>
      </w:r>
      <w:r w:rsidR="00607317">
        <w:rPr>
          <w:rFonts w:cs="Times"/>
        </w:rPr>
        <w:t>°</w:t>
      </w:r>
      <w:r w:rsidR="00607317">
        <w:t>C and Al</w:t>
      </w:r>
      <w:r w:rsidR="00607317" w:rsidRPr="00607317">
        <w:rPr>
          <w:vertAlign w:val="subscript"/>
        </w:rPr>
        <w:t>2</w:t>
      </w:r>
      <w:r w:rsidR="00607317">
        <w:t>O</w:t>
      </w:r>
      <w:r w:rsidR="00607317" w:rsidRPr="00607317">
        <w:rPr>
          <w:vertAlign w:val="subscript"/>
        </w:rPr>
        <w:t>3</w:t>
      </w:r>
      <w:r w:rsidR="00607317">
        <w:t>/SiO</w:t>
      </w:r>
      <w:r w:rsidR="00607317" w:rsidRPr="00607317">
        <w:rPr>
          <w:vertAlign w:val="subscript"/>
        </w:rPr>
        <w:t>2</w:t>
      </w:r>
      <w:r w:rsidR="00607317">
        <w:t xml:space="preserve"> ratio of 0.5</w:t>
      </w:r>
      <w:r w:rsidR="004F6F4E">
        <w:t xml:space="preserve"> (</w:t>
      </w:r>
      <w:r w:rsidR="00720714">
        <w:t xml:space="preserve">adapted from </w:t>
      </w:r>
      <w:r w:rsidR="00A36012">
        <w:fldChar w:fldCharType="begin"/>
      </w:r>
      <w:r w:rsidR="00C45550">
        <w:instrText xml:space="preserve"> ADDIN ZOTERO_ITEM CSL_CITATION {"citationID":"xqvZKq3W","properties":{"formattedCitation":"\\super [40]\\nosupersub{}","plainCitation":"[40]","noteIndex":0},"citationItems":[{"id":2586,"uris":["http://zotero.org/users/7836746/items/ZEN2242T"],"uri":["http://zotero.org/users/7836746/items/ZEN2242T"],"itemData":{"id":2586,"type":"paper-conference","event":"INFACON VIII","event-place":"Beijing, China","page":"279-283","publisher-place":"Beijing, China","title":"Reduction kinetics of MnO-saturated slags","author":[{"family":"Olsø","given":"Vegard"},{"family":"Tangstad","given":"Merete"},{"family":"Olsen","given":"Sverre E."}],"issued":{"date-parts":[["1998",6,7]]}}}],"schema":"https://github.com/citation-style-language/schema/raw/master/csl-citation.json"} </w:instrText>
      </w:r>
      <w:r w:rsidR="00A36012">
        <w:fldChar w:fldCharType="separate"/>
      </w:r>
      <w:r w:rsidR="00C45550" w:rsidRPr="00C45550">
        <w:rPr>
          <w:rFonts w:cs="Times"/>
          <w:vertAlign w:val="superscript"/>
        </w:rPr>
        <w:t>[40]</w:t>
      </w:r>
      <w:r w:rsidR="00A36012">
        <w:fldChar w:fldCharType="end"/>
      </w:r>
      <w:r w:rsidR="004F6F4E">
        <w:t>)</w:t>
      </w:r>
      <w:r w:rsidR="006431D4">
        <w:t xml:space="preserve">. </w:t>
      </w:r>
      <w:r w:rsidR="00607317">
        <w:t xml:space="preserve"> </w:t>
      </w:r>
    </w:p>
    <w:p w14:paraId="4129979E" w14:textId="287C9082" w:rsidR="004D1860" w:rsidRDefault="004D1860" w:rsidP="00D86B11">
      <w:pPr>
        <w:jc w:val="both"/>
      </w:pPr>
    </w:p>
    <w:p w14:paraId="1326C2AC" w14:textId="36AE4DA2" w:rsidR="004D1860" w:rsidRDefault="004D1860" w:rsidP="004D1860">
      <w:pPr>
        <w:jc w:val="both"/>
      </w:pPr>
      <w:r>
        <w:t xml:space="preserve">In the two-phase reaction area in </w:t>
      </w:r>
      <w:r>
        <w:fldChar w:fldCharType="begin"/>
      </w:r>
      <w:r>
        <w:instrText xml:space="preserve"> REF _Ref64028798 \h </w:instrText>
      </w:r>
      <w:r>
        <w:fldChar w:fldCharType="separate"/>
      </w:r>
      <w:r w:rsidR="00447A94">
        <w:t xml:space="preserve">Figure </w:t>
      </w:r>
      <w:r w:rsidR="00447A94">
        <w:rPr>
          <w:noProof/>
        </w:rPr>
        <w:t>14</w:t>
      </w:r>
      <w:r>
        <w:fldChar w:fldCharType="end"/>
      </w:r>
      <w:r>
        <w:t xml:space="preserve">, it can also be seen that the higher basicity has a slightly lower reduction rate than the lower basicity slags. As a higher basicity will have more solid MnO phase, and hence a higher viscosity, the mass transport of MnO in the slag may be contributing to the reduced reaction rate. It was however concluded that the chemical reaction was rate determining reaction as no MnO gradients was found in the liquid phase in the slag </w:t>
      </w:r>
      <w:r>
        <w:fldChar w:fldCharType="begin"/>
      </w:r>
      <w:r w:rsidR="00C45550">
        <w:instrText xml:space="preserve"> ADDIN ZOTERO_ITEM CSL_CITATION {"citationID":"VZBpwfS7","properties":{"formattedCitation":"\\super [13,44]\\nosupersub{}","plainCitation":"[13,44]","noteIndex":0},"citationItems":[{"id":620,"uris":["http://zotero.org/users/7836746/items/NEUXH7P9"],"uri":["http://zotero.org/users/7836746/items/NEUXH7P9"],"itemData":{"id":620,"type":"thesis","event-place":"Trondheim, Norway","genre":"PhD","language":"eng","number-of-pages":"212","publisher":"NTH","publisher-place":"Trondheim, Norway","title":"The High Carbon Ferromanganese Process - Coke Bed Relations","author":[{"family":"Tangstad","given":"Merete"}],"issued":{"date-parts":[["1996",4]]}}},{"id":4266,"uris":["http://zotero.org/users/7836746/items/U46HD6YT"],"uri":["http://zotero.org/users/7836746/items/U46HD6YT"],"itemData":{"id":4266,"type":"thesis","event-place":"Trondheim, Norway","genre":"Doctoral Thesis","publisher":"NTNU","publisher-place":"Trondheim, Norway","title":"Reduction of Manganese Ore Agglomerates","author":[{"family":"Brynjulfsen","given":"Thomas"}],"issued":{"date-parts":[["2013"]]}}}],"schema":"https://github.com/citation-style-language/schema/raw/master/csl-citation.json"} </w:instrText>
      </w:r>
      <w:r>
        <w:fldChar w:fldCharType="separate"/>
      </w:r>
      <w:r w:rsidR="00C45550" w:rsidRPr="00C45550">
        <w:rPr>
          <w:rFonts w:cs="Times"/>
          <w:vertAlign w:val="superscript"/>
        </w:rPr>
        <w:t>[13,44]</w:t>
      </w:r>
      <w:r>
        <w:fldChar w:fldCharType="end"/>
      </w:r>
      <w:r>
        <w:t>. The effect on the reduction rate on the basicity is not yet fully understood. Both Ngoy (2018)</w:t>
      </w:r>
      <w:r>
        <w:fldChar w:fldCharType="begin"/>
      </w:r>
      <w:r w:rsidR="00C45550">
        <w:instrText xml:space="preserve"> ADDIN ZOTERO_ITEM CSL_CITATION {"citationID":"3YiQqQtn","properties":{"formattedCitation":"\\super [45]\\nosupersub{}","plainCitation":"[45]","noteIndex":0},"citationItems":[{"id":"7OVWmPdL/IOniFuZf","uris":["http://zotero.org/users/local/jEzmOlYA/items/4RN8ZHWZ"],"uri":["http://zotero.org/users/local/jEzmOlYA/items/4RN8ZHWZ"],"itemData":{"id":4161,"type":"article-journal","container-title":"Metallurgist","DOI":"10.1007/s11015-018-0705-z","ISSN":"0026-0894, 1573-8892","issue":"7-8","journalAbbreviation":"Metallurgist","language":"en","note":"number: 7-8","page":"658-666","source":"DOI.org (Crossref)","title":"Effect of Charge Basicity of Two Compositions on MnO Reduction During Smelting Ferromanganese","volume":"62","author":[{"family":"Mwana Bute Ngoy","given":"D."},{"family":"Kalenga wa Kalenga","given":"M."},{"family":"Tangstad","given":"M."}],"issued":{"date-parts":[["2018",11]]}}}],"schema":"https://github.com/citation-style-language/schema/raw/master/csl-citation.json"} </w:instrText>
      </w:r>
      <w:r>
        <w:fldChar w:fldCharType="separate"/>
      </w:r>
      <w:r w:rsidR="00C45550" w:rsidRPr="00C45550">
        <w:rPr>
          <w:rFonts w:cs="Times"/>
          <w:vertAlign w:val="superscript"/>
        </w:rPr>
        <w:t>[45]</w:t>
      </w:r>
      <w:r>
        <w:fldChar w:fldCharType="end"/>
      </w:r>
      <w:r>
        <w:t xml:space="preserve"> and Li (2020)</w:t>
      </w:r>
      <w:r>
        <w:fldChar w:fldCharType="begin"/>
      </w:r>
      <w:r w:rsidR="00C45550">
        <w:instrText xml:space="preserve"> ADDIN ZOTERO_ITEM CSL_CITATION {"citationID":"JWyWtX05","properties":{"formattedCitation":"\\super [46]\\nosupersub{}","plainCitation":"[46]","noteIndex":0},"citationItems":[{"id":"7OVWmPdL/YCIrekTV","uris":["http://zotero.org/users/local/jEzmOlYA/items/P5F6UVE2"],"uri":["http://zotero.org/users/local/jEzmOlYA/items/P5F6UVE2"],"itemData":{"id":4169,"type":"article-journal","abstract":"The reduction and liquidus behaviour of manganese slag with different basicities were studied in non-isothermal experiments in the temperature range of 1400–1500 °C. Certain amounts of quartz were added to Assmang ore (South Africa), and lime was added to Comilog ore (Gabon), to adjust the charge basicity to 0.5, 0.8 and 1.2. The extent of manganese ore reduction as a function temperature were determined by thermo-gravimetric (TG) balance. Morphology of ores and its change in the course of reduction was examined by scanning electron microscopy (SEM). The results show that the reduction rate of Assmang slag decreases with decreasing basicity, as the liquidus temperature of slag decreases. When spherical MnO phase is present, the activity of MnO is high, and the reduction rate is rapid. Comilog slags show a much higher reduction rate than Assmang slags. The activation energies of MnO reduction between 1400 to 1500 °C are estimated in this study and found to be 230 kJ/mol for Assmang charges and 470 kJ/mol for Comilog charges. The dissolution behaviours of Assmang and Comilog slags were also studied by FactSage simulation and verified by experiments.","container-title":"Minerals","DOI":"10.3390/min10020097","ISSN":"2075-163X","issue":"2","journalAbbreviation":"Minerals","language":"en","note":"number: 2","page":"97","source":"DOI.org (Crossref)","title":"Reduction and Dissolution Behaviour of Manganese Slag in the Ferromanganese Process","volume":"10","author":[{"family":"Li","given":"Xiang"},{"family":"Tang","given":"Kai"},{"family":"Tangstad","given":"Merete"}],"issued":{"date-parts":[["2020",1,22]]}}}],"schema":"https://github.com/citation-style-language/schema/raw/master/csl-citation.json"} </w:instrText>
      </w:r>
      <w:r>
        <w:fldChar w:fldCharType="separate"/>
      </w:r>
      <w:r w:rsidR="00C45550" w:rsidRPr="00C45550">
        <w:rPr>
          <w:rFonts w:cs="Times"/>
          <w:vertAlign w:val="superscript"/>
        </w:rPr>
        <w:t>[46]</w:t>
      </w:r>
      <w:r>
        <w:fldChar w:fldCharType="end"/>
      </w:r>
      <w:r>
        <w:t xml:space="preserve"> investigated Nchwaning and Comilog ores at various basicities from 0.04 to 1.3 by adding either quartz or lime to the ore. In the basicity area of 0.4-1, the effect of basicity was not seen. It was however seen that Comilog was reduced much faster than Nchwaning ore, for all basicities, and hence it is believed that the reduction rate may also be affected by trace elements as seen also for the reduction of SiMn slags. </w:t>
      </w:r>
    </w:p>
    <w:p w14:paraId="4DC09A47" w14:textId="77777777" w:rsidR="004D1860" w:rsidRDefault="004D1860" w:rsidP="00D86B11">
      <w:pPr>
        <w:jc w:val="both"/>
      </w:pPr>
    </w:p>
    <w:p w14:paraId="1F4A29A2" w14:textId="1613EC5F" w:rsidR="004447BE" w:rsidRDefault="004447BE" w:rsidP="00B75172">
      <w:pPr>
        <w:pStyle w:val="Caption"/>
      </w:pPr>
    </w:p>
    <w:p w14:paraId="155FC05F" w14:textId="68FF6F6A" w:rsidR="00F41BD8" w:rsidRDefault="00F41BD8" w:rsidP="00B75172">
      <w:pPr>
        <w:pStyle w:val="Caption"/>
      </w:pPr>
      <w:r w:rsidRPr="00F41BD8">
        <w:rPr>
          <w:noProof/>
        </w:rPr>
        <w:drawing>
          <wp:inline distT="0" distB="0" distL="0" distR="0" wp14:anchorId="2A62326A" wp14:editId="7D5A02DF">
            <wp:extent cx="3571240" cy="2305050"/>
            <wp:effectExtent l="0" t="0" r="0" b="0"/>
            <wp:docPr id="26" name="Picture 2">
              <a:extLst xmlns:a="http://schemas.openxmlformats.org/drawingml/2006/main">
                <a:ext uri="{FF2B5EF4-FFF2-40B4-BE49-F238E27FC236}">
                  <a16:creationId xmlns:a16="http://schemas.microsoft.com/office/drawing/2014/main" id="{B37B7CC7-9522-4A1C-AEFF-9498BAD2DEE2}"/>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37B7CC7-9522-4A1C-AEFF-9498BAD2DEE2}"/>
                        </a:ext>
                      </a:extLst>
                    </pic:cNvPr>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71240" cy="2305050"/>
                    </a:xfrm>
                    <a:prstGeom prst="rect">
                      <a:avLst/>
                    </a:prstGeom>
                    <a:noFill/>
                  </pic:spPr>
                </pic:pic>
              </a:graphicData>
            </a:graphic>
          </wp:inline>
        </w:drawing>
      </w:r>
    </w:p>
    <w:p w14:paraId="43F1CF9F" w14:textId="0DC89BD5" w:rsidR="00ED096C" w:rsidRDefault="0006049F" w:rsidP="00E6420E">
      <w:pPr>
        <w:pStyle w:val="Caption"/>
      </w:pPr>
      <w:r>
        <w:t xml:space="preserve"> </w:t>
      </w:r>
      <w:bookmarkStart w:id="15" w:name="_Ref64029956"/>
      <w:r w:rsidR="00E6420E">
        <w:t xml:space="preserve">Figure </w:t>
      </w:r>
      <w:r w:rsidR="00E6420E">
        <w:fldChar w:fldCharType="begin"/>
      </w:r>
      <w:r w:rsidR="00E6420E">
        <w:instrText xml:space="preserve"> SEQ Figure \* ARABIC </w:instrText>
      </w:r>
      <w:r w:rsidR="00E6420E">
        <w:fldChar w:fldCharType="separate"/>
      </w:r>
      <w:r w:rsidR="00447A94">
        <w:rPr>
          <w:noProof/>
        </w:rPr>
        <w:t>15</w:t>
      </w:r>
      <w:r w:rsidR="00E6420E">
        <w:fldChar w:fldCharType="end"/>
      </w:r>
      <w:bookmarkEnd w:id="15"/>
      <w:r w:rsidR="00D40879">
        <w:t>. MnO activity as a function of %MnO at various basicities and Al</w:t>
      </w:r>
      <w:r w:rsidR="00D40879" w:rsidRPr="00A36012">
        <w:rPr>
          <w:vertAlign w:val="subscript"/>
        </w:rPr>
        <w:t>2</w:t>
      </w:r>
      <w:r w:rsidR="00D40879">
        <w:t>O</w:t>
      </w:r>
      <w:r w:rsidR="00D40879" w:rsidRPr="00A36012">
        <w:rPr>
          <w:vertAlign w:val="subscript"/>
        </w:rPr>
        <w:t>3</w:t>
      </w:r>
      <w:r w:rsidR="00D40879">
        <w:t>/SiO</w:t>
      </w:r>
      <w:r w:rsidR="00D40879" w:rsidRPr="00A36012">
        <w:rPr>
          <w:vertAlign w:val="subscript"/>
        </w:rPr>
        <w:t>2</w:t>
      </w:r>
      <w:r w:rsidR="00D40879">
        <w:t xml:space="preserve"> ratios</w:t>
      </w:r>
      <w:r w:rsidR="007D5311">
        <w:t xml:space="preserve"> at 1500 </w:t>
      </w:r>
      <w:r w:rsidR="007D5311">
        <w:rPr>
          <w:rFonts w:cs="Times"/>
        </w:rPr>
        <w:t>°</w:t>
      </w:r>
      <w:r w:rsidR="007D5311">
        <w:t>C.</w:t>
      </w:r>
      <w:r w:rsidR="00D40879">
        <w:t xml:space="preserve"> </w:t>
      </w:r>
    </w:p>
    <w:p w14:paraId="4FE0C509" w14:textId="77777777" w:rsidR="004D1193" w:rsidRDefault="004D1193" w:rsidP="006B2738">
      <w:pPr>
        <w:jc w:val="both"/>
      </w:pPr>
    </w:p>
    <w:p w14:paraId="510566A5" w14:textId="274BCAE6" w:rsidR="00C22011" w:rsidRDefault="00805713" w:rsidP="006B2738">
      <w:pPr>
        <w:jc w:val="both"/>
      </w:pPr>
      <w:r>
        <w:t xml:space="preserve">The kinetics for the reduction of SiMn-slag is quite different. </w:t>
      </w:r>
      <w:r w:rsidR="00D92972">
        <w:t>T</w:t>
      </w:r>
      <w:r>
        <w:t>he reduction will occur while the slag is in liquid</w:t>
      </w:r>
      <w:r w:rsidR="00F43A65">
        <w:t xml:space="preserve"> state</w:t>
      </w:r>
      <w:r w:rsidR="00E70DE1">
        <w:t xml:space="preserve"> above</w:t>
      </w:r>
      <w:r w:rsidR="00D92972">
        <w:t xml:space="preserve"> 1500 </w:t>
      </w:r>
      <w:r w:rsidR="00D92972">
        <w:rPr>
          <w:rFonts w:ascii="Times New Roman" w:hAnsi="Times New Roman"/>
        </w:rPr>
        <w:t>°</w:t>
      </w:r>
      <w:r w:rsidR="00D92972">
        <w:t>C</w:t>
      </w:r>
      <w:r w:rsidR="00F43A65">
        <w:t xml:space="preserve">, </w:t>
      </w:r>
      <w:r w:rsidR="001E31BD">
        <w:t>above liquidus composition.</w:t>
      </w:r>
      <w:r w:rsidR="00D4077E">
        <w:t xml:space="preserve"> It </w:t>
      </w:r>
      <w:r w:rsidR="0046686A">
        <w:t xml:space="preserve">has </w:t>
      </w:r>
      <w:r w:rsidR="00026FC5">
        <w:t>previously</w:t>
      </w:r>
      <w:r w:rsidR="005626CC">
        <w:t xml:space="preserve"> </w:t>
      </w:r>
      <w:r w:rsidR="0046686A">
        <w:t xml:space="preserve">been observed </w:t>
      </w:r>
      <w:r w:rsidR="005626CC">
        <w:t xml:space="preserve">that sulfur in </w:t>
      </w:r>
      <w:r w:rsidR="005626CC" w:rsidRPr="00727303">
        <w:t>small a</w:t>
      </w:r>
      <w:r w:rsidR="005626CC">
        <w:t xml:space="preserve">mounts would increase the reaction rate, </w:t>
      </w:r>
      <w:r w:rsidR="0046686A">
        <w:t xml:space="preserve">corresponding to </w:t>
      </w:r>
      <w:r w:rsidR="005626CC">
        <w:t>iron in the metal</w:t>
      </w:r>
      <w:r w:rsidR="006356C9">
        <w:fldChar w:fldCharType="begin"/>
      </w:r>
      <w:r w:rsidR="00C45550">
        <w:instrText xml:space="preserve"> ADDIN ZOTERO_ITEM CSL_CITATION {"citationID":"nrUiAlbM","properties":{"formattedCitation":"\\super [47,48]\\nosupersub{}","plainCitation":"[47,48]","noteIndex":0},"citationItems":[{"id":595,"uris":["http://zotero.org/users/7836746/items/XMPNM8ND"],"uri":["http://zotero.org/users/7836746/items/XMPNM8ND"],"itemData":{"id":595,"type":"thesis","event-place":"Trondheim, Norway","genre":"PhD","language":"eng","number-of-pages":"123","publisher":"NIT","publisher-place":"Trondheim, Norway","title":"Kinetics and Mechanisms for Transfer of Manganese and SIlicon from Molten Oxide to Liquid Manganese Metal","author":[{"family":"Skjervheim","given":"Tore-André"}],"issued":{"date-parts":[["1994",10]]}}},{"id":878,"uris":["http://zotero.org/users/7836746/items/6IJF2ESK"],"uri":["http://zotero.org/users/7836746/items/6IJF2ESK"],"itemData":{"id":878,"type":"thesis","event-place":"Trondheim, Norway","genre":"Master thesis","language":"eng","number-of-pages":"157","publisher":"NTNU","publisher-place":"Trondheim, Norway","title":"Mn Alloys Production with the use of Natural Gas","author":[{"family":"Nadir","given":"Bilal"}],"issued":{"date-parts":[["2015",7]]}}}],"schema":"https://github.com/citation-style-language/schema/raw/master/csl-citation.json"} </w:instrText>
      </w:r>
      <w:r w:rsidR="006356C9">
        <w:fldChar w:fldCharType="separate"/>
      </w:r>
      <w:r w:rsidR="00C45550" w:rsidRPr="00C45550">
        <w:rPr>
          <w:rFonts w:cs="Times"/>
          <w:vertAlign w:val="superscript"/>
        </w:rPr>
        <w:t>[47,48]</w:t>
      </w:r>
      <w:r w:rsidR="006356C9">
        <w:fldChar w:fldCharType="end"/>
      </w:r>
      <w:r w:rsidR="00B0047A">
        <w:t xml:space="preserve">. This was in the later years verified by </w:t>
      </w:r>
      <w:r w:rsidR="005C0AE6">
        <w:fldChar w:fldCharType="begin"/>
      </w:r>
      <w:r w:rsidR="00C45550">
        <w:instrText xml:space="preserve"> ADDIN ZOTERO_ITEM CSL_CITATION {"citationID":"9zZTYMoX","properties":{"formattedCitation":"\\super [32,33,49\\uc0\\u8211{}51]\\nosupersub{}","plainCitation":"[32,33,49–51]","noteIndex":0},"citationItems":[{"id":"7OVWmPdL/2ulN2pkc","uris":["http://zotero.org/users/local/jEzmOlYA/items/VNZXH5DM"],"uri":["http://zotero.org/users/local/jEzmOlYA/items/VNZXH5DM"],"itemData":{"id":4153,"type":"chapter","container-title":"Advances in Molten Slags, Fluxes, and Salts: Proceedings of the 10th International Conference on Molten Slags, Fluxes and Salts 2016","event-place":"Cham","ISBN":"978-3-319-48625-3","language":"en","note":"DOI: 10.1007/978-3-319-48769-4_139","page":"1285-1292","publisher":"Springer International Publishing","publisher-place":"Cham","source":"DOI.org (Crossref)","title":"Reduction Behavior of Assmang and Comilog ore in the SiMn Process","URL":"http://link.springer.com/10.1007/978-3-319-48769-4_139","author":[{"family":"Kim","given":"Pyunghwa Peace"},{"family":"Holtan","given":"Joakim"},{"family":"Tangstad","given":"Merete"}],"editor":[{"family":"Reddy","given":"Ramana G."},{"family":"Chaubal","given":"Pinakin"},{"family":"Pistorius","given":"P. Chris"},{"family":"Pal","given":"Uday"}],"accessed":{"date-parts":[["2021",2,11]]},"issued":{"date-parts":[["2016"]]}}},{"id":"7OVWmPdL/MuAkJwZn","uris":["http://zotero.org/users/local/jEzmOlYA/items/PVSDNDSZ"],"uri":["http://zotero.org/users/local/jEzmOlYA/items/PVSDNDSZ"],"itemData":{"id":4159,"type":"article-journal","container-title":"Metallurgical and Materials Transactions B","DOI":"10.1007/s11663-018-1238-3","ISSN":"1073-5615, 1543-1916","issue":"3","journalAbbreviation":"Metall and Materi Trans B","language":"en","note":"number: 3","page":"1185-1196","source":"DOI.org (Crossref)","title":"Kinetic Investigations of SiMn Slags From Different Mn Sources","volume":"49","author":[{"family":"Kim","given":"Pyunghwa Peace"},{"family":"Tangstad","given":"Merete"}],"issued":{"date-parts":[["2018",6]]}}},{"id":"7OVWmPdL/g8RCO0Tq","uris":["http://zotero.org/users/local/jEzmOlYA/items/JJJAQATE"],"uri":["http://zotero.org/users/local/jEzmOlYA/items/JJJAQATE"],"itemData":{"id":4166,"type":"article-journal","container-title":"Metallurgical and Materials Transactions B","DOI":"10.1007/s11663-018-1373-x","ISSN":"1073-5615, 1543-1916","issue":"1","journalAbbreviation":"Metall and Materi Trans B","language":"en","note":"number: 1","page":"136-149","source":"DOI.org (Crossref)","title":"The Influence of Sulfur Content on the Carbothermal Reduction of SiMn Slag","volume":"50","author":[{"family":"Li","given":"Xiang"},{"family":"Tangstad","given":"Merete"}],"issued":{"date-parts":[["2019",2]]}}},{"id":"7OVWmPdL/o9cdoZEZ","uris":["http://zotero.org/users/local/jEzmOlYA/items/HXA5TSCP"],"uri":["http://zotero.org/users/local/jEzmOlYA/items/HXA5TSCP"],"itemData":{"id":5202,"type":"article-journal","container-title":"Metallurgical and Materials Transactions B","DOI":"10.1007/s11663-020-01801-3","ISSN":"1073-5615, 1543-1916","issue":"3","journalAbbreviation":"Metall and Materi Trans B","language":"en","note":"number: 3","page":"953-962","source":"DOI.org (Crossref)","title":"Kinetics of Slag Reduction in Silicomanganese Production","volume":"51","author":[{"family":"Canaguier","given":"Vincent"},{"family":"Tangstad","given":"Merete"}],"issued":{"date-parts":[["2020",6]]}}},{"id":"7OVWmPdL/6COfDCDo","uris":["http://zotero.org/users/local/jEzmOlYA/items/CWC7K4HS"],"uri":["http://zotero.org/users/local/jEzmOlYA/items/CWC7K4HS"],"itemData":{"id":4154,"type":"chapter","container-title":"Applications of Process Engineering Principles in Materials Processing, Energy and Environmental Technologies","event-place":"Cham","ISBN":"978-3-319-51090-3","note":"collection-title: The Minerals, Metals &amp; Materials Series\nDOI: 10.1007/978-3-319-51091-0_46","page":"475-483","publisher":"Springer International Publishing","publisher-place":"Cham","source":"DOI.org (Crossref)","title":"Empirical Activation Energies of MnO and SiO2 Reduction in SiMn Slags Between 1500 and 1650 °C","URL":"http://link.springer.com/10.1007/978-3-319-51091-0_46","author":[{"family":"Kim","given":"P."},{"family":"Larssen","given":"T."},{"family":"Tangstad","given":"M."},{"family":"Kawamoto","given":"R."}],"editor":[{"family":"Wang","given":"Shijie"},{"family":"Free","given":"Michael L"},{"family":"Alam","given":"Shafiq"},{"family":"Zhang","given":"Mingming"},{"family":"Taylor","given":"Patrick R."}],"accessed":{"date-parts":[["2021",2,11]]},"issued":{"date-parts":[["2017"]]}}}],"schema":"https://github.com/citation-style-language/schema/raw/master/csl-citation.json"} </w:instrText>
      </w:r>
      <w:r w:rsidR="005C0AE6">
        <w:fldChar w:fldCharType="separate"/>
      </w:r>
      <w:r w:rsidR="00C45550" w:rsidRPr="00C45550">
        <w:rPr>
          <w:rFonts w:cs="Times"/>
          <w:vertAlign w:val="superscript"/>
        </w:rPr>
        <w:t>[32,33,49–51]</w:t>
      </w:r>
      <w:r w:rsidR="005C0AE6">
        <w:fldChar w:fldCharType="end"/>
      </w:r>
      <w:r w:rsidR="00864F70">
        <w:t>.</w:t>
      </w:r>
      <w:r w:rsidR="000A0153">
        <w:t xml:space="preserve"> </w:t>
      </w:r>
      <w:r w:rsidR="00F96752">
        <w:t>T</w:t>
      </w:r>
      <w:r w:rsidR="000E3DEA">
        <w:t xml:space="preserve">he reaction rate will be very different when sulfur is present, as shown in the work </w:t>
      </w:r>
      <w:r w:rsidR="000E3DEA" w:rsidRPr="004E5C30">
        <w:rPr>
          <w:color w:val="000000" w:themeColor="text1"/>
        </w:rPr>
        <w:t>from</w:t>
      </w:r>
      <w:r w:rsidR="00F5674F" w:rsidRPr="004E5C30">
        <w:rPr>
          <w:color w:val="000000" w:themeColor="text1"/>
        </w:rPr>
        <w:t xml:space="preserve"> Tranell</w:t>
      </w:r>
      <w:r w:rsidR="004E5C30" w:rsidRPr="004E5C30">
        <w:rPr>
          <w:color w:val="000000" w:themeColor="text1"/>
        </w:rPr>
        <w:t xml:space="preserve"> (2007)</w:t>
      </w:r>
      <w:r w:rsidR="00412A40" w:rsidRPr="004E5C30">
        <w:rPr>
          <w:color w:val="000000" w:themeColor="text1"/>
        </w:rPr>
        <w:fldChar w:fldCharType="begin"/>
      </w:r>
      <w:r w:rsidR="00C45550">
        <w:rPr>
          <w:color w:val="000000" w:themeColor="text1"/>
        </w:rPr>
        <w:instrText xml:space="preserve"> ADDIN ZOTERO_ITEM CSL_CITATION {"citationID":"RPgm3e6B","properties":{"formattedCitation":"\\super [52]\\nosupersub{}","plainCitation":"[52]","noteIndex":0},"citationItems":[{"id":716,"uris":["http://zotero.org/users/7836746/items/2PSUABPR"],"uri":["http://zotero.org/users/7836746/items/2PSUABPR"],"itemData":{"id":716,"type":"paper-conference","event":"INFACON XI","event-place":"New Delhi, India","language":"eng","page":"231-240","publisher":"The Indian Ferro Alloy Producers' Association","publisher-place":"New Delhi, India","title":"Reduction kinetics of manganese oxides from HC FeMn slags","author":[{"family":"Tranell","given":"Gabriella"},{"family":"Gaal","given":"Sean"},{"family":"Lu","given":"D"},{"family":"Tangstad","given":"Merete"},{"family":"Safarian","given":"Jafar"}],"issued":{"date-parts":[["2007",2,18]]}}}],"schema":"https://github.com/citation-style-language/schema/raw/master/csl-citation.json"} </w:instrText>
      </w:r>
      <w:r w:rsidR="00412A40" w:rsidRPr="004E5C30">
        <w:rPr>
          <w:color w:val="000000" w:themeColor="text1"/>
        </w:rPr>
        <w:fldChar w:fldCharType="separate"/>
      </w:r>
      <w:r w:rsidR="00C45550" w:rsidRPr="00C45550">
        <w:rPr>
          <w:rFonts w:cs="Times"/>
          <w:vertAlign w:val="superscript"/>
        </w:rPr>
        <w:t>[52]</w:t>
      </w:r>
      <w:r w:rsidR="00412A40" w:rsidRPr="004E5C30">
        <w:rPr>
          <w:color w:val="000000" w:themeColor="text1"/>
        </w:rPr>
        <w:fldChar w:fldCharType="end"/>
      </w:r>
      <w:r w:rsidR="00F5674F" w:rsidRPr="004E5C30">
        <w:rPr>
          <w:color w:val="000000" w:themeColor="text1"/>
        </w:rPr>
        <w:t xml:space="preserve"> </w:t>
      </w:r>
      <w:r w:rsidR="00F5674F">
        <w:t>and Hosum 2020</w:t>
      </w:r>
      <w:r w:rsidR="005B4F0F">
        <w:fldChar w:fldCharType="begin"/>
      </w:r>
      <w:r w:rsidR="00C45550">
        <w:instrText xml:space="preserve"> ADDIN ZOTERO_ITEM CSL_CITATION {"citationID":"eVOr6byY","properties":{"formattedCitation":"\\super [53]\\nosupersub{}","plainCitation":"[53]","noteIndex":0},"citationItems":[{"id":900,"uris":["http://zotero.org/users/7836746/items/7CEVFJQ5"],"uri":["http://zotero.org/users/7836746/items/7CEVFJQ5"],"itemData":{"id":900,"type":"thesis","genre":"Master thesis","language":"eng","number-of-pages":"209","publisher":"NTNU","title":"Reduction Rate of SiMn Slags With Different Carbon Materials","author":[{"family":"Hosum","given":"Benjamin Dale"}],"issued":{"date-parts":[["2020",6]]}}}],"schema":"https://github.com/citation-style-language/schema/raw/master/csl-citation.json"} </w:instrText>
      </w:r>
      <w:r w:rsidR="005B4F0F">
        <w:fldChar w:fldCharType="separate"/>
      </w:r>
      <w:r w:rsidR="00C45550" w:rsidRPr="00C45550">
        <w:rPr>
          <w:rFonts w:cs="Times"/>
          <w:vertAlign w:val="superscript"/>
        </w:rPr>
        <w:t>[53]</w:t>
      </w:r>
      <w:r w:rsidR="005B4F0F">
        <w:fldChar w:fldCharType="end"/>
      </w:r>
      <w:r w:rsidR="00F5674F">
        <w:t>, where it was seen th</w:t>
      </w:r>
      <w:r w:rsidR="004D3645">
        <w:t>at the reaction rate was faster with charcoal</w:t>
      </w:r>
      <w:r w:rsidR="000C1039">
        <w:t xml:space="preserve"> compared to coke</w:t>
      </w:r>
      <w:r w:rsidR="004D3645">
        <w:t xml:space="preserve">, when </w:t>
      </w:r>
      <w:r w:rsidR="00BF2330">
        <w:t xml:space="preserve">0.3%S was present in the slag. When no slag was present, the coke </w:t>
      </w:r>
      <w:r w:rsidR="00F46FE2">
        <w:t>would give a higher reaction rate, probably because of the high inherent S content in the coke</w:t>
      </w:r>
      <w:r w:rsidR="009E23BB">
        <w:t>.</w:t>
      </w:r>
      <w:r w:rsidR="006740CA">
        <w:t xml:space="preserve"> </w:t>
      </w:r>
      <w:r w:rsidR="001E31BD">
        <w:t xml:space="preserve"> </w:t>
      </w:r>
    </w:p>
    <w:p w14:paraId="6BFC3EA8" w14:textId="7C25719D" w:rsidR="00887471" w:rsidRPr="00887471" w:rsidRDefault="00DC711E" w:rsidP="00887471">
      <w:pPr>
        <w:jc w:val="both"/>
      </w:pPr>
      <w:r>
        <w:t>In the SiMn reaction, t</w:t>
      </w:r>
      <w:r w:rsidR="00D92972">
        <w:t>he</w:t>
      </w:r>
      <w:r w:rsidR="00F43A65">
        <w:t xml:space="preserve"> slag will </w:t>
      </w:r>
      <w:r w:rsidR="00F96752">
        <w:t xml:space="preserve">initially </w:t>
      </w:r>
      <w:r w:rsidR="00F43A65">
        <w:t>react with a slow reduction step, foll</w:t>
      </w:r>
      <w:r w:rsidR="001E31BD">
        <w:t>owed by a fast reduction step as shown in</w:t>
      </w:r>
      <w:r w:rsidR="00D371E1">
        <w:t xml:space="preserve"> </w:t>
      </w:r>
      <w:r w:rsidR="00D371E1">
        <w:fldChar w:fldCharType="begin"/>
      </w:r>
      <w:r w:rsidR="00D371E1">
        <w:instrText xml:space="preserve"> REF _Ref64290844 \h </w:instrText>
      </w:r>
      <w:r w:rsidR="00D371E1">
        <w:fldChar w:fldCharType="separate"/>
      </w:r>
      <w:r w:rsidR="00447A94">
        <w:t xml:space="preserve">Figure </w:t>
      </w:r>
      <w:r w:rsidR="00447A94">
        <w:rPr>
          <w:noProof/>
        </w:rPr>
        <w:t>16</w:t>
      </w:r>
      <w:r w:rsidR="00D371E1">
        <w:fldChar w:fldCharType="end"/>
      </w:r>
      <w:r w:rsidR="001E31BD">
        <w:t xml:space="preserve">. </w:t>
      </w:r>
      <w:r w:rsidR="00F96752">
        <w:t>F</w:t>
      </w:r>
      <w:r w:rsidR="00F43A65">
        <w:t xml:space="preserve">oaming </w:t>
      </w:r>
      <w:r w:rsidR="00F96752">
        <w:t xml:space="preserve">has been observed </w:t>
      </w:r>
      <w:r w:rsidR="00F43A65">
        <w:t>in the slag after the initial step</w:t>
      </w:r>
      <w:r w:rsidR="005D6640">
        <w:fldChar w:fldCharType="begin"/>
      </w:r>
      <w:r w:rsidR="00C45550">
        <w:instrText xml:space="preserve"> ADDIN ZOTERO_ITEM CSL_CITATION {"citationID":"HNtFE9s3","properties":{"formattedCitation":"\\super [33,50,53,54]\\nosupersub{}","plainCitation":"[33,50,53,54]","noteIndex":0},"citationItems":[{"id":"7OVWmPdL/MuAkJwZn","uris":["http://zotero.org/users/local/jEzmOlYA/items/PVSDNDSZ"],"uri":["http://zotero.org/users/local/jEzmOlYA/items/PVSDNDSZ"],"itemData":{"id":4159,"type":"article-journal","container-title":"Metallurgical and Materials Transactions B","DOI":"10.1007/s11663-018-1238-3","ISSN":"1073-5615, 1543-1916","issue":"3","journalAbbreviation":"Metall and Materi Trans B","language":"en","note":"number: 3","page":"1185-1196","source":"DOI.org (Crossref)","title":"Kinetic Investigations of SiMn Slags From Different Mn Sources","volume":"49","author":[{"family":"Kim","given":"Pyunghwa Peace"},{"family":"Tangstad","given":"Merete"}],"issued":{"date-parts":[["2018",6]]}}},{"id":"7OVWmPdL/o9cdoZEZ","uris":["http://zotero.org/users/local/jEzmOlYA/items/HXA5TSCP"],"uri":["http://zotero.org/users/local/jEzmOlYA/items/HXA5TSCP"],"itemData":{"id":5202,"type":"article-journal","container-title":"Metallurgical and Materials Transactions B","DOI":"10.1007/s11663-020-01801-3","ISSN":"1073-5615, 1543-1916","issue":"3","journalAbbreviation":"Metall and Materi Trans B","language":"en","note":"number: 3","page":"953-962","source":"DOI.org (Crossref)","title":"Kinetics of Slag Reduction in Silicomanganese Production","volume":"51","author":[{"family":"Canaguier","given":"Vincent"},{"family":"Tangstad","given":"Merete"}],"issued":{"date-parts":[["2020",6]]}}},{"id":900,"uris":["http://zotero.org/users/7836746/items/7CEVFJQ5"],"uri":["http://zotero.org/users/7836746/items/7CEVFJQ5"],"itemData":{"id":900,"type":"thesis","genre":"Master thesis","language":"eng","number-of-pages":"209","publisher":"NTNU","title":"Reduction Rate of SiMn Slags With Different Carbon Materials","author":[{"family":"Hosum","given":"Benjamin Dale"}],"issued":{"date-parts":[["2020",6]]}}},{"id":1748,"uris":["http://zotero.org/users/7836746/items/K7WTCL84"],"uri":["http://zotero.org/users/7836746/items/K7WTCL84"],"itemData":{"id":1748,"type":"article-journal","container-title":"Metallurgical and Materials Transactions B","journalAbbreviation":"MMTB","language":"eng","title":"In Situ Observation of the Carbothermic Reduction and Foaming of Slags in Silicomanganese Production","author":[{"family":"Canaguier","given":"Vincent"},{"family":"Tangstad","given":"Merete"}],"issued":{"date-parts":[["2020"]],"season":"unpublished research"}}}],"schema":"https://github.com/citation-style-language/schema/raw/master/csl-citation.json"} </w:instrText>
      </w:r>
      <w:r w:rsidR="005D6640">
        <w:fldChar w:fldCharType="separate"/>
      </w:r>
      <w:r w:rsidR="00C45550" w:rsidRPr="00C45550">
        <w:rPr>
          <w:rFonts w:cs="Times"/>
          <w:vertAlign w:val="superscript"/>
        </w:rPr>
        <w:t>[33,50,53,54]</w:t>
      </w:r>
      <w:r w:rsidR="005D6640">
        <w:fldChar w:fldCharType="end"/>
      </w:r>
      <w:r w:rsidR="00F43A65">
        <w:t xml:space="preserve"> and hence both a larger reduction area towards the coke as well as convection in the slag phase may increase the reduction rate. </w:t>
      </w:r>
      <w:r w:rsidR="00FA23F0">
        <w:t>When enough sulfur was present (</w:t>
      </w:r>
      <w:r w:rsidR="00FA23F0">
        <w:rPr>
          <w:rFonts w:ascii="Times New Roman" w:hAnsi="Times New Roman"/>
        </w:rPr>
        <w:t>⁓</w:t>
      </w:r>
      <w:r w:rsidR="00FA23F0">
        <w:t>0.3%S) it is seen that the first slow step</w:t>
      </w:r>
      <w:r w:rsidR="00A37458">
        <w:t>, would hardly be present, and that the re</w:t>
      </w:r>
      <w:r w:rsidR="00F01F3E">
        <w:t>d</w:t>
      </w:r>
      <w:r w:rsidR="00A37458">
        <w:t>uction would only go through</w:t>
      </w:r>
      <w:r w:rsidR="00F01F3E">
        <w:t xml:space="preserve"> the fast second step. The reaction rate for both MnO and SiO</w:t>
      </w:r>
      <w:r w:rsidR="00F01F3E" w:rsidRPr="00120C46">
        <w:rPr>
          <w:vertAlign w:val="subscript"/>
        </w:rPr>
        <w:t>2</w:t>
      </w:r>
      <w:r w:rsidR="00F01F3E">
        <w:t xml:space="preserve"> can be </w:t>
      </w:r>
      <w:r w:rsidR="00120C46">
        <w:t>calculated based on reaction [8]</w:t>
      </w:r>
      <w:r w:rsidR="00407C5F">
        <w:fldChar w:fldCharType="begin"/>
      </w:r>
      <w:r w:rsidR="00C45550">
        <w:instrText xml:space="preserve"> ADDIN ZOTERO_ITEM CSL_CITATION {"citationID":"KxvLnYwk","properties":{"formattedCitation":"\\super [50,55]\\nosupersub{}","plainCitation":"[50,55]","noteIndex":0},"citationItems":[{"id":"7OVWmPdL/o9cdoZEZ","uris":["http://zotero.org/users/local/jEzmOlYA/items/HXA5TSCP"],"uri":["http://zotero.org/users/local/jEzmOlYA/items/HXA5TSCP"],"itemData":{"id":5202,"type":"article-journal","container-title":"Metallurgical and Materials Transactions B","DOI":"10.1007/s11663-020-01801-3","ISSN":"1073-5615, 1543-1916","issue":"3","journalAbbreviation":"Metall and Materi Trans B","language":"en","note":"number: 3","page":"953-962","source":"DOI.org (Crossref)","title":"Kinetics of Slag Reduction in Silicomanganese Production","volume":"51","author":[{"family":"Canaguier","given":"Vincent"},{"family":"Tangstad","given":"Merete"}],"issued":{"date-parts":[["2020",6]]}}},{"id":1727,"uris":["http://zotero.org/users/7836746/items/NLDDNBIG"],"uri":["http://zotero.org/users/7836746/items/NLDDNBIG"],"itemData":{"id":1727,"type":"thesis","event-place":"Trondheim, Norway","genre":"Doctoral Thesis","language":"eng","number-of-pages":"239","publisher":"NTNU","publisher-place":"Trondheim, Norway","title":"Reduction Rates of SiMn Slags from Various Raw Materials","URL":"http://hdl.handle.net/11250/2565810","author":[{"family":"Kim","given":"Pyunghwa Peace"}],"issued":{"date-parts":[["2018"]]}}}],"schema":"https://github.com/citation-style-language/schema/raw/master/csl-citation.json"} </w:instrText>
      </w:r>
      <w:r w:rsidR="00407C5F">
        <w:fldChar w:fldCharType="separate"/>
      </w:r>
      <w:r w:rsidR="00C45550" w:rsidRPr="00C45550">
        <w:rPr>
          <w:rFonts w:cs="Times"/>
          <w:vertAlign w:val="superscript"/>
        </w:rPr>
        <w:t>[50,55]</w:t>
      </w:r>
      <w:r w:rsidR="00407C5F">
        <w:fldChar w:fldCharType="end"/>
      </w:r>
      <w:r w:rsidR="000B35A3">
        <w:t>.</w:t>
      </w:r>
    </w:p>
    <w:p w14:paraId="0D545386" w14:textId="58AC7B1F" w:rsidR="001E31BD" w:rsidRDefault="001E31BD" w:rsidP="00F43A65">
      <w:pPr>
        <w:pStyle w:val="Caption"/>
        <w:jc w:val="both"/>
      </w:pPr>
      <w:r w:rsidRPr="00CB02EB">
        <w:rPr>
          <w:rFonts w:ascii="Times New Roman" w:hAnsi="Times New Roman"/>
          <w:noProof/>
          <w:lang w:eastAsia="en-GB"/>
        </w:rPr>
        <w:lastRenderedPageBreak/>
        <w:drawing>
          <wp:inline distT="0" distB="0" distL="0" distR="0" wp14:anchorId="1B415E45" wp14:editId="35428E16">
            <wp:extent cx="5871185" cy="16440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28"/>
                    <a:srcRect l="3757" t="25336" r="2253" b="27883"/>
                    <a:stretch/>
                  </pic:blipFill>
                  <pic:spPr bwMode="auto">
                    <a:xfrm>
                      <a:off x="0" y="0"/>
                      <a:ext cx="5924897" cy="1659055"/>
                    </a:xfrm>
                    <a:prstGeom prst="rect">
                      <a:avLst/>
                    </a:prstGeom>
                    <a:noFill/>
                    <a:ln>
                      <a:noFill/>
                    </a:ln>
                    <a:extLst>
                      <a:ext uri="{53640926-AAD7-44D8-BBD7-CCE9431645EC}">
                        <a14:shadowObscured xmlns:a14="http://schemas.microsoft.com/office/drawing/2010/main"/>
                      </a:ext>
                    </a:extLst>
                  </pic:spPr>
                </pic:pic>
              </a:graphicData>
            </a:graphic>
          </wp:inline>
        </w:drawing>
      </w:r>
    </w:p>
    <w:p w14:paraId="784E66D4" w14:textId="30DC8F7B" w:rsidR="00071BDA" w:rsidRDefault="00D371E1" w:rsidP="002F0981">
      <w:pPr>
        <w:pStyle w:val="Caption"/>
      </w:pPr>
      <w:bookmarkStart w:id="16" w:name="_Ref64290844"/>
      <w:r>
        <w:t xml:space="preserve">Figure </w:t>
      </w:r>
      <w:r>
        <w:fldChar w:fldCharType="begin"/>
      </w:r>
      <w:r>
        <w:instrText xml:space="preserve"> SEQ Figure \* ARABIC </w:instrText>
      </w:r>
      <w:r>
        <w:fldChar w:fldCharType="separate"/>
      </w:r>
      <w:r w:rsidR="00447A94">
        <w:rPr>
          <w:noProof/>
        </w:rPr>
        <w:t>16</w:t>
      </w:r>
      <w:r>
        <w:fldChar w:fldCharType="end"/>
      </w:r>
      <w:bookmarkEnd w:id="16"/>
      <w:r w:rsidR="001E31BD">
        <w:t>. Reduction rate of primary SiMn slag based on Assmang ore</w:t>
      </w:r>
      <w:r w:rsidR="00B12C5B">
        <w:t xml:space="preserve"> at 1540, 1610 and 1660</w:t>
      </w:r>
      <w:r w:rsidR="00B12C5B">
        <w:rPr>
          <w:rFonts w:ascii="Times New Roman" w:hAnsi="Times New Roman"/>
        </w:rPr>
        <w:t>°</w:t>
      </w:r>
      <w:r w:rsidR="00B12C5B">
        <w:t>C (left</w:t>
      </w:r>
      <w:r w:rsidR="00213D3C">
        <w:t xml:space="preserve"> figure</w:t>
      </w:r>
      <w:r w:rsidR="00B12C5B">
        <w:t>)</w:t>
      </w:r>
      <w:r w:rsidR="00BF1E0F">
        <w:fldChar w:fldCharType="begin"/>
      </w:r>
      <w:r w:rsidR="00C45550">
        <w:instrText xml:space="preserve"> ADDIN ZOTERO_ITEM CSL_CITATION {"citationID":"be2XwBn4","properties":{"formattedCitation":"\\super [50]\\nosupersub{}","plainCitation":"[50]","noteIndex":0},"citationItems":[{"id":"7OVWmPdL/o9cdoZEZ","uris":["http://zotero.org/users/local/jEzmOlYA/items/HXA5TSCP"],"uri":["http://zotero.org/users/local/jEzmOlYA/items/HXA5TSCP"],"itemData":{"id":5202,"type":"article-journal","container-title":"Metallurgical and Materials Transactions B","DOI":"10.1007/s11663-020-01801-3","ISSN":"1073-5615, 1543-1916","issue":"3","journalAbbreviation":"Metall and Materi Trans B","language":"en","note":"number: 3","page":"953-962","source":"DOI.org (Crossref)","title":"Kinetics of Slag Reduction in Silicomanganese Production","volume":"51","author":[{"family":"Canaguier","given":"Vincent"},{"family":"Tangstad","given":"Merete"}],"issued":{"date-parts":[["2020",6]]}}}],"schema":"https://github.com/citation-style-language/schema/raw/master/csl-citation.json"} </w:instrText>
      </w:r>
      <w:r w:rsidR="00BF1E0F">
        <w:fldChar w:fldCharType="separate"/>
      </w:r>
      <w:r w:rsidR="00C45550" w:rsidRPr="00C45550">
        <w:rPr>
          <w:rFonts w:cs="Times"/>
          <w:vertAlign w:val="superscript"/>
        </w:rPr>
        <w:t>[50]</w:t>
      </w:r>
      <w:r w:rsidR="00BF1E0F">
        <w:fldChar w:fldCharType="end"/>
      </w:r>
      <w:r w:rsidR="001E31BD">
        <w:t xml:space="preserve"> </w:t>
      </w:r>
      <w:r w:rsidR="00B12C5B">
        <w:t>and the reduction rate with varying S content</w:t>
      </w:r>
      <w:r w:rsidR="00213D3C">
        <w:t xml:space="preserve"> (right figure)</w:t>
      </w:r>
      <w:r w:rsidR="00193A41">
        <w:t>, given as wt% in the figure,</w:t>
      </w:r>
      <w:r w:rsidR="00B12C5B">
        <w:t xml:space="preserve"> at non-isotherm</w:t>
      </w:r>
      <w:r w:rsidR="00F96752">
        <w:t>al</w:t>
      </w:r>
      <w:r w:rsidR="00B12C5B">
        <w:t xml:space="preserve"> conditions</w:t>
      </w:r>
      <w:r w:rsidR="0081210E">
        <w:t xml:space="preserve"> </w:t>
      </w:r>
      <w:r w:rsidR="00655FC2">
        <w:fldChar w:fldCharType="begin"/>
      </w:r>
      <w:r w:rsidR="00C45550">
        <w:instrText xml:space="preserve"> ADDIN ZOTERO_ITEM CSL_CITATION {"citationID":"GrdMk5kG","properties":{"formattedCitation":"\\super [55]\\nosupersub{}","plainCitation":"[55]","noteIndex":0},"citationItems":[{"id":1727,"uris":["http://zotero.org/users/7836746/items/NLDDNBIG"],"uri":["http://zotero.org/users/7836746/items/NLDDNBIG"],"itemData":{"id":1727,"type":"thesis","event-place":"Trondheim, Norway","genre":"Doctoral Thesis","language":"eng","number-of-pages":"239","publisher":"NTNU","publisher-place":"Trondheim, Norway","title":"Reduction Rates of SiMn Slags from Various Raw Materials","URL":"http://hdl.handle.net/11250/2565810","author":[{"family":"Kim","given":"Pyunghwa Peace"}],"issued":{"date-parts":[["2018"]]}}}],"schema":"https://github.com/citation-style-language/schema/raw/master/csl-citation.json"} </w:instrText>
      </w:r>
      <w:r w:rsidR="00655FC2">
        <w:fldChar w:fldCharType="separate"/>
      </w:r>
      <w:r w:rsidR="00C45550" w:rsidRPr="00C45550">
        <w:rPr>
          <w:rFonts w:cs="Times"/>
          <w:vertAlign w:val="superscript"/>
        </w:rPr>
        <w:t>[55]</w:t>
      </w:r>
      <w:r w:rsidR="00655FC2">
        <w:fldChar w:fldCharType="end"/>
      </w:r>
      <w:r w:rsidR="00B12C5B">
        <w:t xml:space="preserve">. </w:t>
      </w:r>
    </w:p>
    <w:p w14:paraId="0EC8EA3A" w14:textId="4CCE7D40" w:rsidR="00747DB2" w:rsidRDefault="00747DB2" w:rsidP="002F0981">
      <w:pPr>
        <w:pStyle w:val="Caption"/>
      </w:pPr>
    </w:p>
    <w:p w14:paraId="0BD00CAE" w14:textId="7053A013" w:rsidR="00334245" w:rsidRDefault="00EF36E7" w:rsidP="00C16D23">
      <w:pPr>
        <w:pStyle w:val="Heading1"/>
        <w:numPr>
          <w:ilvl w:val="0"/>
          <w:numId w:val="15"/>
        </w:numPr>
      </w:pPr>
      <w:r>
        <w:t>Fundamental s</w:t>
      </w:r>
      <w:r w:rsidR="00C16D23">
        <w:t>lag properties</w:t>
      </w:r>
      <w:r w:rsidR="00C42EA8">
        <w:t xml:space="preserve"> in the five component MnO, MgO, CaO, SiO</w:t>
      </w:r>
      <w:r w:rsidR="00C42EA8" w:rsidRPr="00423245">
        <w:rPr>
          <w:vertAlign w:val="subscript"/>
        </w:rPr>
        <w:t>2</w:t>
      </w:r>
      <w:r w:rsidR="00C42EA8">
        <w:t>, Al</w:t>
      </w:r>
      <w:r w:rsidR="00C42EA8" w:rsidRPr="00423245">
        <w:rPr>
          <w:vertAlign w:val="subscript"/>
        </w:rPr>
        <w:t>2</w:t>
      </w:r>
      <w:r w:rsidR="00C42EA8">
        <w:t>O</w:t>
      </w:r>
      <w:r w:rsidR="00C42EA8" w:rsidRPr="00423245">
        <w:rPr>
          <w:vertAlign w:val="subscript"/>
        </w:rPr>
        <w:t>3</w:t>
      </w:r>
      <w:r w:rsidR="00423245">
        <w:t xml:space="preserve"> system</w:t>
      </w:r>
    </w:p>
    <w:p w14:paraId="399E6F84" w14:textId="37EDB8D2" w:rsidR="00F20B1F" w:rsidRDefault="00340ECB" w:rsidP="00F20B1F">
      <w:pPr>
        <w:pStyle w:val="BodyText"/>
      </w:pPr>
      <w:r>
        <w:t>Numerous</w:t>
      </w:r>
      <w:r w:rsidR="00F20B1F">
        <w:t xml:space="preserve"> </w:t>
      </w:r>
      <w:r w:rsidR="00E94C9E">
        <w:t xml:space="preserve">slag </w:t>
      </w:r>
      <w:r w:rsidR="00F24001">
        <w:t>properties</w:t>
      </w:r>
      <w:r w:rsidR="00E94C9E">
        <w:t xml:space="preserve"> that </w:t>
      </w:r>
      <w:r w:rsidR="000E4BCE">
        <w:t>are</w:t>
      </w:r>
      <w:r w:rsidR="00E94C9E">
        <w:t xml:space="preserve"> important for the </w:t>
      </w:r>
      <w:r w:rsidR="00F24001">
        <w:t>Mn-ferroalloy production</w:t>
      </w:r>
      <w:r w:rsidR="000E4BCE">
        <w:t>are reviewed in</w:t>
      </w:r>
      <w:r w:rsidR="00F24001">
        <w:t xml:space="preserve"> this part </w:t>
      </w:r>
      <w:r w:rsidR="00C42EA8">
        <w:t>of the paper</w:t>
      </w:r>
      <w:r w:rsidR="000E4BCE">
        <w:t>. Specifically</w:t>
      </w:r>
      <w:r w:rsidR="00C42EA8">
        <w:t xml:space="preserve"> th</w:t>
      </w:r>
      <w:r w:rsidR="00AE0691">
        <w:t>e slag structure, viscosity, density</w:t>
      </w:r>
      <w:r w:rsidR="00DE1D4B">
        <w:t>, surface</w:t>
      </w:r>
      <w:r w:rsidR="00635EE1">
        <w:t>- and interfacial</w:t>
      </w:r>
      <w:r w:rsidR="00DE1D4B">
        <w:t xml:space="preserve"> tension and the electrical conductivity of the five</w:t>
      </w:r>
      <w:r w:rsidR="00B6688C">
        <w:t>-</w:t>
      </w:r>
      <w:r w:rsidR="00DE1D4B">
        <w:t xml:space="preserve">component slag system will be </w:t>
      </w:r>
      <w:r w:rsidR="000E4BCE">
        <w:t>considered</w:t>
      </w:r>
      <w:r w:rsidR="007B5F33">
        <w:t>.</w:t>
      </w:r>
    </w:p>
    <w:p w14:paraId="0B759795" w14:textId="3944F44A" w:rsidR="003C1150" w:rsidRDefault="003C1150" w:rsidP="00F20B1F">
      <w:pPr>
        <w:pStyle w:val="BodyText"/>
      </w:pPr>
    </w:p>
    <w:p w14:paraId="7D1DCBDD" w14:textId="77777777" w:rsidR="008A3E8A" w:rsidRPr="00E53EAF" w:rsidRDefault="008A3E8A" w:rsidP="006649AF">
      <w:pPr>
        <w:pStyle w:val="Heading3"/>
        <w:rPr>
          <w:rFonts w:asciiTheme="majorBidi" w:hAnsiTheme="majorBidi" w:cstheme="majorBidi"/>
          <w:lang w:val="en-US"/>
        </w:rPr>
      </w:pPr>
      <w:bookmarkStart w:id="17" w:name="_Hlk66060797"/>
      <w:bookmarkEnd w:id="17"/>
      <w:r w:rsidRPr="00E53EAF">
        <w:rPr>
          <w:rFonts w:asciiTheme="majorBidi" w:hAnsiTheme="majorBidi" w:cstheme="majorBidi"/>
          <w:lang w:val="en-US"/>
        </w:rPr>
        <w:t>Slag structure</w:t>
      </w:r>
    </w:p>
    <w:p w14:paraId="7B22DC49" w14:textId="70CADF2C" w:rsidR="008A3E8A" w:rsidRPr="00E53EAF" w:rsidRDefault="008A3E8A" w:rsidP="008A3E8A">
      <w:pPr>
        <w:jc w:val="both"/>
        <w:rPr>
          <w:rFonts w:asciiTheme="majorBidi" w:hAnsiTheme="majorBidi" w:cstheme="majorBidi"/>
          <w:lang w:val="en-US"/>
        </w:rPr>
      </w:pPr>
      <w:r w:rsidRPr="00E53EAF">
        <w:rPr>
          <w:rFonts w:asciiTheme="majorBidi" w:hAnsiTheme="majorBidi" w:cstheme="majorBidi"/>
          <w:lang w:val="en-US"/>
        </w:rPr>
        <w:t xml:space="preserve">The structure of silicate melts is of fundamental importance in metallurgical processes because the melt structure </w:t>
      </w:r>
      <w:r w:rsidR="00B63EFC">
        <w:rPr>
          <w:rFonts w:asciiTheme="majorBidi" w:hAnsiTheme="majorBidi" w:cstheme="majorBidi"/>
          <w:lang w:val="en-US"/>
        </w:rPr>
        <w:t>is closely linked to</w:t>
      </w:r>
      <w:r w:rsidRPr="00E53EAF">
        <w:rPr>
          <w:rFonts w:asciiTheme="majorBidi" w:hAnsiTheme="majorBidi" w:cstheme="majorBidi"/>
          <w:lang w:val="en-US"/>
        </w:rPr>
        <w:t xml:space="preserve"> transport properties such as viscosity, density, and electrical conductivity </w:t>
      </w:r>
      <w:r w:rsidRPr="00E53EAF">
        <w:rPr>
          <w:rFonts w:asciiTheme="majorBidi" w:hAnsiTheme="majorBidi" w:cstheme="majorBidi"/>
          <w:lang w:val="en-US"/>
        </w:rPr>
        <w:fldChar w:fldCharType="begin"/>
      </w:r>
      <w:r w:rsidR="00C45550">
        <w:rPr>
          <w:rFonts w:asciiTheme="majorBidi" w:hAnsiTheme="majorBidi" w:cstheme="majorBidi"/>
          <w:lang w:val="en-US"/>
        </w:rPr>
        <w:instrText xml:space="preserve"> ADDIN ZOTERO_ITEM CSL_CITATION {"citationID":"PvxxL7nm","properties":{"formattedCitation":"\\super [56,57]\\nosupersub{}","plainCitation":"[56,57]","noteIndex":0},"citationItems":[{"id":"7OVWmPdL/JodtUZxP","uris":["http://zotero.org/users/local/i55Eh2lP/items/EXI8SZJN"],"uri":["http://zotero.org/users/local/i55Eh2lP/items/EXI8SZJN"],"itemData":{"id":253,"type":"article-journal","container-title":"Reviews of Geophysics","DOI":"10.1029/RG020i003p00353","ISSN":"8755-1209","issue":"3","journalAbbreviation":"Rev. Geophys.","language":"en","page":"353","source":"DOI.org (Crossref)","title":"The structure of silicate melts: Implications for chemical and physical properties of natural magma","title-short":"The structure of silicate melts","URL":"http://doi.wiley.com/10.1029/RG020i003p00353","volume":"20","author":[{"family":"Mysen","given":"Bjørn O."},{"family":"Virgo","given":"David"},{"family":"Seifert","given":"Friedrich A."}],"accessed":{"date-parts":[["2020",5,4]]},"issued":{"date-parts":[["1982"]]}}},{"id":"7OVWmPdL/FIjyKzp6","uris":["http://zotero.org/users/local/i55Eh2lP/items/3AN4TIB5"],"uri":["http://zotero.org/users/local/i55Eh2lP/items/3AN4TIB5"],"itemData":{"id":602,"type":"article-journal","container-title":"ISIJ International","DOI":"10.2355/isijinternational.33.148","ISSN":"0915-1559","issue":"1","journalAbbreviation":"ISIJ International","language":"en","page":"148-155","source":"DOI.org (Crossref)","title":"The Influence of Structure on the Physico-chemical Properties of Slags.","URL":"http://joi.jlc.jst.go.jp/JST.Journalarchive/isijinternational1989/33.148?from=CrossRef","volume":"33","author":[{"family":"Mills","given":"Kenneth C."}],"accessed":{"date-parts":[["2020",5,24]]},"issued":{"date-parts":[["1993"]]}}}],"schema":"https://github.com/citation-style-language/schema/raw/master/csl-citation.json"} </w:instrText>
      </w:r>
      <w:r w:rsidRPr="00E53EAF">
        <w:rPr>
          <w:rFonts w:asciiTheme="majorBidi" w:hAnsiTheme="majorBidi" w:cstheme="majorBidi"/>
          <w:lang w:val="en-US"/>
        </w:rPr>
        <w:fldChar w:fldCharType="separate"/>
      </w:r>
      <w:r w:rsidR="00C45550" w:rsidRPr="00C45550">
        <w:rPr>
          <w:rFonts w:ascii="Times New Roman" w:hAnsi="Times New Roman"/>
          <w:vertAlign w:val="superscript"/>
        </w:rPr>
        <w:t>[56,57]</w:t>
      </w:r>
      <w:r w:rsidRPr="00E53EAF">
        <w:rPr>
          <w:rFonts w:asciiTheme="majorBidi" w:hAnsiTheme="majorBidi" w:cstheme="majorBidi"/>
          <w:lang w:val="en-US"/>
        </w:rPr>
        <w:fldChar w:fldCharType="end"/>
      </w:r>
      <w:r w:rsidRPr="00E53EAF">
        <w:rPr>
          <w:rFonts w:asciiTheme="majorBidi" w:hAnsiTheme="majorBidi" w:cstheme="majorBidi"/>
          <w:lang w:val="en-US"/>
        </w:rPr>
        <w:t xml:space="preserve">. </w:t>
      </w:r>
      <w:r w:rsidRPr="00E53EAF">
        <w:rPr>
          <w:rFonts w:asciiTheme="majorBidi" w:hAnsiTheme="majorBidi" w:cstheme="majorBidi"/>
          <w:lang w:val="en-US" w:bidi="fa-IR"/>
        </w:rPr>
        <w:t>The degree of polymerization (DOP) of silicate network</w:t>
      </w:r>
      <w:r w:rsidR="00B63EFC">
        <w:rPr>
          <w:rFonts w:asciiTheme="majorBidi" w:hAnsiTheme="majorBidi" w:cstheme="majorBidi"/>
          <w:lang w:val="en-US" w:bidi="fa-IR"/>
        </w:rPr>
        <w:t>s</w:t>
      </w:r>
      <w:r w:rsidRPr="00E53EAF">
        <w:rPr>
          <w:rFonts w:asciiTheme="majorBidi" w:hAnsiTheme="majorBidi" w:cstheme="majorBidi"/>
          <w:lang w:val="en-US" w:bidi="fa-IR"/>
        </w:rPr>
        <w:t xml:space="preserve"> has been introduced as the most influential parameter for linking these properties and slag structure. DOP and viscosity are proportional, </w:t>
      </w:r>
      <w:r w:rsidR="00B63EFC">
        <w:rPr>
          <w:rFonts w:asciiTheme="majorBidi" w:hAnsiTheme="majorBidi" w:cstheme="majorBidi"/>
          <w:lang w:val="en-US" w:bidi="fa-IR"/>
        </w:rPr>
        <w:t>while</w:t>
      </w:r>
      <w:r w:rsidRPr="00E53EAF">
        <w:rPr>
          <w:rFonts w:asciiTheme="majorBidi" w:hAnsiTheme="majorBidi" w:cstheme="majorBidi"/>
          <w:lang w:val="en-US" w:bidi="fa-IR"/>
        </w:rPr>
        <w:t xml:space="preserve"> density and electrical </w:t>
      </w:r>
      <w:r w:rsidRPr="00E53EAF">
        <w:rPr>
          <w:rFonts w:asciiTheme="majorBidi" w:hAnsiTheme="majorBidi" w:cstheme="majorBidi"/>
          <w:lang w:val="en-US"/>
        </w:rPr>
        <w:t>conductivit</w:t>
      </w:r>
      <w:r w:rsidR="00B63EFC">
        <w:rPr>
          <w:rFonts w:asciiTheme="majorBidi" w:hAnsiTheme="majorBidi" w:cstheme="majorBidi"/>
          <w:lang w:val="en-US"/>
        </w:rPr>
        <w:t xml:space="preserve">ies </w:t>
      </w:r>
      <w:r w:rsidRPr="00E53EAF">
        <w:rPr>
          <w:rFonts w:asciiTheme="majorBidi" w:hAnsiTheme="majorBidi" w:cstheme="majorBidi"/>
          <w:lang w:val="en-US"/>
        </w:rPr>
        <w:t>are inversely proportional to DOP</w:t>
      </w:r>
      <w:r w:rsidRPr="00E53EAF">
        <w:rPr>
          <w:rFonts w:asciiTheme="majorBidi" w:hAnsiTheme="majorBidi" w:cstheme="majorBidi"/>
          <w:lang w:val="en-US"/>
        </w:rPr>
        <w:fldChar w:fldCharType="begin"/>
      </w:r>
      <w:r w:rsidR="00C45550">
        <w:rPr>
          <w:rFonts w:asciiTheme="majorBidi" w:hAnsiTheme="majorBidi" w:cstheme="majorBidi"/>
          <w:lang w:val="en-US"/>
        </w:rPr>
        <w:instrText xml:space="preserve"> ADDIN ZOTERO_ITEM CSL_CITATION {"citationID":"MtCUwbz7","properties":{"formattedCitation":"\\super [58,59]\\nosupersub{}","plainCitation":"[58,59]","noteIndex":0},"citationItems":[{"id":"7OVWmPdL/sC7LnCHz","uris":["http://zotero.org/users/local/i55Eh2lP/items/ISL9GFDB"],"uri":["http://zotero.org/users/local/i55Eh2lP/items/ISL9GFDB"],"itemData":{"id":451,"type":"article-journal","container-title":"ISIJ International","DOI":"10.2355/isijinternational.52.1627","ISSN":"0915-1559, 1347-5460","issue":"9","journalAbbreviation":"ISIJ Int.","language":"en","note":"tex.ids: ISIJInt._52_1627a","page":"1627-1636","source":"DOI.org (Crossref)","title":"Structure-Property Correlations of CaO-SiO2-MnO Slag Derived from Raman Spectroscopy","URL":"http://jlc.jst.go.jp/DN/JST.JSTAGE/isijinternational/52.1627?lang=en&amp;from=CrossRef&amp;type=abstract","volume":"52","author":[{"family":"Park","given":"Joo Hyun"}],"accessed":{"date-parts":[["2020",5,4]]},"issued":{"date-parts":[["2012"]]}}},{"id":"7OVWmPdL/VZXy0SGm","uris":["http://zotero.org/users/local/i55Eh2lP/items/438STVW3"],"uri":["http://zotero.org/users/local/i55Eh2lP/items/438STVW3"],"itemData":{"id":452,"type":"article-journal","abstract":"The effect of Mn2+ and Mg2+ ions on the distribution of silicate anionic species (Qn units, n = 0, 1, 2, 3) in CaO–MO–SiO2 (M = Mn2+, Mg2+) systems was compared by employing micro</w:instrText>
      </w:r>
      <w:r w:rsidR="00C45550">
        <w:rPr>
          <w:rFonts w:asciiTheme="majorBidi" w:hAnsiTheme="majorBidi" w:cstheme="majorBidi" w:hint="eastAsia"/>
          <w:lang w:val="en-US"/>
        </w:rPr>
        <w:instrText>‐</w:instrText>
      </w:r>
      <w:r w:rsidR="00C45550">
        <w:rPr>
          <w:rFonts w:asciiTheme="majorBidi" w:hAnsiTheme="majorBidi" w:cstheme="majorBidi"/>
          <w:lang w:val="en-US"/>
        </w:rPr>
        <w:instrText>Raman spectroscopic analysis. The Q3/Q2 ratio in both systems decreased as the content of MO increased, indicating that the substitution of MO for CaO result</w:instrText>
      </w:r>
      <w:r w:rsidR="00C45550">
        <w:rPr>
          <w:rFonts w:asciiTheme="majorBidi" w:hAnsiTheme="majorBidi" w:cstheme="majorBidi" w:hint="eastAsia"/>
          <w:lang w:val="en-US"/>
        </w:rPr>
        <w:instrText>ed in depolymerization of the silicate networks, especially in the wollastonite primary area. The Q3/Q2 ratio of the MgO</w:instrText>
      </w:r>
      <w:r w:rsidR="00C45550">
        <w:rPr>
          <w:rFonts w:asciiTheme="majorBidi" w:hAnsiTheme="majorBidi" w:cstheme="majorBidi" w:hint="eastAsia"/>
          <w:lang w:val="en-US"/>
        </w:rPr>
        <w:instrText>‐</w:instrText>
      </w:r>
      <w:r w:rsidR="00C45550">
        <w:rPr>
          <w:rFonts w:asciiTheme="majorBidi" w:hAnsiTheme="majorBidi" w:cstheme="majorBidi" w:hint="eastAsia"/>
          <w:lang w:val="en-US"/>
        </w:rPr>
        <w:instrText>containing system was higher than that of the MnO</w:instrText>
      </w:r>
      <w:r w:rsidR="00C45550">
        <w:rPr>
          <w:rFonts w:asciiTheme="majorBidi" w:hAnsiTheme="majorBidi" w:cstheme="majorBidi" w:hint="eastAsia"/>
          <w:lang w:val="en-US"/>
        </w:rPr>
        <w:instrText>‐</w:instrText>
      </w:r>
      <w:r w:rsidR="00C45550">
        <w:rPr>
          <w:rFonts w:asciiTheme="majorBidi" w:hAnsiTheme="majorBidi" w:cstheme="majorBidi" w:hint="eastAsia"/>
          <w:lang w:val="en-US"/>
        </w:rPr>
        <w:instrText>containing system due to the larger ionization potential of Mg2+ ions than Mn2+ ions</w:instrText>
      </w:r>
      <w:r w:rsidR="00C45550">
        <w:rPr>
          <w:rFonts w:asciiTheme="majorBidi" w:hAnsiTheme="majorBidi" w:cstheme="majorBidi"/>
          <w:lang w:val="en-US"/>
        </w:rPr>
        <w:instrText xml:space="preserve">. Thermophysical properties of the silicate melts, such as viscosity, activation energy of viscous transportation, density, and electrical conductivity of the silicate melts, had a good linear relationship to the Q3/Q2 ratio, indicating that the Q3/Q2 ratio is a good index for the degree of polymerization. The methodology outlined in the present study can be extended to predict the physical properties of silicate melts in glass science, metallurgical slags, and chemical geology.","container-title":"Journal of Non-Crystalline Solids","DOI":"10.1016/j.jnoncrysol.2012.08.014","ISSN":"00223093","issue":"23","journalAbbreviation":"Journal of Non-Crystalline Solids","language":"en","page":"3096-3102","source":"DOI.org (Crossref)","title":"Composition–structure–property relationships of CaO–MO–SiO2 (M=Mg2+, Mn2+) systems derived from micro-Raman spectroscopy","URL":"https://linkinghub.elsevier.com/retrieve/pii/S0022309312004930","volume":"358","author":[{"family":"Park","given":"Joo Hyun"}],"accessed":{"date-parts":[["2020",5,4]]},"issued":{"date-parts":[["2012",12]]}}}],"schema":"https://github.com/citation-style-language/schema/raw/master/csl-citation.json"} </w:instrText>
      </w:r>
      <w:r w:rsidRPr="00E53EAF">
        <w:rPr>
          <w:rFonts w:asciiTheme="majorBidi" w:hAnsiTheme="majorBidi" w:cstheme="majorBidi"/>
          <w:lang w:val="en-US"/>
        </w:rPr>
        <w:fldChar w:fldCharType="separate"/>
      </w:r>
      <w:r w:rsidR="00C45550" w:rsidRPr="00C45550">
        <w:rPr>
          <w:rFonts w:ascii="Times New Roman" w:hAnsi="Times New Roman"/>
          <w:vertAlign w:val="superscript"/>
        </w:rPr>
        <w:t>[58,59]</w:t>
      </w:r>
      <w:r w:rsidRPr="00E53EAF">
        <w:rPr>
          <w:rFonts w:asciiTheme="majorBidi" w:hAnsiTheme="majorBidi" w:cstheme="majorBidi"/>
          <w:lang w:val="en-US"/>
        </w:rPr>
        <w:fldChar w:fldCharType="end"/>
      </w:r>
      <w:r w:rsidRPr="00E53EAF">
        <w:rPr>
          <w:rFonts w:asciiTheme="majorBidi" w:hAnsiTheme="majorBidi" w:cstheme="majorBidi"/>
          <w:lang w:val="en-US"/>
        </w:rPr>
        <w:t xml:space="preserve">. </w:t>
      </w:r>
      <w:r w:rsidRPr="00E53EAF">
        <w:rPr>
          <w:rFonts w:asciiTheme="majorBidi" w:hAnsiTheme="majorBidi" w:cstheme="majorBidi"/>
          <w:lang w:val="en-US" w:bidi="fa-IR"/>
        </w:rPr>
        <w:t>In silicate slags, the presence of network-former and network-modifier elements determines the DOP of the silicate structure. SiO</w:t>
      </w:r>
      <w:r w:rsidRPr="00E53EAF">
        <w:rPr>
          <w:rFonts w:asciiTheme="majorBidi" w:hAnsiTheme="majorBidi" w:cstheme="majorBidi"/>
          <w:vertAlign w:val="subscript"/>
          <w:lang w:val="en-US" w:bidi="fa-IR"/>
        </w:rPr>
        <w:t xml:space="preserve">2 </w:t>
      </w:r>
      <w:r w:rsidRPr="00E53EAF">
        <w:rPr>
          <w:rFonts w:asciiTheme="majorBidi" w:hAnsiTheme="majorBidi" w:cstheme="majorBidi"/>
          <w:lang w:val="en-US" w:bidi="fa-IR"/>
        </w:rPr>
        <w:t>is among the network-former oxides</w:t>
      </w:r>
      <w:r w:rsidR="00B63EFC">
        <w:rPr>
          <w:rFonts w:asciiTheme="majorBidi" w:hAnsiTheme="majorBidi" w:cstheme="majorBidi"/>
          <w:lang w:val="en-US" w:bidi="fa-IR"/>
        </w:rPr>
        <w:t>, while</w:t>
      </w:r>
      <w:r w:rsidRPr="00E53EAF">
        <w:rPr>
          <w:rFonts w:asciiTheme="majorBidi" w:hAnsiTheme="majorBidi" w:cstheme="majorBidi"/>
          <w:lang w:val="en-US" w:bidi="fa-IR"/>
        </w:rPr>
        <w:t xml:space="preserve"> alkali and alkali-earth oxides, such as Na</w:t>
      </w:r>
      <w:r w:rsidRPr="00E53EAF">
        <w:rPr>
          <w:rFonts w:asciiTheme="majorBidi" w:hAnsiTheme="majorBidi" w:cstheme="majorBidi"/>
          <w:vertAlign w:val="subscript"/>
          <w:lang w:val="en-US" w:bidi="fa-IR"/>
        </w:rPr>
        <w:t>2</w:t>
      </w:r>
      <w:r w:rsidRPr="00E53EAF">
        <w:rPr>
          <w:rFonts w:asciiTheme="majorBidi" w:hAnsiTheme="majorBidi" w:cstheme="majorBidi"/>
          <w:lang w:val="en-US" w:bidi="fa-IR"/>
        </w:rPr>
        <w:t>O and CaO</w:t>
      </w:r>
      <w:r w:rsidR="00B63EFC">
        <w:rPr>
          <w:rFonts w:asciiTheme="majorBidi" w:hAnsiTheme="majorBidi" w:cstheme="majorBidi"/>
          <w:lang w:val="en-US" w:bidi="fa-IR"/>
        </w:rPr>
        <w:t>(</w:t>
      </w:r>
      <w:r w:rsidRPr="00E53EAF">
        <w:rPr>
          <w:rFonts w:asciiTheme="majorBidi" w:hAnsiTheme="majorBidi" w:cstheme="majorBidi"/>
          <w:lang w:val="en-US" w:bidi="fa-IR"/>
        </w:rPr>
        <w:t>basic oxides</w:t>
      </w:r>
      <w:r w:rsidR="00B63EFC">
        <w:rPr>
          <w:rFonts w:asciiTheme="majorBidi" w:hAnsiTheme="majorBidi" w:cstheme="majorBidi"/>
          <w:lang w:val="en-US" w:bidi="fa-IR"/>
        </w:rPr>
        <w:t>)</w:t>
      </w:r>
      <w:r w:rsidRPr="00E53EAF">
        <w:rPr>
          <w:rFonts w:asciiTheme="majorBidi" w:hAnsiTheme="majorBidi" w:cstheme="majorBidi"/>
          <w:lang w:val="en-US" w:bidi="fa-IR"/>
        </w:rPr>
        <w:t xml:space="preserve">, contribute to depolymerization of the silicate network as network-modifying components. Amphoteric oxides, such as </w:t>
      </w:r>
      <w:r w:rsidRPr="00E53EAF">
        <w:rPr>
          <w:rFonts w:asciiTheme="majorBidi" w:hAnsiTheme="majorBidi" w:cstheme="majorBidi"/>
          <w:lang w:val="en-US"/>
        </w:rPr>
        <w:t>Al</w:t>
      </w:r>
      <w:r w:rsidRPr="00E53EAF">
        <w:rPr>
          <w:rFonts w:asciiTheme="majorBidi" w:hAnsiTheme="majorBidi" w:cstheme="majorBidi"/>
          <w:vertAlign w:val="subscript"/>
          <w:lang w:val="en-US"/>
        </w:rPr>
        <w:t>2</w:t>
      </w:r>
      <w:r w:rsidRPr="00E53EAF">
        <w:rPr>
          <w:rFonts w:asciiTheme="majorBidi" w:hAnsiTheme="majorBidi" w:cstheme="majorBidi"/>
          <w:lang w:val="en-US"/>
        </w:rPr>
        <w:t>O</w:t>
      </w:r>
      <w:r w:rsidRPr="00E53EAF">
        <w:rPr>
          <w:rFonts w:asciiTheme="majorBidi" w:hAnsiTheme="majorBidi" w:cstheme="majorBidi"/>
          <w:vertAlign w:val="subscript"/>
          <w:lang w:val="en-US"/>
        </w:rPr>
        <w:t>3</w:t>
      </w:r>
      <w:r w:rsidRPr="00E53EAF">
        <w:rPr>
          <w:rFonts w:asciiTheme="majorBidi" w:hAnsiTheme="majorBidi" w:cstheme="majorBidi"/>
          <w:lang w:val="en-US" w:bidi="fa-IR"/>
        </w:rPr>
        <w:t xml:space="preserve">, </w:t>
      </w:r>
      <w:r w:rsidRPr="00E53EAF">
        <w:rPr>
          <w:rFonts w:asciiTheme="majorBidi" w:hAnsiTheme="majorBidi" w:cstheme="majorBidi"/>
          <w:lang w:val="en-US"/>
        </w:rPr>
        <w:t>can act as either network-former or network-modifier oxide based on the availability of basic oxides in the silicate network</w:t>
      </w:r>
      <w:r w:rsidRPr="00E53EAF">
        <w:rPr>
          <w:rFonts w:asciiTheme="majorBidi" w:hAnsiTheme="majorBidi" w:cstheme="majorBidi"/>
          <w:lang w:val="en-US"/>
        </w:rPr>
        <w:fldChar w:fldCharType="begin"/>
      </w:r>
      <w:r w:rsidR="00C45550">
        <w:rPr>
          <w:rFonts w:asciiTheme="majorBidi" w:hAnsiTheme="majorBidi" w:cstheme="majorBidi"/>
          <w:lang w:val="en-US"/>
        </w:rPr>
        <w:instrText xml:space="preserve"> ADDIN ZOTERO_ITEM CSL_CITATION {"citationID":"YIqU1yHr","properties":{"formattedCitation":"\\super [60]\\nosupersub{}","plainCitation":"[60]","noteIndex":0},"citationItems":[{"id":"7OVWmPdL/UKBb3qqo","uris":["http://zotero.org/users/local/i55Eh2lP/items/NBQLU2LB"],"uri":["http://zotero.org/users/local/i55Eh2lP/items/NBQLU2LB"],"itemData":{"id":431,"type":"article-journal","abstract":"Abstract\n            \n              This paper is dedicated to the memory of the of Prof. Masanori Iwase and his life and work. The factors which affect the thermo-physical properties of silicate and aluminno-silicate slags are reviewed. These include (i) the polymerisation of the silicate network (ii) various cation effects and (iii) temperature. Of these, the degree of polymerisation of the silicate network (expressed here through the parameter Q (= 4-NBO/T)) is the most important and the viscosity (η), electrical resistivity and thermal conductivity all increase as Q increases. Various ways in which different cations affect the properties are considered for each individual property\n              viz\n              . the\n              -M-O bond strength\n              affects (i) liquidus temperature (ii) activity coefficient of SiO\n              2\n              and (iii) thermal expansion coefficient and whereas both the\n              size and number of available cations\n              affect the electrical conductivity and resistivity.\n            \n            \n              The following observations were made:\n              \n                \n                  There is less scatter in property data for liquid slags at a specific temperature than that for the liquidus temperature.\n                \n                \n                  The relation between Arrhenius parameters, lnA and B for viscosity and electrical resistivity is non-linear.\n                \n                \n                  \n                    The magnitude of the thermal conductivity (k) in solid slags is related to the rigidity of silicate network and the rapid decrease in k with increasing temperature occurs at a temperature where the viscosity reaches η = 10\n                    6\n                    dPas.\n                  \n                \n                \n                  \n                    The introduction of Al\n                    2\n                    O\n                    3\n                    into the silicate chain results in significant changes to the properties\n                  \n                \n              \n              The ways in which the various properties can be calculated from chemical composition are outlined.","container-title":"High Temperature Materials and Processes","DOI":"10.1515/htmp-2012-0097","ISSN":"2191-0324, 0334-6455","issue":"4-5","language":"en","page":"301-321","source":"DOI.org (Crossref)","title":"A Review of the Factors Affecting the Thermophysical Properties of Silicate Slags","URL":"https://www.degruyter.com/view/journals/htmp/31/4-5/article-p301.xml","volume":"31","author":[{"family":"Mills","given":"K. C."},{"family":"Yuan","given":"L"},{"family":"Li","given":"Z"},{"family":"Zhang","given":"Gh"},{"family":"Chou","given":"Kc"}],"accessed":{"date-parts":[["2020",5,4]]},"issued":{"date-parts":[["2012",10,30]]}}}],"schema":"https://github.com/citation-style-language/schema/raw/master/csl-citation.json"} </w:instrText>
      </w:r>
      <w:r w:rsidRPr="00E53EAF">
        <w:rPr>
          <w:rFonts w:asciiTheme="majorBidi" w:hAnsiTheme="majorBidi" w:cstheme="majorBidi"/>
          <w:lang w:val="en-US"/>
        </w:rPr>
        <w:fldChar w:fldCharType="separate"/>
      </w:r>
      <w:r w:rsidR="00C45550" w:rsidRPr="00C45550">
        <w:rPr>
          <w:rFonts w:ascii="Times New Roman" w:hAnsi="Times New Roman"/>
          <w:vertAlign w:val="superscript"/>
        </w:rPr>
        <w:t>[60]</w:t>
      </w:r>
      <w:r w:rsidRPr="00E53EAF">
        <w:rPr>
          <w:rFonts w:asciiTheme="majorBidi" w:hAnsiTheme="majorBidi" w:cstheme="majorBidi"/>
          <w:lang w:val="en-US"/>
        </w:rPr>
        <w:fldChar w:fldCharType="end"/>
      </w:r>
      <w:r w:rsidRPr="00E53EAF">
        <w:rPr>
          <w:rFonts w:asciiTheme="majorBidi" w:hAnsiTheme="majorBidi" w:cstheme="majorBidi"/>
          <w:lang w:val="en-US"/>
        </w:rPr>
        <w:t xml:space="preserve">. </w:t>
      </w:r>
    </w:p>
    <w:p w14:paraId="4D6F423A" w14:textId="77777777" w:rsidR="006649AF" w:rsidRPr="0025077B" w:rsidRDefault="006649AF" w:rsidP="008A3E8A">
      <w:pPr>
        <w:jc w:val="both"/>
        <w:rPr>
          <w:rFonts w:ascii="Times New Roman" w:hAnsi="Times New Roman"/>
          <w:lang w:val="en-US"/>
        </w:rPr>
      </w:pPr>
    </w:p>
    <w:p w14:paraId="0369D83B" w14:textId="76E6EADE" w:rsidR="008A3E8A" w:rsidRPr="0025077B" w:rsidRDefault="008A3E8A" w:rsidP="008A3E8A">
      <w:pPr>
        <w:jc w:val="both"/>
        <w:rPr>
          <w:rFonts w:ascii="Times New Roman" w:hAnsi="Times New Roman"/>
          <w:lang w:val="en-US" w:bidi="fa-IR"/>
        </w:rPr>
      </w:pPr>
      <w:r w:rsidRPr="0025077B">
        <w:rPr>
          <w:rFonts w:ascii="Times New Roman" w:hAnsi="Times New Roman"/>
          <w:lang w:val="en-US" w:bidi="fa-IR"/>
        </w:rPr>
        <w:t>Other important parameters are oxygens species, namely bridging oxygen (</w:t>
      </w:r>
      <m:oMath>
        <m:sSup>
          <m:sSupPr>
            <m:ctrlPr>
              <w:rPr>
                <w:rFonts w:ascii="Cambria Math" w:hAnsi="Cambria Math"/>
                <w:i/>
                <w:lang w:val="en-US" w:bidi="fa-IR"/>
              </w:rPr>
            </m:ctrlPr>
          </m:sSupPr>
          <m:e>
            <m:r>
              <m:rPr>
                <m:sty m:val="p"/>
              </m:rPr>
              <w:rPr>
                <w:rFonts w:ascii="Cambria Math" w:hAnsi="Cambria Math"/>
                <w:lang w:val="en-US" w:bidi="fa-IR"/>
              </w:rPr>
              <m:t>O</m:t>
            </m:r>
          </m:e>
          <m:sup>
            <m:r>
              <w:rPr>
                <w:rFonts w:ascii="Cambria Math" w:hAnsi="Cambria Math"/>
                <w:lang w:val="en-US" w:bidi="fa-IR"/>
              </w:rPr>
              <m:t>0</m:t>
            </m:r>
          </m:sup>
        </m:sSup>
      </m:oMath>
      <w:r w:rsidRPr="0025077B">
        <w:rPr>
          <w:rFonts w:ascii="Times New Roman" w:hAnsi="Times New Roman"/>
          <w:lang w:val="en-US" w:bidi="fa-IR"/>
        </w:rPr>
        <w:t xml:space="preserve">), non-bridging oxygen </w:t>
      </w:r>
      <m:oMath>
        <m:sSup>
          <m:sSupPr>
            <m:ctrlPr>
              <w:rPr>
                <w:rFonts w:ascii="Cambria Math" w:hAnsi="Cambria Math"/>
                <w:i/>
                <w:lang w:val="en-US" w:bidi="fa-IR"/>
              </w:rPr>
            </m:ctrlPr>
          </m:sSupPr>
          <m:e>
            <m:r>
              <m:rPr>
                <m:sty m:val="p"/>
              </m:rPr>
              <w:rPr>
                <w:rFonts w:ascii="Cambria Math" w:hAnsi="Cambria Math"/>
                <w:lang w:val="en-US" w:bidi="fa-IR"/>
              </w:rPr>
              <m:t>(O</m:t>
            </m:r>
          </m:e>
          <m:sup>
            <m:r>
              <w:rPr>
                <w:rFonts w:ascii="Cambria Math" w:hAnsi="Cambria Math"/>
                <w:lang w:val="en-US" w:bidi="fa-IR"/>
              </w:rPr>
              <m:t>–</m:t>
            </m:r>
          </m:sup>
        </m:sSup>
      </m:oMath>
      <w:r w:rsidRPr="0025077B">
        <w:rPr>
          <w:rFonts w:ascii="Times New Roman" w:hAnsi="Times New Roman"/>
          <w:lang w:val="en-US" w:bidi="fa-IR"/>
        </w:rPr>
        <w:t xml:space="preserve">), and free oxygen </w:t>
      </w:r>
      <m:oMath>
        <m:sSup>
          <m:sSupPr>
            <m:ctrlPr>
              <w:rPr>
                <w:rFonts w:ascii="Cambria Math" w:hAnsi="Cambria Math"/>
                <w:i/>
                <w:lang w:val="en-US" w:bidi="fa-IR"/>
              </w:rPr>
            </m:ctrlPr>
          </m:sSupPr>
          <m:e>
            <m:r>
              <m:rPr>
                <m:sty m:val="p"/>
              </m:rPr>
              <w:rPr>
                <w:rFonts w:ascii="Cambria Math" w:hAnsi="Cambria Math"/>
                <w:lang w:val="en-US" w:bidi="fa-IR"/>
              </w:rPr>
              <m:t>(O</m:t>
            </m:r>
          </m:e>
          <m:sup>
            <m:r>
              <w:rPr>
                <w:rFonts w:ascii="Cambria Math" w:hAnsi="Cambria Math"/>
                <w:lang w:val="en-US" w:bidi="fa-IR"/>
              </w:rPr>
              <m:t>2–</m:t>
            </m:r>
          </m:sup>
        </m:sSup>
      </m:oMath>
      <w:r w:rsidRPr="0025077B">
        <w:rPr>
          <w:rFonts w:ascii="Times New Roman" w:hAnsi="Times New Roman"/>
          <w:lang w:val="en-US" w:bidi="fa-IR"/>
        </w:rPr>
        <w:t xml:space="preserve">). In silicate networks, </w:t>
      </w:r>
      <m:oMath>
        <m:sSup>
          <m:sSupPr>
            <m:ctrlPr>
              <w:rPr>
                <w:rFonts w:ascii="Cambria Math" w:hAnsi="Cambria Math"/>
                <w:i/>
                <w:lang w:val="en-US" w:bidi="fa-IR"/>
              </w:rPr>
            </m:ctrlPr>
          </m:sSupPr>
          <m:e>
            <m:r>
              <m:rPr>
                <m:sty m:val="p"/>
              </m:rPr>
              <w:rPr>
                <w:rFonts w:ascii="Cambria Math" w:hAnsi="Cambria Math"/>
                <w:lang w:val="en-US" w:bidi="fa-IR"/>
              </w:rPr>
              <m:t>O</m:t>
            </m:r>
          </m:e>
          <m:sup>
            <m:r>
              <w:rPr>
                <w:rFonts w:ascii="Cambria Math" w:hAnsi="Cambria Math"/>
                <w:lang w:val="en-US" w:bidi="fa-IR"/>
              </w:rPr>
              <m:t>0</m:t>
            </m:r>
          </m:sup>
        </m:sSup>
      </m:oMath>
      <w:r w:rsidRPr="0025077B">
        <w:rPr>
          <w:rFonts w:ascii="Times New Roman" w:hAnsi="Times New Roman"/>
          <w:lang w:val="en-US" w:bidi="fa-IR"/>
        </w:rPr>
        <w:t xml:space="preserve"> is connected to two network-former cations (</w:t>
      </w:r>
      <m:oMath>
        <m:r>
          <m:rPr>
            <m:sty m:val="p"/>
          </m:rPr>
          <w:rPr>
            <w:rFonts w:ascii="Cambria Math" w:hAnsi="Cambria Math"/>
            <w:lang w:val="en-US" w:bidi="fa-IR"/>
          </w:rPr>
          <m:t>Si–</m:t>
        </m:r>
        <m:sSup>
          <m:sSupPr>
            <m:ctrlPr>
              <w:rPr>
                <w:rFonts w:ascii="Cambria Math" w:hAnsi="Cambria Math"/>
                <w:lang w:val="en-US" w:bidi="fa-IR"/>
              </w:rPr>
            </m:ctrlPr>
          </m:sSupPr>
          <m:e>
            <m:r>
              <m:rPr>
                <m:sty m:val="p"/>
              </m:rPr>
              <w:rPr>
                <w:rFonts w:ascii="Cambria Math" w:hAnsi="Cambria Math"/>
                <w:lang w:val="en-US" w:bidi="fa-IR"/>
              </w:rPr>
              <m:t>O</m:t>
            </m:r>
          </m:e>
          <m:sup>
            <m:r>
              <m:rPr>
                <m:sty m:val="p"/>
              </m:rPr>
              <w:rPr>
                <w:rFonts w:ascii="Cambria Math" w:hAnsi="Cambria Math"/>
                <w:lang w:val="en-US" w:bidi="fa-IR"/>
              </w:rPr>
              <m:t>0</m:t>
            </m:r>
          </m:sup>
        </m:sSup>
        <m:r>
          <m:rPr>
            <m:sty m:val="p"/>
          </m:rPr>
          <w:rPr>
            <w:rFonts w:ascii="Cambria Math" w:hAnsi="Cambria Math"/>
            <w:lang w:val="en-US" w:bidi="fa-IR"/>
          </w:rPr>
          <m:t>–Si</m:t>
        </m:r>
      </m:oMath>
      <w:r w:rsidRPr="0025077B">
        <w:rPr>
          <w:rFonts w:ascii="Times New Roman" w:hAnsi="Times New Roman"/>
          <w:lang w:val="en-US" w:bidi="fa-IR"/>
        </w:rPr>
        <w:t xml:space="preserve"> or </w:t>
      </w:r>
      <m:oMath>
        <m:r>
          <m:rPr>
            <m:sty m:val="p"/>
          </m:rPr>
          <w:rPr>
            <w:rFonts w:ascii="Cambria Math" w:hAnsi="Cambria Math"/>
            <w:lang w:val="en-US" w:bidi="fa-IR"/>
          </w:rPr>
          <m:t>Si–</m:t>
        </m:r>
        <m:sSup>
          <m:sSupPr>
            <m:ctrlPr>
              <w:rPr>
                <w:rFonts w:ascii="Cambria Math" w:hAnsi="Cambria Math"/>
                <w:lang w:val="en-US" w:bidi="fa-IR"/>
              </w:rPr>
            </m:ctrlPr>
          </m:sSupPr>
          <m:e>
            <m:r>
              <m:rPr>
                <m:sty m:val="p"/>
              </m:rPr>
              <w:rPr>
                <w:rFonts w:ascii="Cambria Math" w:hAnsi="Cambria Math"/>
                <w:lang w:val="en-US" w:bidi="fa-IR"/>
              </w:rPr>
              <m:t>O</m:t>
            </m:r>
          </m:e>
          <m:sup>
            <m:r>
              <m:rPr>
                <m:sty m:val="p"/>
              </m:rPr>
              <w:rPr>
                <w:rFonts w:ascii="Cambria Math" w:hAnsi="Cambria Math"/>
                <w:lang w:val="en-US" w:bidi="fa-IR"/>
              </w:rPr>
              <m:t>0</m:t>
            </m:r>
          </m:sup>
        </m:sSup>
        <m:r>
          <m:rPr>
            <m:sty m:val="p"/>
          </m:rPr>
          <w:rPr>
            <w:rFonts w:ascii="Cambria Math" w:hAnsi="Cambria Math"/>
            <w:lang w:val="en-US" w:bidi="fa-IR"/>
          </w:rPr>
          <m:t>–Al</m:t>
        </m:r>
      </m:oMath>
      <w:r w:rsidRPr="0025077B">
        <w:rPr>
          <w:rFonts w:ascii="Times New Roman" w:hAnsi="Times New Roman"/>
          <w:lang w:val="en-US" w:bidi="fa-IR"/>
        </w:rPr>
        <w:t xml:space="preserve">), </w:t>
      </w:r>
      <m:oMath>
        <m:sSup>
          <m:sSupPr>
            <m:ctrlPr>
              <w:rPr>
                <w:rFonts w:ascii="Cambria Math" w:hAnsi="Cambria Math"/>
                <w:lang w:val="en-US" w:bidi="fa-IR"/>
              </w:rPr>
            </m:ctrlPr>
          </m:sSupPr>
          <m:e>
            <m:r>
              <m:rPr>
                <m:sty m:val="p"/>
              </m:rPr>
              <w:rPr>
                <w:rFonts w:ascii="Cambria Math" w:hAnsi="Cambria Math"/>
                <w:lang w:val="en-US" w:bidi="fa-IR"/>
              </w:rPr>
              <m:t>O</m:t>
            </m:r>
          </m:e>
          <m:sup>
            <m:r>
              <m:rPr>
                <m:sty m:val="p"/>
              </m:rPr>
              <w:rPr>
                <w:rFonts w:ascii="Cambria Math" w:hAnsi="Cambria Math"/>
                <w:lang w:val="en-US" w:bidi="fa-IR"/>
              </w:rPr>
              <m:t>–</m:t>
            </m:r>
          </m:sup>
        </m:sSup>
      </m:oMath>
      <w:r w:rsidRPr="0025077B">
        <w:rPr>
          <w:rFonts w:ascii="Times New Roman" w:hAnsi="Times New Roman"/>
          <w:lang w:val="en-US" w:bidi="fa-IR"/>
        </w:rPr>
        <w:t xml:space="preserve"> is bounded to only one network-former cations (</w:t>
      </w:r>
      <m:oMath>
        <m:r>
          <m:rPr>
            <m:sty m:val="p"/>
          </m:rPr>
          <w:rPr>
            <w:rFonts w:ascii="Cambria Math" w:hAnsi="Cambria Math"/>
            <w:lang w:val="en-US" w:bidi="fa-IR"/>
          </w:rPr>
          <m:t>Ca–</m:t>
        </m:r>
        <m:sSup>
          <m:sSupPr>
            <m:ctrlPr>
              <w:rPr>
                <w:rFonts w:ascii="Cambria Math" w:hAnsi="Cambria Math"/>
                <w:lang w:val="en-US" w:bidi="fa-IR"/>
              </w:rPr>
            </m:ctrlPr>
          </m:sSupPr>
          <m:e>
            <m:r>
              <m:rPr>
                <m:sty m:val="p"/>
              </m:rPr>
              <w:rPr>
                <w:rFonts w:ascii="Cambria Math" w:hAnsi="Cambria Math"/>
                <w:lang w:val="en-US" w:bidi="fa-IR"/>
              </w:rPr>
              <m:t>O</m:t>
            </m:r>
          </m:e>
          <m:sup>
            <m:r>
              <m:rPr>
                <m:sty m:val="p"/>
              </m:rPr>
              <w:rPr>
                <w:rFonts w:ascii="Cambria Math" w:hAnsi="Cambria Math"/>
                <w:lang w:val="en-US" w:bidi="fa-IR"/>
              </w:rPr>
              <m:t>–</m:t>
            </m:r>
          </m:sup>
        </m:sSup>
        <m:r>
          <m:rPr>
            <m:sty m:val="p"/>
          </m:rPr>
          <w:rPr>
            <w:rFonts w:ascii="Cambria Math" w:hAnsi="Cambria Math"/>
            <w:lang w:val="en-US" w:bidi="fa-IR"/>
          </w:rPr>
          <m:t>–Si</m:t>
        </m:r>
      </m:oMath>
      <w:r w:rsidRPr="0025077B">
        <w:rPr>
          <w:rFonts w:ascii="Times New Roman" w:hAnsi="Times New Roman"/>
          <w:lang w:val="en-US" w:bidi="fa-IR"/>
        </w:rPr>
        <w:t xml:space="preserve">), while </w:t>
      </w:r>
      <m:oMath>
        <m:sSup>
          <m:sSupPr>
            <m:ctrlPr>
              <w:rPr>
                <w:rFonts w:ascii="Cambria Math" w:hAnsi="Cambria Math"/>
                <w:i/>
                <w:lang w:val="en-US" w:bidi="fa-IR"/>
              </w:rPr>
            </m:ctrlPr>
          </m:sSupPr>
          <m:e>
            <m:r>
              <m:rPr>
                <m:sty m:val="p"/>
              </m:rPr>
              <w:rPr>
                <w:rFonts w:ascii="Cambria Math" w:hAnsi="Cambria Math"/>
                <w:lang w:val="en-US" w:bidi="fa-IR"/>
              </w:rPr>
              <m:t>O</m:t>
            </m:r>
          </m:e>
          <m:sup>
            <m:r>
              <w:rPr>
                <w:rFonts w:ascii="Cambria Math" w:hAnsi="Cambria Math"/>
                <w:lang w:val="en-US" w:bidi="fa-IR"/>
              </w:rPr>
              <m:t>2–</m:t>
            </m:r>
          </m:sup>
        </m:sSup>
      </m:oMath>
      <w:r w:rsidRPr="0025077B">
        <w:rPr>
          <w:rFonts w:ascii="Times New Roman" w:hAnsi="Times New Roman"/>
          <w:lang w:val="en-US" w:bidi="fa-IR"/>
        </w:rPr>
        <w:t xml:space="preserve"> is connected to only network-modifier cations (</w:t>
      </w:r>
      <m:oMath>
        <m:r>
          <m:rPr>
            <m:sty m:val="p"/>
          </m:rPr>
          <w:rPr>
            <w:rFonts w:ascii="Cambria Math" w:hAnsi="Cambria Math"/>
            <w:lang w:val="en-US" w:bidi="fa-IR"/>
          </w:rPr>
          <m:t>Ca–</m:t>
        </m:r>
        <m:sSup>
          <m:sSupPr>
            <m:ctrlPr>
              <w:rPr>
                <w:rFonts w:ascii="Cambria Math" w:hAnsi="Cambria Math"/>
                <w:lang w:val="en-US" w:bidi="fa-IR"/>
              </w:rPr>
            </m:ctrlPr>
          </m:sSupPr>
          <m:e>
            <m:r>
              <m:rPr>
                <m:sty m:val="p"/>
              </m:rPr>
              <w:rPr>
                <w:rFonts w:ascii="Cambria Math" w:hAnsi="Cambria Math"/>
                <w:lang w:val="en-US" w:bidi="fa-IR"/>
              </w:rPr>
              <m:t>O</m:t>
            </m:r>
          </m:e>
          <m:sup>
            <m:r>
              <m:rPr>
                <m:sty m:val="p"/>
              </m:rPr>
              <w:rPr>
                <w:rFonts w:ascii="Cambria Math" w:hAnsi="Cambria Math"/>
                <w:lang w:val="en-US" w:bidi="fa-IR"/>
              </w:rPr>
              <m:t>2–</m:t>
            </m:r>
          </m:sup>
        </m:sSup>
        <m:r>
          <m:rPr>
            <m:sty m:val="p"/>
          </m:rPr>
          <w:rPr>
            <w:rFonts w:ascii="Cambria Math" w:hAnsi="Cambria Math"/>
            <w:lang w:val="en-US" w:bidi="fa-IR"/>
          </w:rPr>
          <m:t>–Ca</m:t>
        </m:r>
      </m:oMath>
      <w:r w:rsidRPr="0025077B">
        <w:rPr>
          <w:rFonts w:ascii="Times New Roman" w:hAnsi="Times New Roman"/>
          <w:lang w:val="en-US" w:bidi="fa-IR"/>
        </w:rPr>
        <w:t xml:space="preserve">). By increasing </w:t>
      </w:r>
      <m:oMath>
        <m:sSup>
          <m:sSupPr>
            <m:ctrlPr>
              <w:rPr>
                <w:rFonts w:ascii="Cambria Math" w:hAnsi="Cambria Math"/>
                <w:i/>
                <w:lang w:val="en-US" w:bidi="fa-IR"/>
              </w:rPr>
            </m:ctrlPr>
          </m:sSupPr>
          <m:e>
            <m:r>
              <m:rPr>
                <m:sty m:val="p"/>
              </m:rPr>
              <w:rPr>
                <w:rFonts w:ascii="Cambria Math" w:hAnsi="Cambria Math"/>
                <w:lang w:val="en-US" w:bidi="fa-IR"/>
              </w:rPr>
              <m:t>O</m:t>
            </m:r>
          </m:e>
          <m:sup>
            <m:r>
              <w:rPr>
                <w:rFonts w:ascii="Cambria Math" w:hAnsi="Cambria Math"/>
                <w:lang w:val="en-US" w:bidi="fa-IR"/>
              </w:rPr>
              <m:t>2–</m:t>
            </m:r>
          </m:sup>
        </m:sSup>
      </m:oMath>
      <w:r w:rsidRPr="0025077B">
        <w:rPr>
          <w:rFonts w:ascii="Times New Roman" w:hAnsi="Times New Roman"/>
          <w:lang w:val="en-US" w:bidi="fa-IR"/>
        </w:rPr>
        <w:t xml:space="preserve"> through </w:t>
      </w:r>
      <w:r w:rsidRPr="0025077B">
        <w:rPr>
          <w:rFonts w:ascii="Times New Roman" w:hAnsi="Times New Roman"/>
          <w:iCs/>
          <w:lang w:val="en-US"/>
        </w:rPr>
        <w:t xml:space="preserve">dissociation </w:t>
      </w:r>
      <w:r w:rsidRPr="0025077B">
        <w:rPr>
          <w:rFonts w:ascii="Times New Roman" w:hAnsi="Times New Roman"/>
          <w:lang w:val="en-US" w:bidi="fa-IR"/>
        </w:rPr>
        <w:t xml:space="preserve">of basic oxides, the DOP of silicate networks decrease because </w:t>
      </w:r>
      <m:oMath>
        <m:sSup>
          <m:sSupPr>
            <m:ctrlPr>
              <w:rPr>
                <w:rFonts w:ascii="Cambria Math" w:hAnsi="Cambria Math"/>
                <w:i/>
                <w:lang w:val="en-US" w:bidi="fa-IR"/>
              </w:rPr>
            </m:ctrlPr>
          </m:sSupPr>
          <m:e>
            <m:r>
              <m:rPr>
                <m:sty m:val="p"/>
              </m:rPr>
              <w:rPr>
                <w:rFonts w:ascii="Cambria Math" w:hAnsi="Cambria Math"/>
                <w:lang w:val="en-US" w:bidi="fa-IR"/>
              </w:rPr>
              <m:t>O</m:t>
            </m:r>
          </m:e>
          <m:sup>
            <m:r>
              <w:rPr>
                <w:rFonts w:ascii="Cambria Math" w:hAnsi="Cambria Math"/>
                <w:lang w:val="en-US" w:bidi="fa-IR"/>
              </w:rPr>
              <m:t>2–</m:t>
            </m:r>
          </m:sup>
        </m:sSup>
      </m:oMath>
      <w:r w:rsidRPr="0025077B">
        <w:rPr>
          <w:rFonts w:ascii="Times New Roman" w:hAnsi="Times New Roman"/>
          <w:lang w:val="en-US" w:bidi="fa-IR"/>
        </w:rPr>
        <w:t xml:space="preserve"> reacts with </w:t>
      </w:r>
      <m:oMath>
        <m:sSup>
          <m:sSupPr>
            <m:ctrlPr>
              <w:rPr>
                <w:rFonts w:ascii="Cambria Math" w:hAnsi="Cambria Math"/>
                <w:lang w:val="en-US" w:bidi="fa-IR"/>
              </w:rPr>
            </m:ctrlPr>
          </m:sSupPr>
          <m:e>
            <m:r>
              <m:rPr>
                <m:sty m:val="p"/>
              </m:rPr>
              <w:rPr>
                <w:rFonts w:ascii="Cambria Math" w:hAnsi="Cambria Math"/>
                <w:lang w:val="en-US" w:bidi="fa-IR"/>
              </w:rPr>
              <m:t>O</m:t>
            </m:r>
          </m:e>
          <m:sup>
            <m:r>
              <m:rPr>
                <m:sty m:val="p"/>
              </m:rPr>
              <w:rPr>
                <w:rFonts w:ascii="Cambria Math" w:hAnsi="Cambria Math"/>
                <w:lang w:val="en-US" w:bidi="fa-IR"/>
              </w:rPr>
              <m:t>0</m:t>
            </m:r>
          </m:sup>
        </m:sSup>
      </m:oMath>
      <w:r w:rsidRPr="0025077B">
        <w:rPr>
          <w:rFonts w:ascii="Times New Roman" w:hAnsi="Times New Roman"/>
          <w:lang w:val="en-US" w:bidi="fa-IR"/>
        </w:rPr>
        <w:t xml:space="preserve"> in the silicates to split the highly complex structures of </w:t>
      </w:r>
      <m:oMath>
        <m:r>
          <m:rPr>
            <m:sty m:val="p"/>
          </m:rPr>
          <w:rPr>
            <w:rFonts w:ascii="Cambria Math" w:hAnsi="Cambria Math"/>
            <w:lang w:val="en-US" w:bidi="fa-IR"/>
          </w:rPr>
          <m:t>Si–O</m:t>
        </m:r>
      </m:oMath>
      <w:r w:rsidRPr="0025077B">
        <w:rPr>
          <w:rFonts w:ascii="Times New Roman" w:hAnsi="Times New Roman"/>
          <w:lang w:val="en-US" w:bidi="fa-IR"/>
        </w:rPr>
        <w:t xml:space="preserve"> into low polymerized units. There are various types of </w:t>
      </w:r>
      <m:oMath>
        <m:r>
          <m:rPr>
            <m:sty m:val="p"/>
          </m:rPr>
          <w:rPr>
            <w:rFonts w:ascii="Cambria Math" w:hAnsi="Cambria Math"/>
            <w:lang w:val="en-US" w:bidi="fa-IR"/>
          </w:rPr>
          <m:t>Si–O</m:t>
        </m:r>
      </m:oMath>
      <w:r w:rsidRPr="0025077B">
        <w:rPr>
          <w:rFonts w:ascii="Times New Roman" w:hAnsi="Times New Roman"/>
          <w:lang w:val="en-US" w:bidi="fa-IR"/>
        </w:rPr>
        <w:t xml:space="preserve"> units called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n</m:t>
            </m:r>
          </m:sup>
        </m:sSup>
      </m:oMath>
      <w:r w:rsidRPr="0025077B">
        <w:rPr>
          <w:rFonts w:ascii="Times New Roman" w:hAnsi="Times New Roman"/>
          <w:iCs/>
          <w:lang w:val="en-US" w:bidi="fa-IR"/>
        </w:rPr>
        <w:t xml:space="preserve"> </w:t>
      </w:r>
      <w:r w:rsidRPr="0025077B">
        <w:rPr>
          <w:rFonts w:ascii="Times New Roman" w:hAnsi="Times New Roman"/>
          <w:lang w:val="en-US" w:bidi="fa-IR"/>
        </w:rPr>
        <w:t xml:space="preserve">species where n is the number of </w:t>
      </w:r>
      <m:oMath>
        <m:sSup>
          <m:sSupPr>
            <m:ctrlPr>
              <w:rPr>
                <w:rFonts w:ascii="Cambria Math" w:hAnsi="Cambria Math"/>
                <w:i/>
                <w:lang w:val="en-US" w:bidi="fa-IR"/>
              </w:rPr>
            </m:ctrlPr>
          </m:sSupPr>
          <m:e>
            <m:r>
              <m:rPr>
                <m:sty m:val="p"/>
              </m:rPr>
              <w:rPr>
                <w:rFonts w:ascii="Cambria Math" w:hAnsi="Cambria Math"/>
                <w:lang w:val="en-US" w:bidi="fa-IR"/>
              </w:rPr>
              <m:t>O</m:t>
            </m:r>
          </m:e>
          <m:sup>
            <m:r>
              <w:rPr>
                <w:rFonts w:ascii="Cambria Math" w:hAnsi="Cambria Math"/>
                <w:lang w:val="en-US" w:bidi="fa-IR"/>
              </w:rPr>
              <m:t>0</m:t>
            </m:r>
          </m:sup>
        </m:sSup>
      </m:oMath>
      <w:r w:rsidRPr="0025077B">
        <w:rPr>
          <w:rFonts w:ascii="Times New Roman" w:hAnsi="Times New Roman"/>
          <w:lang w:val="en-US" w:bidi="fa-IR"/>
        </w:rPr>
        <w:t xml:space="preserve"> </w:t>
      </w:r>
      <w:r>
        <w:rPr>
          <w:rFonts w:ascii="Times New Roman" w:hAnsi="Times New Roman"/>
          <w:lang w:val="en-US" w:bidi="fa-IR"/>
        </w:rPr>
        <w:t xml:space="preserve">in the unit </w:t>
      </w:r>
      <w:r w:rsidRPr="0025077B">
        <w:rPr>
          <w:rFonts w:ascii="Times New Roman" w:hAnsi="Times New Roman"/>
          <w:lang w:val="en-US" w:bidi="fa-IR"/>
        </w:rPr>
        <w:t>and can be 0 to 4. These units are monomer structure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0</m:t>
            </m:r>
          </m:sup>
        </m:sSup>
      </m:oMath>
      <w:r w:rsidRPr="0025077B">
        <w:rPr>
          <w:rFonts w:ascii="Times New Roman" w:hAnsi="Times New Roman"/>
          <w:lang w:val="en-US" w:bidi="fa-IR"/>
        </w:rPr>
        <w:t>), dimer structure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1</m:t>
            </m:r>
          </m:sup>
        </m:sSup>
      </m:oMath>
      <w:r w:rsidRPr="0025077B">
        <w:rPr>
          <w:rFonts w:ascii="Times New Roman" w:hAnsi="Times New Roman"/>
          <w:lang w:val="en-US" w:bidi="fa-IR"/>
        </w:rPr>
        <w:t>), chain structure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2</m:t>
            </m:r>
          </m:sup>
        </m:sSup>
      </m:oMath>
      <w:r w:rsidRPr="0025077B">
        <w:rPr>
          <w:rFonts w:ascii="Times New Roman" w:hAnsi="Times New Roman"/>
          <w:lang w:val="en-US" w:bidi="fa-IR"/>
        </w:rPr>
        <w:t>), sheet structure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3</m:t>
            </m:r>
          </m:sup>
        </m:sSup>
      </m:oMath>
      <w:r w:rsidRPr="0025077B">
        <w:rPr>
          <w:rFonts w:ascii="Times New Roman" w:hAnsi="Times New Roman"/>
          <w:lang w:val="en-US" w:bidi="fa-IR"/>
        </w:rPr>
        <w:t>), and 3-dimensional structure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4</m:t>
            </m:r>
          </m:sup>
        </m:sSup>
      </m:oMath>
      <w:r w:rsidRPr="0025077B">
        <w:rPr>
          <w:rFonts w:ascii="Times New Roman" w:hAnsi="Times New Roman"/>
          <w:lang w:val="en-US" w:bidi="fa-IR"/>
        </w:rPr>
        <w:t>)</w:t>
      </w:r>
      <w:r w:rsidRPr="0025077B">
        <w:rPr>
          <w:rFonts w:ascii="Times New Roman" w:hAnsi="Times New Roman"/>
          <w:lang w:val="en-US" w:bidi="fa-IR"/>
        </w:rPr>
        <w:fldChar w:fldCharType="begin"/>
      </w:r>
      <w:r w:rsidR="00C45550">
        <w:rPr>
          <w:rFonts w:ascii="Times New Roman" w:hAnsi="Times New Roman"/>
          <w:lang w:val="en-US" w:bidi="fa-IR"/>
        </w:rPr>
        <w:instrText xml:space="preserve"> ADDIN ZOTERO_ITEM CSL_CITATION {"citationID":"N7S4WowY","properties":{"formattedCitation":"\\super [61]\\nosupersub{}","plainCitation":"[61]","noteIndex":0},"citationItems":[{"id":4272,"uris":["http://zotero.org/users/7836746/items/9BWYCR49"],"uri":["http://zotero.org/users/7836746/items/9BWYCR49"],"itemData":{"id":4272,"type":"chapter","container-title":"Silicate Glasses and Melts","ISBN":"978-0-444-63708-6","language":"en","note":"DOI: 10.1016/B978-0-444-63708-6.00007-7","page":"223-262","publisher":"Elsevier","source":"DOI.org (Crossref)","title":"Structure of Metal Oxide-Silica Systems","URL":"https://linkinghub.elsevier.com/retrieve/pii/B9780444637086000077","author":[{"family":"Mysen","given":"Bjorn"},{"family":"Richet","given":"Pascal"}],"accessed":{"date-parts":[["2021",7,8]]},"issued":{"date-parts":[["2019"]]}}}],"schema":"https://github.com/citation-style-language/schema/raw/master/csl-citation.json"} </w:instrText>
      </w:r>
      <w:r w:rsidRPr="0025077B">
        <w:rPr>
          <w:rFonts w:ascii="Times New Roman" w:hAnsi="Times New Roman"/>
          <w:lang w:val="en-US" w:bidi="fa-IR"/>
        </w:rPr>
        <w:fldChar w:fldCharType="separate"/>
      </w:r>
      <w:r w:rsidR="00C45550" w:rsidRPr="00C45550">
        <w:rPr>
          <w:rFonts w:ascii="Times New Roman" w:hAnsi="Times New Roman"/>
          <w:vertAlign w:val="superscript"/>
        </w:rPr>
        <w:t>[61]</w:t>
      </w:r>
      <w:r w:rsidRPr="0025077B">
        <w:rPr>
          <w:rFonts w:ascii="Times New Roman" w:hAnsi="Times New Roman"/>
          <w:lang w:val="en-US" w:bidi="fa-IR"/>
        </w:rPr>
        <w:fldChar w:fldCharType="end"/>
      </w:r>
      <w:r w:rsidRPr="0025077B">
        <w:rPr>
          <w:rFonts w:ascii="Times New Roman" w:hAnsi="Times New Roman"/>
          <w:lang w:val="en-US" w:bidi="fa-IR"/>
        </w:rPr>
        <w:t xml:space="preserve">. The DOP parameter can be found both experimentally and theoretically through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n</m:t>
            </m:r>
          </m:sup>
        </m:sSup>
      </m:oMath>
      <w:r w:rsidRPr="0025077B">
        <w:rPr>
          <w:rFonts w:ascii="Times New Roman" w:hAnsi="Times New Roman"/>
          <w:iCs/>
          <w:lang w:val="en-US" w:bidi="fa-IR"/>
        </w:rPr>
        <w:t xml:space="preserve"> </w:t>
      </w:r>
      <w:r w:rsidRPr="0025077B">
        <w:rPr>
          <w:rFonts w:ascii="Times New Roman" w:hAnsi="Times New Roman"/>
          <w:lang w:val="en-US" w:bidi="fa-IR"/>
        </w:rPr>
        <w:t>species obtained by Raman analysis and slag compositions, respectively. Oxygens species are also given experimentally using X-ray photoelectron spectroscopy (XPS) and theoretically using slag compositions</w:t>
      </w:r>
      <w:r w:rsidRPr="0025077B">
        <w:rPr>
          <w:rFonts w:ascii="Times New Roman" w:hAnsi="Times New Roman"/>
          <w:lang w:val="en-US" w:bidi="fa-IR"/>
        </w:rPr>
        <w:fldChar w:fldCharType="begin"/>
      </w:r>
      <w:r w:rsidR="00C45550">
        <w:rPr>
          <w:rFonts w:ascii="Times New Roman" w:hAnsi="Times New Roman"/>
          <w:lang w:val="en-US" w:bidi="fa-IR"/>
        </w:rPr>
        <w:instrText xml:space="preserve"> ADDIN ZOTERO_ITEM CSL_CITATION {"citationID":"cnJnwGnE","properties":{"formattedCitation":"\\super [62]\\nosupersub{}","plainCitation":"[62]","noteIndex":0},"citationItems":[{"id":"7OVWmPdL/FFtv68JR","uris":["http://zotero.org/users/local/i55Eh2lP/items/ZKEFB6FP"],"uri":["http://zotero.org/users/local/i55Eh2lP/items/ZKEFB6FP"],"itemData":{"id":40,"type":"article-journal","container-title":"steel research international","DOI":"10.1002/srin.201200040","ISSN":"16113683","issue":"7","journalAbbreviation":"steel research int.","language":"en","page":"611-630","source":"DOI.org (Crossref)","title":"A Review of the Relationship between Viscosity and the Structure of Calcium-Silicate-Based Slags in Ironmaking","URL":"http://doi.wiley.com/10.1002/srin.201200040","volume":"83","author":[{"family":"Sohn","given":"Il"},{"family":"Min","given":"Dong Joon"}],"accessed":{"date-parts":[["2019",11,16]]},"issued":{"date-parts":[["2012",7]]}}}],"schema":"https://github.com/citation-style-language/schema/raw/master/csl-citation.json"} </w:instrText>
      </w:r>
      <w:r w:rsidRPr="0025077B">
        <w:rPr>
          <w:rFonts w:ascii="Times New Roman" w:hAnsi="Times New Roman"/>
          <w:lang w:val="en-US" w:bidi="fa-IR"/>
        </w:rPr>
        <w:fldChar w:fldCharType="separate"/>
      </w:r>
      <w:r w:rsidR="00C45550" w:rsidRPr="00C45550">
        <w:rPr>
          <w:rFonts w:ascii="Times New Roman" w:hAnsi="Times New Roman"/>
          <w:vertAlign w:val="superscript"/>
        </w:rPr>
        <w:t>[62]</w:t>
      </w:r>
      <w:r w:rsidRPr="0025077B">
        <w:rPr>
          <w:rFonts w:ascii="Times New Roman" w:hAnsi="Times New Roman"/>
          <w:lang w:val="en-US" w:bidi="fa-IR"/>
        </w:rPr>
        <w:fldChar w:fldCharType="end"/>
      </w:r>
      <w:r w:rsidRPr="0025077B">
        <w:rPr>
          <w:rFonts w:ascii="Times New Roman" w:hAnsi="Times New Roman"/>
          <w:lang w:val="en-US" w:bidi="fa-IR"/>
        </w:rPr>
        <w:t>.</w:t>
      </w:r>
    </w:p>
    <w:p w14:paraId="0E98FEB7" w14:textId="418B16AA" w:rsidR="008A3E8A" w:rsidRDefault="008A3E8A" w:rsidP="008A3E8A">
      <w:pPr>
        <w:jc w:val="both"/>
        <w:rPr>
          <w:rFonts w:ascii="Times New Roman" w:hAnsi="Times New Roman"/>
          <w:lang w:val="en-US"/>
        </w:rPr>
      </w:pPr>
      <w:r w:rsidRPr="0025077B">
        <w:rPr>
          <w:rFonts w:ascii="Times New Roman" w:hAnsi="Times New Roman"/>
          <w:lang w:val="en-US"/>
        </w:rPr>
        <w:t xml:space="preserve">Raman spectroscopy has been employed to </w:t>
      </w:r>
      <w:r w:rsidR="00DA2A33">
        <w:rPr>
          <w:rFonts w:ascii="Times New Roman" w:hAnsi="Times New Roman"/>
          <w:lang w:val="en-US"/>
        </w:rPr>
        <w:t>obtain</w:t>
      </w:r>
      <w:r w:rsidR="00DA2A33" w:rsidRPr="0025077B">
        <w:rPr>
          <w:rFonts w:ascii="Times New Roman" w:hAnsi="Times New Roman"/>
          <w:lang w:val="en-US"/>
        </w:rPr>
        <w:t xml:space="preserve"> </w:t>
      </w:r>
      <w:r w:rsidRPr="0025077B">
        <w:rPr>
          <w:rFonts w:ascii="Times New Roman" w:hAnsi="Times New Roman"/>
          <w:lang w:val="en-US"/>
        </w:rPr>
        <w:t>information on the structural properties of various slags. So far, extensive research has been conducted on the silicate systems using Raman spectroscopy technique including the influence of basic and amphoteric oxides on the silicate structures</w:t>
      </w:r>
      <w:r w:rsidRPr="0025077B">
        <w:rPr>
          <w:rFonts w:ascii="Times New Roman" w:hAnsi="Times New Roman"/>
          <w:lang w:val="en-US" w:bidi="fa-IR"/>
        </w:rPr>
        <w:fldChar w:fldCharType="begin"/>
      </w:r>
      <w:r w:rsidR="00C45550">
        <w:rPr>
          <w:rFonts w:ascii="Times New Roman" w:hAnsi="Times New Roman"/>
          <w:lang w:val="en-US" w:bidi="fa-IR"/>
        </w:rPr>
        <w:instrText xml:space="preserve"> ADDIN ZOTERO_ITEM CSL_CITATION {"citationID":"HMXWGtw9","properties":{"formattedCitation":"\\super [61]\\nosupersub{}","plainCitation":"[61]","noteIndex":0},"citationItems":[{"id":4272,"uris":["http://zotero.org/users/7836746/items/9BWYCR49"],"uri":["http://zotero.org/users/7836746/items/9BWYCR49"],"itemData":{"id":4272,"type":"chapter","container-title":"Silicate Glasses and Melts","ISBN":"978-0-444-63708-6","language":"en","note":"DOI: 10.1016/B978-0-444-63708-6.00007-7","page":"223-262","publisher":"Elsevier","source":"DOI.org (Crossref)","title":"Structure of Metal Oxide-Silica Systems","URL":"https://linkinghub.elsevier.com/retrieve/pii/B9780444637086000077","author":[{"family":"Mysen","given":"Bjorn"},{"family":"Richet","given":"Pascal"}],"accessed":{"date-parts":[["2021",7,8]]},"issued":{"date-parts":[["2019"]]}}}],"schema":"https://github.com/citation-style-language/schema/raw/master/csl-citation.json"} </w:instrText>
      </w:r>
      <w:r w:rsidRPr="0025077B">
        <w:rPr>
          <w:rFonts w:ascii="Times New Roman" w:hAnsi="Times New Roman"/>
          <w:lang w:val="en-US" w:bidi="fa-IR"/>
        </w:rPr>
        <w:fldChar w:fldCharType="separate"/>
      </w:r>
      <w:r w:rsidR="00C45550" w:rsidRPr="00C45550">
        <w:rPr>
          <w:rFonts w:ascii="Times New Roman" w:hAnsi="Times New Roman"/>
          <w:vertAlign w:val="superscript"/>
        </w:rPr>
        <w:t>[61]</w:t>
      </w:r>
      <w:r w:rsidRPr="0025077B">
        <w:rPr>
          <w:rFonts w:ascii="Times New Roman" w:hAnsi="Times New Roman"/>
          <w:lang w:val="en-US" w:bidi="fa-IR"/>
        </w:rPr>
        <w:fldChar w:fldCharType="end"/>
      </w:r>
      <w:r w:rsidRPr="0025077B">
        <w:rPr>
          <w:rFonts w:ascii="Times New Roman" w:hAnsi="Times New Roman"/>
          <w:lang w:val="en-US"/>
        </w:rPr>
        <w:t xml:space="preserve">. </w:t>
      </w:r>
    </w:p>
    <w:p w14:paraId="51E73813" w14:textId="77777777" w:rsidR="006649AF" w:rsidRPr="0025077B" w:rsidRDefault="006649AF" w:rsidP="008A3E8A">
      <w:pPr>
        <w:jc w:val="both"/>
        <w:rPr>
          <w:rFonts w:ascii="Times New Roman" w:hAnsi="Times New Roman"/>
          <w:lang w:val="en-US"/>
        </w:rPr>
      </w:pPr>
    </w:p>
    <w:p w14:paraId="1E707D90" w14:textId="375F847B" w:rsidR="008A3E8A" w:rsidRDefault="008A3E8A" w:rsidP="008A3E8A">
      <w:pPr>
        <w:jc w:val="both"/>
        <w:rPr>
          <w:rFonts w:ascii="Times New Roman" w:hAnsi="Times New Roman"/>
          <w:lang w:val="es-ES"/>
        </w:rPr>
      </w:pPr>
      <w:r w:rsidRPr="00BE47CF">
        <w:rPr>
          <w:rFonts w:ascii="Times New Roman" w:hAnsi="Times New Roman"/>
          <w:lang w:val="en-US"/>
        </w:rPr>
        <w:t>Although the five-component slag system MnO-SiO</w:t>
      </w:r>
      <w:r w:rsidRPr="00BE47CF">
        <w:rPr>
          <w:rFonts w:ascii="Times New Roman" w:hAnsi="Times New Roman"/>
          <w:vertAlign w:val="subscript"/>
          <w:lang w:val="en-US"/>
        </w:rPr>
        <w:t>2</w:t>
      </w:r>
      <w:r w:rsidRPr="00BE47CF">
        <w:rPr>
          <w:rFonts w:ascii="Times New Roman" w:hAnsi="Times New Roman"/>
          <w:lang w:val="en-US"/>
        </w:rPr>
        <w:t>-CaO-MgO-Al</w:t>
      </w:r>
      <w:r w:rsidRPr="00BE47CF">
        <w:rPr>
          <w:rFonts w:ascii="Times New Roman" w:hAnsi="Times New Roman"/>
          <w:vertAlign w:val="subscript"/>
          <w:lang w:val="en-US"/>
        </w:rPr>
        <w:t>2</w:t>
      </w:r>
      <w:r w:rsidRPr="00BE47CF">
        <w:rPr>
          <w:rFonts w:ascii="Times New Roman" w:hAnsi="Times New Roman"/>
          <w:lang w:val="en-US"/>
        </w:rPr>
        <w:t>O</w:t>
      </w:r>
      <w:r w:rsidRPr="00BE47CF">
        <w:rPr>
          <w:rFonts w:ascii="Times New Roman" w:hAnsi="Times New Roman"/>
          <w:vertAlign w:val="subscript"/>
          <w:lang w:val="en-US"/>
        </w:rPr>
        <w:t>3</w:t>
      </w:r>
      <w:r w:rsidRPr="00BE47CF">
        <w:rPr>
          <w:rFonts w:ascii="Times New Roman" w:hAnsi="Times New Roman"/>
          <w:lang w:val="en-US"/>
        </w:rPr>
        <w:t xml:space="preserve"> has not been studied through Raman spectroscopic yet, there are several studies that have investigated slags containing MnO using Raman analysis</w:t>
      </w:r>
      <w:r w:rsidRPr="00BE47CF">
        <w:rPr>
          <w:rFonts w:ascii="Times New Roman" w:hAnsi="Times New Roman"/>
          <w:lang w:val="en-US"/>
        </w:rPr>
        <w:fldChar w:fldCharType="begin"/>
      </w:r>
      <w:r w:rsidR="00C45550">
        <w:rPr>
          <w:rFonts w:ascii="Times New Roman" w:hAnsi="Times New Roman"/>
          <w:lang w:val="en-US"/>
        </w:rPr>
        <w:instrText xml:space="preserve"> ADDIN ZOTERO_ITEM CSL_CITATION {"citationID":"dZsqj5Y3","properties":{"unsorted":true,"formattedCitation":"\\super [58,59,63\\uc0\\u8211{}66]\\nosupersub{}","plainCitation":"[58,59,63–66]","noteIndex":0},"citationItems":[{"id":"7OVWmPdL/sC7LnCHz","uris":["http://zotero.org/users/local/i55Eh2lP/items/ISL9GFDB"],"uri":["http://zotero.org/users/local/i55Eh2lP/items/ISL9GFDB"],"itemData":{"id":451,"type":"article-journal","container-title":"ISIJ International","DOI":"10.2355/isijinternational.52.1627","ISSN":"0915-1559, 1347-5460","issue":"9","journalAbbreviation":"ISIJ Int.","language":"en","note":"tex.ids: ISIJInt._52_1627a","page":"1627-1636","source":"DOI.org (Crossref)","title":"Structure-Property Correlations of CaO-SiO2-MnO Slag Derived from Raman Spectroscopy","URL":"http://jlc.jst.go.jp/DN/JST.JSTAGE/isijinternational/52.1627?lang=en&amp;from=CrossRef&amp;type=abstract","volume":"52","author":[{"family":"Park","given":"Joo Hyun"}],"accessed":{"date-parts":[["2020",5,4]]},"issued":{"date-parts":[["2012"]]}}},{"id":"7OVWmPdL/VZXy0SGm","uris":["http://zotero.org/users/local/i55Eh2lP/items/438STVW3"],"uri":["http://zotero.org/users/local/i55Eh2lP/items/438STVW3"],"itemData":{"id":452,"type":"article-journal","abstract":"The effect of Mn2+ and Mg2+ ions on the distribution of silicate anionic species (Qn units, n = 0, 1, 2, 3) in CaO–MO–SiO2 (M = Mn2+, Mg2+) systems was compared by employing micro</w:instrText>
      </w:r>
      <w:r w:rsidR="00C45550">
        <w:rPr>
          <w:rFonts w:ascii="Times New Roman" w:hAnsi="Times New Roman" w:hint="eastAsia"/>
          <w:lang w:val="en-US"/>
        </w:rPr>
        <w:instrText>‐</w:instrText>
      </w:r>
      <w:r w:rsidR="00C45550">
        <w:rPr>
          <w:rFonts w:ascii="Times New Roman" w:hAnsi="Times New Roman"/>
          <w:lang w:val="en-US"/>
        </w:rPr>
        <w:instrText>Raman spectroscopic analysis. The Q3/Q2 ratio in both systems decreased as the content of MO increased, indicating t</w:instrText>
      </w:r>
      <w:r w:rsidR="00C45550">
        <w:rPr>
          <w:rFonts w:ascii="Times New Roman" w:hAnsi="Times New Roman" w:hint="eastAsia"/>
          <w:lang w:val="en-US"/>
        </w:rPr>
        <w:instrText>hat the substitution of MO for CaO resulted in depolymerization of the silicate networks, especially in the wollastonite primary area. The Q3/Q2 ratio of the MgO</w:instrText>
      </w:r>
      <w:r w:rsidR="00C45550">
        <w:rPr>
          <w:rFonts w:ascii="Times New Roman" w:hAnsi="Times New Roman" w:hint="eastAsia"/>
          <w:lang w:val="en-US"/>
        </w:rPr>
        <w:instrText>‐</w:instrText>
      </w:r>
      <w:r w:rsidR="00C45550">
        <w:rPr>
          <w:rFonts w:ascii="Times New Roman" w:hAnsi="Times New Roman" w:hint="eastAsia"/>
          <w:lang w:val="en-US"/>
        </w:rPr>
        <w:instrText>containing system was higher than that of the MnO</w:instrText>
      </w:r>
      <w:r w:rsidR="00C45550">
        <w:rPr>
          <w:rFonts w:ascii="Times New Roman" w:hAnsi="Times New Roman" w:hint="eastAsia"/>
          <w:lang w:val="en-US"/>
        </w:rPr>
        <w:instrText>‐</w:instrText>
      </w:r>
      <w:r w:rsidR="00C45550">
        <w:rPr>
          <w:rFonts w:ascii="Times New Roman" w:hAnsi="Times New Roman" w:hint="eastAsia"/>
          <w:lang w:val="en-US"/>
        </w:rPr>
        <w:instrText>containing system due to the larger ionizat</w:instrText>
      </w:r>
      <w:r w:rsidR="00C45550">
        <w:rPr>
          <w:rFonts w:ascii="Times New Roman" w:hAnsi="Times New Roman"/>
          <w:lang w:val="en-US"/>
        </w:rPr>
        <w:instrText>ion potential of Mg2+ ions than Mn2+ ions. Thermophysical properties of the silicate melts, such as viscosity, activation energy of viscous transportation, density, and electrical conductivity of the silicate melts, had a good linear relationship to the Q3/Q2 ratio, indicating that the Q3/Q2 ratio is a good index for the degree of polymerization. The methodology outlined in the present study can be extended to predict the physical properties of silicate melts in glass science, metallurgical slags, and chemical geology.","container-title":"Journal of Non-Crystalline Solids","DOI":"10.1016/j.jnoncrysol.2012.08.014","ISSN":"00223093","issue":"23","journalAbbreviation":"Journal of Non-Crystalline Solids","language":"en","page":"3096-3102","source":"DOI.org (Crossref)","title":"Composition–structure–property relationships of CaO–MO–SiO2 (M=Mg2+, Mn2+) systems derived from micro-Raman spectroscopy","URL":"https://linkinghub.elsevier.com/retrieve/pii/S0022309312004930","volume":"358","author":[{"family":"Park","given":"Joo Hyun"}],"accessed":{"date-parts":[["2020",5,4]]},"issued":{"date-parts":[["2012",12]]}}},{"id":"7OVWmPdL/TDoWTUaZ","uris":["http://zotero.org/users/local/i55Eh2lP/items/2K2LTEAW"],"uri":["http://zotero.org/users/local/i55Eh2lP/items/2K2LTEAW"],"itemData":{"id":749,"type":"article-journal","container-title":"Metallurgical and Materials Transactions B","DOI":"10.1007/s11663-014-0269-7","ISSN":"1073-5615, 1543-1916","issue":"2","journalAbbreviation":"Metall and Materi Trans B","language":"en","page":"741-748","source":"DOI.org (Crossref)","title":"Influence of CaF2 on the Viscosity and Structure of Manganese Ferroalloys Smelting Slags","URL":"http://link.springer.com/10.1007/s11663-014-0269-7","volume":"46","author":[{"family":"Park","given":"Joo Hyun"},{"family":"Ko","given":"Kyu Yeol"},{"family":"Kim","given":"Tae Sung"}],"accessed":{"date-parts":[["2021",1,20]]},"issued":{"date-parts":[["2015",4]]}}},{"id":"7OVWmPdL/VpmN5Nd1","uris":["http://zotero.org/users/local/i55Eh2lP/items/4EPKT9MW"],"uri":["http://zotero.org/users/local/i55Eh2lP/items/4EPKT9MW"],"itemData":{"id":368,"type":"article-journal","container-title":"ISIJ International","DOI":"10.2355/isijinternational.54.2050","ISSN":"0915-1559, 1347-5460","issue":"9","journalAbbreviation":"ISIJ Int.","language":"en","page":"2050-2058","source":"DOI.org (Crossref)","title":"Effect of SiO2/Al2O3 and TiO2/SiO2 Ratios on the Viscosity and Structure of the TiO2–MnO–SiO2–Al2O3 Welding Flux System","URL":"http://jlc.jst.go.jp/DN/JST.JSTAGE/isijinternational/54.2050?lang=en&amp;from=CrossRef&amp;type=abstract","volume":"54","author":[{"family":"Kim","given":"Jong Bae"},{"family":"Sohn","given":"Il"}],"accessed":{"date-parts":[["2020",5,4]]},"issued":{"date-parts":[["2014"]]}}},{"id":"7OVWmPdL/VDuBv6i9","uris</w:instrText>
      </w:r>
      <w:r w:rsidR="00C45550">
        <w:rPr>
          <w:rFonts w:ascii="Times New Roman" w:hAnsi="Times New Roman" w:hint="eastAsia"/>
          <w:lang w:val="en-US"/>
        </w:rPr>
        <w:instrText>":["http://zotero.org/users/local/i55Eh2lP/items/P25GC3A2"],"uri":["http://zotero.org/users/local/i55Eh2lP/items/P25GC3A2"],"itemData":{"id":456,"type":"article-journal","abstract":"The effect of CaF2 on the viscosities of the MO</w:instrText>
      </w:r>
      <w:r w:rsidR="00C45550">
        <w:rPr>
          <w:rFonts w:ascii="Times New Roman" w:hAnsi="Times New Roman" w:hint="eastAsia"/>
          <w:lang w:val="en-US"/>
        </w:rPr>
        <w:instrText>‐</w:instrText>
      </w:r>
      <w:r w:rsidR="00C45550">
        <w:rPr>
          <w:rFonts w:ascii="Times New Roman" w:hAnsi="Times New Roman" w:hint="eastAsia"/>
          <w:lang w:val="en-US"/>
        </w:rPr>
        <w:instrText>SiO2</w:instrText>
      </w:r>
      <w:r w:rsidR="00C45550">
        <w:rPr>
          <w:rFonts w:ascii="Times New Roman" w:hAnsi="Times New Roman" w:hint="eastAsia"/>
          <w:lang w:val="en-US"/>
        </w:rPr>
        <w:instrText>‐</w:instrText>
      </w:r>
      <w:r w:rsidR="00C45550">
        <w:rPr>
          <w:rFonts w:ascii="Times New Roman" w:hAnsi="Times New Roman" w:hint="eastAsia"/>
          <w:lang w:val="en-US"/>
        </w:rPr>
        <w:instrText>xMnO</w:instrText>
      </w:r>
      <w:r w:rsidR="00C45550">
        <w:rPr>
          <w:rFonts w:ascii="Times New Roman" w:hAnsi="Times New Roman" w:hint="eastAsia"/>
          <w:lang w:val="en-US"/>
        </w:rPr>
        <w:instrText>‐</w:instrText>
      </w:r>
      <w:r w:rsidR="00C45550">
        <w:rPr>
          <w:rFonts w:ascii="Times New Roman" w:hAnsi="Times New Roman" w:hint="eastAsia"/>
          <w:lang w:val="en-US"/>
        </w:rPr>
        <w:instrText>yCaF2 melts (M[=Ca or Ba]O/SiO2 = 0.4</w:instrText>
      </w:r>
      <w:r w:rsidR="00C45550">
        <w:rPr>
          <w:rFonts w:ascii="Times New Roman" w:hAnsi="Times New Roman" w:hint="eastAsia"/>
          <w:lang w:val="en-US"/>
        </w:rPr>
        <w:instrText>‐</w:instrText>
      </w:r>
      <w:r w:rsidR="00C45550">
        <w:rPr>
          <w:rFonts w:ascii="Times New Roman" w:hAnsi="Times New Roman" w:hint="eastAsia"/>
          <w:lang w:val="en-US"/>
        </w:rPr>
        <w:instrText>0.5, x = 10[</w:instrText>
      </w:r>
      <w:r w:rsidR="00C45550">
        <w:rPr>
          <w:rFonts w:ascii="Times New Roman" w:hAnsi="Times New Roman" w:hint="eastAsia"/>
          <w:lang w:val="en-US"/>
        </w:rPr>
        <w:instrText>±</w:instrText>
      </w:r>
      <w:r w:rsidR="00C45550">
        <w:rPr>
          <w:rFonts w:ascii="Times New Roman" w:hAnsi="Times New Roman" w:hint="eastAsia"/>
          <w:lang w:val="en-US"/>
        </w:rPr>
        <w:instrText>1] or 40[</w:instrText>
      </w:r>
      <w:r w:rsidR="00C45550">
        <w:rPr>
          <w:rFonts w:ascii="Times New Roman" w:hAnsi="Times New Roman" w:hint="eastAsia"/>
          <w:lang w:val="en-US"/>
        </w:rPr>
        <w:instrText>±</w:instrText>
      </w:r>
      <w:r w:rsidR="00C45550">
        <w:rPr>
          <w:rFonts w:ascii="Times New Roman" w:hAnsi="Times New Roman" w:hint="eastAsia"/>
          <w:lang w:val="en-US"/>
        </w:rPr>
        <w:instrText>2] mol%, y = 0</w:instrText>
      </w:r>
      <w:r w:rsidR="00C45550">
        <w:rPr>
          <w:rFonts w:ascii="Times New Roman" w:hAnsi="Times New Roman" w:hint="eastAsia"/>
          <w:lang w:val="en-US"/>
        </w:rPr>
        <w:instrText>‐</w:instrText>
      </w:r>
      <w:r w:rsidR="00C45550">
        <w:rPr>
          <w:rFonts w:ascii="Times New Roman" w:hAnsi="Times New Roman" w:hint="eastAsia"/>
          <w:lang w:val="en-US"/>
        </w:rPr>
        <w:instrText>15 mol%) have been studied at high temperatures. At MnO = 40[</w:instrText>
      </w:r>
      <w:r w:rsidR="00C45550">
        <w:rPr>
          <w:rFonts w:ascii="Times New Roman" w:hAnsi="Times New Roman" w:hint="eastAsia"/>
          <w:lang w:val="en-US"/>
        </w:rPr>
        <w:instrText>±</w:instrText>
      </w:r>
      <w:r w:rsidR="00C45550">
        <w:rPr>
          <w:rFonts w:ascii="Times New Roman" w:hAnsi="Times New Roman" w:hint="eastAsia"/>
          <w:lang w:val="en-US"/>
        </w:rPr>
        <w:instrText>2] mol%, the viscosity of Ba</w:instrText>
      </w:r>
      <w:r w:rsidR="00C45550">
        <w:rPr>
          <w:rFonts w:ascii="Times New Roman" w:hAnsi="Times New Roman" w:hint="eastAsia"/>
          <w:lang w:val="en-US"/>
        </w:rPr>
        <w:instrText>‐</w:instrText>
      </w:r>
      <w:r w:rsidR="00C45550">
        <w:rPr>
          <w:rFonts w:ascii="Times New Roman" w:hAnsi="Times New Roman" w:hint="eastAsia"/>
          <w:lang w:val="en-US"/>
        </w:rPr>
        <w:instrText>Mn</w:instrText>
      </w:r>
      <w:r w:rsidR="00C45550">
        <w:rPr>
          <w:rFonts w:ascii="Times New Roman" w:hAnsi="Times New Roman" w:hint="eastAsia"/>
          <w:lang w:val="en-US"/>
        </w:rPr>
        <w:instrText>‐</w:instrText>
      </w:r>
      <w:r w:rsidR="00C45550">
        <w:rPr>
          <w:rFonts w:ascii="Times New Roman" w:hAnsi="Times New Roman" w:hint="eastAsia"/>
          <w:lang w:val="en-US"/>
        </w:rPr>
        <w:instrText>silicate melts is lower than that of Ca</w:instrText>
      </w:r>
      <w:r w:rsidR="00C45550">
        <w:rPr>
          <w:rFonts w:ascii="Times New Roman" w:hAnsi="Times New Roman" w:hint="eastAsia"/>
          <w:lang w:val="en-US"/>
        </w:rPr>
        <w:instrText>‐</w:instrText>
      </w:r>
      <w:r w:rsidR="00C45550">
        <w:rPr>
          <w:rFonts w:ascii="Times New Roman" w:hAnsi="Times New Roman" w:hint="eastAsia"/>
          <w:lang w:val="en-US"/>
        </w:rPr>
        <w:instrText>Mn</w:instrText>
      </w:r>
      <w:r w:rsidR="00C45550">
        <w:rPr>
          <w:rFonts w:ascii="Times New Roman" w:hAnsi="Times New Roman" w:hint="eastAsia"/>
          <w:lang w:val="en-US"/>
        </w:rPr>
        <w:instrText>‐</w:instrText>
      </w:r>
      <w:r w:rsidR="00C45550">
        <w:rPr>
          <w:rFonts w:ascii="Times New Roman" w:hAnsi="Times New Roman" w:hint="eastAsia"/>
          <w:lang w:val="en-US"/>
        </w:rPr>
        <w:instrText xml:space="preserve">silicate melts because Mn2+ is a strong network modifier </w:instrText>
      </w:r>
      <w:r w:rsidR="00C45550">
        <w:rPr>
          <w:rFonts w:ascii="Times New Roman" w:hAnsi="Times New Roman"/>
          <w:lang w:val="en-US"/>
        </w:rPr>
        <w:instrText>in the former system. However, the viscosities of both alkaline earth silicate melts with MnO = 10[±1] mol% are not affected by cation type because MnO activity is too low to affect the viscosity of the melts. The CaF2 addition decreases the viscosities o</w:instrText>
      </w:r>
      <w:r w:rsidR="00C45550">
        <w:rPr>
          <w:rFonts w:ascii="Times New Roman" w:hAnsi="Times New Roman" w:hint="eastAsia"/>
          <w:lang w:val="en-US"/>
        </w:rPr>
        <w:instrText>f the Ba</w:instrText>
      </w:r>
      <w:r w:rsidR="00C45550">
        <w:rPr>
          <w:rFonts w:ascii="Times New Roman" w:hAnsi="Times New Roman" w:hint="eastAsia"/>
          <w:lang w:val="en-US"/>
        </w:rPr>
        <w:instrText>‐</w:instrText>
      </w:r>
      <w:r w:rsidR="00C45550">
        <w:rPr>
          <w:rFonts w:ascii="Times New Roman" w:hAnsi="Times New Roman" w:hint="eastAsia"/>
          <w:lang w:val="en-US"/>
        </w:rPr>
        <w:instrText>Mn</w:instrText>
      </w:r>
      <w:r w:rsidR="00C45550">
        <w:rPr>
          <w:rFonts w:ascii="Times New Roman" w:hAnsi="Times New Roman" w:hint="eastAsia"/>
          <w:lang w:val="en-US"/>
        </w:rPr>
        <w:instrText>‐</w:instrText>
      </w:r>
      <w:r w:rsidR="00C45550">
        <w:rPr>
          <w:rFonts w:ascii="Times New Roman" w:hAnsi="Times New Roman" w:hint="eastAsia"/>
          <w:lang w:val="en-US"/>
        </w:rPr>
        <w:instrText>silicate melts with low</w:instrText>
      </w:r>
      <w:r w:rsidR="00C45550">
        <w:rPr>
          <w:rFonts w:ascii="Times New Roman" w:hAnsi="Times New Roman" w:hint="eastAsia"/>
          <w:lang w:val="en-US"/>
        </w:rPr>
        <w:instrText>‐</w:instrText>
      </w:r>
      <w:r w:rsidR="00C45550">
        <w:rPr>
          <w:rFonts w:ascii="Times New Roman" w:hAnsi="Times New Roman" w:hint="eastAsia"/>
          <w:lang w:val="en-US"/>
        </w:rPr>
        <w:instrText>MnO contents, while it has less impact on the viscosities of the melts with high</w:instrText>
      </w:r>
      <w:r w:rsidR="00C45550">
        <w:rPr>
          <w:rFonts w:ascii="Times New Roman" w:hAnsi="Times New Roman" w:hint="eastAsia"/>
          <w:lang w:val="en-US"/>
        </w:rPr>
        <w:instrText>‐</w:instrText>
      </w:r>
      <w:r w:rsidR="00C45550">
        <w:rPr>
          <w:rFonts w:ascii="Times New Roman" w:hAnsi="Times New Roman" w:hint="eastAsia"/>
          <w:lang w:val="en-US"/>
        </w:rPr>
        <w:instrText>MnO contents. The effect of CaF2 on the relationship between viscosity and the structure of the silicate melts is quantitatively analyzed using the micro</w:instrText>
      </w:r>
      <w:r w:rsidR="00C45550">
        <w:rPr>
          <w:rFonts w:ascii="Times New Roman" w:hAnsi="Times New Roman" w:hint="eastAsia"/>
          <w:lang w:val="en-US"/>
        </w:rPr>
        <w:instrText>‐</w:instrText>
      </w:r>
      <w:r w:rsidR="00C45550">
        <w:rPr>
          <w:rFonts w:ascii="Times New Roman" w:hAnsi="Times New Roman" w:hint="eastAsia"/>
          <w:lang w:val="en-US"/>
        </w:rPr>
        <w:instrText>Raman spectra of quenched glass samples. The NBO/Si ratio of alkaline earth silicate melts, which indicates the degree of polymerization of the silicate networks, has a linear relationship with the activation energy for the viscous flow of</w:instrText>
      </w:r>
      <w:r w:rsidR="00C45550">
        <w:rPr>
          <w:rFonts w:ascii="Times New Roman" w:hAnsi="Times New Roman"/>
          <w:lang w:val="en-US"/>
        </w:rPr>
        <w:instrText xml:space="preserve"> the melts.","container-title":"Journal of the American Ceramic Society","DOI":"10.1111/jace.16363","ISSN":"0002-7820, 1551-2916","issue":"8","journalAbbreviation":"J Am Ceram Soc","language":"en","page":"4943-4955","source":"DOI.org (Crossref)","title":"</w:instrText>
      </w:r>
      <w:r w:rsidR="00C45550">
        <w:rPr>
          <w:rFonts w:ascii="Times New Roman" w:hAnsi="Times New Roman" w:hint="eastAsia"/>
          <w:lang w:val="en-US"/>
        </w:rPr>
        <w:instrText>Viscosity</w:instrText>
      </w:r>
      <w:r w:rsidR="00C45550">
        <w:rPr>
          <w:rFonts w:ascii="Times New Roman" w:hAnsi="Times New Roman" w:hint="eastAsia"/>
          <w:lang w:val="en-US"/>
        </w:rPr>
        <w:instrText>‐</w:instrText>
      </w:r>
      <w:r w:rsidR="00C45550">
        <w:rPr>
          <w:rFonts w:ascii="Times New Roman" w:hAnsi="Times New Roman" w:hint="eastAsia"/>
          <w:lang w:val="en-US"/>
        </w:rPr>
        <w:instrText>structure relationship of alkaline earth silicate melts containing manganese oxide and calcium fluoride","URL":"https://onlinelibrary.wiley.com/doi/abs/10.1111/jace.16363","volume":"102","author":[{"family":"Kim","given":"Tae Sung"},{"family":"P</w:instrText>
      </w:r>
      <w:r w:rsidR="00C45550">
        <w:rPr>
          <w:rFonts w:ascii="Times New Roman" w:hAnsi="Times New Roman"/>
          <w:lang w:val="en-US"/>
        </w:rPr>
        <w:instrText xml:space="preserve">ark","given":"Joo Hyun"}],"accessed":{"date-parts":[["2020",5,4]]},"issued":{"date-parts":[["2019",8]]}}},{"id":4276,"uris":["http://zotero.org/users/7836746/items/7R367BRP"],"uri":["http://zotero.org/users/7836746/items/7R367BRP"],"itemData":{"id":4276,"type":"article-journal","container-title":"Metals and Materials International","DOI":"10.1007/s12540-019-00474-1","ISSN":"1598-9623, 2005-4149","issue":"12","journalAbbreviation":"Met. Mater. Int.","language":"en","page":"1872-1880","source":"DOI.org (Crossref)","title":"Structural Understanding of MnO–SiO2–Al2O3–Ce2O3 Slag via Raman, 27Al NMR and X-ray Photoelectron Spectroscopies","volume":"26","author":[{"family":"Kim","given":"Tae Sung"},{"family":"Jeong","given":"Se Ji"},{"family":"Park","given":"Joo Hyun"}],"issued":{"date-parts":[["2020",12]]}}}],"schema":"https://github.com/citation-style-language/schema/raw/master/csl-citation.json"} </w:instrText>
      </w:r>
      <w:r w:rsidRPr="00BE47CF">
        <w:rPr>
          <w:rFonts w:ascii="Times New Roman" w:hAnsi="Times New Roman"/>
          <w:lang w:val="en-US"/>
        </w:rPr>
        <w:fldChar w:fldCharType="separate"/>
      </w:r>
      <w:r w:rsidR="00C45550" w:rsidRPr="00C45550">
        <w:rPr>
          <w:rFonts w:ascii="Times New Roman" w:hAnsi="Times New Roman"/>
          <w:vertAlign w:val="superscript"/>
        </w:rPr>
        <w:t>[58,59,63–66]</w:t>
      </w:r>
      <w:r w:rsidRPr="00BE47CF">
        <w:rPr>
          <w:rFonts w:ascii="Times New Roman" w:hAnsi="Times New Roman"/>
          <w:lang w:val="en-US"/>
        </w:rPr>
        <w:fldChar w:fldCharType="end"/>
      </w:r>
      <w:r w:rsidRPr="00BE47CF">
        <w:rPr>
          <w:rFonts w:ascii="Times New Roman" w:hAnsi="Times New Roman"/>
          <w:lang w:val="en-US"/>
        </w:rPr>
        <w:t>. Slag structure has been reported for the ternary systems of CaO-SiO</w:t>
      </w:r>
      <w:r w:rsidRPr="00BE47CF">
        <w:rPr>
          <w:rFonts w:ascii="Times New Roman" w:hAnsi="Times New Roman"/>
          <w:vertAlign w:val="subscript"/>
          <w:lang w:val="en-US"/>
        </w:rPr>
        <w:t>2</w:t>
      </w:r>
      <w:r w:rsidRPr="00BE47CF">
        <w:rPr>
          <w:rFonts w:ascii="Times New Roman" w:hAnsi="Times New Roman"/>
          <w:lang w:val="en-US"/>
        </w:rPr>
        <w:t>-MnO</w:t>
      </w:r>
      <w:r w:rsidRPr="00BE47CF">
        <w:rPr>
          <w:rFonts w:ascii="Times New Roman" w:hAnsi="Times New Roman"/>
          <w:lang w:val="en-US"/>
        </w:rPr>
        <w:fldChar w:fldCharType="begin"/>
      </w:r>
      <w:r w:rsidR="00C45550">
        <w:rPr>
          <w:rFonts w:ascii="Times New Roman" w:hAnsi="Times New Roman"/>
          <w:lang w:val="en-US"/>
        </w:rPr>
        <w:instrText xml:space="preserve"> ADDIN ZOTERO_ITEM CSL_CITATION {"citationID":"pxFVcCQM","properties":{"formattedCitation":"\\super [58,59,63]\\nosupersub{}","plainCitation":"[58,59,63]","noteIndex":0},"citationItems":[{"id":"7OVWmPdL/sC7LnCHz","uris":["http://zotero.org/users/local/i55Eh2lP/items/ISL9GFDB"],"uri":["http://zotero.org/users/local/i55Eh2lP/items/ISL9GFDB"],"itemData":{"id":451,"type":"article-journal","container-title":"ISIJ International","DOI":"10.2355/isijinternational.52.1627","ISSN":"0915-1559, 1347-5460","issue":"9","journalAbbreviation":"ISIJ Int.","language":"en","note":"tex.ids: ISIJInt._52_1627a","page":"1627-1636","source":"DOI.org (Crossref)","title":"Structure-Property Correlations of CaO-SiO2-MnO Slag Derived from Raman Spectroscopy","URL":"http://jlc.jst.go.jp/DN/JST.JSTAGE/isijinternational/52.1627?lang=en&amp;from=CrossRef&amp;type=abstract","volume":"52","author":[{"family":"Park","given":"Joo Hyun"}],"accessed":{"date-parts":[["2020",5,4]]},"issued":{"date-parts":[["2012"]]}}},{"id":"7OVWmPdL/VZXy0SGm","uris":["http://zotero.org/users/local/i55Eh2lP/items/438STVW3"],"uri":["http://zotero.org/users/local/i55Eh2lP/items/438STVW3"],"itemData":{"id":452,"type":"article-journal","abstract":"The effect of Mn2+ and Mg2+ ions on the distribution of silicate anionic species (Qn units, n = 0, 1, 2, 3) in CaO–MO–SiO2 (M = Mn2+, Mg2+) systems was compared by employing micro</w:instrText>
      </w:r>
      <w:r w:rsidR="00C45550">
        <w:rPr>
          <w:rFonts w:ascii="Times New Roman" w:hAnsi="Times New Roman" w:hint="eastAsia"/>
          <w:lang w:val="en-US"/>
        </w:rPr>
        <w:instrText>‐</w:instrText>
      </w:r>
      <w:r w:rsidR="00C45550">
        <w:rPr>
          <w:rFonts w:ascii="Times New Roman" w:hAnsi="Times New Roman"/>
          <w:lang w:val="en-US"/>
        </w:rPr>
        <w:instrText xml:space="preserve">Raman spectroscopic analysis. The Q3/Q2 ratio in both systems decreased as the content of MO increased, indicating that the substitution of MO for CaO </w:instrText>
      </w:r>
      <w:r w:rsidR="00C45550">
        <w:rPr>
          <w:rFonts w:ascii="Times New Roman" w:hAnsi="Times New Roman" w:hint="eastAsia"/>
          <w:lang w:val="en-US"/>
        </w:rPr>
        <w:instrText>resulted in depolymerization of the silicate networks, especially in the wollastonite primary area. The Q3/Q2 ratio of the MgO</w:instrText>
      </w:r>
      <w:r w:rsidR="00C45550">
        <w:rPr>
          <w:rFonts w:ascii="Times New Roman" w:hAnsi="Times New Roman" w:hint="eastAsia"/>
          <w:lang w:val="en-US"/>
        </w:rPr>
        <w:instrText>‐</w:instrText>
      </w:r>
      <w:r w:rsidR="00C45550">
        <w:rPr>
          <w:rFonts w:ascii="Times New Roman" w:hAnsi="Times New Roman" w:hint="eastAsia"/>
          <w:lang w:val="en-US"/>
        </w:rPr>
        <w:instrText>containing system was higher than that of the MnO</w:instrText>
      </w:r>
      <w:r w:rsidR="00C45550">
        <w:rPr>
          <w:rFonts w:ascii="Times New Roman" w:hAnsi="Times New Roman" w:hint="eastAsia"/>
          <w:lang w:val="en-US"/>
        </w:rPr>
        <w:instrText>‐</w:instrText>
      </w:r>
      <w:r w:rsidR="00C45550">
        <w:rPr>
          <w:rFonts w:ascii="Times New Roman" w:hAnsi="Times New Roman" w:hint="eastAsia"/>
          <w:lang w:val="en-US"/>
        </w:rPr>
        <w:instrText>containing system due to the larger ionization potential of Mg2+ ions than Mn2</w:instrText>
      </w:r>
      <w:r w:rsidR="00C45550">
        <w:rPr>
          <w:rFonts w:ascii="Times New Roman" w:hAnsi="Times New Roman"/>
          <w:lang w:val="en-US"/>
        </w:rPr>
        <w:instrText xml:space="preserve">+ ions. Thermophysical properties of the silicate melts, such as viscosity, activation energy of viscous transportation, density, and electrical conductivity of the silicate melts, had a good linear relationship to the Q3/Q2 ratio, indicating that the Q3/Q2 ratio is a good index for the degree of polymerization. The methodology outlined in the present study can be extended to predict the physical properties of silicate melts in glass science, metallurgical slags, and chemical geology.","container-title":"Journal of Non-Crystalline Solids","DOI":"10.1016/j.jnoncrysol.2012.08.014","ISSN":"00223093","issue":"23","journalAbbreviation":"Journal of Non-Crystalline Solids","language":"en","page":"3096-3102","source":"DOI.org (Crossref)","title":"Composition–structure–property relationships of CaO–MO–SiO2 (M=Mg2+, Mn2+) systems derived from micro-Raman spectroscopy","URL":"https://linkinghub.elsevier.com/retrieve/pii/S0022309312004930","volume":"358","author":[{"family":"Park","given":"Joo Hyun"}],"accessed":{"date-parts":[["2020",5,4]]},"issued":{"date-parts":[["2012",12]]}}},{"id":"7OVWmPdL/TDoWTUaZ","uris":["http://zotero.org/users/local/i55Eh2lP/items/2K2LTEAW"],"uri":["http://zotero.org/users/local/i55Eh2lP/items/2K2LTEAW"],"itemData":{"id":749,"type":"article-journal","container-title":"Metallurgical and Materials Transactions B","DOI":"10.1007/s11663-014-0269-7","ISSN":"1073-5615, 1543-1916","issue":"2","journalAbbreviation":"Metall and Materi Trans B","language":"en","page":"741-748","source":"DOI.org (Crossref)","title":"Influence of CaF2 on the Viscosity and Structure of Manganese Ferroalloys Smelting Slags","URL":"http://link.springer.com/10.1007/s11663-014-0269-7","volume":"46","author":[{"family":"Park","given":"Joo Hyun"},{"family":"Ko","given":"Kyu Yeol"},{"family":"Kim","given":"Tae Sung"}],"accessed":{"date-parts":[["2021",1,20]]},"issued":{"date-parts":[["2015",4]]}}}],"schema":"https://github.com/citation-style-language/schema/raw/master/csl-citation.json"} </w:instrText>
      </w:r>
      <w:r w:rsidRPr="00BE47CF">
        <w:rPr>
          <w:rFonts w:ascii="Times New Roman" w:hAnsi="Times New Roman"/>
          <w:lang w:val="en-US"/>
        </w:rPr>
        <w:fldChar w:fldCharType="separate"/>
      </w:r>
      <w:r w:rsidR="00C45550" w:rsidRPr="00C45550">
        <w:rPr>
          <w:rFonts w:ascii="Times New Roman" w:hAnsi="Times New Roman"/>
          <w:vertAlign w:val="superscript"/>
        </w:rPr>
        <w:t>[58,59,63]</w:t>
      </w:r>
      <w:r w:rsidRPr="00BE47CF">
        <w:rPr>
          <w:rFonts w:ascii="Times New Roman" w:hAnsi="Times New Roman"/>
          <w:lang w:val="en-US"/>
        </w:rPr>
        <w:fldChar w:fldCharType="end"/>
      </w:r>
      <w:r w:rsidRPr="00BE47CF">
        <w:rPr>
          <w:rFonts w:ascii="Times New Roman" w:hAnsi="Times New Roman"/>
          <w:lang w:val="es-ES"/>
        </w:rPr>
        <w:t xml:space="preserve"> and MnO-SiO</w:t>
      </w:r>
      <w:r w:rsidRPr="00BE47CF">
        <w:rPr>
          <w:rFonts w:ascii="Times New Roman" w:hAnsi="Times New Roman"/>
          <w:vertAlign w:val="subscript"/>
          <w:lang w:val="es-ES"/>
        </w:rPr>
        <w:t>2</w:t>
      </w:r>
      <w:r w:rsidRPr="00BE47CF">
        <w:rPr>
          <w:rFonts w:ascii="Times New Roman" w:hAnsi="Times New Roman"/>
          <w:lang w:val="es-ES"/>
        </w:rPr>
        <w:t>-Al</w:t>
      </w:r>
      <w:r w:rsidRPr="00BE47CF">
        <w:rPr>
          <w:rFonts w:ascii="Times New Roman" w:hAnsi="Times New Roman"/>
          <w:vertAlign w:val="subscript"/>
          <w:lang w:val="es-ES"/>
        </w:rPr>
        <w:t>2</w:t>
      </w:r>
      <w:r w:rsidRPr="00BE47CF">
        <w:rPr>
          <w:rFonts w:ascii="Times New Roman" w:hAnsi="Times New Roman"/>
          <w:lang w:val="es-ES"/>
        </w:rPr>
        <w:t>O</w:t>
      </w:r>
      <w:r w:rsidRPr="00BE47CF">
        <w:rPr>
          <w:rFonts w:ascii="Times New Roman" w:hAnsi="Times New Roman"/>
          <w:vertAlign w:val="subscript"/>
          <w:lang w:val="es-ES"/>
        </w:rPr>
        <w:t>3</w:t>
      </w:r>
      <w:r w:rsidRPr="00BE47CF">
        <w:rPr>
          <w:rFonts w:ascii="Times New Roman" w:hAnsi="Times New Roman"/>
          <w:lang w:val="en-US"/>
        </w:rPr>
        <w:fldChar w:fldCharType="begin"/>
      </w:r>
      <w:r w:rsidR="00C45550">
        <w:rPr>
          <w:rFonts w:ascii="Times New Roman" w:hAnsi="Times New Roman"/>
          <w:lang w:val="es-ES"/>
        </w:rPr>
        <w:instrText xml:space="preserve"> ADDIN ZOTERO_ITEM CSL_CITATION {"citationID":"LoeMN9nS","properties":{"formattedCitation":"\\super [66]\\nosupersub{}","plainCitation":"[66]","noteIndex":0},"citationItems":[{"id":4276,"uris":["http://zotero.org/users/7836746/items/7R367BRP"],"uri":["http://zotero.org/users/7836746/items/7R367BRP"],"itemData":{"id":4276,"type":"article-journal","container-title":"Metals and Materials International","DOI":"10.1007/s12540-019-00474-1","ISSN":"1598-9623, 2005-4149","issue":"12","journalAbbreviation":"Met. Mater. Int.","language":"en","page":"1872-1880","source":"DOI.org (Crossref)","title":"Structural Understanding of MnO–SiO2–Al2O3–Ce2O3 Slag via Raman, 27Al NMR and X-ray Photoelectron Spectroscopies","volume":"26","author":[{"family":"Kim","given":"Tae Sung"},{"family":"Jeong","given":"Se Ji"},{"family":"Park","given":"Joo Hyun"}],"issued":{"date-parts":[["2020",12]]}}}],"schema":"https://github.com/citation-style-language/schema/raw/master/csl-citation.json"} </w:instrText>
      </w:r>
      <w:r w:rsidRPr="00BE47CF">
        <w:rPr>
          <w:rFonts w:ascii="Times New Roman" w:hAnsi="Times New Roman"/>
          <w:lang w:val="en-US"/>
        </w:rPr>
        <w:fldChar w:fldCharType="separate"/>
      </w:r>
      <w:r w:rsidR="00C45550" w:rsidRPr="00C45550">
        <w:rPr>
          <w:rFonts w:ascii="Times New Roman" w:hAnsi="Times New Roman"/>
          <w:vertAlign w:val="superscript"/>
        </w:rPr>
        <w:t>[66]</w:t>
      </w:r>
      <w:r w:rsidRPr="00BE47CF">
        <w:rPr>
          <w:rFonts w:ascii="Times New Roman" w:hAnsi="Times New Roman"/>
          <w:lang w:val="en-US"/>
        </w:rPr>
        <w:fldChar w:fldCharType="end"/>
      </w:r>
      <w:r w:rsidRPr="00BE47CF">
        <w:rPr>
          <w:rFonts w:ascii="Times New Roman" w:hAnsi="Times New Roman"/>
          <w:lang w:val="es-ES"/>
        </w:rPr>
        <w:t xml:space="preserve"> as well as the quaternary systems of CaO-SiO</w:t>
      </w:r>
      <w:r w:rsidRPr="00BE47CF">
        <w:rPr>
          <w:rFonts w:ascii="Times New Roman" w:hAnsi="Times New Roman"/>
          <w:vertAlign w:val="subscript"/>
          <w:lang w:val="es-ES"/>
        </w:rPr>
        <w:t>2</w:t>
      </w:r>
      <w:r w:rsidRPr="00BE47CF">
        <w:rPr>
          <w:rFonts w:ascii="Times New Roman" w:hAnsi="Times New Roman"/>
          <w:lang w:val="es-ES"/>
        </w:rPr>
        <w:t>-MnO-xCaF</w:t>
      </w:r>
      <w:r w:rsidRPr="00BE47CF">
        <w:rPr>
          <w:rFonts w:ascii="Times New Roman" w:hAnsi="Times New Roman"/>
          <w:vertAlign w:val="subscript"/>
          <w:lang w:val="es-ES"/>
        </w:rPr>
        <w:t xml:space="preserve">2 </w:t>
      </w:r>
      <w:r w:rsidRPr="00BE47CF">
        <w:rPr>
          <w:rFonts w:ascii="Times New Roman" w:hAnsi="Times New Roman"/>
          <w:lang w:val="es-ES"/>
        </w:rPr>
        <w:t>[x=0.0-14.5 wt.%]</w:t>
      </w:r>
      <w:r w:rsidRPr="00BE47CF">
        <w:rPr>
          <w:rFonts w:ascii="Times New Roman" w:hAnsi="Times New Roman"/>
          <w:lang w:val="en-US"/>
        </w:rPr>
        <w:fldChar w:fldCharType="begin"/>
      </w:r>
      <w:r w:rsidR="00C45550">
        <w:rPr>
          <w:rFonts w:ascii="Times New Roman" w:hAnsi="Times New Roman"/>
          <w:lang w:val="es-ES"/>
        </w:rPr>
        <w:instrText xml:space="preserve"> ADDIN ZOTERO_ITEM CSL_CITATION {"citationID":"9vm5kXve","properties":{"formattedCitation":"\\super [63]\\nosupersub{}","plainCitation":"[63]","noteIndex":0},"citationItems":[{"id":"7OVWmPdL/TDoWTUaZ","uris":["http://zotero.org/users/local/i55Eh2lP/items/2K2LTEAW"],"uri":["http://zotero.org/users/local/i55Eh2lP/items/2K2LTEAW"],"itemData":{"id":749,"type":"article-journal","container-title":"Metallurgical and Materials Transactions B","DOI":"10.1007/s11663-014-0269-7","ISSN":"1073-5615, 1543-1916","issue":"2","journalAbbreviation":"Metall and Materi Trans B","language":"en","page":"741-748","source":"DOI.org (Crossref)","title":"Influence of CaF2 on the Viscosity and Structure of Manganese Ferroalloys Smelting Slags","URL":"http://link.springer.com/10.1007/s11663-014-0269-7","volume":"46","author":[{"family":"Park","given":"Joo Hyun"},{"family":"Ko","given":"Kyu Yeol"},{"family":"Kim","given":"Tae Sung"}],"accessed":{"date-parts":[["2021",1,20]]},"issued":{"date-parts":[["2015",4]]}}}],"schema":"https://github.com/citation-style-language/schema/raw/master/csl-citation.json"} </w:instrText>
      </w:r>
      <w:r w:rsidRPr="00BE47CF">
        <w:rPr>
          <w:rFonts w:ascii="Times New Roman" w:hAnsi="Times New Roman"/>
          <w:lang w:val="en-US"/>
        </w:rPr>
        <w:fldChar w:fldCharType="separate"/>
      </w:r>
      <w:r w:rsidR="00C45550" w:rsidRPr="00C45550">
        <w:rPr>
          <w:rFonts w:ascii="Times New Roman" w:hAnsi="Times New Roman"/>
          <w:vertAlign w:val="superscript"/>
        </w:rPr>
        <w:t>[63]</w:t>
      </w:r>
      <w:r w:rsidRPr="00BE47CF">
        <w:rPr>
          <w:rFonts w:ascii="Times New Roman" w:hAnsi="Times New Roman"/>
          <w:lang w:val="en-US"/>
        </w:rPr>
        <w:fldChar w:fldCharType="end"/>
      </w:r>
      <w:r w:rsidRPr="00BE47CF">
        <w:rPr>
          <w:rFonts w:ascii="Times New Roman" w:hAnsi="Times New Roman"/>
          <w:lang w:val="es-ES"/>
        </w:rPr>
        <w:t>, TiO</w:t>
      </w:r>
      <w:r w:rsidRPr="00BE47CF">
        <w:rPr>
          <w:rFonts w:ascii="Times New Roman" w:hAnsi="Times New Roman"/>
          <w:vertAlign w:val="subscript"/>
          <w:lang w:val="es-ES"/>
        </w:rPr>
        <w:t>2</w:t>
      </w:r>
      <w:r w:rsidRPr="00BE47CF">
        <w:rPr>
          <w:rFonts w:ascii="Times New Roman" w:hAnsi="Times New Roman"/>
          <w:lang w:val="es-ES"/>
        </w:rPr>
        <w:t>-MnO (30 wt.%)-SiO</w:t>
      </w:r>
      <w:r w:rsidRPr="00BE47CF">
        <w:rPr>
          <w:rFonts w:ascii="Times New Roman" w:hAnsi="Times New Roman"/>
          <w:vertAlign w:val="subscript"/>
          <w:lang w:val="es-ES"/>
        </w:rPr>
        <w:t>2</w:t>
      </w:r>
      <w:r w:rsidRPr="00BE47CF">
        <w:rPr>
          <w:rFonts w:ascii="Times New Roman" w:hAnsi="Times New Roman"/>
          <w:lang w:val="es-ES"/>
        </w:rPr>
        <w:t>-Al</w:t>
      </w:r>
      <w:r w:rsidRPr="00BE47CF">
        <w:rPr>
          <w:rFonts w:ascii="Times New Roman" w:hAnsi="Times New Roman"/>
          <w:vertAlign w:val="subscript"/>
          <w:lang w:val="es-ES"/>
        </w:rPr>
        <w:t>2</w:t>
      </w:r>
      <w:r w:rsidRPr="00BE47CF">
        <w:rPr>
          <w:rFonts w:ascii="Times New Roman" w:hAnsi="Times New Roman"/>
          <w:lang w:val="es-ES"/>
        </w:rPr>
        <w:t>O</w:t>
      </w:r>
      <w:r w:rsidRPr="00BE47CF">
        <w:rPr>
          <w:rFonts w:ascii="Times New Roman" w:hAnsi="Times New Roman"/>
          <w:vertAlign w:val="subscript"/>
          <w:lang w:val="es-ES"/>
        </w:rPr>
        <w:t>3</w:t>
      </w:r>
      <w:r w:rsidRPr="00BE47CF">
        <w:rPr>
          <w:rFonts w:ascii="Times New Roman" w:hAnsi="Times New Roman"/>
          <w:vertAlign w:val="subscript"/>
          <w:lang w:val="en-US"/>
        </w:rPr>
        <w:fldChar w:fldCharType="begin"/>
      </w:r>
      <w:r w:rsidR="00C45550">
        <w:rPr>
          <w:rFonts w:ascii="Times New Roman" w:hAnsi="Times New Roman"/>
          <w:vertAlign w:val="subscript"/>
          <w:lang w:val="es-ES"/>
        </w:rPr>
        <w:instrText xml:space="preserve"> ADDIN ZOTERO_ITEM CSL_CITATION {"citationID":"ojwquRr4","properties":{"formattedCitation":"\\super [64]\\nosupersub{}","plainCitation":"[64]","noteIndex":0},"citationItems":[{"id":"7OVWmPdL/VpmN5Nd1","uris":["http://zotero.org/users/local/i55Eh2lP/items/4EPKT9MW"],"uri":["http://zotero.org/users/local/i55Eh2lP/items/4EPKT9MW"],"itemData":{"id":368,"type":"article-journal","container-title":"ISIJ International","DOI":"10.2355/isijinternational.54.2050","ISSN":"0915-1559, 1347-5460","issue":"9","journalAbbreviation":"ISIJ Int.","language":"en","page":"2050-2058","source":"DOI.org (Crossref)","title":"Effect of SiO2/Al2O3 and TiO2/SiO2 Ratios on the Viscosity and Structure of the TiO2–MnO–SiO2–Al2O3 Welding Flux System","URL":"http://jlc.jst.go.jp/DN/JST.JSTAGE/isijinternational/54.2050?lang=en&amp;from=CrossRef&amp;type=abstract","volume":"54","author":[{"family":"Kim","given":"Jong Bae"},{"family":"Sohn","given":"Il"}],"accessed":{"date-parts":[["2020",5,4]]},"issued":{"date-parts":[["2014"]]}}}],"schema":"https://github.com/citation-style-language/schema/raw/master/csl-citation.json"} </w:instrText>
      </w:r>
      <w:r w:rsidRPr="00BE47CF">
        <w:rPr>
          <w:rFonts w:ascii="Times New Roman" w:hAnsi="Times New Roman"/>
          <w:vertAlign w:val="subscript"/>
          <w:lang w:val="en-US"/>
        </w:rPr>
        <w:fldChar w:fldCharType="separate"/>
      </w:r>
      <w:r w:rsidR="00C45550" w:rsidRPr="00C45550">
        <w:rPr>
          <w:rFonts w:ascii="Times New Roman" w:hAnsi="Times New Roman"/>
          <w:vertAlign w:val="superscript"/>
        </w:rPr>
        <w:t>[64]</w:t>
      </w:r>
      <w:r w:rsidRPr="00BE47CF">
        <w:rPr>
          <w:rFonts w:ascii="Times New Roman" w:hAnsi="Times New Roman"/>
          <w:vertAlign w:val="subscript"/>
          <w:lang w:val="en-US"/>
        </w:rPr>
        <w:fldChar w:fldCharType="end"/>
      </w:r>
      <w:r w:rsidRPr="00BE47CF">
        <w:rPr>
          <w:rFonts w:ascii="Times New Roman" w:hAnsi="Times New Roman"/>
          <w:lang w:val="es-ES"/>
        </w:rPr>
        <w:t>, MO‐SiO</w:t>
      </w:r>
      <w:r w:rsidRPr="00BE47CF">
        <w:rPr>
          <w:rFonts w:ascii="Times New Roman" w:hAnsi="Times New Roman"/>
          <w:vertAlign w:val="subscript"/>
          <w:lang w:val="es-ES"/>
        </w:rPr>
        <w:t>2</w:t>
      </w:r>
      <w:r w:rsidRPr="00BE47CF">
        <w:rPr>
          <w:rFonts w:ascii="Times New Roman" w:hAnsi="Times New Roman"/>
          <w:lang w:val="es-ES"/>
        </w:rPr>
        <w:t>‐MnO‐yCaF</w:t>
      </w:r>
      <w:r w:rsidRPr="00BE47CF">
        <w:rPr>
          <w:rFonts w:ascii="Times New Roman" w:hAnsi="Times New Roman"/>
          <w:vertAlign w:val="subscript"/>
          <w:lang w:val="es-ES"/>
        </w:rPr>
        <w:t>2</w:t>
      </w:r>
      <w:r w:rsidRPr="00BE47CF">
        <w:rPr>
          <w:rFonts w:ascii="Times New Roman" w:hAnsi="Times New Roman"/>
          <w:lang w:val="es-ES"/>
        </w:rPr>
        <w:t xml:space="preserve"> [M(=Ca or Ba)O, y=0‐15 mol%]</w:t>
      </w:r>
      <w:r w:rsidRPr="00BE47CF">
        <w:rPr>
          <w:rFonts w:ascii="Times New Roman" w:hAnsi="Times New Roman"/>
          <w:lang w:val="en-US"/>
        </w:rPr>
        <w:fldChar w:fldCharType="begin"/>
      </w:r>
      <w:r w:rsidR="00C45550">
        <w:rPr>
          <w:rFonts w:ascii="Times New Roman" w:hAnsi="Times New Roman"/>
          <w:lang w:val="es-ES"/>
        </w:rPr>
        <w:instrText xml:space="preserve"> ADDIN ZOTERO_ITEM CSL_CITATION {"citationID":"0hOvouu0","properties":{"formattedCitation":"\\super [65]\\nosupersub{}","plainCitation":"[65]","noteIndex":0},"citationItems":[{"id":"7OVWmPdL/VDuBv6i9","uris":["http://zotero.org/users/local/i55Eh2lP/items/</w:instrText>
      </w:r>
      <w:r w:rsidR="00C45550">
        <w:rPr>
          <w:rFonts w:ascii="Times New Roman" w:hAnsi="Times New Roman" w:hint="eastAsia"/>
          <w:lang w:val="es-ES"/>
        </w:rPr>
        <w:instrText>P25GC3A2"],"uri":["http://zotero.org/users/local/i55Eh2lP/items/P25GC3A2"],"itemData":{"id":456,"type":"article-journal","abstract":"The effect of CaF2 on the viscosities of the MO</w:instrText>
      </w:r>
      <w:r w:rsidR="00C45550">
        <w:rPr>
          <w:rFonts w:ascii="Times New Roman" w:hAnsi="Times New Roman" w:hint="eastAsia"/>
          <w:lang w:val="es-ES"/>
        </w:rPr>
        <w:instrText>‐</w:instrText>
      </w:r>
      <w:r w:rsidR="00C45550">
        <w:rPr>
          <w:rFonts w:ascii="Times New Roman" w:hAnsi="Times New Roman" w:hint="eastAsia"/>
          <w:lang w:val="es-ES"/>
        </w:rPr>
        <w:instrText>SiO2</w:instrText>
      </w:r>
      <w:r w:rsidR="00C45550">
        <w:rPr>
          <w:rFonts w:ascii="Times New Roman" w:hAnsi="Times New Roman" w:hint="eastAsia"/>
          <w:lang w:val="es-ES"/>
        </w:rPr>
        <w:instrText>‐</w:instrText>
      </w:r>
      <w:r w:rsidR="00C45550">
        <w:rPr>
          <w:rFonts w:ascii="Times New Roman" w:hAnsi="Times New Roman" w:hint="eastAsia"/>
          <w:lang w:val="es-ES"/>
        </w:rPr>
        <w:instrText>xMnO</w:instrText>
      </w:r>
      <w:r w:rsidR="00C45550">
        <w:rPr>
          <w:rFonts w:ascii="Times New Roman" w:hAnsi="Times New Roman" w:hint="eastAsia"/>
          <w:lang w:val="es-ES"/>
        </w:rPr>
        <w:instrText>‐</w:instrText>
      </w:r>
      <w:r w:rsidR="00C45550">
        <w:rPr>
          <w:rFonts w:ascii="Times New Roman" w:hAnsi="Times New Roman" w:hint="eastAsia"/>
          <w:lang w:val="es-ES"/>
        </w:rPr>
        <w:instrText>yCaF2 melts (M[=Ca or Ba]O/SiO2 = 0.4</w:instrText>
      </w:r>
      <w:r w:rsidR="00C45550">
        <w:rPr>
          <w:rFonts w:ascii="Times New Roman" w:hAnsi="Times New Roman" w:hint="eastAsia"/>
          <w:lang w:val="es-ES"/>
        </w:rPr>
        <w:instrText>‐</w:instrText>
      </w:r>
      <w:r w:rsidR="00C45550">
        <w:rPr>
          <w:rFonts w:ascii="Times New Roman" w:hAnsi="Times New Roman" w:hint="eastAsia"/>
          <w:lang w:val="es-ES"/>
        </w:rPr>
        <w:instrText>0.5, x = 10[</w:instrText>
      </w:r>
      <w:r w:rsidR="00C45550">
        <w:rPr>
          <w:rFonts w:ascii="Times New Roman" w:hAnsi="Times New Roman" w:hint="eastAsia"/>
          <w:lang w:val="es-ES"/>
        </w:rPr>
        <w:instrText>±</w:instrText>
      </w:r>
      <w:r w:rsidR="00C45550">
        <w:rPr>
          <w:rFonts w:ascii="Times New Roman" w:hAnsi="Times New Roman" w:hint="eastAsia"/>
          <w:lang w:val="es-ES"/>
        </w:rPr>
        <w:instrText>1] or 40[</w:instrText>
      </w:r>
      <w:r w:rsidR="00C45550">
        <w:rPr>
          <w:rFonts w:ascii="Times New Roman" w:hAnsi="Times New Roman" w:hint="eastAsia"/>
          <w:lang w:val="es-ES"/>
        </w:rPr>
        <w:instrText>±</w:instrText>
      </w:r>
      <w:r w:rsidR="00C45550">
        <w:rPr>
          <w:rFonts w:ascii="Times New Roman" w:hAnsi="Times New Roman" w:hint="eastAsia"/>
          <w:lang w:val="es-ES"/>
        </w:rPr>
        <w:instrText>2] mol%, y = 0</w:instrText>
      </w:r>
      <w:r w:rsidR="00C45550">
        <w:rPr>
          <w:rFonts w:ascii="Times New Roman" w:hAnsi="Times New Roman" w:hint="eastAsia"/>
          <w:lang w:val="es-ES"/>
        </w:rPr>
        <w:instrText>‐</w:instrText>
      </w:r>
      <w:r w:rsidR="00C45550">
        <w:rPr>
          <w:rFonts w:ascii="Times New Roman" w:hAnsi="Times New Roman" w:hint="eastAsia"/>
          <w:lang w:val="es-ES"/>
        </w:rPr>
        <w:instrText>15 mol%) have been studied at high temperatures. At MnO = 40[</w:instrText>
      </w:r>
      <w:r w:rsidR="00C45550">
        <w:rPr>
          <w:rFonts w:ascii="Times New Roman" w:hAnsi="Times New Roman" w:hint="eastAsia"/>
          <w:lang w:val="es-ES"/>
        </w:rPr>
        <w:instrText>±</w:instrText>
      </w:r>
      <w:r w:rsidR="00C45550">
        <w:rPr>
          <w:rFonts w:ascii="Times New Roman" w:hAnsi="Times New Roman" w:hint="eastAsia"/>
          <w:lang w:val="es-ES"/>
        </w:rPr>
        <w:instrText>2] mol%, the viscosity of Ba</w:instrText>
      </w:r>
      <w:r w:rsidR="00C45550">
        <w:rPr>
          <w:rFonts w:ascii="Times New Roman" w:hAnsi="Times New Roman" w:hint="eastAsia"/>
          <w:lang w:val="es-ES"/>
        </w:rPr>
        <w:instrText>‐</w:instrText>
      </w:r>
      <w:r w:rsidR="00C45550">
        <w:rPr>
          <w:rFonts w:ascii="Times New Roman" w:hAnsi="Times New Roman" w:hint="eastAsia"/>
          <w:lang w:val="es-ES"/>
        </w:rPr>
        <w:instrText>Mn</w:instrText>
      </w:r>
      <w:r w:rsidR="00C45550">
        <w:rPr>
          <w:rFonts w:ascii="Times New Roman" w:hAnsi="Times New Roman" w:hint="eastAsia"/>
          <w:lang w:val="es-ES"/>
        </w:rPr>
        <w:instrText>‐</w:instrText>
      </w:r>
      <w:r w:rsidR="00C45550">
        <w:rPr>
          <w:rFonts w:ascii="Times New Roman" w:hAnsi="Times New Roman" w:hint="eastAsia"/>
          <w:lang w:val="es-ES"/>
        </w:rPr>
        <w:instrText>silicate melts is lower than that of Ca</w:instrText>
      </w:r>
      <w:r w:rsidR="00C45550">
        <w:rPr>
          <w:rFonts w:ascii="Times New Roman" w:hAnsi="Times New Roman" w:hint="eastAsia"/>
          <w:lang w:val="es-ES"/>
        </w:rPr>
        <w:instrText>‐</w:instrText>
      </w:r>
      <w:r w:rsidR="00C45550">
        <w:rPr>
          <w:rFonts w:ascii="Times New Roman" w:hAnsi="Times New Roman" w:hint="eastAsia"/>
          <w:lang w:val="es-ES"/>
        </w:rPr>
        <w:instrText>Mn</w:instrText>
      </w:r>
      <w:r w:rsidR="00C45550">
        <w:rPr>
          <w:rFonts w:ascii="Times New Roman" w:hAnsi="Times New Roman" w:hint="eastAsia"/>
          <w:lang w:val="es-ES"/>
        </w:rPr>
        <w:instrText>‐</w:instrText>
      </w:r>
      <w:r w:rsidR="00C45550">
        <w:rPr>
          <w:rFonts w:ascii="Times New Roman" w:hAnsi="Times New Roman" w:hint="eastAsia"/>
          <w:lang w:val="es-ES"/>
        </w:rPr>
        <w:instrText>silicate melts because Mn2+ is a strong network modifier in the former system. However, the viscosities of both alkaline earth silicate melts with MnO = 10[</w:instrText>
      </w:r>
      <w:r w:rsidR="00C45550">
        <w:rPr>
          <w:rFonts w:ascii="Times New Roman" w:hAnsi="Times New Roman" w:hint="eastAsia"/>
          <w:lang w:val="es-ES"/>
        </w:rPr>
        <w:instrText>±</w:instrText>
      </w:r>
      <w:r w:rsidR="00C45550">
        <w:rPr>
          <w:rFonts w:ascii="Times New Roman" w:hAnsi="Times New Roman" w:hint="eastAsia"/>
          <w:lang w:val="es-ES"/>
        </w:rPr>
        <w:instrText>1] mol% are not affected by cation type because MnO activity is too low to affect the viscosity of the melts. The CaF2 addition decreases the viscosities of the Ba</w:instrText>
      </w:r>
      <w:r w:rsidR="00C45550">
        <w:rPr>
          <w:rFonts w:ascii="Times New Roman" w:hAnsi="Times New Roman" w:hint="eastAsia"/>
          <w:lang w:val="es-ES"/>
        </w:rPr>
        <w:instrText>‐</w:instrText>
      </w:r>
      <w:r w:rsidR="00C45550">
        <w:rPr>
          <w:rFonts w:ascii="Times New Roman" w:hAnsi="Times New Roman" w:hint="eastAsia"/>
          <w:lang w:val="es-ES"/>
        </w:rPr>
        <w:instrText>Mn</w:instrText>
      </w:r>
      <w:r w:rsidR="00C45550">
        <w:rPr>
          <w:rFonts w:ascii="Times New Roman" w:hAnsi="Times New Roman" w:hint="eastAsia"/>
          <w:lang w:val="es-ES"/>
        </w:rPr>
        <w:instrText>‐</w:instrText>
      </w:r>
      <w:r w:rsidR="00C45550">
        <w:rPr>
          <w:rFonts w:ascii="Times New Roman" w:hAnsi="Times New Roman" w:hint="eastAsia"/>
          <w:lang w:val="es-ES"/>
        </w:rPr>
        <w:instrText>silicate melts with low</w:instrText>
      </w:r>
      <w:r w:rsidR="00C45550">
        <w:rPr>
          <w:rFonts w:ascii="Times New Roman" w:hAnsi="Times New Roman" w:hint="eastAsia"/>
          <w:lang w:val="es-ES"/>
        </w:rPr>
        <w:instrText>‐</w:instrText>
      </w:r>
      <w:r w:rsidR="00C45550">
        <w:rPr>
          <w:rFonts w:ascii="Times New Roman" w:hAnsi="Times New Roman" w:hint="eastAsia"/>
          <w:lang w:val="es-ES"/>
        </w:rPr>
        <w:instrText>MnO contents, while it has less impact on the viscosities of the melts with high</w:instrText>
      </w:r>
      <w:r w:rsidR="00C45550">
        <w:rPr>
          <w:rFonts w:ascii="Times New Roman" w:hAnsi="Times New Roman" w:hint="eastAsia"/>
          <w:lang w:val="es-ES"/>
        </w:rPr>
        <w:instrText>‐</w:instrText>
      </w:r>
      <w:r w:rsidR="00C45550">
        <w:rPr>
          <w:rFonts w:ascii="Times New Roman" w:hAnsi="Times New Roman" w:hint="eastAsia"/>
          <w:lang w:val="es-ES"/>
        </w:rPr>
        <w:instrText>MnO contents. The effect of CaF2 on the relationship between viscosity and the structure of the silicate melts is quantitatively analyzed using the micro</w:instrText>
      </w:r>
      <w:r w:rsidR="00C45550">
        <w:rPr>
          <w:rFonts w:ascii="Times New Roman" w:hAnsi="Times New Roman" w:hint="eastAsia"/>
          <w:lang w:val="es-ES"/>
        </w:rPr>
        <w:instrText>‐</w:instrText>
      </w:r>
      <w:r w:rsidR="00C45550">
        <w:rPr>
          <w:rFonts w:ascii="Times New Roman" w:hAnsi="Times New Roman" w:hint="eastAsia"/>
          <w:lang w:val="es-ES"/>
        </w:rPr>
        <w:instrText>Raman spectra of quenched glass s</w:instrText>
      </w:r>
      <w:r w:rsidR="00C45550">
        <w:rPr>
          <w:rFonts w:ascii="Times New Roman" w:hAnsi="Times New Roman"/>
          <w:lang w:val="es-ES"/>
        </w:rPr>
        <w:instrText>amples. The NBO/Si ratio of alkaline earth silicate melts, which indicates the degree of polymerization of the silicate networks, has a linear relationship with the activation energy for the viscous flow of the melts.","container-title":"Journal of the Am</w:instrText>
      </w:r>
      <w:r w:rsidR="00C45550">
        <w:rPr>
          <w:rFonts w:ascii="Times New Roman" w:hAnsi="Times New Roman" w:hint="eastAsia"/>
          <w:lang w:val="es-ES"/>
        </w:rPr>
        <w:instrText>erican Ceramic Society","DOI":"10.1111/jace.16363","ISSN":"0002-7820, 1551-2916","issue":"8","journalAbbreviation":"J Am Ceram Soc","language":"en","page":"4943-4955","source":"DOI.org (Crossref)","title":"Viscosity</w:instrText>
      </w:r>
      <w:r w:rsidR="00C45550">
        <w:rPr>
          <w:rFonts w:ascii="Times New Roman" w:hAnsi="Times New Roman" w:hint="eastAsia"/>
          <w:lang w:val="es-ES"/>
        </w:rPr>
        <w:instrText>‐</w:instrText>
      </w:r>
      <w:r w:rsidR="00C45550">
        <w:rPr>
          <w:rFonts w:ascii="Times New Roman" w:hAnsi="Times New Roman" w:hint="eastAsia"/>
          <w:lang w:val="es-ES"/>
        </w:rPr>
        <w:instrText>structure relationship of alkaline eart</w:instrText>
      </w:r>
      <w:r w:rsidR="00C45550">
        <w:rPr>
          <w:rFonts w:ascii="Times New Roman" w:hAnsi="Times New Roman"/>
          <w:lang w:val="es-ES"/>
        </w:rPr>
        <w:instrText xml:space="preserve">h silicate melts containing manganese oxide and calcium fluoride","URL":"https://onlinelibrary.wiley.com/doi/abs/10.1111/jace.16363","volume":"102","author":[{"family":"Kim","given":"Tae Sung"},{"family":"Park","given":"Joo Hyun"}],"accessed":{"date-parts":[["2020",5,4]]},"issued":{"date-parts":[["2019",8]]}}}],"schema":"https://github.com/citation-style-language/schema/raw/master/csl-citation.json"} </w:instrText>
      </w:r>
      <w:r w:rsidRPr="00BE47CF">
        <w:rPr>
          <w:rFonts w:ascii="Times New Roman" w:hAnsi="Times New Roman"/>
          <w:lang w:val="en-US"/>
        </w:rPr>
        <w:fldChar w:fldCharType="separate"/>
      </w:r>
      <w:r w:rsidR="00C45550" w:rsidRPr="00C45550">
        <w:rPr>
          <w:rFonts w:ascii="Times New Roman" w:hAnsi="Times New Roman"/>
          <w:vertAlign w:val="superscript"/>
        </w:rPr>
        <w:t>[65]</w:t>
      </w:r>
      <w:r w:rsidRPr="00BE47CF">
        <w:rPr>
          <w:rFonts w:ascii="Times New Roman" w:hAnsi="Times New Roman"/>
          <w:lang w:val="en-US"/>
        </w:rPr>
        <w:fldChar w:fldCharType="end"/>
      </w:r>
      <w:r w:rsidRPr="00BE47CF">
        <w:rPr>
          <w:rFonts w:ascii="Times New Roman" w:hAnsi="Times New Roman"/>
          <w:lang w:val="es-ES"/>
        </w:rPr>
        <w:t>, and MnO-SiO</w:t>
      </w:r>
      <w:r w:rsidRPr="00BE47CF">
        <w:rPr>
          <w:rFonts w:ascii="Times New Roman" w:hAnsi="Times New Roman"/>
          <w:vertAlign w:val="subscript"/>
          <w:lang w:val="es-ES"/>
        </w:rPr>
        <w:t>2</w:t>
      </w:r>
      <w:r w:rsidRPr="00BE47CF">
        <w:rPr>
          <w:rFonts w:ascii="Times New Roman" w:hAnsi="Times New Roman"/>
          <w:lang w:val="es-ES"/>
        </w:rPr>
        <w:t>-Al</w:t>
      </w:r>
      <w:r w:rsidRPr="00BE47CF">
        <w:rPr>
          <w:rFonts w:ascii="Times New Roman" w:hAnsi="Times New Roman"/>
          <w:vertAlign w:val="subscript"/>
          <w:lang w:val="es-ES"/>
        </w:rPr>
        <w:t>2</w:t>
      </w:r>
      <w:r w:rsidRPr="00BE47CF">
        <w:rPr>
          <w:rFonts w:ascii="Times New Roman" w:hAnsi="Times New Roman"/>
          <w:lang w:val="es-ES"/>
        </w:rPr>
        <w:t>O</w:t>
      </w:r>
      <w:r w:rsidRPr="00BE47CF">
        <w:rPr>
          <w:rFonts w:ascii="Times New Roman" w:hAnsi="Times New Roman"/>
          <w:vertAlign w:val="subscript"/>
          <w:lang w:val="es-ES"/>
        </w:rPr>
        <w:t>3</w:t>
      </w:r>
      <w:r w:rsidRPr="00BE47CF">
        <w:rPr>
          <w:rFonts w:ascii="Times New Roman" w:hAnsi="Times New Roman"/>
          <w:lang w:val="es-ES"/>
        </w:rPr>
        <w:t>-</w:t>
      </w:r>
      <w:r>
        <w:rPr>
          <w:rFonts w:ascii="Times New Roman" w:hAnsi="Times New Roman"/>
          <w:lang w:val="es-ES"/>
        </w:rPr>
        <w:t>z</w:t>
      </w:r>
      <w:r w:rsidRPr="00BE47CF">
        <w:rPr>
          <w:rFonts w:ascii="Times New Roman" w:hAnsi="Times New Roman"/>
          <w:lang w:val="es-ES"/>
        </w:rPr>
        <w:t>Ce</w:t>
      </w:r>
      <w:r w:rsidRPr="00BE47CF">
        <w:rPr>
          <w:rFonts w:ascii="Times New Roman" w:hAnsi="Times New Roman"/>
          <w:vertAlign w:val="subscript"/>
          <w:lang w:val="es-ES"/>
        </w:rPr>
        <w:t>2</w:t>
      </w:r>
      <w:r w:rsidRPr="00BE47CF">
        <w:rPr>
          <w:rFonts w:ascii="Times New Roman" w:hAnsi="Times New Roman"/>
          <w:lang w:val="es-ES"/>
        </w:rPr>
        <w:t>O</w:t>
      </w:r>
      <w:r w:rsidRPr="00BE47CF">
        <w:rPr>
          <w:rFonts w:ascii="Times New Roman" w:hAnsi="Times New Roman"/>
          <w:vertAlign w:val="subscript"/>
          <w:lang w:val="es-ES"/>
        </w:rPr>
        <w:t xml:space="preserve">3 </w:t>
      </w:r>
      <w:r w:rsidRPr="00BE47CF">
        <w:rPr>
          <w:rFonts w:ascii="Times New Roman" w:hAnsi="Times New Roman"/>
          <w:lang w:val="es-ES"/>
        </w:rPr>
        <w:t>[</w:t>
      </w:r>
      <w:r>
        <w:rPr>
          <w:rFonts w:ascii="Times New Roman" w:hAnsi="Times New Roman"/>
          <w:lang w:val="es-ES"/>
        </w:rPr>
        <w:t>z</w:t>
      </w:r>
      <w:r w:rsidRPr="00BE47CF">
        <w:rPr>
          <w:rFonts w:ascii="Times New Roman" w:hAnsi="Times New Roman"/>
          <w:lang w:val="es-ES"/>
        </w:rPr>
        <w:t>=0.0-5.6 mol%]</w:t>
      </w:r>
      <w:r w:rsidRPr="00BE47CF">
        <w:rPr>
          <w:rFonts w:ascii="Times New Roman" w:hAnsi="Times New Roman"/>
          <w:lang w:val="en-US"/>
        </w:rPr>
        <w:fldChar w:fldCharType="begin"/>
      </w:r>
      <w:r w:rsidR="00C45550">
        <w:rPr>
          <w:rFonts w:ascii="Times New Roman" w:hAnsi="Times New Roman"/>
          <w:lang w:val="es-ES"/>
        </w:rPr>
        <w:instrText xml:space="preserve"> ADDIN ZOTERO_ITEM CSL_CITATION {"citationID":"pBqzLWjE","properties":{"formattedCitation":"\\super [66]\\nosupersub{}","plainCitation":"[66]","noteIndex":0},"citationItems":[{"id":4276,"uris":["http://zotero.org/users/7836746/items/7R367BRP"],"uri":["http://zotero.org/users/7836746/items/7R367BRP"],"itemData":{"id":4276,"type":"article-journal","container-title":"Metals and Materials International","DOI":"10.1007/s12540-019-00474-1","ISSN":"1598-9623, 2005-4149","issue":"12","journalAbbreviation":"Met. Mater. Int.","language":"en","page":"1872-1880","source":"DOI.org (Crossref)","title":"Structural Understanding of MnO–SiO2–Al2O3–Ce2O3 Slag via Raman, 27Al NMR and X-ray Photoelectron Spectroscopies","volume":"26","author":[{"family":"Kim","given":"Tae Sung"},{"family":"Jeong","given":"Se Ji"},{"family":"Park","given":"Joo Hyun"}],"issued":{"date-parts":[["2020",12]]}}}],"schema":"https://github.com/citation-style-language/schema/raw/master/csl-citation.json"} </w:instrText>
      </w:r>
      <w:r w:rsidRPr="00BE47CF">
        <w:rPr>
          <w:rFonts w:ascii="Times New Roman" w:hAnsi="Times New Roman"/>
          <w:lang w:val="en-US"/>
        </w:rPr>
        <w:fldChar w:fldCharType="separate"/>
      </w:r>
      <w:r w:rsidR="00C45550" w:rsidRPr="00C45550">
        <w:rPr>
          <w:rFonts w:ascii="Times New Roman" w:hAnsi="Times New Roman"/>
          <w:vertAlign w:val="superscript"/>
        </w:rPr>
        <w:t>[66]</w:t>
      </w:r>
      <w:r w:rsidRPr="00BE47CF">
        <w:rPr>
          <w:rFonts w:ascii="Times New Roman" w:hAnsi="Times New Roman"/>
          <w:lang w:val="en-US"/>
        </w:rPr>
        <w:fldChar w:fldCharType="end"/>
      </w:r>
      <w:r w:rsidRPr="00BE47CF">
        <w:rPr>
          <w:rFonts w:ascii="Times New Roman" w:hAnsi="Times New Roman"/>
          <w:lang w:val="es-ES"/>
        </w:rPr>
        <w:t xml:space="preserve">. </w:t>
      </w:r>
    </w:p>
    <w:p w14:paraId="11AA0FFD" w14:textId="77777777" w:rsidR="006649AF" w:rsidRPr="00BE47CF" w:rsidRDefault="006649AF" w:rsidP="008A3E8A">
      <w:pPr>
        <w:jc w:val="both"/>
        <w:rPr>
          <w:rFonts w:ascii="Times New Roman" w:hAnsi="Times New Roman"/>
          <w:lang w:val="es-ES"/>
        </w:rPr>
      </w:pPr>
    </w:p>
    <w:p w14:paraId="5C8DB0F0" w14:textId="76031A9D" w:rsidR="008A3E8A" w:rsidRDefault="008A3E8A" w:rsidP="008A3E8A">
      <w:pPr>
        <w:jc w:val="both"/>
        <w:rPr>
          <w:rFonts w:ascii="Times New Roman" w:hAnsi="Times New Roman"/>
          <w:lang w:val="en-US"/>
        </w:rPr>
      </w:pPr>
      <w:r w:rsidRPr="00747699">
        <w:rPr>
          <w:rFonts w:ascii="Times New Roman" w:hAnsi="Times New Roman"/>
          <w:lang w:val="en-US"/>
        </w:rPr>
        <w:lastRenderedPageBreak/>
        <w:t>Park (2012)</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n1NNh0Pg","properties":{"formattedCitation":"\\super [58]\\nosupersub{}","plainCitation":"[58]","noteIndex":0},"citationItems":[{"id":"7OVWmPdL/sC7LnCHz","uris":["http://zotero.org/users/local/i55Eh2lP/items/ISL9GFDB"],"uri":["http://zotero.org/users/local/i55Eh2lP/items/ISL9GFDB"],"itemData":{"id":451,"type":"article-journal","container-title":"ISIJ International","DOI":"10.2355/isijinternational.52.1627","ISSN":"0915-1559, 1347-5460","issue":"9","journalAbbreviation":"ISIJ Int.","language":"en","note":"tex.ids: ISIJInt._52_1627a","page":"1627-1636","source":"DOI.org (Crossref)","title":"Structure-Property Correlations of CaO-SiO2-MnO Slag Derived from Raman Spectroscopy","URL":"http://jlc.jst.go.jp/DN/JST.JSTAGE/isijinternational/52.1627?lang=en&amp;from=CrossRef&amp;type=abstract","volume":"52","author":[{"family":"Park","given":"Joo Hyun"}],"accessed":{"date-parts":[["2020",5,4]]},"issued":{"date-parts":[["2012"]]}}}],"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58]</w:t>
      </w:r>
      <w:r>
        <w:rPr>
          <w:rFonts w:ascii="Times New Roman" w:hAnsi="Times New Roman"/>
          <w:lang w:val="en-US"/>
        </w:rPr>
        <w:fldChar w:fldCharType="end"/>
      </w:r>
      <w:r w:rsidRPr="00747699">
        <w:rPr>
          <w:rFonts w:ascii="Times New Roman" w:hAnsi="Times New Roman"/>
          <w:lang w:val="en-US"/>
        </w:rPr>
        <w:t xml:space="preserve"> studied the structure of the CaO-SiO</w:t>
      </w:r>
      <w:r w:rsidRPr="00747699">
        <w:rPr>
          <w:rFonts w:ascii="Times New Roman" w:hAnsi="Times New Roman"/>
          <w:vertAlign w:val="subscript"/>
          <w:lang w:val="en-US"/>
        </w:rPr>
        <w:t>2</w:t>
      </w:r>
      <w:r w:rsidRPr="00747699">
        <w:rPr>
          <w:rFonts w:ascii="Times New Roman" w:hAnsi="Times New Roman"/>
          <w:lang w:val="en-US"/>
        </w:rPr>
        <w:t xml:space="preserve">-MnO system using micro-Raman spectroscopic analysis quantitively. </w:t>
      </w:r>
      <w:r w:rsidRPr="00BE47CF">
        <w:rPr>
          <w:rFonts w:ascii="Times New Roman" w:hAnsi="Times New Roman"/>
          <w:lang w:val="en-US"/>
        </w:rPr>
        <w:t>In this slag system, CaO, SiO</w:t>
      </w:r>
      <w:r w:rsidRPr="00BE47CF">
        <w:rPr>
          <w:rFonts w:ascii="Times New Roman" w:hAnsi="Times New Roman"/>
          <w:vertAlign w:val="subscript"/>
          <w:lang w:val="en-US"/>
        </w:rPr>
        <w:t>2</w:t>
      </w:r>
      <w:r w:rsidRPr="00BE47CF">
        <w:rPr>
          <w:rFonts w:ascii="Times New Roman" w:hAnsi="Times New Roman"/>
          <w:lang w:val="en-US"/>
        </w:rPr>
        <w:t xml:space="preserve">, and MnO were varied from 0 to 52 mol%, 36 to 63 mol%, and 0 to 58 mol%, respectively. The compositions containing around 10-20 and 40-50 mol% MnO can be considered as simpler representatives of SiMn and FeMn slags, respectively. The variations of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n</m:t>
            </m:r>
          </m:sup>
        </m:sSup>
      </m:oMath>
      <w:r w:rsidRPr="00BE47CF">
        <w:rPr>
          <w:rFonts w:ascii="Times New Roman" w:hAnsi="Times New Roman"/>
          <w:iCs/>
          <w:lang w:val="en-US" w:bidi="fa-IR"/>
        </w:rPr>
        <w:t xml:space="preserve">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0</m:t>
            </m:r>
          </m:sup>
        </m:sSup>
      </m:oMath>
      <w:r w:rsidRPr="00BE47CF">
        <w:rPr>
          <w:rFonts w:ascii="Times New Roman" w:eastAsiaTheme="minorEastAsia" w:hAnsi="Times New Roman"/>
          <w:iCs/>
          <w:lang w:val="en-US" w:bidi="fa-IR"/>
        </w:rPr>
        <w:t xml:space="preserve"> to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3</m:t>
            </m:r>
          </m:sup>
        </m:sSup>
      </m:oMath>
      <w:r w:rsidRPr="00BE47CF">
        <w:rPr>
          <w:rFonts w:ascii="Times New Roman" w:hAnsi="Times New Roman"/>
          <w:iCs/>
          <w:lang w:val="en-US" w:bidi="fa-IR"/>
        </w:rPr>
        <w:t xml:space="preserve">) </w:t>
      </w:r>
      <w:r w:rsidRPr="00BE47CF">
        <w:rPr>
          <w:rFonts w:ascii="Times New Roman" w:hAnsi="Times New Roman"/>
          <w:lang w:val="en-US" w:bidi="fa-IR"/>
        </w:rPr>
        <w:t xml:space="preserve">species were investigated with respect to </w:t>
      </w:r>
      <w:r w:rsidRPr="00BE47CF">
        <w:rPr>
          <w:rFonts w:ascii="Times New Roman" w:hAnsi="Times New Roman"/>
          <w:lang w:val="en-US"/>
        </w:rPr>
        <w:t>MnO content, the substitution of CaO with MnO</w:t>
      </w:r>
      <w:r>
        <w:rPr>
          <w:rFonts w:ascii="Times New Roman" w:hAnsi="Times New Roman"/>
          <w:lang w:val="en-US"/>
        </w:rPr>
        <w:t>, and</w:t>
      </w:r>
      <w:r w:rsidRPr="00BE47CF">
        <w:rPr>
          <w:rFonts w:ascii="Times New Roman" w:hAnsi="Times New Roman"/>
          <w:lang w:val="en-US" w:bidi="fa-IR"/>
        </w:rPr>
        <w:t xml:space="preserve"> the ratio of</w:t>
      </w:r>
      <w:r w:rsidRPr="00BE47CF">
        <w:rPr>
          <w:rFonts w:ascii="Times New Roman" w:hAnsi="Times New Roman"/>
          <w:lang w:val="en-US"/>
        </w:rPr>
        <w:t xml:space="preserve"> CaO to SiO</w:t>
      </w:r>
      <w:r w:rsidRPr="00BE47CF">
        <w:rPr>
          <w:rFonts w:ascii="Times New Roman" w:hAnsi="Times New Roman"/>
          <w:vertAlign w:val="subscript"/>
          <w:lang w:val="en-US"/>
        </w:rPr>
        <w:t>2</w:t>
      </w:r>
      <w:r w:rsidRPr="00BE47CF">
        <w:rPr>
          <w:rFonts w:ascii="Times New Roman" w:hAnsi="Times New Roman"/>
          <w:lang w:val="en-US"/>
        </w:rPr>
        <w:t>.</w:t>
      </w:r>
    </w:p>
    <w:p w14:paraId="0D81A6CE" w14:textId="77777777" w:rsidR="00887471" w:rsidRDefault="00887471" w:rsidP="008A3E8A">
      <w:pPr>
        <w:jc w:val="both"/>
        <w:rPr>
          <w:rFonts w:ascii="Times New Roman" w:hAnsi="Times New Roman"/>
          <w:noProof/>
          <w:lang w:val="en-US"/>
        </w:rPr>
      </w:pPr>
    </w:p>
    <w:p w14:paraId="687E90EF" w14:textId="5DF7FBBF" w:rsidR="006B699B" w:rsidRDefault="00887471" w:rsidP="008A3E8A">
      <w:pPr>
        <w:jc w:val="both"/>
        <w:rPr>
          <w:rFonts w:ascii="Times New Roman" w:hAnsi="Times New Roman"/>
          <w:lang w:val="en-US"/>
        </w:rPr>
      </w:pPr>
      <w:r>
        <w:rPr>
          <w:rFonts w:ascii="Times New Roman" w:hAnsi="Times New Roman"/>
          <w:noProof/>
          <w:lang w:val="en-US"/>
        </w:rPr>
        <w:drawing>
          <wp:inline distT="0" distB="0" distL="0" distR="0" wp14:anchorId="3B5B2A57" wp14:editId="228C5E3D">
            <wp:extent cx="5896734" cy="2417831"/>
            <wp:effectExtent l="0" t="0" r="0" b="1905"/>
            <wp:docPr id="59" name="Picture 59"/>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rotWithShape="1">
                    <a:blip r:embed="rId29"/>
                    <a:srcRect l="2566" t="13573" r="1911" b="16809"/>
                    <a:stretch/>
                  </pic:blipFill>
                  <pic:spPr bwMode="auto">
                    <a:xfrm>
                      <a:off x="0" y="0"/>
                      <a:ext cx="5941418" cy="2436153"/>
                    </a:xfrm>
                    <a:prstGeom prst="rect">
                      <a:avLst/>
                    </a:prstGeom>
                    <a:noFill/>
                    <a:ln>
                      <a:noFill/>
                    </a:ln>
                    <a:extLst>
                      <a:ext uri="{53640926-AAD7-44D8-BBD7-CCE9431645EC}">
                        <a14:shadowObscured xmlns:a14="http://schemas.microsoft.com/office/drawing/2010/main"/>
                      </a:ext>
                    </a:extLst>
                  </pic:spPr>
                </pic:pic>
              </a:graphicData>
            </a:graphic>
          </wp:inline>
        </w:drawing>
      </w:r>
    </w:p>
    <w:p w14:paraId="3F154ED7" w14:textId="3DD9CB7B" w:rsidR="00A06795" w:rsidRDefault="00A06795" w:rsidP="00A06795">
      <w:pPr>
        <w:pStyle w:val="Caption"/>
        <w:rPr>
          <w:rFonts w:ascii="Times New Roman" w:hAnsi="Times New Roman"/>
          <w:lang w:val="en-US"/>
        </w:rPr>
      </w:pPr>
      <w:bookmarkStart w:id="18" w:name="_Ref68682498"/>
      <w:bookmarkStart w:id="19" w:name="_Ref68682488"/>
      <w:r>
        <w:t xml:space="preserve">Figure </w:t>
      </w:r>
      <w:r>
        <w:fldChar w:fldCharType="begin"/>
      </w:r>
      <w:r>
        <w:instrText xml:space="preserve"> SEQ Figure \* ARABIC </w:instrText>
      </w:r>
      <w:r>
        <w:fldChar w:fldCharType="separate"/>
      </w:r>
      <w:r w:rsidR="00447A94">
        <w:rPr>
          <w:noProof/>
        </w:rPr>
        <w:t>17</w:t>
      </w:r>
      <w:r>
        <w:fldChar w:fldCharType="end"/>
      </w:r>
      <w:bookmarkEnd w:id="18"/>
      <w:r>
        <w:t xml:space="preserve">. </w:t>
      </w:r>
      <w:r>
        <w:rPr>
          <w:rFonts w:ascii="Times New Roman" w:hAnsi="Times New Roman"/>
          <w:szCs w:val="20"/>
          <w:lang w:val="en-US"/>
        </w:rPr>
        <w:t>Fraction of Q</w:t>
      </w:r>
      <w:r w:rsidRPr="0060376E">
        <w:rPr>
          <w:rFonts w:ascii="Times New Roman" w:hAnsi="Times New Roman"/>
          <w:szCs w:val="20"/>
          <w:vertAlign w:val="superscript"/>
          <w:lang w:val="en-US"/>
        </w:rPr>
        <w:t>n</w:t>
      </w:r>
      <w:r>
        <w:rPr>
          <w:rFonts w:ascii="Times New Roman" w:hAnsi="Times New Roman"/>
          <w:szCs w:val="20"/>
          <w:lang w:val="en-US"/>
        </w:rPr>
        <w:t xml:space="preserve"> units versus the MnO (mol%) content. (a) the CaO-SiO</w:t>
      </w:r>
      <w:r w:rsidRPr="0060376E">
        <w:rPr>
          <w:rFonts w:ascii="Times New Roman" w:hAnsi="Times New Roman"/>
          <w:szCs w:val="20"/>
          <w:vertAlign w:val="subscript"/>
          <w:lang w:val="en-US"/>
        </w:rPr>
        <w:t>2</w:t>
      </w:r>
      <w:r>
        <w:rPr>
          <w:rFonts w:ascii="Times New Roman" w:hAnsi="Times New Roman"/>
          <w:szCs w:val="20"/>
          <w:lang w:val="en-US"/>
        </w:rPr>
        <w:t>-MnO (CaO/SiO</w:t>
      </w:r>
      <w:r w:rsidRPr="0060376E">
        <w:rPr>
          <w:rFonts w:ascii="Times New Roman" w:hAnsi="Times New Roman"/>
          <w:szCs w:val="20"/>
          <w:vertAlign w:val="subscript"/>
          <w:lang w:val="en-US"/>
        </w:rPr>
        <w:t>2</w:t>
      </w:r>
      <w:r>
        <w:rPr>
          <w:rFonts w:ascii="Times New Roman" w:hAnsi="Times New Roman"/>
          <w:szCs w:val="20"/>
          <w:lang w:val="en-US"/>
        </w:rPr>
        <w:t>=0.5) system and (b) the CaO-SiO</w:t>
      </w:r>
      <w:r w:rsidRPr="00B62419">
        <w:rPr>
          <w:rFonts w:ascii="Times New Roman" w:hAnsi="Times New Roman"/>
          <w:szCs w:val="20"/>
          <w:vertAlign w:val="subscript"/>
          <w:lang w:val="en-US"/>
        </w:rPr>
        <w:t>2</w:t>
      </w:r>
      <w:r>
        <w:rPr>
          <w:rFonts w:ascii="Times New Roman" w:hAnsi="Times New Roman"/>
          <w:szCs w:val="20"/>
          <w:lang w:val="en-US"/>
        </w:rPr>
        <w:t>-MnO (CaO/SiO</w:t>
      </w:r>
      <w:r w:rsidRPr="00B62419">
        <w:rPr>
          <w:rFonts w:ascii="Times New Roman" w:hAnsi="Times New Roman"/>
          <w:szCs w:val="20"/>
          <w:vertAlign w:val="subscript"/>
          <w:lang w:val="en-US"/>
        </w:rPr>
        <w:t>2</w:t>
      </w:r>
      <w:r>
        <w:rPr>
          <w:rFonts w:ascii="Times New Roman" w:hAnsi="Times New Roman"/>
          <w:szCs w:val="20"/>
          <w:lang w:val="en-US"/>
        </w:rPr>
        <w:t xml:space="preserve">=1) system (data from </w:t>
      </w:r>
      <w:r>
        <w:rPr>
          <w:rFonts w:ascii="Times New Roman" w:hAnsi="Times New Roman"/>
          <w:szCs w:val="20"/>
          <w:lang w:val="en-US"/>
        </w:rPr>
        <w:fldChar w:fldCharType="begin"/>
      </w:r>
      <w:r w:rsidR="00C45550">
        <w:rPr>
          <w:rFonts w:ascii="Times New Roman" w:hAnsi="Times New Roman"/>
          <w:szCs w:val="20"/>
          <w:lang w:val="en-US"/>
        </w:rPr>
        <w:instrText xml:space="preserve"> ADDIN ZOTERO_ITEM CSL_CITATION {"citationID":"1YU8QA8g","properties":{"formattedCitation":"\\super [58]\\nosupersub{}","plainCitation":"[58]","noteIndex":0},"citationItems":[{"id":"7OVWmPdL/sC7LnCHz","uris":["http://zotero.org/users/local/i55Eh2lP/items/ISL9GFDB"],"uri":["http://zotero.org/users/local/i55Eh2lP/items/ISL9GFDB"],"itemData":{"id":451,"type":"article-journal","container-title":"ISIJ International","DOI":"10.2355/isijinternational.52.1627","ISSN":"0915-1559, 1347-5460","issue":"9","journalAbbreviation":"ISIJ Int.","language":"en","note":"tex.ids: ISIJInt._52_1627a","page":"1627-1636","source":"DOI.org (Crossref)","title":"Structure-Property Correlations of CaO-SiO2-MnO Slag Derived from Raman Spectroscopy","URL":"http://jlc.jst.go.jp/DN/JST.JSTAGE/isijinternational/52.1627?lang=en&amp;from=CrossRef&amp;type=abstract","volume":"52","author":[{"family":"Park","given":"Joo Hyun"}],"accessed":{"date-parts":[["2020",5,4]]},"issued":{"date-parts":[["2012"]]}}}],"schema":"https://github.com/citation-style-language/schema/raw/master/csl-citation.json"} </w:instrText>
      </w:r>
      <w:r>
        <w:rPr>
          <w:rFonts w:ascii="Times New Roman" w:hAnsi="Times New Roman"/>
          <w:szCs w:val="20"/>
          <w:lang w:val="en-US"/>
        </w:rPr>
        <w:fldChar w:fldCharType="separate"/>
      </w:r>
      <w:r w:rsidR="00C45550" w:rsidRPr="00C45550">
        <w:rPr>
          <w:rFonts w:ascii="Times New Roman" w:hAnsi="Times New Roman"/>
          <w:vertAlign w:val="superscript"/>
        </w:rPr>
        <w:t>[58]</w:t>
      </w:r>
      <w:r>
        <w:rPr>
          <w:rFonts w:ascii="Times New Roman" w:hAnsi="Times New Roman"/>
          <w:szCs w:val="20"/>
          <w:lang w:val="en-US"/>
        </w:rPr>
        <w:fldChar w:fldCharType="end"/>
      </w:r>
      <w:r>
        <w:rPr>
          <w:rFonts w:ascii="Times New Roman" w:hAnsi="Times New Roman"/>
          <w:szCs w:val="20"/>
          <w:lang w:val="en-US"/>
        </w:rPr>
        <w:t>).</w:t>
      </w:r>
      <w:bookmarkEnd w:id="19"/>
    </w:p>
    <w:p w14:paraId="3FF9DF07" w14:textId="77777777" w:rsidR="006B699B" w:rsidRDefault="006B699B" w:rsidP="008A3E8A">
      <w:pPr>
        <w:jc w:val="both"/>
        <w:rPr>
          <w:rFonts w:ascii="Times New Roman" w:hAnsi="Times New Roman"/>
          <w:lang w:val="en-US"/>
        </w:rPr>
      </w:pPr>
    </w:p>
    <w:p w14:paraId="42C9C6CC" w14:textId="277AEA15" w:rsidR="008A3E8A" w:rsidRDefault="008A3E8A" w:rsidP="008A3E8A">
      <w:pPr>
        <w:jc w:val="both"/>
        <w:rPr>
          <w:rFonts w:ascii="Times New Roman" w:eastAsiaTheme="minorEastAsia" w:hAnsi="Times New Roman"/>
          <w:iCs/>
          <w:lang w:val="en-US" w:bidi="fa-IR"/>
        </w:rPr>
      </w:pPr>
      <w:r w:rsidRPr="00BE47CF">
        <w:rPr>
          <w:rFonts w:ascii="Times New Roman" w:hAnsi="Times New Roman"/>
          <w:lang w:val="en-US"/>
        </w:rPr>
        <w:t>The influence of MnO addition was investigated for the CaO-SiO</w:t>
      </w:r>
      <w:r w:rsidRPr="00BE47CF">
        <w:rPr>
          <w:rFonts w:ascii="Times New Roman" w:hAnsi="Times New Roman"/>
          <w:vertAlign w:val="subscript"/>
          <w:lang w:val="en-US"/>
        </w:rPr>
        <w:t>2</w:t>
      </w:r>
      <w:r w:rsidRPr="00BE47CF">
        <w:rPr>
          <w:rFonts w:ascii="Times New Roman" w:hAnsi="Times New Roman"/>
          <w:lang w:val="en-US"/>
        </w:rPr>
        <w:t>-MnO system at CaO/SiO</w:t>
      </w:r>
      <w:r w:rsidRPr="00BE47CF">
        <w:rPr>
          <w:rFonts w:ascii="Times New Roman" w:hAnsi="Times New Roman"/>
          <w:vertAlign w:val="subscript"/>
          <w:lang w:val="en-US"/>
        </w:rPr>
        <w:t>2</w:t>
      </w:r>
      <w:r w:rsidRPr="00BE47CF">
        <w:rPr>
          <w:rFonts w:ascii="Times New Roman" w:hAnsi="Times New Roman"/>
          <w:lang w:val="en-US"/>
        </w:rPr>
        <w:t xml:space="preserve"> equal to 0.5 and 1.1</w:t>
      </w:r>
      <w:r>
        <w:rPr>
          <w:rFonts w:ascii="Times New Roman" w:hAnsi="Times New Roman"/>
          <w:lang w:val="en-US"/>
        </w:rPr>
        <w:t xml:space="preserve"> as shown in </w:t>
      </w:r>
      <w:r w:rsidR="0023750C">
        <w:rPr>
          <w:rFonts w:ascii="Times New Roman" w:hAnsi="Times New Roman"/>
          <w:lang w:val="en-US"/>
        </w:rPr>
        <w:fldChar w:fldCharType="begin"/>
      </w:r>
      <w:r w:rsidR="0023750C">
        <w:rPr>
          <w:rFonts w:ascii="Times New Roman" w:hAnsi="Times New Roman"/>
          <w:lang w:val="en-US"/>
        </w:rPr>
        <w:instrText xml:space="preserve"> REF _Ref68682498 \h </w:instrText>
      </w:r>
      <w:r w:rsidR="0023750C">
        <w:rPr>
          <w:rFonts w:ascii="Times New Roman" w:hAnsi="Times New Roman"/>
          <w:lang w:val="en-US"/>
        </w:rPr>
      </w:r>
      <w:r w:rsidR="0023750C">
        <w:rPr>
          <w:rFonts w:ascii="Times New Roman" w:hAnsi="Times New Roman"/>
          <w:lang w:val="en-US"/>
        </w:rPr>
        <w:fldChar w:fldCharType="separate"/>
      </w:r>
      <w:r w:rsidR="00447A94">
        <w:t xml:space="preserve">Figure </w:t>
      </w:r>
      <w:r w:rsidR="00447A94">
        <w:rPr>
          <w:noProof/>
        </w:rPr>
        <w:t>17</w:t>
      </w:r>
      <w:r w:rsidR="0023750C">
        <w:rPr>
          <w:rFonts w:ascii="Times New Roman" w:hAnsi="Times New Roman"/>
          <w:lang w:val="en-US"/>
        </w:rPr>
        <w:fldChar w:fldCharType="end"/>
      </w:r>
      <w:r w:rsidR="0023750C">
        <w:rPr>
          <w:rFonts w:ascii="Times New Roman" w:hAnsi="Times New Roman"/>
          <w:lang w:val="en-US"/>
        </w:rPr>
        <w:t xml:space="preserve"> </w:t>
      </w:r>
      <w:r>
        <w:rPr>
          <w:rFonts w:ascii="Times New Roman" w:hAnsi="Times New Roman"/>
          <w:lang w:val="en-US"/>
        </w:rPr>
        <w:t>(a) and (b), respectively</w:t>
      </w:r>
      <w:r w:rsidRPr="00BE47CF">
        <w:rPr>
          <w:rFonts w:ascii="Times New Roman" w:hAnsi="Times New Roman"/>
          <w:lang w:val="en-US"/>
        </w:rPr>
        <w:t>. For both ratios of CaO/SiO</w:t>
      </w:r>
      <w:r w:rsidRPr="00BE47CF">
        <w:rPr>
          <w:rFonts w:ascii="Times New Roman" w:hAnsi="Times New Roman"/>
          <w:vertAlign w:val="subscript"/>
          <w:lang w:val="en-US"/>
        </w:rPr>
        <w:t>2</w:t>
      </w:r>
      <w:r w:rsidRPr="00BE47CF">
        <w:rPr>
          <w:rFonts w:ascii="Times New Roman" w:hAnsi="Times New Roman"/>
          <w:lang w:val="en-US"/>
        </w:rPr>
        <w:t xml:space="preserve">, the variations of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0</m:t>
            </m:r>
          </m:sup>
        </m:sSup>
      </m:oMath>
      <w:r w:rsidRPr="00BE47CF">
        <w:rPr>
          <w:rFonts w:ascii="Times New Roman" w:eastAsiaTheme="minorEastAsia" w:hAnsi="Times New Roman"/>
          <w:iCs/>
          <w:lang w:val="en-US" w:bidi="fa-IR"/>
        </w:rPr>
        <w:t xml:space="preserve"> to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3</m:t>
            </m:r>
          </m:sup>
        </m:sSup>
      </m:oMath>
      <w:r w:rsidRPr="00BE47CF">
        <w:rPr>
          <w:rFonts w:ascii="Times New Roman" w:hAnsi="Times New Roman"/>
          <w:lang w:val="en-US"/>
        </w:rPr>
        <w:t xml:space="preserve"> showed similar behavior </w:t>
      </w:r>
      <w:r w:rsidR="00976F47">
        <w:rPr>
          <w:rFonts w:ascii="Times New Roman" w:hAnsi="Times New Roman"/>
          <w:lang w:val="en-US"/>
        </w:rPr>
        <w:t>of</w:t>
      </w:r>
      <w:r w:rsidRPr="00BE47CF">
        <w:rPr>
          <w:rFonts w:ascii="Times New Roman" w:hAnsi="Times New Roman"/>
          <w:lang w:val="en-US"/>
        </w:rPr>
        <w:t xml:space="preserve"> increasing MnO. The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3</m:t>
            </m:r>
          </m:sup>
        </m:sSup>
      </m:oMath>
      <w:r w:rsidRPr="00BE47CF">
        <w:rPr>
          <w:rFonts w:ascii="Times New Roman" w:eastAsiaTheme="minorEastAsia" w:hAnsi="Times New Roman"/>
          <w:iCs/>
          <w:lang w:val="en-US" w:bidi="fa-IR"/>
        </w:rPr>
        <w:t xml:space="preserve"> unit reduced and the fractions of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1</m:t>
            </m:r>
          </m:sup>
        </m:sSup>
      </m:oMath>
      <w:r w:rsidRPr="00BE47CF">
        <w:rPr>
          <w:rFonts w:ascii="Times New Roman" w:eastAsiaTheme="minorEastAsia" w:hAnsi="Times New Roman"/>
          <w:iCs/>
          <w:lang w:val="en-US" w:bidi="fa-IR"/>
        </w:rPr>
        <w:t xml:space="preserve"> and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0</m:t>
            </m:r>
          </m:sup>
        </m:sSup>
      </m:oMath>
      <w:r w:rsidRPr="00BE47CF">
        <w:rPr>
          <w:rFonts w:ascii="Times New Roman" w:hAnsi="Times New Roman"/>
          <w:lang w:val="en-US"/>
        </w:rPr>
        <w:t xml:space="preserve"> units increased continuously, while the fraction of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2</m:t>
            </m:r>
          </m:sup>
        </m:sSup>
      </m:oMath>
      <w:r w:rsidRPr="00BE47CF">
        <w:rPr>
          <w:rFonts w:ascii="Times New Roman" w:eastAsiaTheme="minorEastAsia" w:hAnsi="Times New Roman"/>
          <w:iCs/>
          <w:lang w:val="en-US" w:bidi="fa-IR"/>
        </w:rPr>
        <w:t xml:space="preserve"> illustrated a maximum at around SiO</w:t>
      </w:r>
      <w:r w:rsidRPr="00BE47CF">
        <w:rPr>
          <w:rFonts w:ascii="Times New Roman" w:eastAsiaTheme="minorEastAsia" w:hAnsi="Times New Roman"/>
          <w:iCs/>
          <w:vertAlign w:val="subscript"/>
          <w:lang w:val="en-US" w:bidi="fa-IR"/>
        </w:rPr>
        <w:t>2</w:t>
      </w:r>
      <w:r w:rsidRPr="00BE47CF">
        <w:rPr>
          <w:rFonts w:ascii="Times New Roman" w:eastAsiaTheme="minorEastAsia" w:hAnsi="Times New Roman"/>
          <w:iCs/>
          <w:lang w:val="en-US" w:bidi="fa-IR"/>
        </w:rPr>
        <w:t xml:space="preserve"> 40 mol%. </w:t>
      </w:r>
    </w:p>
    <w:p w14:paraId="60A4A5FE" w14:textId="58029E69" w:rsidR="006649AF" w:rsidRPr="00A239D5" w:rsidRDefault="006649AF" w:rsidP="000714E9">
      <w:pPr>
        <w:jc w:val="both"/>
        <w:rPr>
          <w:rFonts w:ascii="Times New Roman" w:hAnsi="Times New Roman"/>
          <w:noProof/>
          <w:lang w:val="en-US"/>
        </w:rPr>
      </w:pPr>
    </w:p>
    <w:p w14:paraId="798666EA" w14:textId="77777777" w:rsidR="00887471" w:rsidRDefault="00887471" w:rsidP="00462A2A">
      <w:pPr>
        <w:jc w:val="both"/>
        <w:rPr>
          <w:rFonts w:ascii="Times New Roman" w:eastAsiaTheme="minorEastAsia" w:hAnsi="Times New Roman"/>
          <w:iCs/>
          <w:noProof/>
          <w:szCs w:val="22"/>
          <w:lang w:val="en-US" w:bidi="fa-IR"/>
        </w:rPr>
      </w:pPr>
    </w:p>
    <w:p w14:paraId="02C29B3C" w14:textId="6CEA748E" w:rsidR="0068340A" w:rsidRDefault="00887471" w:rsidP="00462A2A">
      <w:pPr>
        <w:jc w:val="both"/>
        <w:rPr>
          <w:rFonts w:ascii="Times New Roman" w:eastAsiaTheme="minorEastAsia" w:hAnsi="Times New Roman"/>
          <w:iCs/>
          <w:szCs w:val="22"/>
          <w:lang w:val="en-US" w:bidi="fa-IR"/>
        </w:rPr>
      </w:pPr>
      <w:r>
        <w:rPr>
          <w:rFonts w:ascii="Times New Roman" w:eastAsiaTheme="minorEastAsia" w:hAnsi="Times New Roman"/>
          <w:iCs/>
          <w:noProof/>
          <w:szCs w:val="22"/>
          <w:lang w:val="en-US" w:bidi="fa-IR"/>
        </w:rPr>
        <w:drawing>
          <wp:inline distT="0" distB="0" distL="0" distR="0" wp14:anchorId="585479B8" wp14:editId="61EA3C57">
            <wp:extent cx="5727250" cy="2288805"/>
            <wp:effectExtent l="0" t="0" r="6985" b="0"/>
            <wp:docPr id="25600" name="Picture 25600"/>
            <wp:cNvGraphicFramePr/>
            <a:graphic xmlns:a="http://schemas.openxmlformats.org/drawingml/2006/main">
              <a:graphicData uri="http://schemas.openxmlformats.org/drawingml/2006/picture">
                <pic:pic xmlns:pic="http://schemas.openxmlformats.org/drawingml/2006/picture">
                  <pic:nvPicPr>
                    <pic:cNvPr id="25600" name="Picture 25600"/>
                    <pic:cNvPicPr/>
                  </pic:nvPicPr>
                  <pic:blipFill rotWithShape="1">
                    <a:blip r:embed="rId30"/>
                    <a:srcRect l="2084" t="15221" r="1813" b="16513"/>
                    <a:stretch/>
                  </pic:blipFill>
                  <pic:spPr bwMode="auto">
                    <a:xfrm>
                      <a:off x="0" y="0"/>
                      <a:ext cx="5745464" cy="2296084"/>
                    </a:xfrm>
                    <a:prstGeom prst="rect">
                      <a:avLst/>
                    </a:prstGeom>
                    <a:noFill/>
                    <a:ln>
                      <a:noFill/>
                    </a:ln>
                    <a:extLst>
                      <a:ext uri="{53640926-AAD7-44D8-BBD7-CCE9431645EC}">
                        <a14:shadowObscured xmlns:a14="http://schemas.microsoft.com/office/drawing/2010/main"/>
                      </a:ext>
                    </a:extLst>
                  </pic:spPr>
                </pic:pic>
              </a:graphicData>
            </a:graphic>
          </wp:inline>
        </w:drawing>
      </w:r>
    </w:p>
    <w:p w14:paraId="0D4A6456" w14:textId="50A5A126" w:rsidR="0068340A" w:rsidRPr="00462A2A" w:rsidRDefault="0068340A" w:rsidP="0068340A">
      <w:pPr>
        <w:jc w:val="both"/>
        <w:rPr>
          <w:rFonts w:ascii="Times New Roman" w:hAnsi="Times New Roman"/>
          <w:sz w:val="20"/>
          <w:szCs w:val="20"/>
          <w:lang w:val="en-US"/>
        </w:rPr>
      </w:pPr>
      <w:bookmarkStart w:id="20" w:name="_Ref68682635"/>
      <w:r>
        <w:t xml:space="preserve">Figure </w:t>
      </w:r>
      <w:r>
        <w:fldChar w:fldCharType="begin"/>
      </w:r>
      <w:r>
        <w:instrText xml:space="preserve"> SEQ Figure \* ARABIC </w:instrText>
      </w:r>
      <w:r>
        <w:fldChar w:fldCharType="separate"/>
      </w:r>
      <w:r w:rsidR="00447A94">
        <w:rPr>
          <w:noProof/>
        </w:rPr>
        <w:t>18</w:t>
      </w:r>
      <w:r>
        <w:fldChar w:fldCharType="end"/>
      </w:r>
      <w:bookmarkEnd w:id="20"/>
      <w:r>
        <w:t xml:space="preserve">. </w:t>
      </w:r>
      <w:r w:rsidRPr="00462A2A">
        <w:rPr>
          <w:rFonts w:ascii="Times New Roman" w:hAnsi="Times New Roman"/>
          <w:sz w:val="20"/>
          <w:szCs w:val="20"/>
          <w:lang w:val="en-US"/>
        </w:rPr>
        <w:t>(a) Fraction of Q</w:t>
      </w:r>
      <w:r w:rsidRPr="00462A2A">
        <w:rPr>
          <w:rFonts w:ascii="Times New Roman" w:hAnsi="Times New Roman"/>
          <w:sz w:val="20"/>
          <w:szCs w:val="20"/>
          <w:vertAlign w:val="superscript"/>
          <w:lang w:val="en-US"/>
        </w:rPr>
        <w:t>n</w:t>
      </w:r>
      <w:r w:rsidRPr="00462A2A">
        <w:rPr>
          <w:rFonts w:ascii="Times New Roman" w:hAnsi="Times New Roman"/>
          <w:sz w:val="20"/>
          <w:szCs w:val="20"/>
          <w:lang w:val="en-US"/>
        </w:rPr>
        <w:t xml:space="preserve"> units versus the MnO/(MnO+CaO) (mol%) content in the CaO-SiO</w:t>
      </w:r>
      <w:r w:rsidRPr="00462A2A">
        <w:rPr>
          <w:rFonts w:ascii="Times New Roman" w:hAnsi="Times New Roman"/>
          <w:sz w:val="20"/>
          <w:szCs w:val="20"/>
          <w:vertAlign w:val="subscript"/>
          <w:lang w:val="en-US"/>
        </w:rPr>
        <w:t>2</w:t>
      </w:r>
      <w:r w:rsidRPr="00462A2A">
        <w:rPr>
          <w:rFonts w:ascii="Times New Roman" w:hAnsi="Times New Roman"/>
          <w:sz w:val="20"/>
          <w:szCs w:val="20"/>
          <w:lang w:val="en-US"/>
        </w:rPr>
        <w:t xml:space="preserve"> (50 mol%)-MnO. (b) Fraction of Q</w:t>
      </w:r>
      <w:r w:rsidRPr="00462A2A">
        <w:rPr>
          <w:rFonts w:ascii="Times New Roman" w:hAnsi="Times New Roman"/>
          <w:sz w:val="20"/>
          <w:szCs w:val="20"/>
          <w:vertAlign w:val="superscript"/>
          <w:lang w:val="en-US"/>
        </w:rPr>
        <w:t>n</w:t>
      </w:r>
      <w:r w:rsidRPr="00462A2A">
        <w:rPr>
          <w:rFonts w:ascii="Times New Roman" w:hAnsi="Times New Roman"/>
          <w:sz w:val="20"/>
          <w:szCs w:val="20"/>
          <w:lang w:val="en-US"/>
        </w:rPr>
        <w:t xml:space="preserve"> units versus the CaO/SiO</w:t>
      </w:r>
      <w:r w:rsidRPr="00462A2A">
        <w:rPr>
          <w:rFonts w:ascii="Times New Roman" w:hAnsi="Times New Roman"/>
          <w:sz w:val="20"/>
          <w:szCs w:val="20"/>
          <w:vertAlign w:val="subscript"/>
          <w:lang w:val="en-US"/>
        </w:rPr>
        <w:t>2</w:t>
      </w:r>
      <w:r w:rsidRPr="00462A2A">
        <w:rPr>
          <w:rFonts w:ascii="Times New Roman" w:hAnsi="Times New Roman"/>
          <w:sz w:val="20"/>
          <w:szCs w:val="20"/>
          <w:lang w:val="en-US"/>
        </w:rPr>
        <w:t xml:space="preserve"> (mol%) content in the CaO-SiO2-MnO (8 mol%) (data from </w:t>
      </w:r>
      <w:r w:rsidRPr="00462A2A">
        <w:rPr>
          <w:rFonts w:ascii="Times New Roman" w:hAnsi="Times New Roman"/>
          <w:sz w:val="20"/>
          <w:szCs w:val="20"/>
          <w:lang w:val="en-US"/>
        </w:rPr>
        <w:fldChar w:fldCharType="begin"/>
      </w:r>
      <w:r w:rsidR="00C45550">
        <w:rPr>
          <w:rFonts w:ascii="Times New Roman" w:hAnsi="Times New Roman"/>
          <w:sz w:val="20"/>
          <w:szCs w:val="20"/>
          <w:lang w:val="en-US"/>
        </w:rPr>
        <w:instrText xml:space="preserve"> ADDIN ZOTERO_ITEM CSL_CITATION {"citationID":"b4jsLb0l","properties":{"formattedCitation":"\\super [58]\\nosupersub{}","plainCitation":"[58]","noteIndex":0},"citationItems":[{"id":"7OVWmPdL/sC7LnCHz","uris":["http://zotero.org/users/local/i55Eh2lP/items/ISL9GFDB"],"uri":["http://zotero.org/users/local/i55Eh2lP/items/ISL9GFDB"],"itemData":{"id":451,"type":"article-journal","container-title":"ISIJ International","DOI":"10.2355/isijinternational.52.1627","ISSN":"0915-1559, 1347-5460","issue":"9","journalAbbreviation":"ISIJ Int.","language":"en","note":"tex.ids: ISIJInt._52_1627a","page":"1627-1636","source":"DOI.org (Crossref)","title":"Structure-Property Correlations of CaO-SiO2-MnO Slag Derived from Raman Spectroscopy","URL":"http://jlc.jst.go.jp/DN/JST.JSTAGE/isijinternational/52.1627?lang=en&amp;from=CrossRef&amp;type=abstract","volume":"52","author":[{"family":"Park","given":"Joo Hyun"}],"accessed":{"date-parts":[["2020",5,4]]},"issued":{"date-parts":[["2012"]]}}}],"schema":"https://github.com/citation-style-language/schema/raw/master/csl-citation.json"} </w:instrText>
      </w:r>
      <w:r w:rsidRPr="00462A2A">
        <w:rPr>
          <w:rFonts w:ascii="Times New Roman" w:hAnsi="Times New Roman"/>
          <w:sz w:val="20"/>
          <w:szCs w:val="20"/>
          <w:lang w:val="en-US"/>
        </w:rPr>
        <w:fldChar w:fldCharType="separate"/>
      </w:r>
      <w:r w:rsidR="00C45550" w:rsidRPr="00C45550">
        <w:rPr>
          <w:rFonts w:ascii="Times New Roman" w:hAnsi="Times New Roman"/>
          <w:sz w:val="20"/>
          <w:vertAlign w:val="superscript"/>
        </w:rPr>
        <w:t>[58]</w:t>
      </w:r>
      <w:r w:rsidRPr="00462A2A">
        <w:rPr>
          <w:rFonts w:ascii="Times New Roman" w:hAnsi="Times New Roman"/>
          <w:sz w:val="20"/>
          <w:szCs w:val="20"/>
          <w:lang w:val="en-US"/>
        </w:rPr>
        <w:fldChar w:fldCharType="end"/>
      </w:r>
      <w:r w:rsidRPr="00462A2A">
        <w:rPr>
          <w:rFonts w:ascii="Times New Roman" w:hAnsi="Times New Roman"/>
          <w:sz w:val="20"/>
          <w:szCs w:val="20"/>
          <w:lang w:val="en-US"/>
        </w:rPr>
        <w:t>).</w:t>
      </w:r>
    </w:p>
    <w:p w14:paraId="6DD4D8A3" w14:textId="79F7F14F" w:rsidR="0068340A" w:rsidRDefault="0068340A" w:rsidP="0068340A">
      <w:pPr>
        <w:pStyle w:val="Caption"/>
        <w:rPr>
          <w:rFonts w:ascii="Times New Roman" w:eastAsiaTheme="minorEastAsia" w:hAnsi="Times New Roman"/>
          <w:iCs/>
          <w:szCs w:val="22"/>
          <w:lang w:val="en-US" w:bidi="fa-IR"/>
        </w:rPr>
      </w:pPr>
    </w:p>
    <w:p w14:paraId="1A731EE2" w14:textId="461EECD7" w:rsidR="006649AF" w:rsidRPr="00462A2A" w:rsidRDefault="00FE1C61" w:rsidP="00462A2A">
      <w:pPr>
        <w:jc w:val="both"/>
        <w:rPr>
          <w:rFonts w:ascii="Times New Roman" w:hAnsi="Times New Roman"/>
          <w:lang w:val="en-US"/>
        </w:rPr>
      </w:pPr>
      <w:r>
        <w:rPr>
          <w:rFonts w:ascii="Times New Roman" w:eastAsiaTheme="minorEastAsia" w:hAnsi="Times New Roman"/>
          <w:iCs/>
          <w:lang w:val="en-US" w:bidi="fa-IR"/>
        </w:rPr>
        <w:fldChar w:fldCharType="begin"/>
      </w:r>
      <w:r>
        <w:rPr>
          <w:rFonts w:ascii="Times New Roman" w:eastAsiaTheme="minorEastAsia" w:hAnsi="Times New Roman"/>
          <w:iCs/>
          <w:lang w:val="en-US" w:bidi="fa-IR"/>
        </w:rPr>
        <w:instrText xml:space="preserve"> REF _Ref68682635 \h </w:instrText>
      </w:r>
      <w:r>
        <w:rPr>
          <w:rFonts w:ascii="Times New Roman" w:eastAsiaTheme="minorEastAsia" w:hAnsi="Times New Roman"/>
          <w:iCs/>
          <w:lang w:val="en-US" w:bidi="fa-IR"/>
        </w:rPr>
      </w:r>
      <w:r>
        <w:rPr>
          <w:rFonts w:ascii="Times New Roman" w:eastAsiaTheme="minorEastAsia" w:hAnsi="Times New Roman"/>
          <w:iCs/>
          <w:lang w:val="en-US" w:bidi="fa-IR"/>
        </w:rPr>
        <w:fldChar w:fldCharType="separate"/>
      </w:r>
      <w:r w:rsidR="00447A94">
        <w:t xml:space="preserve">Figure </w:t>
      </w:r>
      <w:r w:rsidR="00447A94">
        <w:rPr>
          <w:noProof/>
        </w:rPr>
        <w:t>18</w:t>
      </w:r>
      <w:r>
        <w:rPr>
          <w:rFonts w:ascii="Times New Roman" w:eastAsiaTheme="minorEastAsia" w:hAnsi="Times New Roman"/>
          <w:iCs/>
          <w:lang w:val="en-US" w:bidi="fa-IR"/>
        </w:rPr>
        <w:fldChar w:fldCharType="end"/>
      </w:r>
      <w:r>
        <w:rPr>
          <w:rFonts w:ascii="Times New Roman" w:eastAsiaTheme="minorEastAsia" w:hAnsi="Times New Roman"/>
          <w:iCs/>
          <w:lang w:val="en-US" w:bidi="fa-IR"/>
        </w:rPr>
        <w:t xml:space="preserve"> </w:t>
      </w:r>
      <w:r w:rsidR="00892BDF">
        <w:rPr>
          <w:rFonts w:ascii="Times New Roman" w:eastAsiaTheme="minorEastAsia" w:hAnsi="Times New Roman"/>
          <w:iCs/>
          <w:lang w:val="en-US" w:bidi="fa-IR"/>
        </w:rPr>
        <w:t xml:space="preserve">(a) presents the fractions of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n</m:t>
            </m:r>
          </m:sup>
        </m:sSup>
      </m:oMath>
      <w:r w:rsidR="00892BDF">
        <w:rPr>
          <w:rFonts w:ascii="Times New Roman" w:eastAsiaTheme="minorEastAsia" w:hAnsi="Times New Roman"/>
          <w:iCs/>
          <w:lang w:val="en-US" w:bidi="fa-IR"/>
        </w:rPr>
        <w:t xml:space="preserve"> units with respect to the MnO/(MnO+CaO) changes in the CaO-SiO</w:t>
      </w:r>
      <w:r w:rsidR="00892BDF" w:rsidRPr="0060376E">
        <w:rPr>
          <w:rFonts w:ascii="Times New Roman" w:eastAsiaTheme="minorEastAsia" w:hAnsi="Times New Roman"/>
          <w:iCs/>
          <w:vertAlign w:val="subscript"/>
          <w:lang w:val="en-US" w:bidi="fa-IR"/>
        </w:rPr>
        <w:t>2</w:t>
      </w:r>
      <w:r w:rsidR="00892BDF">
        <w:rPr>
          <w:rFonts w:ascii="Times New Roman" w:eastAsiaTheme="minorEastAsia" w:hAnsi="Times New Roman"/>
          <w:iCs/>
          <w:lang w:val="en-US" w:bidi="fa-IR"/>
        </w:rPr>
        <w:t xml:space="preserve"> (⁓ 50 mol%)-MnO system. </w:t>
      </w:r>
      <w:r w:rsidR="00892BDF" w:rsidRPr="00BE47CF">
        <w:rPr>
          <w:rFonts w:ascii="Times New Roman" w:eastAsiaTheme="minorEastAsia" w:hAnsi="Times New Roman"/>
          <w:iCs/>
          <w:lang w:val="en-US" w:bidi="fa-IR"/>
        </w:rPr>
        <w:t xml:space="preserve">By the substitution of CaO </w:t>
      </w:r>
      <w:r w:rsidR="00892BDF">
        <w:rPr>
          <w:rFonts w:ascii="Times New Roman" w:eastAsiaTheme="minorEastAsia" w:hAnsi="Times New Roman"/>
          <w:iCs/>
          <w:lang w:val="en-US" w:bidi="fa-IR"/>
        </w:rPr>
        <w:t>by</w:t>
      </w:r>
      <w:r w:rsidR="00892BDF" w:rsidRPr="00BE47CF">
        <w:rPr>
          <w:rFonts w:ascii="Times New Roman" w:eastAsiaTheme="minorEastAsia" w:hAnsi="Times New Roman"/>
          <w:iCs/>
          <w:lang w:val="en-US" w:bidi="fa-IR"/>
        </w:rPr>
        <w:t xml:space="preserve"> MnO, the Raman analysis found that </w:t>
      </w:r>
      <w:r w:rsidR="00892BDF" w:rsidRPr="00BE47CF">
        <w:rPr>
          <w:rFonts w:ascii="Times New Roman" w:hAnsi="Times New Roman"/>
          <w:lang w:val="en-US"/>
        </w:rPr>
        <w:t xml:space="preserve">the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3</m:t>
            </m:r>
          </m:sup>
        </m:sSup>
      </m:oMath>
      <w:r w:rsidR="00892BDF" w:rsidRPr="00BE47CF">
        <w:rPr>
          <w:rFonts w:ascii="Times New Roman" w:eastAsiaTheme="minorEastAsia" w:hAnsi="Times New Roman"/>
          <w:iCs/>
          <w:lang w:val="en-US" w:bidi="fa-IR"/>
        </w:rPr>
        <w:t xml:space="preserve"> unit </w:t>
      </w:r>
      <w:r w:rsidR="00892BDF">
        <w:rPr>
          <w:rFonts w:ascii="Times New Roman" w:eastAsiaTheme="minorEastAsia" w:hAnsi="Times New Roman"/>
          <w:iCs/>
          <w:lang w:val="en-US" w:bidi="fa-IR"/>
        </w:rPr>
        <w:t xml:space="preserve">slightly </w:t>
      </w:r>
      <w:r w:rsidR="00892BDF">
        <w:rPr>
          <w:rFonts w:ascii="Times New Roman" w:hAnsi="Times New Roman"/>
          <w:lang w:val="en-US"/>
        </w:rPr>
        <w:t xml:space="preserve">decreased </w:t>
      </w:r>
      <w:r w:rsidR="00892BDF">
        <w:rPr>
          <w:rFonts w:ascii="Times New Roman" w:eastAsiaTheme="minorEastAsia" w:hAnsi="Times New Roman"/>
          <w:iCs/>
          <w:lang w:val="en-US" w:bidi="fa-IR"/>
        </w:rPr>
        <w:t>while</w:t>
      </w:r>
      <w:r w:rsidR="00892BDF" w:rsidRPr="00BE47CF">
        <w:rPr>
          <w:rFonts w:ascii="Times New Roman" w:eastAsiaTheme="minorEastAsia" w:hAnsi="Times New Roman"/>
          <w:iCs/>
          <w:lang w:val="en-US" w:bidi="fa-IR"/>
        </w:rPr>
        <w:t xml:space="preserve"> </w:t>
      </w:r>
      <w:r w:rsidR="00892BDF" w:rsidRPr="00BE47CF">
        <w:rPr>
          <w:rFonts w:ascii="Times New Roman" w:hAnsi="Times New Roman"/>
          <w:lang w:val="en-US"/>
        </w:rPr>
        <w:t xml:space="preserve">the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2</m:t>
            </m:r>
          </m:sup>
        </m:sSup>
      </m:oMath>
      <w:r w:rsidR="00892BDF" w:rsidRPr="00BE47CF">
        <w:rPr>
          <w:rFonts w:ascii="Times New Roman" w:eastAsiaTheme="minorEastAsia" w:hAnsi="Times New Roman"/>
          <w:iCs/>
          <w:lang w:val="en-US" w:bidi="fa-IR"/>
        </w:rPr>
        <w:t xml:space="preserve"> unit increased</w:t>
      </w:r>
      <w:r w:rsidR="00892BDF">
        <w:rPr>
          <w:rFonts w:ascii="Times New Roman" w:eastAsiaTheme="minorEastAsia" w:hAnsi="Times New Roman"/>
          <w:iCs/>
          <w:lang w:val="en-US" w:bidi="fa-IR"/>
        </w:rPr>
        <w:t>.</w:t>
      </w:r>
      <w:r w:rsidR="00892BDF" w:rsidRPr="00BE47CF">
        <w:rPr>
          <w:rFonts w:ascii="Times New Roman" w:eastAsiaTheme="minorEastAsia" w:hAnsi="Times New Roman"/>
          <w:iCs/>
          <w:lang w:val="en-US" w:bidi="fa-IR"/>
        </w:rPr>
        <w:t xml:space="preserve"> </w:t>
      </w:r>
      <w:r w:rsidR="00892BDF">
        <w:rPr>
          <w:rFonts w:ascii="Times New Roman" w:eastAsiaTheme="minorEastAsia" w:hAnsi="Times New Roman"/>
          <w:iCs/>
          <w:lang w:val="en-US" w:bidi="fa-IR"/>
        </w:rPr>
        <w:t>T</w:t>
      </w:r>
      <w:r w:rsidR="00892BDF" w:rsidRPr="00BE47CF">
        <w:rPr>
          <w:rFonts w:ascii="Times New Roman" w:eastAsiaTheme="minorEastAsia" w:hAnsi="Times New Roman"/>
          <w:iCs/>
          <w:lang w:val="en-US" w:bidi="fa-IR"/>
        </w:rPr>
        <w:t>he</w:t>
      </w:r>
      <w:r w:rsidR="00892BDF">
        <w:rPr>
          <w:rFonts w:ascii="Times New Roman" w:eastAsiaTheme="minorEastAsia" w:hAnsi="Times New Roman"/>
          <w:iCs/>
          <w:lang w:val="en-US" w:bidi="fa-IR"/>
        </w:rPr>
        <w:t xml:space="preserve"> fractions of</w:t>
      </w:r>
      <w:r w:rsidR="00892BDF" w:rsidRPr="00BE47CF">
        <w:rPr>
          <w:rFonts w:ascii="Times New Roman" w:eastAsiaTheme="minorEastAsia" w:hAnsi="Times New Roman"/>
          <w:iCs/>
          <w:lang w:val="en-US" w:bidi="fa-IR"/>
        </w:rPr>
        <w:t xml:space="preserve">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1</m:t>
            </m:r>
          </m:sup>
        </m:sSup>
      </m:oMath>
      <w:r w:rsidR="00892BDF" w:rsidRPr="00BE47CF">
        <w:rPr>
          <w:rFonts w:ascii="Times New Roman" w:eastAsiaTheme="minorEastAsia" w:hAnsi="Times New Roman"/>
          <w:iCs/>
          <w:lang w:val="en-US" w:bidi="fa-IR"/>
        </w:rPr>
        <w:t xml:space="preserve"> and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0</m:t>
            </m:r>
          </m:sup>
        </m:sSup>
      </m:oMath>
      <w:r w:rsidR="00892BDF" w:rsidRPr="00BE47CF">
        <w:rPr>
          <w:rFonts w:ascii="Times New Roman" w:hAnsi="Times New Roman"/>
          <w:lang w:val="en-US"/>
        </w:rPr>
        <w:t xml:space="preserve"> units were </w:t>
      </w:r>
      <w:r w:rsidR="00892BDF">
        <w:rPr>
          <w:rFonts w:ascii="Times New Roman" w:hAnsi="Times New Roman"/>
          <w:lang w:val="en-US"/>
        </w:rPr>
        <w:t xml:space="preserve">slightly </w:t>
      </w:r>
      <w:r w:rsidR="00892BDF" w:rsidRPr="00BE47CF">
        <w:rPr>
          <w:rFonts w:ascii="Times New Roman" w:eastAsiaTheme="minorEastAsia" w:hAnsi="Times New Roman"/>
          <w:iCs/>
          <w:lang w:val="en-US" w:bidi="fa-IR"/>
        </w:rPr>
        <w:t xml:space="preserve">reduced </w:t>
      </w:r>
      <w:r w:rsidR="00892BDF">
        <w:rPr>
          <w:rFonts w:ascii="Times New Roman" w:hAnsi="Times New Roman"/>
          <w:lang w:val="en-US"/>
        </w:rPr>
        <w:t xml:space="preserve">by increasing </w:t>
      </w:r>
      <w:r w:rsidR="00892BDF">
        <w:rPr>
          <w:rFonts w:ascii="Times New Roman" w:eastAsiaTheme="minorEastAsia" w:hAnsi="Times New Roman"/>
          <w:iCs/>
          <w:lang w:val="en-US" w:bidi="fa-IR"/>
        </w:rPr>
        <w:t>MnO/(MnO+CaO)</w:t>
      </w:r>
      <w:r w:rsidR="00892BDF" w:rsidRPr="00BE47CF">
        <w:rPr>
          <w:rFonts w:ascii="Times New Roman" w:hAnsi="Times New Roman"/>
          <w:lang w:val="en-US"/>
        </w:rPr>
        <w:t xml:space="preserve">. </w:t>
      </w:r>
      <w:r w:rsidR="00892BDF">
        <w:rPr>
          <w:rFonts w:ascii="Times New Roman" w:hAnsi="Times New Roman"/>
          <w:lang w:val="en-US"/>
        </w:rPr>
        <w:t>The effect of CaO/SiO</w:t>
      </w:r>
      <w:r w:rsidR="00892BDF" w:rsidRPr="0060376E">
        <w:rPr>
          <w:rFonts w:ascii="Times New Roman" w:hAnsi="Times New Roman"/>
          <w:vertAlign w:val="subscript"/>
          <w:lang w:val="en-US"/>
        </w:rPr>
        <w:t>2</w:t>
      </w:r>
      <w:r w:rsidR="00892BDF">
        <w:rPr>
          <w:rFonts w:ascii="Times New Roman" w:hAnsi="Times New Roman"/>
          <w:lang w:val="en-US"/>
        </w:rPr>
        <w:t xml:space="preserve"> changes on the slag structure was studied in the</w:t>
      </w:r>
      <w:r w:rsidR="00892BDF" w:rsidRPr="00BE47CF">
        <w:rPr>
          <w:rFonts w:ascii="Times New Roman" w:hAnsi="Times New Roman"/>
          <w:lang w:val="en-US"/>
        </w:rPr>
        <w:t xml:space="preserve"> CaO-SiO</w:t>
      </w:r>
      <w:r w:rsidR="00892BDF" w:rsidRPr="00BE47CF">
        <w:rPr>
          <w:rFonts w:ascii="Times New Roman" w:hAnsi="Times New Roman"/>
          <w:vertAlign w:val="subscript"/>
          <w:lang w:val="en-US"/>
        </w:rPr>
        <w:t>2</w:t>
      </w:r>
      <w:r w:rsidR="00892BDF" w:rsidRPr="00BE47CF">
        <w:rPr>
          <w:rFonts w:ascii="Times New Roman" w:hAnsi="Times New Roman"/>
          <w:lang w:val="en-US"/>
        </w:rPr>
        <w:t>-MnO (8 mol%)</w:t>
      </w:r>
      <w:r w:rsidR="00892BDF">
        <w:rPr>
          <w:rFonts w:ascii="Times New Roman" w:hAnsi="Times New Roman"/>
          <w:lang w:val="en-US"/>
        </w:rPr>
        <w:t xml:space="preserve"> system</w:t>
      </w:r>
      <w:r w:rsidR="00892BDF" w:rsidRPr="005E05A1">
        <w:rPr>
          <w:rFonts w:ascii="Times New Roman" w:hAnsi="Times New Roman"/>
          <w:szCs w:val="22"/>
          <w:lang w:val="en-US"/>
        </w:rPr>
        <w:t xml:space="preserve">. </w:t>
      </w:r>
      <w:r>
        <w:rPr>
          <w:rFonts w:ascii="Times New Roman" w:hAnsi="Times New Roman"/>
          <w:szCs w:val="22"/>
          <w:lang w:val="en-US"/>
        </w:rPr>
        <w:fldChar w:fldCharType="begin"/>
      </w:r>
      <w:r>
        <w:rPr>
          <w:rFonts w:ascii="Times New Roman" w:hAnsi="Times New Roman"/>
          <w:szCs w:val="22"/>
          <w:lang w:val="en-US"/>
        </w:rPr>
        <w:instrText xml:space="preserve"> REF _Ref68682635 \h </w:instrText>
      </w:r>
      <w:r>
        <w:rPr>
          <w:rFonts w:ascii="Times New Roman" w:hAnsi="Times New Roman"/>
          <w:szCs w:val="22"/>
          <w:lang w:val="en-US"/>
        </w:rPr>
      </w:r>
      <w:r>
        <w:rPr>
          <w:rFonts w:ascii="Times New Roman" w:hAnsi="Times New Roman"/>
          <w:szCs w:val="22"/>
          <w:lang w:val="en-US"/>
        </w:rPr>
        <w:fldChar w:fldCharType="separate"/>
      </w:r>
      <w:r w:rsidR="00447A94">
        <w:t xml:space="preserve">Figure </w:t>
      </w:r>
      <w:r w:rsidR="00447A94">
        <w:rPr>
          <w:noProof/>
        </w:rPr>
        <w:t>18</w:t>
      </w:r>
      <w:r>
        <w:rPr>
          <w:rFonts w:ascii="Times New Roman" w:hAnsi="Times New Roman"/>
          <w:szCs w:val="22"/>
          <w:lang w:val="en-US"/>
        </w:rPr>
        <w:fldChar w:fldCharType="end"/>
      </w:r>
      <w:r w:rsidR="00705605">
        <w:rPr>
          <w:rFonts w:ascii="Times New Roman" w:hAnsi="Times New Roman"/>
          <w:szCs w:val="22"/>
          <w:lang w:val="en-US"/>
        </w:rPr>
        <w:t xml:space="preserve"> </w:t>
      </w:r>
      <w:r w:rsidR="00892BDF">
        <w:rPr>
          <w:rFonts w:ascii="Times New Roman" w:hAnsi="Times New Roman"/>
          <w:lang w:val="en-US"/>
        </w:rPr>
        <w:t xml:space="preserve">(b) displays the fractions of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n</m:t>
            </m:r>
          </m:sup>
        </m:sSup>
      </m:oMath>
      <w:r w:rsidR="00892BDF">
        <w:rPr>
          <w:rFonts w:ascii="Times New Roman" w:eastAsiaTheme="minorEastAsia" w:hAnsi="Times New Roman"/>
          <w:iCs/>
          <w:lang w:val="en-US" w:bidi="fa-IR"/>
        </w:rPr>
        <w:t xml:space="preserve"> units versus increasing </w:t>
      </w:r>
      <w:r w:rsidR="00892BDF">
        <w:rPr>
          <w:rFonts w:ascii="Times New Roman" w:hAnsi="Times New Roman"/>
          <w:lang w:val="en-US"/>
        </w:rPr>
        <w:t>CaO/SiO</w:t>
      </w:r>
      <w:r w:rsidR="00892BDF" w:rsidRPr="00B62419">
        <w:rPr>
          <w:rFonts w:ascii="Times New Roman" w:hAnsi="Times New Roman"/>
          <w:vertAlign w:val="subscript"/>
          <w:lang w:val="en-US"/>
        </w:rPr>
        <w:t>2</w:t>
      </w:r>
      <w:r w:rsidR="00892BDF">
        <w:rPr>
          <w:rFonts w:ascii="Times New Roman" w:hAnsi="Times New Roman"/>
          <w:lang w:val="en-US"/>
        </w:rPr>
        <w:t>. T</w:t>
      </w:r>
      <w:r w:rsidR="00892BDF" w:rsidRPr="00BE47CF">
        <w:rPr>
          <w:rFonts w:ascii="Times New Roman" w:hAnsi="Times New Roman"/>
          <w:lang w:val="en-US"/>
        </w:rPr>
        <w:t xml:space="preserve">he fraction of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3</m:t>
            </m:r>
          </m:sup>
        </m:sSup>
      </m:oMath>
      <w:r w:rsidR="00892BDF" w:rsidRPr="00BE47CF">
        <w:rPr>
          <w:rFonts w:ascii="Times New Roman" w:eastAsiaTheme="minorEastAsia" w:hAnsi="Times New Roman"/>
          <w:iCs/>
          <w:lang w:val="en-US" w:bidi="fa-IR"/>
        </w:rPr>
        <w:t xml:space="preserve"> unit was reduced while the fractions of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1</m:t>
            </m:r>
          </m:sup>
        </m:sSup>
      </m:oMath>
      <w:r w:rsidR="00892BDF" w:rsidRPr="00BE47CF">
        <w:rPr>
          <w:rFonts w:ascii="Times New Roman" w:eastAsiaTheme="minorEastAsia" w:hAnsi="Times New Roman"/>
          <w:iCs/>
          <w:lang w:val="en-US" w:bidi="fa-IR"/>
        </w:rPr>
        <w:t xml:space="preserve"> and </w:t>
      </w:r>
      <m:oMath>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0</m:t>
            </m:r>
          </m:sup>
        </m:sSup>
      </m:oMath>
      <w:r w:rsidR="00892BDF" w:rsidRPr="00BE47CF">
        <w:rPr>
          <w:rFonts w:ascii="Times New Roman" w:hAnsi="Times New Roman"/>
          <w:lang w:val="en-US"/>
        </w:rPr>
        <w:t xml:space="preserve"> units were increased by increasing CaO/SiO</w:t>
      </w:r>
      <w:r w:rsidR="00892BDF" w:rsidRPr="00BE47CF">
        <w:rPr>
          <w:rFonts w:ascii="Times New Roman" w:hAnsi="Times New Roman"/>
          <w:vertAlign w:val="subscript"/>
          <w:lang w:val="en-US"/>
        </w:rPr>
        <w:t>2</w:t>
      </w:r>
      <w:r w:rsidR="00892BDF" w:rsidRPr="00BE47CF">
        <w:rPr>
          <w:rFonts w:ascii="Times New Roman" w:hAnsi="Times New Roman"/>
          <w:lang w:val="en-US"/>
        </w:rPr>
        <w:t xml:space="preserve"> from 0.5 to 1.1</w:t>
      </w:r>
      <w:r w:rsidR="00892BDF">
        <w:rPr>
          <w:rFonts w:ascii="Times New Roman" w:hAnsi="Times New Roman"/>
          <w:lang w:val="en-US"/>
        </w:rPr>
        <w:t>, demonstrating</w:t>
      </w:r>
      <w:r w:rsidR="00892BDF" w:rsidRPr="00BE47CF">
        <w:rPr>
          <w:rFonts w:ascii="Times New Roman" w:hAnsi="Times New Roman"/>
          <w:lang w:val="en-US"/>
        </w:rPr>
        <w:t xml:space="preserve"> that the depolymerization of the silicate network (or reducing DOP of the silicate structure) as the ratio of CaO </w:t>
      </w:r>
      <w:r w:rsidR="008A3E8A" w:rsidRPr="00BE47CF">
        <w:rPr>
          <w:rFonts w:ascii="Times New Roman" w:hAnsi="Times New Roman"/>
          <w:lang w:val="en-US"/>
        </w:rPr>
        <w:t>to SiO</w:t>
      </w:r>
      <w:r w:rsidR="008A3E8A" w:rsidRPr="00BE47CF">
        <w:rPr>
          <w:rFonts w:ascii="Times New Roman" w:hAnsi="Times New Roman"/>
          <w:vertAlign w:val="subscript"/>
          <w:lang w:val="en-US"/>
        </w:rPr>
        <w:t>2</w:t>
      </w:r>
      <w:r w:rsidR="008A3E8A" w:rsidRPr="00BE47CF">
        <w:rPr>
          <w:rFonts w:ascii="Times New Roman" w:hAnsi="Times New Roman"/>
          <w:lang w:val="en-US"/>
        </w:rPr>
        <w:t xml:space="preserve"> was increased at a fixed MnO content.</w:t>
      </w:r>
    </w:p>
    <w:p w14:paraId="7DE74C15" w14:textId="36DF7A0E" w:rsidR="008A3E8A" w:rsidRDefault="008A3E8A" w:rsidP="008A3E8A">
      <w:pPr>
        <w:jc w:val="both"/>
        <w:rPr>
          <w:rFonts w:ascii="Times New Roman" w:hAnsi="Times New Roman"/>
          <w:lang w:val="en-US"/>
        </w:rPr>
      </w:pPr>
      <w:r w:rsidRPr="00BE47CF">
        <w:rPr>
          <w:rFonts w:ascii="Times New Roman" w:hAnsi="Times New Roman"/>
          <w:lang w:val="en-US"/>
        </w:rPr>
        <w:t xml:space="preserve">In this study, the </w:t>
      </w:r>
      <m:oMath>
        <m:f>
          <m:fPr>
            <m:ctrlPr>
              <w:rPr>
                <w:rFonts w:ascii="Cambria Math" w:hAnsi="Cambria Math"/>
                <w:i/>
                <w:lang w:val="en-US" w:bidi="fa-IR"/>
              </w:rPr>
            </m:ctrlPr>
          </m:fPr>
          <m:num>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3</m:t>
                </m:r>
              </m:sup>
            </m:sSup>
            <m:ctrlPr>
              <w:rPr>
                <w:rFonts w:ascii="Cambria Math" w:hAnsi="Cambria Math"/>
                <w:i/>
                <w:iCs/>
                <w:lang w:val="en-US" w:bidi="fa-IR"/>
              </w:rPr>
            </m:ctrlPr>
          </m:num>
          <m:den>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2</m:t>
                </m:r>
              </m:sup>
            </m:sSup>
          </m:den>
        </m:f>
      </m:oMath>
      <w:r w:rsidRPr="00BE47CF">
        <w:rPr>
          <w:rFonts w:ascii="Times New Roman" w:hAnsi="Times New Roman"/>
          <w:lang w:val="en-US"/>
        </w:rPr>
        <w:t xml:space="preserve">  ratio was proposed for determining DOP of the silicate network.</w:t>
      </w:r>
      <w:r w:rsidRPr="00BE47CF">
        <w:rPr>
          <w:rFonts w:ascii="Times New Roman" w:eastAsiaTheme="minorEastAsia" w:hAnsi="Times New Roman"/>
          <w:iCs/>
          <w:lang w:val="en-US" w:bidi="fa-IR"/>
        </w:rPr>
        <w:t xml:space="preserve"> The results </w:t>
      </w:r>
      <w:r>
        <w:rPr>
          <w:rFonts w:ascii="Times New Roman" w:eastAsiaTheme="minorEastAsia" w:hAnsi="Times New Roman"/>
          <w:iCs/>
          <w:lang w:val="en-US" w:bidi="fa-IR"/>
        </w:rPr>
        <w:t xml:space="preserve">shown in </w:t>
      </w:r>
      <w:r w:rsidR="00755CA7">
        <w:rPr>
          <w:rFonts w:ascii="Times New Roman" w:eastAsiaTheme="minorEastAsia" w:hAnsi="Times New Roman"/>
          <w:iCs/>
          <w:lang w:val="en-US" w:bidi="fa-IR"/>
        </w:rPr>
        <w:fldChar w:fldCharType="begin"/>
      </w:r>
      <w:r w:rsidR="00755CA7">
        <w:rPr>
          <w:rFonts w:ascii="Times New Roman" w:eastAsiaTheme="minorEastAsia" w:hAnsi="Times New Roman"/>
          <w:iCs/>
          <w:lang w:val="en-US" w:bidi="fa-IR"/>
        </w:rPr>
        <w:instrText xml:space="preserve"> REF _Ref68682498 \h </w:instrText>
      </w:r>
      <w:r w:rsidR="00755CA7">
        <w:rPr>
          <w:rFonts w:ascii="Times New Roman" w:eastAsiaTheme="minorEastAsia" w:hAnsi="Times New Roman"/>
          <w:iCs/>
          <w:lang w:val="en-US" w:bidi="fa-IR"/>
        </w:rPr>
      </w:r>
      <w:r w:rsidR="00755CA7">
        <w:rPr>
          <w:rFonts w:ascii="Times New Roman" w:eastAsiaTheme="minorEastAsia" w:hAnsi="Times New Roman"/>
          <w:iCs/>
          <w:lang w:val="en-US" w:bidi="fa-IR"/>
        </w:rPr>
        <w:fldChar w:fldCharType="separate"/>
      </w:r>
      <w:r w:rsidR="00447A94">
        <w:t xml:space="preserve">Figure </w:t>
      </w:r>
      <w:r w:rsidR="00447A94">
        <w:rPr>
          <w:noProof/>
        </w:rPr>
        <w:t>17</w:t>
      </w:r>
      <w:r w:rsidR="00755CA7">
        <w:rPr>
          <w:rFonts w:ascii="Times New Roman" w:eastAsiaTheme="minorEastAsia" w:hAnsi="Times New Roman"/>
          <w:iCs/>
          <w:lang w:val="en-US" w:bidi="fa-IR"/>
        </w:rPr>
        <w:fldChar w:fldCharType="end"/>
      </w:r>
      <w:r w:rsidR="00705605">
        <w:rPr>
          <w:rFonts w:ascii="Times New Roman" w:eastAsiaTheme="minorEastAsia" w:hAnsi="Times New Roman"/>
          <w:iCs/>
          <w:lang w:val="en-US" w:bidi="fa-IR"/>
        </w:rPr>
        <w:t xml:space="preserve"> </w:t>
      </w:r>
      <w:r w:rsidR="00C171E1">
        <w:rPr>
          <w:rFonts w:ascii="Times New Roman" w:eastAsiaTheme="minorEastAsia" w:hAnsi="Times New Roman"/>
          <w:iCs/>
          <w:lang w:val="en-US" w:bidi="fa-IR"/>
        </w:rPr>
        <w:t xml:space="preserve">and </w:t>
      </w:r>
      <w:r w:rsidR="00705605">
        <w:rPr>
          <w:rFonts w:ascii="Times New Roman" w:eastAsiaTheme="minorEastAsia" w:hAnsi="Times New Roman"/>
          <w:iCs/>
          <w:szCs w:val="22"/>
          <w:lang w:val="en-US" w:bidi="fa-IR"/>
        </w:rPr>
        <w:fldChar w:fldCharType="begin"/>
      </w:r>
      <w:r w:rsidR="00705605">
        <w:rPr>
          <w:rFonts w:ascii="Times New Roman" w:eastAsiaTheme="minorEastAsia" w:hAnsi="Times New Roman"/>
          <w:iCs/>
          <w:lang w:val="en-US" w:bidi="fa-IR"/>
        </w:rPr>
        <w:instrText xml:space="preserve"> REF _Ref68682635 \h </w:instrText>
      </w:r>
      <w:r w:rsidR="00705605">
        <w:rPr>
          <w:rFonts w:ascii="Times New Roman" w:eastAsiaTheme="minorEastAsia" w:hAnsi="Times New Roman"/>
          <w:iCs/>
          <w:szCs w:val="22"/>
          <w:lang w:val="en-US" w:bidi="fa-IR"/>
        </w:rPr>
      </w:r>
      <w:r w:rsidR="00705605">
        <w:rPr>
          <w:rFonts w:ascii="Times New Roman" w:eastAsiaTheme="minorEastAsia" w:hAnsi="Times New Roman"/>
          <w:iCs/>
          <w:szCs w:val="22"/>
          <w:lang w:val="en-US" w:bidi="fa-IR"/>
        </w:rPr>
        <w:fldChar w:fldCharType="separate"/>
      </w:r>
      <w:r w:rsidR="00447A94">
        <w:t xml:space="preserve">Figure </w:t>
      </w:r>
      <w:r w:rsidR="00447A94">
        <w:rPr>
          <w:noProof/>
        </w:rPr>
        <w:t>18</w:t>
      </w:r>
      <w:r w:rsidR="00705605">
        <w:rPr>
          <w:rFonts w:ascii="Times New Roman" w:eastAsiaTheme="minorEastAsia" w:hAnsi="Times New Roman"/>
          <w:iCs/>
          <w:szCs w:val="22"/>
          <w:lang w:val="en-US" w:bidi="fa-IR"/>
        </w:rPr>
        <w:fldChar w:fldCharType="end"/>
      </w:r>
      <w:r w:rsidR="00705605">
        <w:rPr>
          <w:rFonts w:ascii="Times New Roman" w:eastAsiaTheme="minorEastAsia" w:hAnsi="Times New Roman"/>
          <w:iCs/>
          <w:szCs w:val="22"/>
          <w:lang w:val="en-US" w:bidi="fa-IR"/>
        </w:rPr>
        <w:t xml:space="preserve"> </w:t>
      </w:r>
      <w:r w:rsidR="002F7887">
        <w:rPr>
          <w:rFonts w:ascii="Times New Roman" w:hAnsi="Times New Roman"/>
          <w:lang w:val="en-US"/>
        </w:rPr>
        <w:t>indicate</w:t>
      </w:r>
      <w:r w:rsidR="002F7887" w:rsidRPr="00BE47CF">
        <w:rPr>
          <w:rFonts w:ascii="Times New Roman" w:hAnsi="Times New Roman"/>
          <w:lang w:val="en-US"/>
        </w:rPr>
        <w:t xml:space="preserve"> </w:t>
      </w:r>
      <w:r w:rsidRPr="00BE47CF">
        <w:rPr>
          <w:rFonts w:ascii="Times New Roman" w:hAnsi="Times New Roman"/>
          <w:lang w:val="en-US"/>
        </w:rPr>
        <w:t xml:space="preserve">that MnO is a network-modifier element in the silicate systems similarly to CaO, because the </w:t>
      </w:r>
      <m:oMath>
        <m:f>
          <m:fPr>
            <m:ctrlPr>
              <w:rPr>
                <w:rFonts w:ascii="Cambria Math" w:hAnsi="Cambria Math"/>
                <w:i/>
                <w:lang w:val="en-US" w:bidi="fa-IR"/>
              </w:rPr>
            </m:ctrlPr>
          </m:fPr>
          <m:num>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3</m:t>
                </m:r>
              </m:sup>
            </m:sSup>
            <m:ctrlPr>
              <w:rPr>
                <w:rFonts w:ascii="Cambria Math" w:hAnsi="Cambria Math"/>
                <w:i/>
                <w:iCs/>
                <w:lang w:val="en-US" w:bidi="fa-IR"/>
              </w:rPr>
            </m:ctrlPr>
          </m:num>
          <m:den>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2</m:t>
                </m:r>
              </m:sup>
            </m:sSup>
          </m:den>
        </m:f>
      </m:oMath>
      <w:r w:rsidRPr="00BE47CF">
        <w:rPr>
          <w:rFonts w:ascii="Times New Roman" w:hAnsi="Times New Roman"/>
          <w:lang w:val="en-US"/>
        </w:rPr>
        <w:t xml:space="preserve">  ratio reduced by increasing the MnO content, thereby the silicate network was depolymerized. Also, a linear correlation between ln (</w:t>
      </w:r>
      <m:oMath>
        <m:f>
          <m:fPr>
            <m:ctrlPr>
              <w:rPr>
                <w:rFonts w:ascii="Cambria Math" w:hAnsi="Cambria Math"/>
                <w:i/>
                <w:lang w:val="en-US" w:bidi="fa-IR"/>
              </w:rPr>
            </m:ctrlPr>
          </m:fPr>
          <m:num>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3</m:t>
                </m:r>
              </m:sup>
            </m:sSup>
            <m:ctrlPr>
              <w:rPr>
                <w:rFonts w:ascii="Cambria Math" w:hAnsi="Cambria Math"/>
                <w:i/>
                <w:iCs/>
                <w:lang w:val="en-US" w:bidi="fa-IR"/>
              </w:rPr>
            </m:ctrlPr>
          </m:num>
          <m:den>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2</m:t>
                </m:r>
              </m:sup>
            </m:sSup>
          </m:den>
        </m:f>
      </m:oMath>
      <w:r w:rsidRPr="00BE47CF">
        <w:rPr>
          <w:rFonts w:ascii="Times New Roman" w:hAnsi="Times New Roman"/>
          <w:lang w:val="en-US"/>
        </w:rPr>
        <w:t xml:space="preserve">) and </w:t>
      </w:r>
      <w:r>
        <w:rPr>
          <w:rFonts w:ascii="Times New Roman" w:hAnsi="Times New Roman"/>
          <w:lang w:val="en-US"/>
        </w:rPr>
        <w:t>viscosity, density, and electrical conductivity were</w:t>
      </w:r>
      <w:r w:rsidRPr="00BE47CF">
        <w:rPr>
          <w:rFonts w:ascii="Times New Roman" w:hAnsi="Times New Roman"/>
          <w:lang w:val="en-US"/>
        </w:rPr>
        <w:t xml:space="preserve"> explored, </w:t>
      </w:r>
      <w:r>
        <w:rPr>
          <w:rFonts w:ascii="Times New Roman" w:hAnsi="Times New Roman"/>
          <w:lang w:val="en-US"/>
        </w:rPr>
        <w:t>demonstrating</w:t>
      </w:r>
      <w:r w:rsidRPr="00BE47CF">
        <w:rPr>
          <w:rFonts w:ascii="Times New Roman" w:hAnsi="Times New Roman"/>
          <w:lang w:val="en-US"/>
        </w:rPr>
        <w:t xml:space="preserve"> the influence of slag structure (DOP of the slag network) on the</w:t>
      </w:r>
      <w:r>
        <w:rPr>
          <w:rFonts w:ascii="Times New Roman" w:hAnsi="Times New Roman"/>
          <w:lang w:val="en-US"/>
        </w:rPr>
        <w:t>se</w:t>
      </w:r>
      <w:r w:rsidRPr="00BE47CF">
        <w:rPr>
          <w:rFonts w:ascii="Times New Roman" w:hAnsi="Times New Roman"/>
          <w:lang w:val="en-US"/>
        </w:rPr>
        <w:t xml:space="preserve"> slag </w:t>
      </w:r>
      <w:r>
        <w:rPr>
          <w:rFonts w:ascii="Times New Roman" w:hAnsi="Times New Roman"/>
          <w:lang w:val="en-US"/>
        </w:rPr>
        <w:t>properties</w:t>
      </w:r>
      <w:r w:rsidRPr="00BE47CF">
        <w:rPr>
          <w:rFonts w:ascii="Times New Roman" w:hAnsi="Times New Roman"/>
          <w:lang w:val="en-US"/>
        </w:rPr>
        <w:t xml:space="preserve">. It was </w:t>
      </w:r>
      <w:r>
        <w:rPr>
          <w:rFonts w:ascii="Times New Roman" w:hAnsi="Times New Roman"/>
          <w:lang w:val="en-US"/>
        </w:rPr>
        <w:t>found</w:t>
      </w:r>
      <w:r w:rsidRPr="00BE47CF">
        <w:rPr>
          <w:rFonts w:ascii="Times New Roman" w:hAnsi="Times New Roman"/>
          <w:lang w:val="en-US"/>
        </w:rPr>
        <w:t xml:space="preserve"> that l</w:t>
      </w:r>
      <w:r>
        <w:rPr>
          <w:rFonts w:ascii="Times New Roman" w:hAnsi="Times New Roman"/>
          <w:lang w:val="en-US"/>
        </w:rPr>
        <w:t>og</w:t>
      </w:r>
      <w:r w:rsidRPr="00BE47CF">
        <w:rPr>
          <w:rFonts w:ascii="Times New Roman" w:hAnsi="Times New Roman"/>
          <w:lang w:val="en-US"/>
        </w:rPr>
        <w:t xml:space="preserve"> </w:t>
      </w:r>
      <w:r>
        <w:rPr>
          <w:rFonts w:ascii="Times New Roman" w:hAnsi="Times New Roman"/>
          <w:lang w:val="en-US"/>
        </w:rPr>
        <w:t>viscosity</w:t>
      </w:r>
      <w:r w:rsidRPr="00BE47CF">
        <w:rPr>
          <w:rFonts w:ascii="Times New Roman" w:hAnsi="Times New Roman"/>
          <w:lang w:val="en-US"/>
        </w:rPr>
        <w:t xml:space="preserve"> increases linearly by increasing ln (</w:t>
      </w:r>
      <m:oMath>
        <m:f>
          <m:fPr>
            <m:ctrlPr>
              <w:rPr>
                <w:rFonts w:ascii="Cambria Math" w:hAnsi="Cambria Math"/>
                <w:i/>
                <w:lang w:val="en-US" w:bidi="fa-IR"/>
              </w:rPr>
            </m:ctrlPr>
          </m:fPr>
          <m:num>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3</m:t>
                </m:r>
              </m:sup>
            </m:sSup>
            <m:ctrlPr>
              <w:rPr>
                <w:rFonts w:ascii="Cambria Math" w:hAnsi="Cambria Math"/>
                <w:i/>
                <w:iCs/>
                <w:lang w:val="en-US" w:bidi="fa-IR"/>
              </w:rPr>
            </m:ctrlPr>
          </m:num>
          <m:den>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2</m:t>
                </m:r>
              </m:sup>
            </m:sSup>
          </m:den>
        </m:f>
      </m:oMath>
      <w:r w:rsidRPr="00BE47CF">
        <w:rPr>
          <w:rFonts w:ascii="Times New Roman" w:hAnsi="Times New Roman"/>
          <w:lang w:val="en-US"/>
        </w:rPr>
        <w:t>)</w:t>
      </w:r>
      <w:r>
        <w:rPr>
          <w:rFonts w:ascii="Times New Roman" w:hAnsi="Times New Roman"/>
          <w:lang w:val="en-US"/>
        </w:rPr>
        <w:t xml:space="preserve"> while log density and log electrical conductivity reduce with </w:t>
      </w:r>
      <w:r w:rsidRPr="00BE47CF">
        <w:rPr>
          <w:rFonts w:ascii="Times New Roman" w:hAnsi="Times New Roman"/>
          <w:lang w:val="en-US"/>
        </w:rPr>
        <w:t>increasing ln (</w:t>
      </w:r>
      <m:oMath>
        <m:f>
          <m:fPr>
            <m:ctrlPr>
              <w:rPr>
                <w:rFonts w:ascii="Cambria Math" w:hAnsi="Cambria Math"/>
                <w:i/>
                <w:lang w:val="en-US" w:bidi="fa-IR"/>
              </w:rPr>
            </m:ctrlPr>
          </m:fPr>
          <m:num>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3</m:t>
                </m:r>
              </m:sup>
            </m:sSup>
            <m:ctrlPr>
              <w:rPr>
                <w:rFonts w:ascii="Cambria Math" w:hAnsi="Cambria Math"/>
                <w:i/>
                <w:iCs/>
                <w:lang w:val="en-US" w:bidi="fa-IR"/>
              </w:rPr>
            </m:ctrlPr>
          </m:num>
          <m:den>
            <m:sSup>
              <m:sSupPr>
                <m:ctrlPr>
                  <w:rPr>
                    <w:rFonts w:ascii="Cambria Math" w:hAnsi="Cambria Math"/>
                    <w:iCs/>
                    <w:lang w:val="en-US" w:bidi="fa-IR"/>
                  </w:rPr>
                </m:ctrlPr>
              </m:sSupPr>
              <m:e>
                <m:r>
                  <m:rPr>
                    <m:sty m:val="p"/>
                  </m:rPr>
                  <w:rPr>
                    <w:rFonts w:ascii="Cambria Math" w:hAnsi="Cambria Math"/>
                    <w:lang w:val="en-US" w:bidi="fa-IR"/>
                  </w:rPr>
                  <m:t>Q</m:t>
                </m:r>
              </m:e>
              <m:sup>
                <m:r>
                  <m:rPr>
                    <m:sty m:val="p"/>
                  </m:rPr>
                  <w:rPr>
                    <w:rFonts w:ascii="Cambria Math" w:hAnsi="Cambria Math"/>
                    <w:lang w:val="en-US" w:bidi="fa-IR"/>
                  </w:rPr>
                  <m:t>2</m:t>
                </m:r>
              </m:sup>
            </m:sSup>
          </m:den>
        </m:f>
      </m:oMath>
      <w:r w:rsidRPr="00BE47CF">
        <w:rPr>
          <w:rFonts w:ascii="Times New Roman" w:hAnsi="Times New Roman"/>
          <w:lang w:val="en-US"/>
        </w:rPr>
        <w:t>)</w:t>
      </w:r>
      <w:r>
        <w:rPr>
          <w:rFonts w:ascii="Times New Roman" w:hAnsi="Times New Roman"/>
          <w:lang w:val="en-US"/>
        </w:rPr>
        <w:t xml:space="preserve"> linearly</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9CAr7olf","properties":{"formattedCitation":"\\super [58]\\nosupersub{}","plainCitation":"[58]","noteIndex":0},"citationItems":[{"id":"7OVWmPdL/sC7LnCHz","uris":["http://zotero.org/users/local/i55Eh2lP/items/ISL9GFDB"],"uri":["http://zotero.org/users/local/i55Eh2lP/items/ISL9GFDB"],"itemData":{"id":451,"type":"article-journal","container-title":"ISIJ International","DOI":"10.2355/isijinternational.52.1627","ISSN":"0915-1559, 1347-5460","issue":"9","journalAbbreviation":"ISIJ Int.","language":"en","note":"tex.ids: ISIJInt._52_1627a","page":"1627-1636","source":"DOI.org (Crossref)","title":"Structure-Property Correlations of CaO-SiO2-MnO Slag Derived from Raman Spectroscopy","URL":"http://jlc.jst.go.jp/DN/JST.JSTAGE/isijinternational/52.1627?lang=en&amp;from=CrossRef&amp;type=abstract","volume":"52","author":[{"family":"Park","given":"Joo Hyun"}],"accessed":{"date-parts":[["2020",5,4]]},"issued":{"date-parts":[["2012"]]}}}],"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58]</w:t>
      </w:r>
      <w:r>
        <w:rPr>
          <w:rFonts w:ascii="Times New Roman" w:hAnsi="Times New Roman"/>
          <w:lang w:val="en-US"/>
        </w:rPr>
        <w:fldChar w:fldCharType="end"/>
      </w:r>
      <w:r>
        <w:rPr>
          <w:rFonts w:ascii="Times New Roman" w:hAnsi="Times New Roman"/>
          <w:lang w:val="en-US"/>
        </w:rPr>
        <w:t>.</w:t>
      </w:r>
    </w:p>
    <w:p w14:paraId="0B38769E" w14:textId="735B72EA" w:rsidR="006649AF" w:rsidRPr="0060376E" w:rsidRDefault="006649AF" w:rsidP="008A3E8A">
      <w:pPr>
        <w:jc w:val="both"/>
        <w:rPr>
          <w:rFonts w:ascii="Times New Roman" w:hAnsi="Times New Roman"/>
          <w:lang w:val="en-US"/>
        </w:rPr>
      </w:pPr>
    </w:p>
    <w:p w14:paraId="2D5EC86D" w14:textId="3E0D3AC3" w:rsidR="008A3E8A" w:rsidRPr="0025077B" w:rsidRDefault="008A3E8A" w:rsidP="006649AF">
      <w:pPr>
        <w:pStyle w:val="Heading3"/>
        <w:rPr>
          <w:lang w:val="en-US"/>
        </w:rPr>
      </w:pPr>
      <w:r w:rsidRPr="0025077B">
        <w:rPr>
          <w:lang w:val="en-US"/>
        </w:rPr>
        <w:t>Slag viscosity</w:t>
      </w:r>
    </w:p>
    <w:p w14:paraId="283BCEBF" w14:textId="60AD5F2B" w:rsidR="008A3E8A" w:rsidRDefault="001E4B89" w:rsidP="008A3E8A">
      <w:pPr>
        <w:jc w:val="both"/>
        <w:rPr>
          <w:rFonts w:ascii="Times New Roman" w:hAnsi="Times New Roman"/>
          <w:lang w:val="en-US"/>
        </w:rPr>
      </w:pPr>
      <w:r>
        <w:rPr>
          <w:rFonts w:ascii="Times New Roman" w:hAnsi="Times New Roman"/>
          <w:lang w:val="en-US"/>
        </w:rPr>
        <w:t>The</w:t>
      </w:r>
      <w:r w:rsidR="008A3E8A" w:rsidRPr="0025077B">
        <w:rPr>
          <w:rFonts w:ascii="Times New Roman" w:hAnsi="Times New Roman"/>
          <w:lang w:val="en-US"/>
        </w:rPr>
        <w:t xml:space="preserve"> viscosity of slag contributes</w:t>
      </w:r>
      <w:r w:rsidR="00D213EA">
        <w:rPr>
          <w:rFonts w:ascii="Times New Roman" w:hAnsi="Times New Roman"/>
          <w:lang w:val="en-US"/>
        </w:rPr>
        <w:t xml:space="preserve"> </w:t>
      </w:r>
      <w:r w:rsidR="008A3E8A" w:rsidRPr="0025077B">
        <w:rPr>
          <w:rFonts w:ascii="Times New Roman" w:hAnsi="Times New Roman"/>
          <w:lang w:val="en-US"/>
        </w:rPr>
        <w:t>to the metal-slag separation efficiency and tapping process</w:t>
      </w:r>
      <w:r w:rsidR="00DE70D9">
        <w:rPr>
          <w:rFonts w:ascii="Times New Roman" w:hAnsi="Times New Roman"/>
          <w:lang w:val="en-US"/>
        </w:rPr>
        <w:t xml:space="preserve">, and is thus closely related to </w:t>
      </w:r>
      <w:r w:rsidR="00DE70D9" w:rsidRPr="0025077B">
        <w:rPr>
          <w:rFonts w:ascii="Times New Roman" w:hAnsi="Times New Roman"/>
          <w:lang w:val="en-US"/>
        </w:rPr>
        <w:t>operation efficiency and minimizing the energy usage</w:t>
      </w:r>
      <w:r w:rsidR="00DE70D9" w:rsidRPr="0025077B">
        <w:rPr>
          <w:rFonts w:ascii="Times New Roman" w:hAnsi="Times New Roman"/>
          <w:lang w:val="en-US"/>
        </w:rPr>
        <w:fldChar w:fldCharType="begin"/>
      </w:r>
      <w:r w:rsidR="00C45550">
        <w:rPr>
          <w:rFonts w:ascii="Times New Roman" w:hAnsi="Times New Roman"/>
          <w:lang w:val="en-US"/>
        </w:rPr>
        <w:instrText xml:space="preserve"> ADDIN ZOTERO_ITEM CSL_CITATION {"citationID":"IC32S0QK","properties":{"formattedCitation":"\\super [67]\\nosupersub{}","plainCitation":"[67]","noteIndex":0},"citationItems":[{"id":4278,"uris":["http://zotero.org/users/7836746/items/PJ26UGG2"],"uri":["http://zotero.org/users/7836746/items/PJ26UGG2"],"itemData":{"id":4278,"type":"thesis","genre":"PhD Thesis","note":"DOI: 10.14264/uql.2017.995","publisher":"The University of Queensland","source":"DOI.org (Crossref)","title":"Viscosity Studies of High-Temperature Metallurgical Slags Relevant to Ironmaking Process","URL":"http://espace.library.uq.edu.au/view/UQ:689105","author":[{"family":"Han","given":"Chen"}],"accessed":{"date-parts":[["2021",7,8]]},"issued":{"date-parts":[["2017",10,20]]}}}],"schema":"https://github.com/citation-style-language/schema/raw/master/csl-citation.json"} </w:instrText>
      </w:r>
      <w:r w:rsidR="00DE70D9" w:rsidRPr="0025077B">
        <w:rPr>
          <w:rFonts w:ascii="Times New Roman" w:hAnsi="Times New Roman"/>
          <w:lang w:val="en-US"/>
        </w:rPr>
        <w:fldChar w:fldCharType="separate"/>
      </w:r>
      <w:r w:rsidR="00C45550" w:rsidRPr="00C45550">
        <w:rPr>
          <w:rFonts w:ascii="Times New Roman" w:hAnsi="Times New Roman"/>
          <w:vertAlign w:val="superscript"/>
        </w:rPr>
        <w:t>[67]</w:t>
      </w:r>
      <w:r w:rsidR="00DE70D9" w:rsidRPr="0025077B">
        <w:rPr>
          <w:rFonts w:ascii="Times New Roman" w:hAnsi="Times New Roman"/>
          <w:lang w:val="en-US"/>
        </w:rPr>
        <w:fldChar w:fldCharType="end"/>
      </w:r>
      <w:r w:rsidR="008A3E8A" w:rsidRPr="0025077B">
        <w:rPr>
          <w:rFonts w:ascii="Times New Roman" w:hAnsi="Times New Roman"/>
          <w:lang w:val="en-US"/>
        </w:rPr>
        <w:t>. Slag viscosity depends on temperature and slag composition</w:t>
      </w:r>
      <w:r w:rsidR="008A3E8A">
        <w:rPr>
          <w:rFonts w:ascii="Times New Roman" w:hAnsi="Times New Roman"/>
          <w:lang w:val="en-US"/>
        </w:rPr>
        <w:t xml:space="preserve"> as</w:t>
      </w:r>
      <w:r w:rsidR="008A3E8A" w:rsidRPr="0025077B">
        <w:rPr>
          <w:rFonts w:ascii="Times New Roman" w:hAnsi="Times New Roman"/>
          <w:lang w:val="en-US"/>
        </w:rPr>
        <w:t xml:space="preserve"> the viscosity decreases with increasing temperature and basic oxide contents. .</w:t>
      </w:r>
    </w:p>
    <w:p w14:paraId="1ADC4348" w14:textId="26E516E7" w:rsidR="00663CB3" w:rsidRPr="0025077B" w:rsidRDefault="00663CB3" w:rsidP="008A3E8A">
      <w:pPr>
        <w:jc w:val="both"/>
        <w:rPr>
          <w:rFonts w:ascii="Times New Roman" w:hAnsi="Times New Roman"/>
          <w:lang w:val="en-US"/>
        </w:rPr>
      </w:pPr>
    </w:p>
    <w:p w14:paraId="1977445D" w14:textId="383833FF" w:rsidR="008A3E8A" w:rsidRDefault="008A3E8A" w:rsidP="008A3E8A">
      <w:pPr>
        <w:jc w:val="both"/>
        <w:rPr>
          <w:rFonts w:ascii="Times New Roman" w:hAnsi="Times New Roman"/>
          <w:noProof/>
          <w:lang w:val="en-US"/>
        </w:rPr>
      </w:pPr>
      <w:r w:rsidRPr="0025077B">
        <w:rPr>
          <w:rFonts w:ascii="Times New Roman" w:hAnsi="Times New Roman"/>
          <w:lang w:val="en-US"/>
        </w:rPr>
        <w:t xml:space="preserve">Viscosity measurements for </w:t>
      </w:r>
      <w:r w:rsidR="00DE70D9">
        <w:rPr>
          <w:rFonts w:ascii="Times New Roman" w:hAnsi="Times New Roman"/>
          <w:lang w:val="en-US"/>
        </w:rPr>
        <w:t>the</w:t>
      </w:r>
      <w:r w:rsidRPr="0025077B">
        <w:rPr>
          <w:rFonts w:ascii="Times New Roman" w:hAnsi="Times New Roman"/>
          <w:lang w:val="en-US"/>
        </w:rPr>
        <w:t xml:space="preserve"> slag system MnO-SiO</w:t>
      </w:r>
      <w:r w:rsidRPr="0025077B">
        <w:rPr>
          <w:rFonts w:ascii="Times New Roman" w:hAnsi="Times New Roman"/>
          <w:vertAlign w:val="subscript"/>
          <w:lang w:val="en-US"/>
        </w:rPr>
        <w:t>2</w:t>
      </w:r>
      <w:r w:rsidRPr="0025077B">
        <w:rPr>
          <w:rFonts w:ascii="Times New Roman" w:hAnsi="Times New Roman"/>
          <w:lang w:val="en-US"/>
        </w:rPr>
        <w:t>-CaO-MgO-Al</w:t>
      </w:r>
      <w:r w:rsidRPr="0025077B">
        <w:rPr>
          <w:rFonts w:ascii="Times New Roman" w:hAnsi="Times New Roman"/>
          <w:vertAlign w:val="subscript"/>
          <w:lang w:val="en-US"/>
        </w:rPr>
        <w:t>2</w:t>
      </w:r>
      <w:r w:rsidRPr="0025077B">
        <w:rPr>
          <w:rFonts w:ascii="Times New Roman" w:hAnsi="Times New Roman"/>
          <w:lang w:val="en-US"/>
        </w:rPr>
        <w:t>O</w:t>
      </w:r>
      <w:r w:rsidRPr="0025077B">
        <w:rPr>
          <w:rFonts w:ascii="Times New Roman" w:hAnsi="Times New Roman"/>
          <w:vertAlign w:val="subscript"/>
          <w:lang w:val="en-US"/>
        </w:rPr>
        <w:t>3</w:t>
      </w:r>
      <w:r w:rsidRPr="0025077B">
        <w:rPr>
          <w:rFonts w:ascii="Times New Roman" w:hAnsi="Times New Roman"/>
          <w:lang w:val="en-US"/>
        </w:rPr>
        <w:t xml:space="preserve"> have been carried out for various industrial applications</w:t>
      </w:r>
      <w:r w:rsidRPr="0025077B">
        <w:rPr>
          <w:rFonts w:ascii="Times New Roman" w:hAnsi="Times New Roman"/>
          <w:lang w:val="en-US"/>
        </w:rPr>
        <w:fldChar w:fldCharType="begin"/>
      </w:r>
      <w:r w:rsidR="00C45550">
        <w:rPr>
          <w:rFonts w:ascii="Times New Roman" w:hAnsi="Times New Roman"/>
          <w:lang w:val="en-US"/>
        </w:rPr>
        <w:instrText xml:space="preserve"> ADDIN ZOTERO_ITEM CSL_CITATION {"citationID":"fHf6qQws","properties":{"unsorted":true,"formattedCitation":"\\super [68\\uc0\\u8211{}71]\\nosupersub{}","plainCitation":"[68–71]","noteIndex":0},"citationItems":[{"id":4280,"uris":["http://zotero.org/users/7836746/items/VQ5QEHRL"],"uri":["http://zotero.org/users/7836746/items/VQ5QEHRL"],"itemData":{"id":4280,"type":"article-journal","container-title":"Journal of The Electrochemical Society of Japan","DOI":"10.5796/jesj.28.10-12.E262","ISSN":"0013-4678, 2435-5666","issue":"10-12","journalAbbreviation":"J. Electrochem. Soc. Jpn","language":"en","page":"E262-E266","source":"DOI.org (Crossref)","title":"Effects of Magnesia on the Viscosity of High Carbon Ferro-Manganese Slag","volume":"28","author":[{"family":"Tanabe","given":"Isao"},{"family":"Oku","given":"Koichi"},{"family":"Honda","given":"Tsugunori"}],"issued":{"date-parts":[["1960"]]}}},{"id":4282,"uris":["http://zotero.org/users/7836746/items/ARLVQDSU"],"uri":["http://zotero.org/users/7836746/items/ARLVQDSU"],"itemData":{"id":4282,"type":"paper-conference","event":"INFACON I","event-place":"Johannesburg, South Africa","language":"eng","page":"227-232","publisher":"South African Institute of Mining and Metallurgy","publisher-place":"Johannesburg, South Africa","title":"The Viscosities and Electrical Conductivities of Slags Associated with the Production of High-carbon Ferromanganese Alloys","author":[{"family":"Woolacott","given":"L. C."},{"family":"Howat","given":"D. D."},{"family":"Jochens","given":"P. R."}],"issued":{"date-parts":[["1974",4,22]]}}},{"id":4283,"uris":["http://zotero.org/users/7836746/items/FKMCE6LL"],"uri":["http://zotero.org/users/7836746/items/FKMCE6LL"],"itemData":{"id":4283,"type":"thesis","event-place":"Stockholm, Sweden","genre":"PhD Thesis","language":"eng","note":"ISBN 978-91-7178-650-0","number-of-pages":"90","publisher":"Royal Institute of Technology","publisher-place":"Stockholm, Sweden","title":"Investigations of Slag Properties and Reactions","author":[{"family":"Persson","given":"Mikael"}],"issued":{"date-parts":[["2007",5]]}}},{"id":"7OVWmPdL/AUMPp2nf","uris":["http://zotero.org/users/local/i55Eh2lP/items/HVAD88SV"],"uri":["http://zotero.org/users/local/i55Eh2lP/items/HVAD88SV"],"itemData":{"id":740,"type":"article-journal","container-title":"Metallurgical and Materials Transactions B","DOI":"10.1007/s11663-018-1454-x","ISSN":"1073-5615, 1543-1916","issue":"1","journalAbbreviation":"Metall and Materi Trans B","language":"en","page":"376-384","source":"DOI.org (Crossref)","title":"Measurements and Model Estimations of Viscosities of the MnO-CaO-SiO2-MgO-Al2O3 Melts","URL":"http://link.springer.com/10.1007/s11663-018-1454-x","volume":"50","author":[{"family":"Yan","given":"Baijun"},{"family":"Liu","given":"Yixiang"},{"family":"Shu","given":"Qifeng"},{"family":"Deng","given":"Tengfei"},{"family":"Glaser","given":"Björn"}],"accessed":{"date-parts":[["2021",1,20]]},"issued":{"date-parts":[["2019",2]]}}}],"schema":"https://github.com/citation-style-language/schema/raw/master/csl-citation.json"} </w:instrText>
      </w:r>
      <w:r w:rsidRPr="0025077B">
        <w:rPr>
          <w:rFonts w:ascii="Times New Roman" w:hAnsi="Times New Roman"/>
          <w:lang w:val="en-US"/>
        </w:rPr>
        <w:fldChar w:fldCharType="separate"/>
      </w:r>
      <w:r w:rsidR="00C45550" w:rsidRPr="00C45550">
        <w:rPr>
          <w:rFonts w:ascii="Times New Roman" w:hAnsi="Times New Roman"/>
          <w:vertAlign w:val="superscript"/>
        </w:rPr>
        <w:t>[68–71]</w:t>
      </w:r>
      <w:r w:rsidRPr="0025077B">
        <w:rPr>
          <w:rFonts w:ascii="Times New Roman" w:hAnsi="Times New Roman"/>
          <w:lang w:val="en-US"/>
        </w:rPr>
        <w:fldChar w:fldCharType="end"/>
      </w:r>
      <w:r w:rsidRPr="0025077B">
        <w:rPr>
          <w:rFonts w:ascii="Times New Roman" w:hAnsi="Times New Roman"/>
          <w:lang w:val="en-US"/>
        </w:rPr>
        <w:t xml:space="preserve">. </w:t>
      </w:r>
      <w:r>
        <w:rPr>
          <w:rFonts w:ascii="Times New Roman" w:hAnsi="Times New Roman"/>
          <w:lang w:val="en-US"/>
        </w:rPr>
        <w:t>A</w:t>
      </w:r>
      <w:r w:rsidRPr="0025077B">
        <w:rPr>
          <w:rFonts w:ascii="Times New Roman" w:hAnsi="Times New Roman"/>
          <w:lang w:val="en-US"/>
        </w:rPr>
        <w:t xml:space="preserve"> wide variation of slag compositions has been investigated</w:t>
      </w:r>
      <w:r>
        <w:rPr>
          <w:rFonts w:ascii="Times New Roman" w:hAnsi="Times New Roman"/>
          <w:lang w:val="en-US"/>
        </w:rPr>
        <w:t xml:space="preserve"> which were close to slags</w:t>
      </w:r>
      <w:r w:rsidRPr="0025077B">
        <w:rPr>
          <w:rFonts w:ascii="Times New Roman" w:hAnsi="Times New Roman"/>
          <w:lang w:val="en-US"/>
        </w:rPr>
        <w:t xml:space="preserve"> in Mn-ferroalloy production in </w:t>
      </w:r>
      <w:r w:rsidR="00F93089">
        <w:rPr>
          <w:rFonts w:ascii="Times New Roman" w:hAnsi="Times New Roman"/>
          <w:lang w:val="en-US"/>
        </w:rPr>
        <w:t>the</w:t>
      </w:r>
      <w:r w:rsidRPr="0025077B">
        <w:rPr>
          <w:rFonts w:ascii="Times New Roman" w:hAnsi="Times New Roman"/>
          <w:lang w:val="en-US"/>
        </w:rPr>
        <w:t xml:space="preserve"> submerged arc furnace. In addition to MnO-SiO</w:t>
      </w:r>
      <w:r w:rsidRPr="0025077B">
        <w:rPr>
          <w:rFonts w:ascii="Times New Roman" w:hAnsi="Times New Roman"/>
          <w:vertAlign w:val="subscript"/>
          <w:lang w:val="en-US"/>
        </w:rPr>
        <w:t>2</w:t>
      </w:r>
      <w:r w:rsidRPr="0025077B">
        <w:rPr>
          <w:rFonts w:ascii="Times New Roman" w:hAnsi="Times New Roman"/>
          <w:lang w:val="en-US"/>
        </w:rPr>
        <w:t>-CaO-MgO-Al</w:t>
      </w:r>
      <w:r w:rsidRPr="0025077B">
        <w:rPr>
          <w:rFonts w:ascii="Times New Roman" w:hAnsi="Times New Roman"/>
          <w:vertAlign w:val="subscript"/>
          <w:lang w:val="en-US"/>
        </w:rPr>
        <w:t>2</w:t>
      </w:r>
      <w:r w:rsidRPr="0025077B">
        <w:rPr>
          <w:rFonts w:ascii="Times New Roman" w:hAnsi="Times New Roman"/>
          <w:lang w:val="en-US"/>
        </w:rPr>
        <w:t>O</w:t>
      </w:r>
      <w:r w:rsidRPr="0025077B">
        <w:rPr>
          <w:rFonts w:ascii="Times New Roman" w:hAnsi="Times New Roman"/>
          <w:vertAlign w:val="subscript"/>
          <w:lang w:val="en-US"/>
        </w:rPr>
        <w:t>3</w:t>
      </w:r>
      <w:r w:rsidRPr="0025077B">
        <w:rPr>
          <w:rFonts w:ascii="Times New Roman" w:hAnsi="Times New Roman"/>
          <w:lang w:val="en-US"/>
        </w:rPr>
        <w:t>, viscosity has been measured for its various subsystems such as the binary MnO-SiO</w:t>
      </w:r>
      <w:r w:rsidRPr="0025077B">
        <w:rPr>
          <w:rFonts w:ascii="Times New Roman" w:hAnsi="Times New Roman"/>
          <w:vertAlign w:val="subscript"/>
          <w:lang w:val="en-US"/>
        </w:rPr>
        <w:t>2</w:t>
      </w:r>
      <w:r w:rsidRPr="0025077B">
        <w:rPr>
          <w:rFonts w:ascii="Times New Roman" w:hAnsi="Times New Roman"/>
          <w:lang w:val="en-US"/>
        </w:rPr>
        <w:t xml:space="preserve"> system</w:t>
      </w:r>
      <w:r w:rsidRPr="0025077B">
        <w:rPr>
          <w:rFonts w:ascii="Times New Roman" w:hAnsi="Times New Roman"/>
          <w:lang w:val="en-US"/>
        </w:rPr>
        <w:fldChar w:fldCharType="begin"/>
      </w:r>
      <w:r w:rsidR="00C45550">
        <w:rPr>
          <w:rFonts w:ascii="Times New Roman" w:hAnsi="Times New Roman"/>
          <w:lang w:val="en-US"/>
        </w:rPr>
        <w:instrText xml:space="preserve"> ADDIN ZOTERO_ITEM CSL_CITATION {"citationID":"bCnDlMaW","properties":{"formattedCitation":"\\super [72,73]\\nosupersub{}","plainCitation":"[72,73]","noteIndex":0},"citationItems":[{"id":"7OVWmPdL/Mj0mpMWg","uris":["http://zotero.org/users/local/i55Eh2lP/items/AK2BMKCI"],"uri":["http://zotero.org/users/local/i55Eh2lP/items/AK2BMKCI"],"itemData":{"id":759,"type":"article-journal","container-title":"Electrochimica Acta","DOI":"10.1016/0013-4686(79)80027-4","ISSN":"00134686","issue":"2","journalAbbreviation":"Electrochimica Acta","language":"fr","page":"213-218","source":"DOI.org (Crossref)","title":"Viscosite de melanges de silicates fondus du systeme CaO-SiO2-MnO","URL":"https://linkinghub.elsevier.com/retrieve/pii/0013468679800274","volume":"24","author":[{"family":"Segers","given":"L."},{"family":"Fontana","given":"A."},{"family":"Winand","given":"R."}],"accessed":{"date-parts":[["2021",1,20]]},"issued":{"date-parts":[["1979",2]]}}},{"id":"7OVWmPdL/SrLcqJ8J","uris":["http://zotero.org/users/local/i55Eh2lP/items/VRZM8B8H"],"uri":["http://zotero.org/users/local/i55Eh2lP/items/VRZM8B8H"],"itemData":{"id":308,"type":"article-journal","abstract":"Viscosity measurements are reported for amorphous silica and liquids belonging to the systems SiGr-M, SiO1-A&amp;0,-M, where M is an alkali-earth metal oxide, MnO, or alumina, and the systems SiO*-“FeO”, Si02-FeO-Fe203-CaO, and SiOz-AbOa-N, where N = Na20 or K20. The implications of these measurements concerning the coordination of Al and the structure of these liquids are briefly discussed. Stable liquids in the systems SiOz-A&amp;0,-M show a non-Arrhenian temperature dependence of their viscosity, in general. Results obtained with empirical methods to calculate the viscosity of silicate liquids are compared with our observations.","container-title":"Geochimica et Cosmochimica Acta","DOI":"10.1016/0016-7037(82)90059-X","ISSN":"00167037","issue":"6","journalAbbreviation":"Geochimica et Cosmochimica Acta","language":"en","note":"tex.ids: GeochimicaetCosmochimicaActa_46_1061a","page":"1061-1072","source":"DOI.org (Crossref)","title":"Viscosity of liquid silica, silicates and alumino-silicates","URL":"https://linkinghub.elsevier.com/retrieve/pii/001670378290059X","volume":"46","author":[{"family":"Urbain","given":"G."},{"family":"Bottinga","given":"Y."},{"family":"Richet","given":"P."}],"accessed":{"date-parts":[["2020",5,4]]},"issued":{"date-parts":[["1982",6]]}}}],"schema":"https://github.com/citation-style-language/schema/raw/master/csl-citation.json"} </w:instrText>
      </w:r>
      <w:r w:rsidRPr="0025077B">
        <w:rPr>
          <w:rFonts w:ascii="Times New Roman" w:hAnsi="Times New Roman"/>
          <w:lang w:val="en-US"/>
        </w:rPr>
        <w:fldChar w:fldCharType="separate"/>
      </w:r>
      <w:r w:rsidR="00C45550" w:rsidRPr="00C45550">
        <w:rPr>
          <w:rFonts w:ascii="Times New Roman" w:hAnsi="Times New Roman"/>
          <w:vertAlign w:val="superscript"/>
        </w:rPr>
        <w:t>[72,73]</w:t>
      </w:r>
      <w:r w:rsidRPr="0025077B">
        <w:rPr>
          <w:rFonts w:ascii="Times New Roman" w:hAnsi="Times New Roman"/>
          <w:lang w:val="en-US"/>
        </w:rPr>
        <w:fldChar w:fldCharType="end"/>
      </w:r>
      <w:r w:rsidRPr="0025077B">
        <w:rPr>
          <w:rFonts w:ascii="Times New Roman" w:hAnsi="Times New Roman"/>
          <w:lang w:val="en-US"/>
        </w:rPr>
        <w:t>, the ternary systems of MnO-SiO</w:t>
      </w:r>
      <w:r w:rsidRPr="0025077B">
        <w:rPr>
          <w:rFonts w:ascii="Times New Roman" w:hAnsi="Times New Roman"/>
          <w:vertAlign w:val="subscript"/>
          <w:lang w:val="en-US"/>
        </w:rPr>
        <w:t>2</w:t>
      </w:r>
      <w:r w:rsidRPr="0025077B">
        <w:rPr>
          <w:rFonts w:ascii="Times New Roman" w:hAnsi="Times New Roman"/>
          <w:lang w:val="en-US"/>
        </w:rPr>
        <w:t>-CaO</w:t>
      </w:r>
      <w:r w:rsidRPr="0025077B">
        <w:rPr>
          <w:rFonts w:ascii="Times New Roman" w:hAnsi="Times New Roman"/>
          <w:vertAlign w:val="subscript"/>
          <w:lang w:val="en-US"/>
        </w:rPr>
        <w:fldChar w:fldCharType="begin"/>
      </w:r>
      <w:r w:rsidR="00C45550">
        <w:rPr>
          <w:rFonts w:ascii="Times New Roman" w:hAnsi="Times New Roman"/>
          <w:vertAlign w:val="subscript"/>
          <w:lang w:val="en-US"/>
        </w:rPr>
        <w:instrText xml:space="preserve"> ADDIN ZOTERO_ITEM CSL_CITATION {"citationID":"WX1P85k3","properties":{"formattedCitation":"\\super [72,74,75]\\nosupersub{}","plainCitation":"[72,74,75]","noteIndex":0},"citationItems":[{"id":"7OVWmPdL/Mj0mpMWg","uris":["http://zotero.org/users/local/i55Eh2lP/items/AK2BMKCI"],"uri":["http://zotero.org/users/local/i55Eh2lP/items/AK2BMKCI"],"itemData":{"id":759,"type":"article-journal","container-title":"Electrochimica Acta","DOI":"10.1016/0013-4686(79)80027-4","ISSN":"00134686","issue":"2","journalAbbreviation":"Electrochimica Acta","language":"fr","page":"213-218","source":"DOI.org (Crossref)","title":"Viscosite de melanges de silicates fondus du systeme CaO-SiO2-MnO","URL":"https://linkinghub.elsevier.com/retrieve/pii/0013468679800274","volume":"24","author":[{"family":"Segers","given":"L."},{"family":"Fontana","given":"A."},{"family":"Winand","given":"R."}],"accessed":{"date-parts":[["2021",1,20]]},"issued":{"date-parts":[["1979",2]]}}},{"id":4288,"uris":["http://zotero.org/users/7836746/items/F3NXPHLZ"],"uri":["http://zotero.org/users/7836746/items/F3NXPHLZ"],"itemData":{"id":4288,"type":"article-journal","container-title":"Steel Research","DOI":"10.1002/srin.200100073","ISSN":"01774832","issue":"1","journalAbbreviation":"Steel Research","language":"en","page":"3-10","source":"DOI.org (Crossref)","title":"Viscosity estimation models for ternary slags","volume":"72","author":[{"family":"Sridhar","given":"S."},{"family":"Sichen","given":"Du"},{"family":"Seetharaman","given":"Seshadri"},{"family":"Mills","given":"K. C."}],"issued":{"date-parts":[["2001",1]]}}},{"id":"7OVWmPdL/NEZwub5i","uris":["http://zotero.org/users/local/i55Eh2lP/items/4XZQMDMQ"],"uri":["http://zotero.org/users/local/i55Eh2lP/items/4XZQMDMQ"],"itemData":{"id":777,"type":"article-journal","container-title":"Metallurgical and Materials Transactions B","DOI":"10.1007/s11663-001-0020-z","ISSN":"1543-1916","issue":"1","journalAbbreviation":"Metallurgical and Materials Transactions B","page":"181-186","title":"Experimental studies of the viscosities in CaO-MnO-SiO2 and CaO-FenO-MnO-SiO2 slags","URL":"https://doi.org/10.1007/s11663-001-0020-z","volume":"32","author":[{"family":"Ji","given":"F. -Z."}],"issued":{"date-parts":[["2001",2,1]]}}}],"schema":"https://github.com/citation-style-language/schema/raw/master/csl-citation.json"} </w:instrText>
      </w:r>
      <w:r w:rsidRPr="0025077B">
        <w:rPr>
          <w:rFonts w:ascii="Times New Roman" w:hAnsi="Times New Roman"/>
          <w:vertAlign w:val="subscript"/>
          <w:lang w:val="en-US"/>
        </w:rPr>
        <w:fldChar w:fldCharType="separate"/>
      </w:r>
      <w:r w:rsidR="00C45550" w:rsidRPr="00C45550">
        <w:rPr>
          <w:rFonts w:ascii="Times New Roman" w:hAnsi="Times New Roman"/>
          <w:vertAlign w:val="superscript"/>
        </w:rPr>
        <w:t>[72,74,75]</w:t>
      </w:r>
      <w:r w:rsidRPr="0025077B">
        <w:rPr>
          <w:rFonts w:ascii="Times New Roman" w:hAnsi="Times New Roman"/>
          <w:vertAlign w:val="subscript"/>
          <w:lang w:val="en-US"/>
        </w:rPr>
        <w:fldChar w:fldCharType="end"/>
      </w:r>
      <w:r w:rsidRPr="0025077B">
        <w:rPr>
          <w:rFonts w:ascii="Times New Roman" w:hAnsi="Times New Roman"/>
          <w:lang w:val="en-US"/>
        </w:rPr>
        <w:t xml:space="preserve"> and MnO-SiO</w:t>
      </w:r>
      <w:r w:rsidRPr="0025077B">
        <w:rPr>
          <w:rFonts w:ascii="Times New Roman" w:hAnsi="Times New Roman"/>
          <w:vertAlign w:val="subscript"/>
          <w:lang w:val="en-US"/>
        </w:rPr>
        <w:t>2</w:t>
      </w:r>
      <w:r w:rsidRPr="0025077B">
        <w:rPr>
          <w:rFonts w:ascii="Times New Roman" w:hAnsi="Times New Roman"/>
          <w:lang w:val="en-US"/>
        </w:rPr>
        <w:t>-Al</w:t>
      </w:r>
      <w:r w:rsidRPr="0025077B">
        <w:rPr>
          <w:rFonts w:ascii="Times New Roman" w:hAnsi="Times New Roman"/>
          <w:vertAlign w:val="subscript"/>
          <w:lang w:val="en-US"/>
        </w:rPr>
        <w:t>2</w:t>
      </w:r>
      <w:r w:rsidRPr="0025077B">
        <w:rPr>
          <w:rFonts w:ascii="Times New Roman" w:hAnsi="Times New Roman"/>
          <w:lang w:val="en-US"/>
        </w:rPr>
        <w:t>O</w:t>
      </w:r>
      <w:r w:rsidRPr="0025077B">
        <w:rPr>
          <w:rFonts w:ascii="Times New Roman" w:hAnsi="Times New Roman"/>
          <w:vertAlign w:val="subscript"/>
          <w:lang w:val="en-US"/>
        </w:rPr>
        <w:t>3</w:t>
      </w:r>
      <w:r w:rsidRPr="0025077B">
        <w:rPr>
          <w:rFonts w:ascii="Times New Roman" w:hAnsi="Times New Roman"/>
          <w:vertAlign w:val="subscript"/>
          <w:lang w:val="en-US"/>
        </w:rPr>
        <w:fldChar w:fldCharType="begin"/>
      </w:r>
      <w:r w:rsidR="00C45550">
        <w:rPr>
          <w:rFonts w:ascii="Times New Roman" w:hAnsi="Times New Roman"/>
          <w:vertAlign w:val="subscript"/>
          <w:lang w:val="en-US"/>
        </w:rPr>
        <w:instrText xml:space="preserve"> ADDIN ZOTERO_ITEM CSL_CITATION {"citationID":"X45w9O4R","properties":{"formattedCitation":"\\super [73]\\nosupersub{}","plainCitation":"[73]","noteIndex":0},"citationItems":[{"id":"7OVWmPdL/SrLcqJ8J","uris":["http://zotero.org/users/local/i55Eh2lP/items/VRZM8B8H"],"uri":["http://zotero.org/users/local/i55Eh2lP/items/VRZM8B8H"],"itemData":{"id":308,"type":"article-journal","abstract":"Viscosity measurements are reported for amorphous silica and liquids belonging to the systems SiGr-M, SiO1-A&amp;0,-M, where M is an alkali-earth metal oxide, MnO, or alumina, and the systems SiO*-“FeO”, Si02-FeO-Fe203-CaO, and SiOz-AbOa-N, where N = Na20 or K20. The implications of these measurements concerning the coordination of Al and the structure of these liquids are briefly discussed. Stable liquids in the systems SiOz-A&amp;0,-M show a non-Arrhenian temperature dependence of their viscosity, in general. Results obtained with empirical methods to calculate the viscosity of silicate liquids are compared with our observations.","container-title":"Geochimica et Cosmochimica Acta","DOI":"10.1016/0016-7037(82)90059-X","ISSN":"00167037","issue":"6","journalAbbreviation":"Geochimica et Cosmochimica Acta","language":"en","note":"tex.ids: GeochimicaetCosmochimicaActa_46_1061a","page":"1061-1072","source":"DOI.org (Crossref)","title":"Viscosity of liquid silica, silicates and alumino-silicates","URL":"https://linkinghub.elsevier.com/retrieve/pii/001670378290059X","volume":"46","author":[{"family":"Urbain","given":"G."},{"family":"Bottinga","given":"Y."},{"family":"Richet","given":"P."}],"accessed":{"date-parts":[["2020",5,4]]},"issued":{"date-parts":[["1982",6]]}}}],"schema":"https://github.com/citation-style-language/schema/raw/master/csl-citation.json"} </w:instrText>
      </w:r>
      <w:r w:rsidRPr="0025077B">
        <w:rPr>
          <w:rFonts w:ascii="Times New Roman" w:hAnsi="Times New Roman"/>
          <w:vertAlign w:val="subscript"/>
          <w:lang w:val="en-US"/>
        </w:rPr>
        <w:fldChar w:fldCharType="separate"/>
      </w:r>
      <w:r w:rsidR="00C45550" w:rsidRPr="00C45550">
        <w:rPr>
          <w:rFonts w:ascii="Times New Roman" w:hAnsi="Times New Roman"/>
          <w:vertAlign w:val="superscript"/>
        </w:rPr>
        <w:t>[73]</w:t>
      </w:r>
      <w:r w:rsidRPr="0025077B">
        <w:rPr>
          <w:rFonts w:ascii="Times New Roman" w:hAnsi="Times New Roman"/>
          <w:vertAlign w:val="subscript"/>
          <w:lang w:val="en-US"/>
        </w:rPr>
        <w:fldChar w:fldCharType="end"/>
      </w:r>
      <w:r w:rsidRPr="0025077B">
        <w:rPr>
          <w:rFonts w:ascii="Times New Roman" w:hAnsi="Times New Roman"/>
          <w:lang w:val="en-US"/>
        </w:rPr>
        <w:t xml:space="preserve"> as well as the quaternary systems of  MnO-SiO</w:t>
      </w:r>
      <w:r w:rsidRPr="0025077B">
        <w:rPr>
          <w:rFonts w:ascii="Times New Roman" w:hAnsi="Times New Roman"/>
          <w:vertAlign w:val="subscript"/>
          <w:lang w:val="en-US"/>
        </w:rPr>
        <w:t>2</w:t>
      </w:r>
      <w:r w:rsidRPr="0025077B">
        <w:rPr>
          <w:rFonts w:ascii="Times New Roman" w:hAnsi="Times New Roman"/>
          <w:lang w:val="en-US"/>
        </w:rPr>
        <w:t>-CaO-MgO</w:t>
      </w:r>
      <w:r w:rsidRPr="0025077B">
        <w:rPr>
          <w:rFonts w:ascii="Times New Roman" w:hAnsi="Times New Roman"/>
          <w:lang w:val="en-US"/>
        </w:rPr>
        <w:fldChar w:fldCharType="begin"/>
      </w:r>
      <w:r w:rsidR="00C45550">
        <w:rPr>
          <w:rFonts w:ascii="Times New Roman" w:hAnsi="Times New Roman"/>
          <w:lang w:val="en-US"/>
        </w:rPr>
        <w:instrText xml:space="preserve"> ADDIN ZOTERO_ITEM CSL_CITATION {"citationID":"gUTh8BYU","properties":{"formattedCitation":"\\super [76]\\nosupersub{}","plainCitation":"[76]","noteIndex":0},"citationItems":[{"id":"7OVWmPdL/ArJ2rKfl","uris":["http://zotero.org/users/local/i55Eh2lP/items/3SK7NWUR"],"uri":["http://zotero.org/users/local/i55Eh2lP/items/3SK7NWUR"],"itemData":{"id":732,"type":"article-journal","abstract":"In the present work; the viscosities in the quaternaries CaO–FenO–MgO–SiO2, FenO-MgO–MnO–SiO2, and CaO–MgO–MnO–SiO2 and the quinary CaO–FenO–MgO–MnO–SiO2 were studied. The experimental technique employed was the well-established rotating cylinder method, using a Brookfield digital viscometer mounted over a specially designed graphite furnace. Generally, iron crucibles were used along with iron spindles. Periodic calibrations of the experimental setup were made using the standard reference slag recommended by the European Union. The measurement's were carried out up to a maximum temperature of 1773 K in all cases. The reliability of the measurements were checked at different rotation speeds as well as during thermal cycling, and excellent reproducibility of the results was noted. The experimental viscosity values were incorporated into a viscosity model. Equations based on the model for calculating the viscosities of the quarternary systems CaO–FenO–MgO–SiO2, FenO–MgO–MnO–SiO2, and CaO–MgO–MnO–SiO2 and the quinary system CaO–FenO–MgO–MnO–SiO2 are provided.","container-title":"International Journal of Thermophysics","DOI":"10.1023/A:1021419406512","ISSN":"1572-9567","issue":"1","journalAbbreviation":"International Journal of Thermophysics","page":"309-323","title":"Viscosities of Multicomponent Silicate Melts at High Temperatures","URL":"https://doi.org/10.1023/A:1021419406512","volume":"20","author":[{"family":"Ji","given":"F.-Z."},{"family":"Sichen","given":"D."},{"family":"Seetharaman","given":"S."}],"issued":{"date-parts":[["1999",1,1]]}}}],"schema":"https://github.com/citation-style-language/schema/raw/master/csl-citation.json"} </w:instrText>
      </w:r>
      <w:r w:rsidRPr="0025077B">
        <w:rPr>
          <w:rFonts w:ascii="Times New Roman" w:hAnsi="Times New Roman"/>
          <w:lang w:val="en-US"/>
        </w:rPr>
        <w:fldChar w:fldCharType="separate"/>
      </w:r>
      <w:r w:rsidR="00C45550" w:rsidRPr="00C45550">
        <w:rPr>
          <w:rFonts w:ascii="Times New Roman" w:hAnsi="Times New Roman"/>
          <w:vertAlign w:val="superscript"/>
        </w:rPr>
        <w:t>[76]</w:t>
      </w:r>
      <w:r w:rsidRPr="0025077B">
        <w:rPr>
          <w:rFonts w:ascii="Times New Roman" w:hAnsi="Times New Roman"/>
          <w:lang w:val="en-US"/>
        </w:rPr>
        <w:fldChar w:fldCharType="end"/>
      </w:r>
      <w:r w:rsidRPr="0025077B">
        <w:rPr>
          <w:rFonts w:ascii="Times New Roman" w:hAnsi="Times New Roman"/>
          <w:lang w:val="es-ES"/>
        </w:rPr>
        <w:t xml:space="preserve"> and MnO-SiO</w:t>
      </w:r>
      <w:r w:rsidRPr="0025077B">
        <w:rPr>
          <w:rFonts w:ascii="Times New Roman" w:hAnsi="Times New Roman"/>
          <w:vertAlign w:val="subscript"/>
          <w:lang w:val="es-ES"/>
        </w:rPr>
        <w:t>2</w:t>
      </w:r>
      <w:r w:rsidRPr="0025077B">
        <w:rPr>
          <w:rFonts w:ascii="Times New Roman" w:hAnsi="Times New Roman"/>
          <w:lang w:val="es-ES"/>
        </w:rPr>
        <w:t>-CaO-Al</w:t>
      </w:r>
      <w:r w:rsidRPr="0025077B">
        <w:rPr>
          <w:rFonts w:ascii="Times New Roman" w:hAnsi="Times New Roman"/>
          <w:vertAlign w:val="subscript"/>
          <w:lang w:val="es-ES"/>
        </w:rPr>
        <w:t>2</w:t>
      </w:r>
      <w:r w:rsidRPr="0025077B">
        <w:rPr>
          <w:rFonts w:ascii="Times New Roman" w:hAnsi="Times New Roman"/>
          <w:lang w:val="es-ES"/>
        </w:rPr>
        <w:t>O</w:t>
      </w:r>
      <w:r w:rsidRPr="0025077B">
        <w:rPr>
          <w:rFonts w:ascii="Times New Roman" w:hAnsi="Times New Roman"/>
          <w:vertAlign w:val="subscript"/>
          <w:lang w:val="es-ES"/>
        </w:rPr>
        <w:t>3</w:t>
      </w:r>
      <w:r w:rsidRPr="0025077B">
        <w:rPr>
          <w:rFonts w:ascii="Times New Roman" w:hAnsi="Times New Roman"/>
          <w:lang w:val="en-US"/>
        </w:rPr>
        <w:fldChar w:fldCharType="begin"/>
      </w:r>
      <w:r w:rsidR="00C45550">
        <w:rPr>
          <w:rFonts w:ascii="Times New Roman" w:hAnsi="Times New Roman"/>
          <w:lang w:val="es-ES"/>
        </w:rPr>
        <w:instrText xml:space="preserve"> ADDIN ZOTERO_ITEM CSL_CITATION {"citationID":"rKW59lBt","properties":{"formattedCitation":"\\super [68,77]\\nosupersub{}","plainCitation":"[68,77]","noteIndex":0},"citationItems":[{"id":4280,"uris":["http://zotero.org/users/7836746/items/VQ5QEHRL"],"uri":["http://zotero.org/users/7836746/items/VQ5QEHRL"],"itemData":{"id":4280,"type":"article-journal","container-title":"Journal of The Electrochemical Society of Japan","DOI":"10.5796/jesj.28.10-12.E262","ISSN":"0013-4678, 2435-5666","issue":"10-12","journalAbbreviation":"J. Electrochem. Soc. Jpn","language":"en","page":"E262-E266","source":"DOI.org (Crossref)","title":"Effects of Magnesia on the Viscosity of High Carbon Ferro-Manganese Slag","volume":"28","author":[{"family":"Tanabe","given":"Isao"},{"family":"Oku","given":"Koichi"},{"family":"Honda","given":"Tsugunori"}],"issued":{"date-parts":[["1960"]]}}},{"id":4291,"uris":["http://zotero.org/users/7836746/items/GUXYA9AD"],"uri":["http://zotero.org/users/7836746/items/GUXYA9AD"],"itemData":{"id":4291,"type":"article-journal","container-title":"Transactions of the Iron and Steel Institute of Japan","DOI":"10.2355/isijinternational1966.9.31","ISSN":"0021-1583, 1881-1183","issue":"1","journalAbbreviation":"ISIJ Int.","language":"en","page":"31-38","source":"DOI.org (Crossref)","title":"Viscosity Measurements of Molten Slag -Properties of Slag at Elevated Temperature (Part I)-","volume":"9","author":[{"family":"Kato","given":"Makoto"},{"family":"Minowa","given":"Susumu"}],"issued":{"date-parts":[["1969"]]}}}],"schema":"https://github.com/citation-style-language/schema/raw/master/csl-citation.json"} </w:instrText>
      </w:r>
      <w:r w:rsidRPr="0025077B">
        <w:rPr>
          <w:rFonts w:ascii="Times New Roman" w:hAnsi="Times New Roman"/>
          <w:lang w:val="en-US"/>
        </w:rPr>
        <w:fldChar w:fldCharType="separate"/>
      </w:r>
      <w:r w:rsidR="00C45550" w:rsidRPr="00C45550">
        <w:rPr>
          <w:rFonts w:ascii="Times New Roman" w:hAnsi="Times New Roman"/>
          <w:vertAlign w:val="superscript"/>
        </w:rPr>
        <w:t>[68,77]</w:t>
      </w:r>
      <w:r w:rsidRPr="0025077B">
        <w:rPr>
          <w:rFonts w:ascii="Times New Roman" w:hAnsi="Times New Roman"/>
          <w:lang w:val="en-US"/>
        </w:rPr>
        <w:fldChar w:fldCharType="end"/>
      </w:r>
      <w:r w:rsidRPr="0025077B">
        <w:rPr>
          <w:rFonts w:ascii="Times New Roman" w:hAnsi="Times New Roman"/>
          <w:lang w:val="es-ES"/>
        </w:rPr>
        <w:t xml:space="preserve">. </w:t>
      </w:r>
      <w:r w:rsidRPr="00ED1D45">
        <w:rPr>
          <w:rFonts w:ascii="Times New Roman" w:hAnsi="Times New Roman"/>
          <w:lang w:val="en-US"/>
        </w:rPr>
        <w:t xml:space="preserve">In general, the results of these investigations have revealed the effect of both temperature and MnO content. </w:t>
      </w:r>
      <w:r w:rsidRPr="0025077B">
        <w:rPr>
          <w:rFonts w:ascii="Times New Roman" w:hAnsi="Times New Roman"/>
          <w:lang w:val="en-US"/>
        </w:rPr>
        <w:t xml:space="preserve">These findings suggest that slag viscosity decreases by increasing temperature and reduces by increasing the MnO content. The latter can be understood by considering the fact that MnO is a basic oxide and acts as a network breaker in the silicate network. In </w:t>
      </w:r>
      <w:r>
        <w:rPr>
          <w:rFonts w:ascii="Times New Roman" w:hAnsi="Times New Roman"/>
          <w:lang w:val="en-US"/>
        </w:rPr>
        <w:t>the following</w:t>
      </w:r>
      <w:r w:rsidRPr="0025077B">
        <w:rPr>
          <w:rFonts w:ascii="Times New Roman" w:hAnsi="Times New Roman"/>
          <w:lang w:val="en-US"/>
        </w:rPr>
        <w:t xml:space="preserve">, some of the results and observations </w:t>
      </w:r>
      <w:r>
        <w:rPr>
          <w:rFonts w:ascii="Times New Roman" w:hAnsi="Times New Roman"/>
          <w:lang w:val="en-US"/>
        </w:rPr>
        <w:t>will</w:t>
      </w:r>
      <w:r w:rsidRPr="0025077B">
        <w:rPr>
          <w:rFonts w:ascii="Times New Roman" w:hAnsi="Times New Roman"/>
          <w:lang w:val="en-US"/>
        </w:rPr>
        <w:t xml:space="preserve"> be reviewed in more detail.</w:t>
      </w:r>
    </w:p>
    <w:p w14:paraId="180946E4" w14:textId="77777777" w:rsidR="00462A2A" w:rsidRDefault="008A3E8A" w:rsidP="00462A2A">
      <w:pPr>
        <w:keepNext/>
        <w:jc w:val="center"/>
      </w:pPr>
      <w:r>
        <w:rPr>
          <w:rFonts w:ascii="Times New Roman" w:hAnsi="Times New Roman"/>
          <w:noProof/>
          <w:lang w:val="en-US"/>
        </w:rPr>
        <w:drawing>
          <wp:inline distT="0" distB="0" distL="0" distR="0" wp14:anchorId="2DB2CE7B" wp14:editId="278A57B0">
            <wp:extent cx="3496051" cy="27432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881" t="9356" r="12113" b="5403"/>
                    <a:stretch/>
                  </pic:blipFill>
                  <pic:spPr bwMode="auto">
                    <a:xfrm>
                      <a:off x="0" y="0"/>
                      <a:ext cx="3496051"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0F86687F" w14:textId="1C30A559" w:rsidR="008A3E8A" w:rsidRPr="00462A2A" w:rsidRDefault="00462A2A" w:rsidP="00462A2A">
      <w:pPr>
        <w:jc w:val="both"/>
        <w:rPr>
          <w:rFonts w:ascii="Times New Roman" w:hAnsi="Times New Roman"/>
          <w:sz w:val="20"/>
          <w:szCs w:val="20"/>
          <w:lang w:val="en-US"/>
        </w:rPr>
      </w:pPr>
      <w:bookmarkStart w:id="21" w:name="_Ref66266995"/>
      <w:r w:rsidRPr="005E05A1">
        <w:rPr>
          <w:sz w:val="20"/>
          <w:szCs w:val="20"/>
        </w:rPr>
        <w:t xml:space="preserve">Figure </w:t>
      </w:r>
      <w:r w:rsidRPr="005E05A1">
        <w:rPr>
          <w:sz w:val="20"/>
          <w:szCs w:val="20"/>
        </w:rPr>
        <w:fldChar w:fldCharType="begin"/>
      </w:r>
      <w:r w:rsidRPr="005E05A1">
        <w:rPr>
          <w:sz w:val="20"/>
          <w:szCs w:val="20"/>
        </w:rPr>
        <w:instrText xml:space="preserve"> SEQ Figure \* ARABIC </w:instrText>
      </w:r>
      <w:r w:rsidRPr="005E05A1">
        <w:rPr>
          <w:sz w:val="20"/>
          <w:szCs w:val="20"/>
        </w:rPr>
        <w:fldChar w:fldCharType="separate"/>
      </w:r>
      <w:r w:rsidR="00447A94">
        <w:rPr>
          <w:noProof/>
          <w:sz w:val="20"/>
          <w:szCs w:val="20"/>
        </w:rPr>
        <w:t>19</w:t>
      </w:r>
      <w:r w:rsidRPr="005E05A1">
        <w:rPr>
          <w:sz w:val="20"/>
          <w:szCs w:val="20"/>
        </w:rPr>
        <w:fldChar w:fldCharType="end"/>
      </w:r>
      <w:bookmarkEnd w:id="21"/>
      <w:r w:rsidRPr="005E05A1">
        <w:rPr>
          <w:sz w:val="20"/>
          <w:szCs w:val="20"/>
          <w:lang w:val="en-US"/>
        </w:rPr>
        <w:t>.</w:t>
      </w:r>
      <w:r>
        <w:rPr>
          <w:lang w:val="en-US"/>
        </w:rPr>
        <w:t xml:space="preserve"> </w:t>
      </w:r>
      <w:r>
        <w:rPr>
          <w:rFonts w:ascii="Times New Roman" w:hAnsi="Times New Roman"/>
          <w:sz w:val="20"/>
          <w:szCs w:val="20"/>
          <w:lang w:val="en-US"/>
        </w:rPr>
        <w:t>Experimental viscosities (dPa.s)</w:t>
      </w:r>
      <w:r w:rsidRPr="00B50F2B">
        <w:rPr>
          <w:rFonts w:ascii="Times New Roman" w:hAnsi="Times New Roman"/>
          <w:sz w:val="20"/>
          <w:szCs w:val="20"/>
          <w:lang w:val="en-US"/>
        </w:rPr>
        <w:t xml:space="preserve"> </w:t>
      </w:r>
      <w:r>
        <w:rPr>
          <w:rFonts w:ascii="Times New Roman" w:hAnsi="Times New Roman"/>
          <w:sz w:val="20"/>
          <w:szCs w:val="20"/>
          <w:lang w:val="en-US"/>
        </w:rPr>
        <w:t>with respect to total basicity (wt.%) for the MnO-SiO</w:t>
      </w:r>
      <w:r w:rsidRPr="0060376E">
        <w:rPr>
          <w:rFonts w:ascii="Times New Roman" w:hAnsi="Times New Roman"/>
          <w:sz w:val="20"/>
          <w:szCs w:val="20"/>
          <w:vertAlign w:val="subscript"/>
          <w:lang w:val="en-US"/>
        </w:rPr>
        <w:t>2</w:t>
      </w:r>
      <w:r>
        <w:rPr>
          <w:rFonts w:ascii="Times New Roman" w:hAnsi="Times New Roman"/>
          <w:sz w:val="20"/>
          <w:szCs w:val="20"/>
          <w:lang w:val="en-US"/>
        </w:rPr>
        <w:t>-CaO system. Comparing results from Segers et al. (1979)</w:t>
      </w:r>
      <w:r w:rsidRPr="0060376E">
        <w:rPr>
          <w:rFonts w:ascii="Times New Roman" w:hAnsi="Times New Roman"/>
          <w:sz w:val="20"/>
          <w:szCs w:val="20"/>
          <w:lang w:val="en-US"/>
        </w:rPr>
        <w:fldChar w:fldCharType="begin"/>
      </w:r>
      <w:r w:rsidR="00C45550">
        <w:rPr>
          <w:rFonts w:ascii="Times New Roman" w:hAnsi="Times New Roman"/>
          <w:sz w:val="20"/>
          <w:szCs w:val="20"/>
          <w:lang w:val="en-US"/>
        </w:rPr>
        <w:instrText xml:space="preserve"> ADDIN ZOTERO_ITEM CSL_CITATION {"citationID":"0uUNWV61","properties":{"formattedCitation":"\\super [72]\\nosupersub{}","plainCitation":"[72]","noteIndex":0},"citationItems":[{"id":"7OVWmPdL/Mj0mpMWg","uris":["http://zotero.org/users/local/i55Eh2lP/items/AK2BMKCI"],"uri":["http://zotero.org/users/local/i55Eh2lP/items/AK2BMKCI"],"itemData":{"id":759,"type":"article-journal","container-title":"Electrochimica Acta","DOI":"10.1016/0013-4686(79)80027-4","ISSN":"00134686","issue":"2","journalAbbreviation":"Electrochimica Acta","language":"fr","page":"213-218","source":"DOI.org (Crossref)","title":"Viscosite de melanges de silicates fondus du systeme CaO-SiO2-MnO","URL":"https://linkinghub.elsevier.com/retrieve/pii/0013468679800274","volume":"24","author":[{"family":"Segers","given":"L."},{"family":"Fontana","given":"A."},{"family":"Winand","given":"R."}],"accessed":{"date-parts":[["2021",1,20]]},"issued":{"date-parts":[["1979",2]]}}}],"schema":"https://github.com/citation-style-language/schema/raw/master/csl-citation.json"} </w:instrText>
      </w:r>
      <w:r w:rsidRPr="0060376E">
        <w:rPr>
          <w:rFonts w:ascii="Times New Roman" w:hAnsi="Times New Roman"/>
          <w:sz w:val="20"/>
          <w:szCs w:val="20"/>
          <w:lang w:val="en-US"/>
        </w:rPr>
        <w:fldChar w:fldCharType="separate"/>
      </w:r>
      <w:r w:rsidR="00C45550" w:rsidRPr="00C45550">
        <w:rPr>
          <w:rFonts w:ascii="Times New Roman" w:hAnsi="Times New Roman"/>
          <w:sz w:val="20"/>
          <w:vertAlign w:val="superscript"/>
        </w:rPr>
        <w:t>[72]</w:t>
      </w:r>
      <w:r w:rsidRPr="0060376E">
        <w:rPr>
          <w:rFonts w:ascii="Times New Roman" w:hAnsi="Times New Roman"/>
          <w:sz w:val="20"/>
          <w:szCs w:val="20"/>
          <w:lang w:val="en-US"/>
        </w:rPr>
        <w:fldChar w:fldCharType="end"/>
      </w:r>
      <w:r>
        <w:rPr>
          <w:rFonts w:ascii="Times New Roman" w:hAnsi="Times New Roman"/>
          <w:sz w:val="20"/>
          <w:szCs w:val="20"/>
          <w:lang w:val="en-US"/>
        </w:rPr>
        <w:t xml:space="preserve"> at 1500 </w:t>
      </w:r>
      <w:r w:rsidRPr="0060376E">
        <w:rPr>
          <w:rFonts w:ascii="Times New Roman" w:hAnsi="Times New Roman"/>
          <w:sz w:val="20"/>
          <w:szCs w:val="20"/>
          <w:lang w:val="en-US"/>
        </w:rPr>
        <w:t>℃</w:t>
      </w:r>
      <w:r>
        <w:rPr>
          <w:rFonts w:ascii="Times New Roman" w:hAnsi="Times New Roman"/>
          <w:sz w:val="20"/>
          <w:szCs w:val="20"/>
          <w:lang w:val="en-US"/>
        </w:rPr>
        <w:t xml:space="preserve"> and Ji (2001)</w:t>
      </w:r>
      <w:r w:rsidRPr="0060376E">
        <w:rPr>
          <w:rFonts w:ascii="Times New Roman" w:hAnsi="Times New Roman"/>
          <w:sz w:val="20"/>
          <w:szCs w:val="20"/>
          <w:lang w:val="en-US"/>
        </w:rPr>
        <w:fldChar w:fldCharType="begin"/>
      </w:r>
      <w:r w:rsidR="00C45550">
        <w:rPr>
          <w:rFonts w:ascii="Times New Roman" w:hAnsi="Times New Roman"/>
          <w:sz w:val="20"/>
          <w:szCs w:val="20"/>
          <w:lang w:val="en-US"/>
        </w:rPr>
        <w:instrText xml:space="preserve"> ADDIN ZOTERO_ITEM CSL_CITATION {"citationID":"2QzlyJL0","properties":{"formattedCitation":"\\super [75]\\nosupersub{}","plainCitation":"[75]","noteIndex":0},"citationItems":[{"id":"7OVWmPdL/NEZwub5i","uris":["http://zotero.org/users/local/i55Eh2lP/items/4XZQMDMQ"],"uri":["http://zotero.org/users/local/i55Eh2lP/items/4XZQMDMQ"],"itemData":{"id":777,"type":"article-journal","container-title":"Metallurgical and Materials Transactions B","DOI":"10.1007/s11663-001-0020-z","ISSN":"1543-1916","issue":"1","journalAbbreviation":"Metallurgical and Materials Transactions B","page":"181-186","title":"Experimental studies of the viscosities in CaO-MnO-SiO2 and CaO-FenO-MnO-SiO2 slags","URL":"https://doi.org/10.1007/s11663-001-0020-z","volume":"32","author":[{"family":"Ji","given":"F. -Z."}],"issued":{"date-parts":[["2001",2,1]]}}}],"schema":"https://github.com/citation-style-language/schema/raw/master/csl-citation.json"} </w:instrText>
      </w:r>
      <w:r w:rsidRPr="0060376E">
        <w:rPr>
          <w:rFonts w:ascii="Times New Roman" w:hAnsi="Times New Roman"/>
          <w:sz w:val="20"/>
          <w:szCs w:val="20"/>
          <w:lang w:val="en-US"/>
        </w:rPr>
        <w:fldChar w:fldCharType="separate"/>
      </w:r>
      <w:r w:rsidR="00C45550" w:rsidRPr="00C45550">
        <w:rPr>
          <w:rFonts w:ascii="Times New Roman" w:hAnsi="Times New Roman"/>
          <w:sz w:val="20"/>
          <w:vertAlign w:val="superscript"/>
        </w:rPr>
        <w:t>[75]</w:t>
      </w:r>
      <w:r w:rsidRPr="0060376E">
        <w:rPr>
          <w:rFonts w:ascii="Times New Roman" w:hAnsi="Times New Roman"/>
          <w:sz w:val="20"/>
          <w:szCs w:val="20"/>
          <w:lang w:val="en-US"/>
        </w:rPr>
        <w:fldChar w:fldCharType="end"/>
      </w:r>
      <w:r>
        <w:rPr>
          <w:rFonts w:ascii="Times New Roman" w:hAnsi="Times New Roman"/>
          <w:sz w:val="20"/>
          <w:szCs w:val="20"/>
          <w:lang w:val="en-US"/>
        </w:rPr>
        <w:t xml:space="preserve"> at 1480 </w:t>
      </w:r>
      <w:r w:rsidRPr="00B50F2B">
        <w:rPr>
          <w:rFonts w:ascii="Times New Roman" w:hAnsi="Times New Roman"/>
          <w:sz w:val="20"/>
          <w:szCs w:val="20"/>
          <w:lang w:val="en-US"/>
        </w:rPr>
        <w:t>℃</w:t>
      </w:r>
      <w:r>
        <w:rPr>
          <w:rFonts w:ascii="Times New Roman" w:hAnsi="Times New Roman"/>
          <w:sz w:val="20"/>
          <w:szCs w:val="20"/>
          <w:lang w:val="en-US"/>
        </w:rPr>
        <w:t xml:space="preserve">. </w:t>
      </w:r>
    </w:p>
    <w:p w14:paraId="0F184252" w14:textId="77777777" w:rsidR="00462A2A" w:rsidRDefault="00462A2A" w:rsidP="008A3E8A">
      <w:pPr>
        <w:jc w:val="both"/>
        <w:rPr>
          <w:rFonts w:ascii="Times New Roman" w:hAnsi="Times New Roman"/>
          <w:lang w:val="en-US"/>
        </w:rPr>
      </w:pPr>
    </w:p>
    <w:p w14:paraId="31FBAA55" w14:textId="33F3FFCC" w:rsidR="008A3E8A" w:rsidRDefault="008A3E8A" w:rsidP="008A3E8A">
      <w:pPr>
        <w:jc w:val="both"/>
        <w:rPr>
          <w:rFonts w:ascii="Times New Roman" w:hAnsi="Times New Roman"/>
          <w:lang w:val="en-US"/>
        </w:rPr>
      </w:pPr>
      <w:r w:rsidRPr="00275A60">
        <w:rPr>
          <w:rFonts w:ascii="Times New Roman" w:hAnsi="Times New Roman"/>
          <w:lang w:val="en-US"/>
        </w:rPr>
        <w:t>Viscosity measurements for MnO-SiO</w:t>
      </w:r>
      <w:r w:rsidRPr="00275A60">
        <w:rPr>
          <w:rFonts w:ascii="Times New Roman" w:hAnsi="Times New Roman"/>
          <w:vertAlign w:val="subscript"/>
          <w:lang w:val="en-US"/>
        </w:rPr>
        <w:t>2</w:t>
      </w:r>
      <w:r w:rsidRPr="00275A60">
        <w:rPr>
          <w:rFonts w:ascii="Times New Roman" w:hAnsi="Times New Roman"/>
          <w:lang w:val="en-US"/>
        </w:rPr>
        <w:t xml:space="preserve">-CaO have been performed for a wide variety of compositions. </w:t>
      </w:r>
      <w:r>
        <w:rPr>
          <w:rFonts w:ascii="Times New Roman" w:hAnsi="Times New Roman"/>
          <w:lang w:val="en-US"/>
        </w:rPr>
        <w:t>In Segers et al. (1979) study</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0uYK6145","properties":{"formattedCitation":"\\super [72]\\nosupersub{}","plainCitation":"[72]","noteIndex":0},"citationItems":[{"id":"7OVWmPdL/Mj0mpMWg","uris":["http://zotero.org/users/local/i55Eh2lP/items/AK2BMKCI"],"uri":["http://zotero.org/users/local/i55Eh2lP/items/AK2BMKCI"],"itemData":{"id":759,"type":"article-journal","container-title":"Electrochimica Acta","DOI":"10.1016/0013-4686(79)80027-4","ISSN":"00134686","issue":"2","journalAbbreviation":"Electrochimica Acta","language":"fr","page":"213-218","source":"DOI.org (Crossref)","title":"Viscosite de melanges de silicates fondus du systeme CaO-SiO2-MnO","URL":"https://linkinghub.elsevier.com/retrieve/pii/0013468679800274","volume":"24","author":[{"family":"Segers","given":"L."},{"family":"Fontana","given":"A."},{"family":"Winand","given":"R."}],"accessed":{"date-parts":[["2021",1,20]]},"issued":{"date-parts":[["1979",2]]}}}],"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72]</w:t>
      </w:r>
      <w:r>
        <w:rPr>
          <w:rFonts w:ascii="Times New Roman" w:hAnsi="Times New Roman"/>
          <w:lang w:val="en-US"/>
        </w:rPr>
        <w:fldChar w:fldCharType="end"/>
      </w:r>
      <w:r w:rsidRPr="00275A60">
        <w:rPr>
          <w:rFonts w:ascii="Times New Roman" w:hAnsi="Times New Roman"/>
          <w:lang w:val="en-US"/>
        </w:rPr>
        <w:t>, the SiO</w:t>
      </w:r>
      <w:r w:rsidRPr="00275A60">
        <w:rPr>
          <w:rFonts w:ascii="Times New Roman" w:hAnsi="Times New Roman"/>
          <w:vertAlign w:val="subscript"/>
          <w:lang w:val="en-US"/>
        </w:rPr>
        <w:t>2</w:t>
      </w:r>
      <w:r w:rsidRPr="00275A60">
        <w:rPr>
          <w:rFonts w:ascii="Times New Roman" w:hAnsi="Times New Roman"/>
          <w:lang w:val="en-US"/>
        </w:rPr>
        <w:t xml:space="preserve"> content was given as 3</w:t>
      </w:r>
      <w:r>
        <w:rPr>
          <w:rFonts w:ascii="Times New Roman" w:hAnsi="Times New Roman"/>
          <w:lang w:val="en-US"/>
        </w:rPr>
        <w:t>2</w:t>
      </w:r>
      <w:r w:rsidRPr="00275A60">
        <w:rPr>
          <w:rFonts w:ascii="Times New Roman" w:hAnsi="Times New Roman"/>
          <w:lang w:val="en-US"/>
        </w:rPr>
        <w:t xml:space="preserve"> to 50 </w:t>
      </w:r>
      <w:r>
        <w:rPr>
          <w:rFonts w:ascii="Times New Roman" w:hAnsi="Times New Roman"/>
          <w:lang w:val="en-US"/>
        </w:rPr>
        <w:t>wt.</w:t>
      </w:r>
      <w:r w:rsidRPr="00275A60">
        <w:rPr>
          <w:rFonts w:ascii="Times New Roman" w:hAnsi="Times New Roman"/>
          <w:lang w:val="en-US"/>
        </w:rPr>
        <w:t xml:space="preserve">% while the contents of MnO and CaO were varied from </w:t>
      </w:r>
      <w:r>
        <w:rPr>
          <w:rFonts w:ascii="Times New Roman" w:hAnsi="Times New Roman"/>
          <w:lang w:val="en-US"/>
        </w:rPr>
        <w:t>10</w:t>
      </w:r>
      <w:r w:rsidRPr="00275A60">
        <w:rPr>
          <w:rFonts w:ascii="Times New Roman" w:hAnsi="Times New Roman"/>
          <w:lang w:val="en-US"/>
        </w:rPr>
        <w:t xml:space="preserve"> to 6</w:t>
      </w:r>
      <w:r>
        <w:rPr>
          <w:rFonts w:ascii="Times New Roman" w:hAnsi="Times New Roman"/>
          <w:lang w:val="en-US"/>
        </w:rPr>
        <w:t>4</w:t>
      </w:r>
      <w:r w:rsidRPr="00275A60">
        <w:rPr>
          <w:rFonts w:ascii="Times New Roman" w:hAnsi="Times New Roman"/>
          <w:lang w:val="en-US"/>
        </w:rPr>
        <w:t xml:space="preserve"> </w:t>
      </w:r>
      <w:r>
        <w:rPr>
          <w:rFonts w:ascii="Times New Roman" w:hAnsi="Times New Roman"/>
          <w:lang w:val="en-US"/>
        </w:rPr>
        <w:t>wt.</w:t>
      </w:r>
      <w:r w:rsidRPr="00275A60">
        <w:rPr>
          <w:rFonts w:ascii="Times New Roman" w:hAnsi="Times New Roman"/>
          <w:lang w:val="en-US"/>
        </w:rPr>
        <w:t>% and 0 to 4</w:t>
      </w:r>
      <w:r>
        <w:rPr>
          <w:rFonts w:ascii="Times New Roman" w:hAnsi="Times New Roman"/>
          <w:lang w:val="en-US"/>
        </w:rPr>
        <w:t>5</w:t>
      </w:r>
      <w:r w:rsidRPr="00275A60">
        <w:rPr>
          <w:rFonts w:ascii="Times New Roman" w:hAnsi="Times New Roman"/>
          <w:lang w:val="en-US"/>
        </w:rPr>
        <w:t xml:space="preserve"> </w:t>
      </w:r>
      <w:r>
        <w:rPr>
          <w:rFonts w:ascii="Times New Roman" w:hAnsi="Times New Roman"/>
          <w:lang w:val="en-US"/>
        </w:rPr>
        <w:t>wt.</w:t>
      </w:r>
      <w:r w:rsidRPr="00275A60">
        <w:rPr>
          <w:rFonts w:ascii="Times New Roman" w:hAnsi="Times New Roman"/>
          <w:lang w:val="en-US"/>
        </w:rPr>
        <w:t>%, respectively. The measurements</w:t>
      </w:r>
      <w:r w:rsidR="00175618">
        <w:rPr>
          <w:rFonts w:ascii="Times New Roman" w:hAnsi="Times New Roman"/>
          <w:lang w:val="en-US"/>
        </w:rPr>
        <w:t xml:space="preserve"> were</w:t>
      </w:r>
      <w:r w:rsidRPr="00275A60">
        <w:rPr>
          <w:rFonts w:ascii="Times New Roman" w:hAnsi="Times New Roman"/>
          <w:lang w:val="en-US"/>
        </w:rPr>
        <w:t xml:space="preserve"> carried </w:t>
      </w:r>
      <w:r w:rsidRPr="00275A60">
        <w:rPr>
          <w:rFonts w:ascii="Times New Roman" w:hAnsi="Times New Roman"/>
          <w:lang w:val="en-US"/>
        </w:rPr>
        <w:lastRenderedPageBreak/>
        <w:t xml:space="preserve">out at 1500 ℃ and </w:t>
      </w:r>
      <w:r>
        <w:rPr>
          <w:rFonts w:ascii="Times New Roman" w:hAnsi="Times New Roman"/>
          <w:lang w:val="en-US"/>
        </w:rPr>
        <w:t>illustrated</w:t>
      </w:r>
      <w:r w:rsidRPr="00275A60">
        <w:rPr>
          <w:rFonts w:ascii="Times New Roman" w:hAnsi="Times New Roman"/>
          <w:lang w:val="en-US"/>
        </w:rPr>
        <w:t xml:space="preserve"> the effect of SiO</w:t>
      </w:r>
      <w:r w:rsidRPr="00275A60">
        <w:rPr>
          <w:rFonts w:ascii="Times New Roman" w:hAnsi="Times New Roman"/>
          <w:vertAlign w:val="subscript"/>
          <w:lang w:val="en-US"/>
        </w:rPr>
        <w:t>2</w:t>
      </w:r>
      <w:r w:rsidRPr="00275A60">
        <w:rPr>
          <w:rFonts w:ascii="Times New Roman" w:hAnsi="Times New Roman"/>
          <w:lang w:val="en-US"/>
        </w:rPr>
        <w:t xml:space="preserve"> and the substitution of CaO by MnO.  In </w:t>
      </w:r>
      <w:r>
        <w:rPr>
          <w:rFonts w:ascii="Times New Roman" w:hAnsi="Times New Roman"/>
          <w:lang w:val="en-US"/>
        </w:rPr>
        <w:t>Ji</w:t>
      </w:r>
      <w:r w:rsidR="004B3BB5">
        <w:rPr>
          <w:rFonts w:ascii="Times New Roman" w:hAnsi="Times New Roman"/>
          <w:lang w:val="en-US"/>
        </w:rPr>
        <w:t>’s</w:t>
      </w:r>
      <w:r>
        <w:rPr>
          <w:rFonts w:ascii="Times New Roman" w:hAnsi="Times New Roman"/>
          <w:lang w:val="en-US"/>
        </w:rPr>
        <w:t xml:space="preserve"> (2001) work</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ejhJO8tt","properties":{"formattedCitation":"\\super [75]\\nosupersub{}","plainCitation":"[75]","noteIndex":0},"citationItems":[{"id":"7OVWmPdL/NEZwub5i","uris":["http://zotero.org/users/local/i55Eh2lP/items/4XZQMDMQ"],"uri":["http://zotero.org/users/local/i55Eh2lP/items/4XZQMDMQ"],"itemData":{"id":777,"type":"article-journal","container-title":"Metallurgical and Materials Transactions B","DOI":"10.1007/s11663-001-0020-z","ISSN":"1543-1916","issue":"1","journalAbbreviation":"Metallurgical and Materials Transactions B","page":"181-186","title":"Experimental studies of the viscosities in CaO-MnO-SiO2 and CaO-FenO-MnO-SiO2 slags","URL":"https://doi.org/10.1007/s11663-001-0020-z","volume":"32","author":[{"family":"Ji","given":"F. -Z."}],"issued":{"date-parts":[["2001",2,1]]}}}],"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75]</w:t>
      </w:r>
      <w:r>
        <w:rPr>
          <w:rFonts w:ascii="Times New Roman" w:hAnsi="Times New Roman"/>
          <w:lang w:val="en-US"/>
        </w:rPr>
        <w:fldChar w:fldCharType="end"/>
      </w:r>
      <w:r w:rsidRPr="00275A60">
        <w:rPr>
          <w:rFonts w:ascii="Times New Roman" w:hAnsi="Times New Roman"/>
          <w:lang w:val="en-US"/>
        </w:rPr>
        <w:t>, SiO</w:t>
      </w:r>
      <w:r w:rsidRPr="00275A60">
        <w:rPr>
          <w:rFonts w:ascii="Times New Roman" w:hAnsi="Times New Roman"/>
          <w:vertAlign w:val="subscript"/>
          <w:lang w:val="en-US"/>
        </w:rPr>
        <w:t>2</w:t>
      </w:r>
      <w:r w:rsidRPr="00275A60">
        <w:rPr>
          <w:rFonts w:ascii="Times New Roman" w:hAnsi="Times New Roman"/>
          <w:lang w:val="en-US"/>
        </w:rPr>
        <w:t>, MnO, and CaO were changed from 33 to 50 wt.%, 15 to 56 wt.%, and 8 to 45 wt.%. The viscosity</w:t>
      </w:r>
      <w:r>
        <w:rPr>
          <w:rFonts w:ascii="Times New Roman" w:hAnsi="Times New Roman"/>
          <w:lang w:val="en-US"/>
        </w:rPr>
        <w:t xml:space="preserve"> </w:t>
      </w:r>
      <w:r w:rsidRPr="00275A60">
        <w:rPr>
          <w:rFonts w:ascii="Times New Roman" w:hAnsi="Times New Roman"/>
          <w:lang w:val="en-US"/>
        </w:rPr>
        <w:t xml:space="preserve">measurements were </w:t>
      </w:r>
      <w:r>
        <w:rPr>
          <w:rFonts w:ascii="Times New Roman" w:hAnsi="Times New Roman"/>
          <w:lang w:val="en-US"/>
        </w:rPr>
        <w:t>reported</w:t>
      </w:r>
      <w:r w:rsidRPr="00275A60">
        <w:rPr>
          <w:rFonts w:ascii="Times New Roman" w:hAnsi="Times New Roman"/>
          <w:lang w:val="en-US"/>
        </w:rPr>
        <w:t xml:space="preserve"> </w:t>
      </w:r>
      <w:r>
        <w:rPr>
          <w:rFonts w:ascii="Times New Roman" w:hAnsi="Times New Roman"/>
          <w:lang w:val="en-US"/>
        </w:rPr>
        <w:t>for</w:t>
      </w:r>
      <w:r w:rsidRPr="00275A60">
        <w:rPr>
          <w:rFonts w:ascii="Times New Roman" w:hAnsi="Times New Roman"/>
          <w:lang w:val="en-US"/>
        </w:rPr>
        <w:t xml:space="preserve"> the temperature range from 1300 to 1480 ℃.</w:t>
      </w:r>
      <w:r>
        <w:rPr>
          <w:rFonts w:ascii="Times New Roman" w:hAnsi="Times New Roman"/>
          <w:lang w:val="en-US"/>
        </w:rPr>
        <w:t xml:space="preserve"> </w:t>
      </w:r>
      <w:r w:rsidRPr="0003128A">
        <w:rPr>
          <w:rFonts w:ascii="Times New Roman" w:hAnsi="Times New Roman"/>
          <w:szCs w:val="22"/>
          <w:lang w:val="en-US"/>
        </w:rPr>
        <w:t xml:space="preserve">In </w:t>
      </w:r>
      <w:r w:rsidR="005E05A1" w:rsidRPr="0003128A">
        <w:rPr>
          <w:rFonts w:ascii="Times New Roman" w:hAnsi="Times New Roman"/>
          <w:szCs w:val="22"/>
          <w:lang w:val="en-US"/>
        </w:rPr>
        <w:fldChar w:fldCharType="begin"/>
      </w:r>
      <w:r w:rsidR="005E05A1" w:rsidRPr="0003128A">
        <w:rPr>
          <w:rFonts w:ascii="Times New Roman" w:hAnsi="Times New Roman"/>
          <w:szCs w:val="22"/>
          <w:lang w:val="en-US"/>
        </w:rPr>
        <w:instrText xml:space="preserve"> REF _Ref66266995 \h </w:instrText>
      </w:r>
      <w:r w:rsidR="0003128A">
        <w:rPr>
          <w:rFonts w:ascii="Times New Roman" w:hAnsi="Times New Roman"/>
          <w:szCs w:val="22"/>
          <w:lang w:val="en-US"/>
        </w:rPr>
        <w:instrText xml:space="preserve"> \* MERGEFORMAT </w:instrText>
      </w:r>
      <w:r w:rsidR="005E05A1" w:rsidRPr="0003128A">
        <w:rPr>
          <w:rFonts w:ascii="Times New Roman" w:hAnsi="Times New Roman"/>
          <w:szCs w:val="22"/>
          <w:lang w:val="en-US"/>
        </w:rPr>
      </w:r>
      <w:r w:rsidR="005E05A1" w:rsidRPr="0003128A">
        <w:rPr>
          <w:rFonts w:ascii="Times New Roman" w:hAnsi="Times New Roman"/>
          <w:szCs w:val="22"/>
          <w:lang w:val="en-US"/>
        </w:rPr>
        <w:fldChar w:fldCharType="separate"/>
      </w:r>
      <w:r w:rsidR="00447A94" w:rsidRPr="00447A94">
        <w:rPr>
          <w:szCs w:val="22"/>
        </w:rPr>
        <w:t xml:space="preserve">Figure </w:t>
      </w:r>
      <w:r w:rsidR="00447A94" w:rsidRPr="00447A94">
        <w:rPr>
          <w:noProof/>
          <w:szCs w:val="22"/>
        </w:rPr>
        <w:t>19</w:t>
      </w:r>
      <w:r w:rsidR="005E05A1" w:rsidRPr="0003128A">
        <w:rPr>
          <w:rFonts w:ascii="Times New Roman" w:hAnsi="Times New Roman"/>
          <w:szCs w:val="22"/>
          <w:lang w:val="en-US"/>
        </w:rPr>
        <w:fldChar w:fldCharType="end"/>
      </w:r>
      <w:r>
        <w:rPr>
          <w:rFonts w:ascii="Times New Roman" w:hAnsi="Times New Roman"/>
          <w:lang w:val="en-US"/>
        </w:rPr>
        <w:t>, the viscosity (dPa.s) is plotted as a function of the slag basicity (wt.%) introduced as (MnO+CaO)/SiO</w:t>
      </w:r>
      <w:r w:rsidRPr="0060376E">
        <w:rPr>
          <w:rFonts w:ascii="Times New Roman" w:hAnsi="Times New Roman"/>
          <w:vertAlign w:val="subscript"/>
          <w:lang w:val="en-US"/>
        </w:rPr>
        <w:t>2</w:t>
      </w:r>
      <w:r>
        <w:rPr>
          <w:rFonts w:ascii="Times New Roman" w:hAnsi="Times New Roman"/>
          <w:lang w:val="en-US"/>
        </w:rPr>
        <w:t xml:space="preserve"> for the </w:t>
      </w:r>
      <w:r w:rsidRPr="00275A60">
        <w:rPr>
          <w:rFonts w:ascii="Times New Roman" w:hAnsi="Times New Roman"/>
          <w:lang w:val="en-US"/>
        </w:rPr>
        <w:t>MnO-SiO</w:t>
      </w:r>
      <w:r w:rsidRPr="00275A60">
        <w:rPr>
          <w:rFonts w:ascii="Times New Roman" w:hAnsi="Times New Roman"/>
          <w:vertAlign w:val="subscript"/>
          <w:lang w:val="en-US"/>
        </w:rPr>
        <w:t>2</w:t>
      </w:r>
      <w:r w:rsidRPr="00275A60">
        <w:rPr>
          <w:rFonts w:ascii="Times New Roman" w:hAnsi="Times New Roman"/>
          <w:lang w:val="en-US"/>
        </w:rPr>
        <w:t>-CaO</w:t>
      </w:r>
      <w:r>
        <w:rPr>
          <w:rFonts w:ascii="Times New Roman" w:hAnsi="Times New Roman"/>
          <w:lang w:val="en-US"/>
        </w:rPr>
        <w:t xml:space="preserve"> system to compare the results found by Segers et al. (1979)</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7Kp4bmds","properties":{"formattedCitation":"\\super [72]\\nosupersub{}","plainCitation":"[72]","noteIndex":0},"citationItems":[{"id":"7OVWmPdL/Mj0mpMWg","uris":["http://zotero.org/users/local/i55Eh2lP/items/AK2BMKCI"],"uri":["http://zotero.org/users/local/i55Eh2lP/items/AK2BMKCI"],"itemData":{"id":759,"type":"article-journal","container-title":"Electrochimica Acta","DOI":"10.1016/0013-4686(79)80027-4","ISSN":"00134686","issue":"2","journalAbbreviation":"Electrochimica Acta","language":"fr","page":"213-218","source":"DOI.org (Crossref)","title":"Viscosite de melanges de silicates fondus du systeme CaO-SiO2-MnO","URL":"https://linkinghub.elsevier.com/retrieve/pii/0013468679800274","volume":"24","author":[{"family":"Segers","given":"L."},{"family":"Fontana","given":"A."},{"family":"Winand","given":"R."}],"accessed":{"date-parts":[["2021",1,20]]},"issued":{"date-parts":[["1979",2]]}}}],"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72]</w:t>
      </w:r>
      <w:r>
        <w:rPr>
          <w:rFonts w:ascii="Times New Roman" w:hAnsi="Times New Roman"/>
          <w:lang w:val="en-US"/>
        </w:rPr>
        <w:fldChar w:fldCharType="end"/>
      </w:r>
      <w:r>
        <w:rPr>
          <w:rFonts w:ascii="Times New Roman" w:hAnsi="Times New Roman"/>
          <w:lang w:val="en-US"/>
        </w:rPr>
        <w:t xml:space="preserve"> at 1500 </w:t>
      </w:r>
      <w:r w:rsidRPr="0025077B">
        <w:rPr>
          <w:rFonts w:ascii="Times New Roman" w:hAnsi="Times New Roman"/>
          <w:lang w:val="en-US"/>
        </w:rPr>
        <w:t>℃</w:t>
      </w:r>
      <w:r>
        <w:rPr>
          <w:rFonts w:ascii="Times New Roman" w:hAnsi="Times New Roman"/>
          <w:lang w:val="en-US"/>
        </w:rPr>
        <w:t xml:space="preserve"> and Ji (2001)</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Rlb1lPD1","properties":{"formattedCitation":"\\super [75]\\nosupersub{}","plainCitation":"[75]","noteIndex":0},"citationItems":[{"id":"7OVWmPdL/NEZwub5i","uris":["http://zotero.org/users/local/i55Eh2lP/items/4XZQMDMQ"],"uri":["http://zotero.org/users/local/i55Eh2lP/items/4XZQMDMQ"],"itemData":{"id":777,"type":"article-journal","container-title":"Metallurgical and Materials Transactions B","DOI":"10.1007/s11663-001-0020-z","ISSN":"1543-1916","issue":"1","journalAbbreviation":"Metallurgical and Materials Transactions B","page":"181-186","title":"Experimental studies of the viscosities in CaO-MnO-SiO2 and CaO-FenO-MnO-SiO2 slags","URL":"https://doi.org/10.1007/s11663-001-0020-z","volume":"32","author":[{"family":"Ji","given":"F. -Z."}],"issued":{"date-parts":[["2001",2,1]]}}}],"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75]</w:t>
      </w:r>
      <w:r>
        <w:rPr>
          <w:rFonts w:ascii="Times New Roman" w:hAnsi="Times New Roman"/>
          <w:lang w:val="en-US"/>
        </w:rPr>
        <w:fldChar w:fldCharType="end"/>
      </w:r>
      <w:r>
        <w:rPr>
          <w:rFonts w:ascii="Times New Roman" w:hAnsi="Times New Roman"/>
          <w:lang w:val="en-US"/>
        </w:rPr>
        <w:t xml:space="preserve"> at 1480 </w:t>
      </w:r>
      <w:r w:rsidRPr="0025077B">
        <w:rPr>
          <w:rFonts w:ascii="Times New Roman" w:hAnsi="Times New Roman"/>
          <w:lang w:val="en-US"/>
        </w:rPr>
        <w:t>℃</w:t>
      </w:r>
      <w:r>
        <w:rPr>
          <w:rFonts w:ascii="Times New Roman" w:hAnsi="Times New Roman"/>
          <w:lang w:val="en-US"/>
        </w:rPr>
        <w:t>. As seen, th</w:t>
      </w:r>
      <w:r w:rsidRPr="00275A60">
        <w:rPr>
          <w:rFonts w:ascii="Times New Roman" w:hAnsi="Times New Roman"/>
          <w:lang w:val="en-US"/>
        </w:rPr>
        <w:t xml:space="preserve">e </w:t>
      </w:r>
      <w:r>
        <w:rPr>
          <w:rFonts w:ascii="Times New Roman" w:hAnsi="Times New Roman"/>
          <w:lang w:val="en-US"/>
        </w:rPr>
        <w:t xml:space="preserve">viscosity results </w:t>
      </w:r>
      <w:r w:rsidRPr="00275A60">
        <w:rPr>
          <w:rFonts w:ascii="Times New Roman" w:hAnsi="Times New Roman"/>
          <w:lang w:val="en-US"/>
        </w:rPr>
        <w:t xml:space="preserve">of these two studies </w:t>
      </w:r>
      <w:r>
        <w:rPr>
          <w:rFonts w:ascii="Times New Roman" w:hAnsi="Times New Roman"/>
          <w:lang w:val="en-US"/>
        </w:rPr>
        <w:t>display</w:t>
      </w:r>
      <w:r w:rsidRPr="00275A60">
        <w:rPr>
          <w:rFonts w:ascii="Times New Roman" w:hAnsi="Times New Roman"/>
          <w:lang w:val="en-US"/>
        </w:rPr>
        <w:t xml:space="preserve"> </w:t>
      </w:r>
      <w:r>
        <w:rPr>
          <w:rFonts w:ascii="Times New Roman" w:hAnsi="Times New Roman"/>
          <w:lang w:val="en-US"/>
        </w:rPr>
        <w:t xml:space="preserve">the same trend, </w:t>
      </w:r>
      <w:r w:rsidRPr="00275A60">
        <w:rPr>
          <w:rFonts w:ascii="Times New Roman" w:hAnsi="Times New Roman"/>
          <w:lang w:val="en-US"/>
        </w:rPr>
        <w:t>revealing that the viscosity</w:t>
      </w:r>
      <w:r>
        <w:rPr>
          <w:rFonts w:ascii="Times New Roman" w:hAnsi="Times New Roman"/>
          <w:lang w:val="en-US"/>
        </w:rPr>
        <w:t xml:space="preserve"> reduces with increasing the basicity through </w:t>
      </w:r>
      <w:r w:rsidRPr="00275A60">
        <w:rPr>
          <w:rFonts w:ascii="Times New Roman" w:hAnsi="Times New Roman"/>
          <w:lang w:val="en-US"/>
        </w:rPr>
        <w:t>increasing the</w:t>
      </w:r>
      <w:r>
        <w:rPr>
          <w:rFonts w:ascii="Times New Roman" w:hAnsi="Times New Roman"/>
          <w:lang w:val="en-US"/>
        </w:rPr>
        <w:t xml:space="preserve"> basic oxides, namely</w:t>
      </w:r>
      <w:r w:rsidRPr="00275A60">
        <w:rPr>
          <w:rFonts w:ascii="Times New Roman" w:hAnsi="Times New Roman"/>
          <w:lang w:val="en-US"/>
        </w:rPr>
        <w:t xml:space="preserve"> MnO </w:t>
      </w:r>
      <w:r>
        <w:rPr>
          <w:rFonts w:ascii="Times New Roman" w:hAnsi="Times New Roman"/>
          <w:lang w:val="en-US"/>
        </w:rPr>
        <w:t xml:space="preserve">and CaO. </w:t>
      </w:r>
    </w:p>
    <w:p w14:paraId="20E2F86D" w14:textId="77777777" w:rsidR="00663CB3" w:rsidRDefault="00663CB3" w:rsidP="008A3E8A">
      <w:pPr>
        <w:jc w:val="both"/>
        <w:rPr>
          <w:rFonts w:ascii="Times New Roman" w:hAnsi="Times New Roman"/>
          <w:lang w:val="en-US"/>
        </w:rPr>
      </w:pPr>
    </w:p>
    <w:p w14:paraId="310D72C1" w14:textId="7B699322" w:rsidR="00663CB3" w:rsidRDefault="008A3E8A" w:rsidP="008A3E8A">
      <w:pPr>
        <w:jc w:val="both"/>
        <w:rPr>
          <w:rFonts w:ascii="Times New Roman" w:hAnsi="Times New Roman"/>
          <w:lang w:val="en-US"/>
        </w:rPr>
      </w:pPr>
      <w:r>
        <w:rPr>
          <w:rFonts w:ascii="Times New Roman" w:hAnsi="Times New Roman"/>
          <w:lang w:val="en-US"/>
        </w:rPr>
        <w:t>Woollacott et al (1974)</w:t>
      </w:r>
      <w:r w:rsidRPr="0025077B">
        <w:rPr>
          <w:rFonts w:ascii="Times New Roman" w:hAnsi="Times New Roman"/>
          <w:lang w:val="en-US"/>
        </w:rPr>
        <w:fldChar w:fldCharType="begin"/>
      </w:r>
      <w:r w:rsidR="00C45550">
        <w:rPr>
          <w:rFonts w:ascii="Times New Roman" w:hAnsi="Times New Roman"/>
          <w:lang w:val="en-US"/>
        </w:rPr>
        <w:instrText xml:space="preserve"> ADDIN ZOTERO_ITEM CSL_CITATION {"citationID":"L3khhJQe","properties":{"formattedCitation":"\\super [69]\\nosupersub{}","plainCitation":"[69]","noteIndex":0},"citationItems":[{"id":4282,"uris":["http://zotero.org/users/7836746/items/ARLVQDSU"],"uri":["http://zotero.org/users/7836746/items/ARLVQDSU"],"itemData":{"id":4282,"type":"paper-conference","event":"INFACON I","event-place":"Johannesburg, South Africa","language":"eng","page":"227-232","publisher":"South African Institute of Mining and Metallurgy","publisher-place":"Johannesburg, South Africa","title":"The Viscosities and Electrical Conductivities of Slags Associated with the Production of High-carbon Ferromanganese Alloys","author":[{"family":"Woolacott","given":"L. C."},{"family":"Howat","given":"D. D."},{"family":"Jochens","given":"P. R."}],"issued":{"date-parts":[["1974",4,22]]}}}],"schema":"https://github.com/citation-style-language/schema/raw/master/csl-citation.json"} </w:instrText>
      </w:r>
      <w:r w:rsidRPr="0025077B">
        <w:rPr>
          <w:rFonts w:ascii="Times New Roman" w:hAnsi="Times New Roman"/>
          <w:lang w:val="en-US"/>
        </w:rPr>
        <w:fldChar w:fldCharType="separate"/>
      </w:r>
      <w:r w:rsidR="00C45550" w:rsidRPr="00C45550">
        <w:rPr>
          <w:rFonts w:ascii="Times New Roman" w:hAnsi="Times New Roman"/>
          <w:vertAlign w:val="superscript"/>
        </w:rPr>
        <w:t>[69]</w:t>
      </w:r>
      <w:r w:rsidRPr="0025077B">
        <w:rPr>
          <w:rFonts w:ascii="Times New Roman" w:hAnsi="Times New Roman"/>
          <w:lang w:val="en-US"/>
        </w:rPr>
        <w:fldChar w:fldCharType="end"/>
      </w:r>
      <w:r>
        <w:rPr>
          <w:rFonts w:ascii="Times New Roman" w:hAnsi="Times New Roman"/>
          <w:lang w:val="en-US"/>
        </w:rPr>
        <w:t xml:space="preserve"> </w:t>
      </w:r>
      <w:r w:rsidRPr="0025077B">
        <w:rPr>
          <w:rFonts w:ascii="Times New Roman" w:hAnsi="Times New Roman"/>
          <w:lang w:val="en-US"/>
        </w:rPr>
        <w:t>reported the experimental viscosities at 1500 ℃ for a group of MnO-SiO</w:t>
      </w:r>
      <w:r w:rsidRPr="0025077B">
        <w:rPr>
          <w:rFonts w:ascii="Times New Roman" w:hAnsi="Times New Roman"/>
          <w:vertAlign w:val="subscript"/>
          <w:lang w:val="en-US"/>
        </w:rPr>
        <w:t>2</w:t>
      </w:r>
      <w:r w:rsidRPr="0025077B">
        <w:rPr>
          <w:rFonts w:ascii="Times New Roman" w:hAnsi="Times New Roman"/>
          <w:lang w:val="en-US"/>
        </w:rPr>
        <w:t>-CaO-MgO-Al</w:t>
      </w:r>
      <w:r w:rsidRPr="0025077B">
        <w:rPr>
          <w:rFonts w:ascii="Times New Roman" w:hAnsi="Times New Roman"/>
          <w:vertAlign w:val="subscript"/>
          <w:lang w:val="en-US"/>
        </w:rPr>
        <w:t>2</w:t>
      </w:r>
      <w:r w:rsidRPr="0025077B">
        <w:rPr>
          <w:rFonts w:ascii="Times New Roman" w:hAnsi="Times New Roman"/>
          <w:lang w:val="en-US"/>
        </w:rPr>
        <w:t>O</w:t>
      </w:r>
      <w:r w:rsidRPr="0025077B">
        <w:rPr>
          <w:rFonts w:ascii="Times New Roman" w:hAnsi="Times New Roman"/>
          <w:vertAlign w:val="subscript"/>
          <w:lang w:val="en-US"/>
        </w:rPr>
        <w:t>3</w:t>
      </w:r>
      <w:r w:rsidRPr="0025077B">
        <w:rPr>
          <w:rFonts w:ascii="Times New Roman" w:hAnsi="Times New Roman"/>
          <w:lang w:val="en-US"/>
        </w:rPr>
        <w:t xml:space="preserve"> compositions </w:t>
      </w:r>
      <w:r>
        <w:rPr>
          <w:rFonts w:ascii="Times New Roman" w:hAnsi="Times New Roman"/>
          <w:lang w:val="en-US"/>
        </w:rPr>
        <w:t>related</w:t>
      </w:r>
      <w:r w:rsidRPr="0025077B">
        <w:rPr>
          <w:rFonts w:ascii="Times New Roman" w:hAnsi="Times New Roman"/>
          <w:lang w:val="en-US"/>
        </w:rPr>
        <w:t xml:space="preserve"> to slags in the </w:t>
      </w:r>
      <w:r>
        <w:rPr>
          <w:rFonts w:ascii="Times New Roman" w:hAnsi="Times New Roman"/>
          <w:lang w:val="en-US"/>
        </w:rPr>
        <w:t>production of high-carbon ferromanganese alloys</w:t>
      </w:r>
      <w:r w:rsidRPr="0025077B">
        <w:rPr>
          <w:rFonts w:ascii="Times New Roman" w:hAnsi="Times New Roman"/>
          <w:lang w:val="en-US"/>
        </w:rPr>
        <w:t>. The MnO and SiO</w:t>
      </w:r>
      <w:r w:rsidRPr="0025077B">
        <w:rPr>
          <w:rFonts w:ascii="Times New Roman" w:hAnsi="Times New Roman"/>
          <w:vertAlign w:val="subscript"/>
          <w:lang w:val="en-US"/>
        </w:rPr>
        <w:t>2</w:t>
      </w:r>
      <w:r w:rsidRPr="0025077B">
        <w:rPr>
          <w:rFonts w:ascii="Times New Roman" w:hAnsi="Times New Roman"/>
          <w:lang w:val="en-US"/>
        </w:rPr>
        <w:t xml:space="preserve"> contents were changed from 7 to 35 mol% and 27 to 37 mol%, respectively</w:t>
      </w:r>
      <w:r>
        <w:rPr>
          <w:rFonts w:ascii="Times New Roman" w:hAnsi="Times New Roman"/>
          <w:lang w:val="en-US"/>
        </w:rPr>
        <w:t>.</w:t>
      </w:r>
      <w:r w:rsidRPr="0025077B">
        <w:rPr>
          <w:rFonts w:ascii="Times New Roman" w:hAnsi="Times New Roman"/>
          <w:lang w:val="en-US"/>
        </w:rPr>
        <w:t xml:space="preserve"> Al</w:t>
      </w:r>
      <w:r w:rsidRPr="0025077B">
        <w:rPr>
          <w:rFonts w:ascii="Times New Roman" w:hAnsi="Times New Roman"/>
          <w:vertAlign w:val="subscript"/>
          <w:lang w:val="en-US"/>
        </w:rPr>
        <w:t>2</w:t>
      </w:r>
      <w:r w:rsidRPr="0025077B">
        <w:rPr>
          <w:rFonts w:ascii="Times New Roman" w:hAnsi="Times New Roman"/>
          <w:lang w:val="en-US"/>
        </w:rPr>
        <w:t>O</w:t>
      </w:r>
      <w:r w:rsidRPr="0025077B">
        <w:rPr>
          <w:rFonts w:ascii="Times New Roman" w:hAnsi="Times New Roman"/>
          <w:vertAlign w:val="subscript"/>
          <w:lang w:val="en-US"/>
        </w:rPr>
        <w:t>3</w:t>
      </w:r>
      <w:r w:rsidRPr="0025077B">
        <w:rPr>
          <w:rFonts w:ascii="Times New Roman" w:hAnsi="Times New Roman"/>
          <w:lang w:val="en-US"/>
        </w:rPr>
        <w:t xml:space="preserve"> was fixed at 10 mol%, CaO and MgO were varied from 13 to 45 mol% and 6 to 21 mol%, respectively. It was found that SiO</w:t>
      </w:r>
      <w:r w:rsidRPr="0025077B">
        <w:rPr>
          <w:rFonts w:ascii="Times New Roman" w:hAnsi="Times New Roman"/>
          <w:vertAlign w:val="subscript"/>
          <w:lang w:val="en-US"/>
        </w:rPr>
        <w:t>2</w:t>
      </w:r>
      <w:r w:rsidRPr="0025077B">
        <w:rPr>
          <w:rFonts w:ascii="Times New Roman" w:hAnsi="Times New Roman"/>
          <w:lang w:val="en-US"/>
        </w:rPr>
        <w:t xml:space="preserve"> content induces the major effect on viscosity. While an increase in the SiO</w:t>
      </w:r>
      <w:r w:rsidRPr="0025077B">
        <w:rPr>
          <w:rFonts w:ascii="Times New Roman" w:hAnsi="Times New Roman"/>
          <w:vertAlign w:val="subscript"/>
          <w:lang w:val="en-US"/>
        </w:rPr>
        <w:t>2</w:t>
      </w:r>
      <w:r w:rsidRPr="0025077B">
        <w:rPr>
          <w:rFonts w:ascii="Times New Roman" w:hAnsi="Times New Roman"/>
          <w:lang w:val="en-US"/>
        </w:rPr>
        <w:t xml:space="preserve"> content increased the viscosity, MnO proved the strongest ability for reducing the viscosity among the involved basic oxides in the slag systems. </w:t>
      </w:r>
    </w:p>
    <w:p w14:paraId="1EC2568C" w14:textId="3E612D23" w:rsidR="008A3E8A" w:rsidRPr="0025077B" w:rsidRDefault="008A3E8A" w:rsidP="008A3E8A">
      <w:pPr>
        <w:jc w:val="both"/>
        <w:rPr>
          <w:rFonts w:ascii="Times New Roman" w:hAnsi="Times New Roman"/>
          <w:lang w:val="en-US"/>
        </w:rPr>
      </w:pPr>
      <w:r w:rsidRPr="0025077B">
        <w:rPr>
          <w:rFonts w:ascii="Times New Roman" w:hAnsi="Times New Roman"/>
          <w:lang w:val="en-US"/>
        </w:rPr>
        <w:t xml:space="preserve"> </w:t>
      </w:r>
    </w:p>
    <w:p w14:paraId="207F0045" w14:textId="084917B4" w:rsidR="008A3E8A" w:rsidRDefault="008A3E8A" w:rsidP="008A3E8A">
      <w:pPr>
        <w:jc w:val="both"/>
        <w:rPr>
          <w:rFonts w:ascii="Times New Roman" w:hAnsi="Times New Roman"/>
          <w:lang w:val="en-US"/>
        </w:rPr>
      </w:pPr>
      <w:r w:rsidRPr="0025077B">
        <w:rPr>
          <w:rFonts w:ascii="Times New Roman" w:hAnsi="Times New Roman"/>
          <w:lang w:val="en-US"/>
        </w:rPr>
        <w:t xml:space="preserve">In another study published </w:t>
      </w:r>
      <w:r>
        <w:rPr>
          <w:rFonts w:ascii="Times New Roman" w:hAnsi="Times New Roman"/>
          <w:lang w:val="en-US"/>
        </w:rPr>
        <w:t>by</w:t>
      </w:r>
      <w:r w:rsidRPr="0025077B">
        <w:rPr>
          <w:rFonts w:ascii="Times New Roman" w:hAnsi="Times New Roman"/>
          <w:lang w:val="en-US"/>
        </w:rPr>
        <w:t xml:space="preserve"> </w:t>
      </w:r>
      <w:r w:rsidRPr="0058245F">
        <w:rPr>
          <w:rFonts w:ascii="Times New Roman" w:hAnsi="Times New Roman"/>
          <w:lang w:val="en-US"/>
        </w:rPr>
        <w:t>Persson</w:t>
      </w:r>
      <w:r w:rsidRPr="0025077B" w:rsidDel="0034682E">
        <w:rPr>
          <w:rFonts w:ascii="Times New Roman" w:hAnsi="Times New Roman"/>
          <w:lang w:val="en-US"/>
        </w:rPr>
        <w:t xml:space="preserve"> </w:t>
      </w:r>
      <w:r>
        <w:rPr>
          <w:rFonts w:ascii="Times New Roman" w:hAnsi="Times New Roman"/>
          <w:lang w:val="en-US"/>
        </w:rPr>
        <w:t>(2007)</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eQqYdH0g","properties":{"formattedCitation":"\\super [70]\\nosupersub{}","plainCitation":"[70]","noteIndex":0},"citationItems":[{"id":4283,"uris":["http://zotero.org/users/7836746/items/FKMCE6LL"],"uri":["http://zotero.org/users/7836746/items/FKMCE6LL"],"itemData":{"id":4283,"type":"thesis","event-place":"Stockholm, Sweden","genre":"PhD Thesis","language":"eng","note":"ISBN 978-91-7178-650-0","number-of-pages":"90","publisher":"Royal Institute of Technology","publisher-place":"Stockholm, Sweden","title":"Investigations of Slag Properties and Reactions","author":[{"family":"Persson","given":"Mikael"}],"issued":{"date-parts":[["2007",5]]}}}],"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70]</w:t>
      </w:r>
      <w:r>
        <w:rPr>
          <w:rFonts w:ascii="Times New Roman" w:hAnsi="Times New Roman"/>
          <w:lang w:val="en-US"/>
        </w:rPr>
        <w:fldChar w:fldCharType="end"/>
      </w:r>
      <w:r w:rsidRPr="0025077B">
        <w:rPr>
          <w:rFonts w:ascii="Times New Roman" w:hAnsi="Times New Roman"/>
          <w:lang w:val="en-US"/>
        </w:rPr>
        <w:t xml:space="preserve">, </w:t>
      </w:r>
      <w:r>
        <w:rPr>
          <w:rFonts w:ascii="Times New Roman" w:hAnsi="Times New Roman"/>
          <w:lang w:val="en-US"/>
        </w:rPr>
        <w:t>for</w:t>
      </w:r>
      <w:r w:rsidRPr="0025077B">
        <w:rPr>
          <w:rFonts w:ascii="Times New Roman" w:hAnsi="Times New Roman"/>
          <w:lang w:val="en-US"/>
        </w:rPr>
        <w:t xml:space="preserve"> slags associated with Mn-ferroalloy production</w:t>
      </w:r>
      <w:r>
        <w:rPr>
          <w:rFonts w:ascii="Times New Roman" w:hAnsi="Times New Roman"/>
          <w:lang w:val="en-US"/>
        </w:rPr>
        <w:t xml:space="preserve"> </w:t>
      </w:r>
      <w:r w:rsidRPr="0025077B">
        <w:rPr>
          <w:rFonts w:ascii="Times New Roman" w:hAnsi="Times New Roman"/>
          <w:lang w:val="en-US"/>
        </w:rPr>
        <w:t xml:space="preserve">in </w:t>
      </w:r>
      <w:r w:rsidR="00AD0B37">
        <w:rPr>
          <w:rFonts w:ascii="Times New Roman" w:hAnsi="Times New Roman"/>
          <w:lang w:val="en-US"/>
        </w:rPr>
        <w:t>the</w:t>
      </w:r>
      <w:r w:rsidRPr="0025077B">
        <w:rPr>
          <w:rFonts w:ascii="Times New Roman" w:hAnsi="Times New Roman"/>
          <w:lang w:val="en-US"/>
        </w:rPr>
        <w:t xml:space="preserve"> submerged arc furnace, viscosity measurements were carried out within four groups of synthetic slags </w:t>
      </w:r>
      <w:r>
        <w:rPr>
          <w:rFonts w:ascii="Times New Roman" w:hAnsi="Times New Roman"/>
          <w:lang w:val="en-US"/>
        </w:rPr>
        <w:t xml:space="preserve">(called Slag A, B, C, and D) </w:t>
      </w:r>
      <w:r w:rsidRPr="0025077B">
        <w:rPr>
          <w:rFonts w:ascii="Times New Roman" w:hAnsi="Times New Roman"/>
          <w:lang w:val="en-US"/>
        </w:rPr>
        <w:t>over wide composition ranges</w:t>
      </w:r>
      <w:r>
        <w:rPr>
          <w:rFonts w:ascii="Times New Roman" w:hAnsi="Times New Roman"/>
          <w:lang w:val="en-US"/>
        </w:rPr>
        <w:t xml:space="preserve"> as presented in</w:t>
      </w:r>
      <w:r w:rsidR="00892897">
        <w:rPr>
          <w:rFonts w:ascii="Times New Roman" w:hAnsi="Times New Roman"/>
          <w:lang w:val="en-US"/>
        </w:rPr>
        <w:t xml:space="preserve"> </w:t>
      </w:r>
      <w:r w:rsidR="00892897">
        <w:rPr>
          <w:rFonts w:ascii="Times New Roman" w:hAnsi="Times New Roman"/>
          <w:lang w:val="en-US"/>
        </w:rPr>
        <w:fldChar w:fldCharType="begin"/>
      </w:r>
      <w:r w:rsidR="00892897">
        <w:rPr>
          <w:rFonts w:ascii="Times New Roman" w:hAnsi="Times New Roman"/>
          <w:lang w:val="en-US"/>
        </w:rPr>
        <w:instrText xml:space="preserve"> REF _Ref66267532 \h </w:instrText>
      </w:r>
      <w:r w:rsidR="00892897">
        <w:rPr>
          <w:rFonts w:ascii="Times New Roman" w:hAnsi="Times New Roman"/>
          <w:lang w:val="en-US"/>
        </w:rPr>
      </w:r>
      <w:r w:rsidR="00892897">
        <w:rPr>
          <w:rFonts w:ascii="Times New Roman" w:hAnsi="Times New Roman"/>
          <w:lang w:val="en-US"/>
        </w:rPr>
        <w:fldChar w:fldCharType="separate"/>
      </w:r>
      <w:r w:rsidR="00447A94">
        <w:t xml:space="preserve">Table </w:t>
      </w:r>
      <w:r w:rsidR="00447A94">
        <w:rPr>
          <w:noProof/>
        </w:rPr>
        <w:t>3</w:t>
      </w:r>
      <w:r w:rsidR="00892897">
        <w:rPr>
          <w:rFonts w:ascii="Times New Roman" w:hAnsi="Times New Roman"/>
          <w:lang w:val="en-US"/>
        </w:rPr>
        <w:fldChar w:fldCharType="end"/>
      </w:r>
      <w:r w:rsidRPr="0025077B">
        <w:rPr>
          <w:rFonts w:ascii="Times New Roman" w:hAnsi="Times New Roman"/>
          <w:lang w:val="en-US"/>
        </w:rPr>
        <w:t>. Each group includes compositions containing 30, 40, and 50 wt.% MnO, while SiO</w:t>
      </w:r>
      <w:r w:rsidRPr="0025077B">
        <w:rPr>
          <w:rFonts w:ascii="Times New Roman" w:hAnsi="Times New Roman"/>
          <w:lang w:val="en-US"/>
        </w:rPr>
        <w:softHyphen/>
      </w:r>
      <w:r w:rsidRPr="0025077B">
        <w:rPr>
          <w:rFonts w:ascii="Times New Roman" w:hAnsi="Times New Roman"/>
          <w:vertAlign w:val="subscript"/>
          <w:lang w:val="en-US"/>
        </w:rPr>
        <w:t>2</w:t>
      </w:r>
      <w:r w:rsidRPr="0025077B">
        <w:rPr>
          <w:rFonts w:ascii="Times New Roman" w:hAnsi="Times New Roman"/>
          <w:lang w:val="en-US"/>
        </w:rPr>
        <w:t xml:space="preserve"> and Al</w:t>
      </w:r>
      <w:r w:rsidRPr="0025077B">
        <w:rPr>
          <w:rFonts w:ascii="Times New Roman" w:hAnsi="Times New Roman"/>
          <w:vertAlign w:val="subscript"/>
          <w:lang w:val="en-US"/>
        </w:rPr>
        <w:t>2</w:t>
      </w:r>
      <w:r w:rsidRPr="0025077B">
        <w:rPr>
          <w:rFonts w:ascii="Times New Roman" w:hAnsi="Times New Roman"/>
          <w:lang w:val="en-US"/>
        </w:rPr>
        <w:t>O</w:t>
      </w:r>
      <w:r w:rsidRPr="0025077B">
        <w:rPr>
          <w:rFonts w:ascii="Times New Roman" w:hAnsi="Times New Roman"/>
          <w:vertAlign w:val="subscript"/>
          <w:lang w:val="en-US"/>
        </w:rPr>
        <w:t>3</w:t>
      </w:r>
      <w:r w:rsidRPr="0025077B">
        <w:rPr>
          <w:rFonts w:ascii="Times New Roman" w:hAnsi="Times New Roman"/>
          <w:lang w:val="en-US"/>
        </w:rPr>
        <w:t xml:space="preserve"> were varied from 14 to 33 wt.% and 8 to 33 wt.% respectively. CaO and MgO as basic oxides in the slag systems were changed from 4 to 29 wt.% and 0.3 to 7 wt.%, respectively. </w:t>
      </w:r>
      <w:r w:rsidR="00892897">
        <w:rPr>
          <w:rFonts w:ascii="Times New Roman" w:hAnsi="Times New Roman"/>
          <w:lang w:val="en-US"/>
        </w:rPr>
        <w:fldChar w:fldCharType="begin"/>
      </w:r>
      <w:r w:rsidR="00892897">
        <w:rPr>
          <w:rFonts w:ascii="Times New Roman" w:hAnsi="Times New Roman"/>
          <w:lang w:val="en-US"/>
        </w:rPr>
        <w:instrText xml:space="preserve"> REF _Ref66267532 \h </w:instrText>
      </w:r>
      <w:r w:rsidR="00892897">
        <w:rPr>
          <w:rFonts w:ascii="Times New Roman" w:hAnsi="Times New Roman"/>
          <w:lang w:val="en-US"/>
        </w:rPr>
      </w:r>
      <w:r w:rsidR="00892897">
        <w:rPr>
          <w:rFonts w:ascii="Times New Roman" w:hAnsi="Times New Roman"/>
          <w:lang w:val="en-US"/>
        </w:rPr>
        <w:fldChar w:fldCharType="separate"/>
      </w:r>
      <w:r w:rsidR="00447A94">
        <w:t xml:space="preserve">Table </w:t>
      </w:r>
      <w:r w:rsidR="00447A94">
        <w:rPr>
          <w:noProof/>
        </w:rPr>
        <w:t>3</w:t>
      </w:r>
      <w:r w:rsidR="00892897">
        <w:rPr>
          <w:rFonts w:ascii="Times New Roman" w:hAnsi="Times New Roman"/>
          <w:lang w:val="en-US"/>
        </w:rPr>
        <w:fldChar w:fldCharType="end"/>
      </w:r>
      <w:r>
        <w:rPr>
          <w:rFonts w:ascii="Times New Roman" w:hAnsi="Times New Roman"/>
          <w:lang w:val="en-US"/>
        </w:rPr>
        <w:t xml:space="preserve"> displays t</w:t>
      </w:r>
      <w:r w:rsidRPr="0025077B">
        <w:rPr>
          <w:rFonts w:ascii="Times New Roman" w:hAnsi="Times New Roman"/>
          <w:lang w:val="en-US"/>
        </w:rPr>
        <w:t xml:space="preserve">he lower and higher measured temperatures </w:t>
      </w:r>
      <w:r>
        <w:rPr>
          <w:rFonts w:ascii="Times New Roman" w:hAnsi="Times New Roman"/>
          <w:lang w:val="en-US"/>
        </w:rPr>
        <w:t xml:space="preserve">which </w:t>
      </w:r>
      <w:r w:rsidRPr="0025077B">
        <w:rPr>
          <w:rFonts w:ascii="Times New Roman" w:hAnsi="Times New Roman"/>
          <w:lang w:val="en-US"/>
        </w:rPr>
        <w:t xml:space="preserve">were limited by the presence of MnO </w:t>
      </w:r>
      <w:r>
        <w:rPr>
          <w:rFonts w:ascii="Times New Roman" w:hAnsi="Times New Roman"/>
          <w:lang w:val="en-US"/>
        </w:rPr>
        <w:t>precipitates</w:t>
      </w:r>
      <w:r w:rsidRPr="0025077B">
        <w:rPr>
          <w:rFonts w:ascii="Times New Roman" w:hAnsi="Times New Roman"/>
          <w:lang w:val="en-US"/>
        </w:rPr>
        <w:t xml:space="preserve"> and the use of alumina tube in the viscometer apparatus, respectively. The viscosities were measured over the temperature range from 1265 to 1712 ℃</w:t>
      </w:r>
      <w:r>
        <w:rPr>
          <w:rFonts w:ascii="Times New Roman" w:hAnsi="Times New Roman"/>
          <w:lang w:val="en-US"/>
        </w:rPr>
        <w:t xml:space="preserve"> where this range was varied based on the compositions</w:t>
      </w:r>
      <w:r w:rsidRPr="0025077B">
        <w:rPr>
          <w:rFonts w:ascii="Times New Roman" w:hAnsi="Times New Roman"/>
          <w:lang w:val="en-US"/>
        </w:rPr>
        <w:t xml:space="preserve">. </w:t>
      </w:r>
    </w:p>
    <w:p w14:paraId="690E0117" w14:textId="77777777" w:rsidR="00892897" w:rsidRPr="0060376E" w:rsidRDefault="00892897" w:rsidP="008A3E8A">
      <w:pPr>
        <w:jc w:val="both"/>
        <w:rPr>
          <w:rFonts w:ascii="Times New Roman" w:hAnsi="Times New Roman"/>
          <w:sz w:val="20"/>
          <w:szCs w:val="20"/>
          <w:lang w:val="en-US"/>
        </w:rPr>
      </w:pPr>
    </w:p>
    <w:p w14:paraId="157C20A7" w14:textId="455FAC75" w:rsidR="00892897" w:rsidRDefault="00892897" w:rsidP="00892897">
      <w:pPr>
        <w:pStyle w:val="Caption"/>
        <w:keepNext/>
      </w:pPr>
      <w:bookmarkStart w:id="22" w:name="_Ref66267532"/>
      <w:r>
        <w:t xml:space="preserve">Table </w:t>
      </w:r>
      <w:r>
        <w:fldChar w:fldCharType="begin"/>
      </w:r>
      <w:r>
        <w:instrText xml:space="preserve"> SEQ Table \* ARABIC </w:instrText>
      </w:r>
      <w:r>
        <w:fldChar w:fldCharType="separate"/>
      </w:r>
      <w:r w:rsidR="00447A94">
        <w:rPr>
          <w:noProof/>
        </w:rPr>
        <w:t>3</w:t>
      </w:r>
      <w:r>
        <w:fldChar w:fldCharType="end"/>
      </w:r>
      <w:bookmarkEnd w:id="22"/>
      <w:r>
        <w:rPr>
          <w:lang w:val="en-US"/>
        </w:rPr>
        <w:t xml:space="preserve">. </w:t>
      </w:r>
      <w:r w:rsidRPr="00BC3343">
        <w:rPr>
          <w:lang w:val="en-US"/>
        </w:rPr>
        <w:t>Compositions (wt.%), viscosity measurements (dPa.s), and temperature ranges (℃) for four groups of slags associated with Mn-ferroalloy production (data from</w:t>
      </w:r>
      <w:r w:rsidR="00712EAC" w:rsidRPr="00B50F2B">
        <w:rPr>
          <w:rFonts w:ascii="Times New Roman" w:hAnsi="Times New Roman"/>
          <w:szCs w:val="20"/>
          <w:lang w:val="en-US"/>
        </w:rPr>
        <w:fldChar w:fldCharType="begin"/>
      </w:r>
      <w:r w:rsidR="00C45550">
        <w:rPr>
          <w:rFonts w:ascii="Times New Roman" w:hAnsi="Times New Roman"/>
          <w:szCs w:val="20"/>
          <w:lang w:val="en-US"/>
        </w:rPr>
        <w:instrText xml:space="preserve"> ADDIN ZOTERO_ITEM CSL_CITATION {"citationID":"Th0NaX5p","properties":{"formattedCitation":"\\super [70]\\nosupersub{}","plainCitation":"[70]","noteIndex":0},"citationItems":[{"id":4283,"uris":["http://zotero.org/users/7836746/items/FKMCE6LL"],"uri":["http://zotero.org/users/7836746/items/FKMCE6LL"],"itemData":{"id":4283,"type":"thesis","event-place":"Stockholm, Sweden","genre":"PhD Thesis","language":"eng","note":"ISBN 978-91-7178-650-0","number-of-pages":"90","publisher":"Royal Institute of Technology","publisher-place":"Stockholm, Sweden","title":"Investigations of Slag Properties and Reactions","author":[{"family":"Persson","given":"Mikael"}],"issued":{"date-parts":[["2007",5]]}}}],"schema":"https://github.com/citation-style-language/schema/raw/master/csl-citation.json"} </w:instrText>
      </w:r>
      <w:r w:rsidR="00712EAC" w:rsidRPr="00B50F2B">
        <w:rPr>
          <w:rFonts w:ascii="Times New Roman" w:hAnsi="Times New Roman"/>
          <w:szCs w:val="20"/>
          <w:lang w:val="en-US"/>
        </w:rPr>
        <w:fldChar w:fldCharType="separate"/>
      </w:r>
      <w:r w:rsidR="00C45550" w:rsidRPr="00C45550">
        <w:rPr>
          <w:rFonts w:ascii="Times New Roman" w:hAnsi="Times New Roman"/>
          <w:vertAlign w:val="superscript"/>
        </w:rPr>
        <w:t>[70]</w:t>
      </w:r>
      <w:r w:rsidR="00712EAC" w:rsidRPr="00B50F2B">
        <w:rPr>
          <w:rFonts w:ascii="Times New Roman" w:hAnsi="Times New Roman"/>
          <w:szCs w:val="20"/>
          <w:lang w:val="en-US"/>
        </w:rPr>
        <w:fldChar w:fldCharType="end"/>
      </w:r>
      <w:r w:rsidRPr="00BC3343">
        <w:rPr>
          <w:lang w:val="en-US"/>
        </w:rPr>
        <w:t>).</w:t>
      </w:r>
    </w:p>
    <w:tbl>
      <w:tblPr>
        <w:tblStyle w:val="TableGrid"/>
        <w:tblW w:w="0" w:type="auto"/>
        <w:tblLook w:val="04A0" w:firstRow="1" w:lastRow="0" w:firstColumn="1" w:lastColumn="0" w:noHBand="0" w:noVBand="1"/>
      </w:tblPr>
      <w:tblGrid>
        <w:gridCol w:w="1242"/>
        <w:gridCol w:w="823"/>
        <w:gridCol w:w="900"/>
        <w:gridCol w:w="810"/>
        <w:gridCol w:w="810"/>
        <w:gridCol w:w="900"/>
        <w:gridCol w:w="1722"/>
        <w:gridCol w:w="1809"/>
      </w:tblGrid>
      <w:tr w:rsidR="008A3E8A" w14:paraId="337257BF" w14:textId="77777777" w:rsidTr="00692C36">
        <w:tc>
          <w:tcPr>
            <w:tcW w:w="1242" w:type="dxa"/>
          </w:tcPr>
          <w:p w14:paraId="254BA151" w14:textId="77777777" w:rsidR="008A3E8A" w:rsidRPr="0060376E" w:rsidRDefault="008A3E8A" w:rsidP="00692C36">
            <w:pPr>
              <w:jc w:val="center"/>
              <w:rPr>
                <w:rFonts w:asciiTheme="majorBidi" w:hAnsiTheme="majorBidi" w:cstheme="majorBidi"/>
                <w:lang w:val="en-US"/>
              </w:rPr>
            </w:pPr>
            <w:r w:rsidRPr="0060376E">
              <w:rPr>
                <w:rFonts w:asciiTheme="majorBidi" w:hAnsiTheme="majorBidi" w:cstheme="majorBidi"/>
                <w:lang w:val="en-US"/>
              </w:rPr>
              <w:t>Slag name</w:t>
            </w:r>
          </w:p>
        </w:tc>
        <w:tc>
          <w:tcPr>
            <w:tcW w:w="823" w:type="dxa"/>
          </w:tcPr>
          <w:p w14:paraId="61785F37" w14:textId="77777777" w:rsidR="008A3E8A" w:rsidRPr="0060376E" w:rsidRDefault="008A3E8A" w:rsidP="00692C36">
            <w:pPr>
              <w:spacing w:line="360" w:lineRule="auto"/>
              <w:jc w:val="center"/>
              <w:rPr>
                <w:rFonts w:asciiTheme="majorBidi" w:hAnsiTheme="majorBidi" w:cstheme="majorBidi"/>
                <w:lang w:val="en-US"/>
              </w:rPr>
            </w:pPr>
            <w:r w:rsidRPr="0060376E">
              <w:rPr>
                <w:rFonts w:asciiTheme="majorBidi" w:hAnsiTheme="majorBidi" w:cstheme="majorBidi"/>
                <w:lang w:val="en-US"/>
              </w:rPr>
              <w:t>MnO</w:t>
            </w:r>
          </w:p>
        </w:tc>
        <w:tc>
          <w:tcPr>
            <w:tcW w:w="900" w:type="dxa"/>
          </w:tcPr>
          <w:p w14:paraId="61E9A30F" w14:textId="77777777" w:rsidR="008A3E8A" w:rsidRPr="0060376E" w:rsidRDefault="008A3E8A" w:rsidP="00692C36">
            <w:pPr>
              <w:jc w:val="center"/>
              <w:rPr>
                <w:rFonts w:asciiTheme="majorBidi" w:hAnsiTheme="majorBidi" w:cstheme="majorBidi"/>
                <w:lang w:val="en-US"/>
              </w:rPr>
            </w:pPr>
            <w:r w:rsidRPr="0060376E">
              <w:rPr>
                <w:rFonts w:asciiTheme="majorBidi" w:hAnsiTheme="majorBidi" w:cstheme="majorBidi"/>
                <w:lang w:val="en-US"/>
              </w:rPr>
              <w:t>SiO</w:t>
            </w:r>
            <w:r w:rsidRPr="0060376E">
              <w:rPr>
                <w:rFonts w:asciiTheme="majorBidi" w:hAnsiTheme="majorBidi" w:cstheme="majorBidi"/>
                <w:vertAlign w:val="subscript"/>
                <w:lang w:val="en-US"/>
              </w:rPr>
              <w:t>2</w:t>
            </w:r>
          </w:p>
        </w:tc>
        <w:tc>
          <w:tcPr>
            <w:tcW w:w="810" w:type="dxa"/>
          </w:tcPr>
          <w:p w14:paraId="5B216DBC" w14:textId="77777777" w:rsidR="008A3E8A" w:rsidRPr="0060376E" w:rsidRDefault="008A3E8A" w:rsidP="00692C36">
            <w:pPr>
              <w:jc w:val="center"/>
              <w:rPr>
                <w:rFonts w:asciiTheme="majorBidi" w:hAnsiTheme="majorBidi" w:cstheme="majorBidi"/>
                <w:lang w:val="en-US"/>
              </w:rPr>
            </w:pPr>
            <w:r w:rsidRPr="0060376E">
              <w:rPr>
                <w:rFonts w:asciiTheme="majorBidi" w:hAnsiTheme="majorBidi" w:cstheme="majorBidi"/>
                <w:lang w:val="en-US"/>
              </w:rPr>
              <w:t>CaO</w:t>
            </w:r>
          </w:p>
        </w:tc>
        <w:tc>
          <w:tcPr>
            <w:tcW w:w="810" w:type="dxa"/>
          </w:tcPr>
          <w:p w14:paraId="2C7BA5BB" w14:textId="77777777" w:rsidR="008A3E8A" w:rsidRPr="0060376E" w:rsidRDefault="008A3E8A" w:rsidP="00692C36">
            <w:pPr>
              <w:jc w:val="center"/>
              <w:rPr>
                <w:rFonts w:asciiTheme="majorBidi" w:hAnsiTheme="majorBidi" w:cstheme="majorBidi"/>
                <w:lang w:val="en-US"/>
              </w:rPr>
            </w:pPr>
            <w:r w:rsidRPr="0060376E">
              <w:rPr>
                <w:rFonts w:asciiTheme="majorBidi" w:hAnsiTheme="majorBidi" w:cstheme="majorBidi"/>
                <w:lang w:val="en-US"/>
              </w:rPr>
              <w:t>Al</w:t>
            </w:r>
            <w:r w:rsidRPr="0060376E">
              <w:rPr>
                <w:rFonts w:asciiTheme="majorBidi" w:hAnsiTheme="majorBidi" w:cstheme="majorBidi"/>
                <w:vertAlign w:val="subscript"/>
                <w:lang w:val="en-US"/>
              </w:rPr>
              <w:t>2</w:t>
            </w:r>
            <w:r w:rsidRPr="0060376E">
              <w:rPr>
                <w:rFonts w:asciiTheme="majorBidi" w:hAnsiTheme="majorBidi" w:cstheme="majorBidi"/>
                <w:lang w:val="en-US"/>
              </w:rPr>
              <w:t>O</w:t>
            </w:r>
            <w:r w:rsidRPr="0060376E">
              <w:rPr>
                <w:rFonts w:asciiTheme="majorBidi" w:hAnsiTheme="majorBidi" w:cstheme="majorBidi"/>
                <w:vertAlign w:val="subscript"/>
                <w:lang w:val="en-US"/>
              </w:rPr>
              <w:t>3</w:t>
            </w:r>
          </w:p>
        </w:tc>
        <w:tc>
          <w:tcPr>
            <w:tcW w:w="900" w:type="dxa"/>
          </w:tcPr>
          <w:p w14:paraId="1E91C802" w14:textId="77777777" w:rsidR="008A3E8A" w:rsidRPr="0060376E" w:rsidRDefault="008A3E8A" w:rsidP="00692C36">
            <w:pPr>
              <w:jc w:val="center"/>
              <w:rPr>
                <w:rFonts w:asciiTheme="majorBidi" w:hAnsiTheme="majorBidi" w:cstheme="majorBidi"/>
                <w:lang w:val="en-US"/>
              </w:rPr>
            </w:pPr>
            <w:r w:rsidRPr="0060376E">
              <w:rPr>
                <w:rFonts w:asciiTheme="majorBidi" w:hAnsiTheme="majorBidi" w:cstheme="majorBidi"/>
                <w:lang w:val="en-US"/>
              </w:rPr>
              <w:t>MgO</w:t>
            </w:r>
          </w:p>
        </w:tc>
        <w:tc>
          <w:tcPr>
            <w:tcW w:w="1722" w:type="dxa"/>
          </w:tcPr>
          <w:p w14:paraId="59B2BCBB" w14:textId="77777777" w:rsidR="008A3E8A" w:rsidRPr="0060376E" w:rsidRDefault="008A3E8A" w:rsidP="00692C36">
            <w:pPr>
              <w:jc w:val="center"/>
              <w:rPr>
                <w:rFonts w:asciiTheme="majorBidi" w:hAnsiTheme="majorBidi" w:cstheme="majorBidi"/>
                <w:lang w:val="en-US"/>
              </w:rPr>
            </w:pPr>
            <w:r w:rsidRPr="0060376E">
              <w:rPr>
                <w:rFonts w:asciiTheme="majorBidi" w:hAnsiTheme="majorBidi" w:cstheme="majorBidi"/>
                <w:lang w:val="en-US"/>
              </w:rPr>
              <w:t>Viscosity (dPa.s)</w:t>
            </w:r>
          </w:p>
        </w:tc>
        <w:tc>
          <w:tcPr>
            <w:tcW w:w="1809" w:type="dxa"/>
          </w:tcPr>
          <w:p w14:paraId="38FF4121" w14:textId="77777777" w:rsidR="008A3E8A" w:rsidRPr="0060376E" w:rsidRDefault="008A3E8A" w:rsidP="00692C36">
            <w:pPr>
              <w:jc w:val="center"/>
              <w:rPr>
                <w:rFonts w:asciiTheme="majorBidi" w:hAnsiTheme="majorBidi" w:cstheme="majorBidi"/>
                <w:lang w:val="en-US"/>
              </w:rPr>
            </w:pPr>
            <w:r w:rsidRPr="0060376E">
              <w:rPr>
                <w:rFonts w:asciiTheme="majorBidi" w:hAnsiTheme="majorBidi" w:cstheme="majorBidi"/>
                <w:lang w:val="en-US"/>
              </w:rPr>
              <w:t>Temperature (℃)</w:t>
            </w:r>
          </w:p>
        </w:tc>
      </w:tr>
      <w:tr w:rsidR="008A3E8A" w14:paraId="22C38CA7" w14:textId="77777777" w:rsidTr="00692C36">
        <w:tc>
          <w:tcPr>
            <w:tcW w:w="1242" w:type="dxa"/>
          </w:tcPr>
          <w:p w14:paraId="449CFC2C"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A50</w:t>
            </w:r>
          </w:p>
          <w:p w14:paraId="55831041"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A40</w:t>
            </w:r>
          </w:p>
          <w:p w14:paraId="20137983"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A30</w:t>
            </w:r>
          </w:p>
          <w:p w14:paraId="26295FA6"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B50</w:t>
            </w:r>
          </w:p>
          <w:p w14:paraId="1C471A9B"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B40</w:t>
            </w:r>
          </w:p>
          <w:p w14:paraId="6ED461BB"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B30</w:t>
            </w:r>
          </w:p>
          <w:p w14:paraId="64B63054"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C50</w:t>
            </w:r>
          </w:p>
          <w:p w14:paraId="3C68E7D9"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C40</w:t>
            </w:r>
          </w:p>
          <w:p w14:paraId="1F9347CD"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C30</w:t>
            </w:r>
          </w:p>
          <w:p w14:paraId="70364063"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D50</w:t>
            </w:r>
          </w:p>
          <w:p w14:paraId="6C5109A7"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D40</w:t>
            </w:r>
          </w:p>
          <w:p w14:paraId="7BEC36E3" w14:textId="77777777" w:rsidR="008A3E8A" w:rsidRPr="0060376E" w:rsidRDefault="008A3E8A" w:rsidP="00692C36">
            <w:pPr>
              <w:spacing w:line="288" w:lineRule="auto"/>
              <w:jc w:val="center"/>
              <w:rPr>
                <w:rFonts w:asciiTheme="majorBidi" w:hAnsiTheme="majorBidi" w:cstheme="majorBidi"/>
                <w:lang w:val="en-US"/>
              </w:rPr>
            </w:pPr>
            <w:r w:rsidRPr="0060376E">
              <w:rPr>
                <w:rFonts w:asciiTheme="majorBidi" w:hAnsiTheme="majorBidi" w:cstheme="majorBidi"/>
                <w:sz w:val="24"/>
              </w:rPr>
              <w:t>D30</w:t>
            </w:r>
          </w:p>
        </w:tc>
        <w:tc>
          <w:tcPr>
            <w:tcW w:w="823" w:type="dxa"/>
          </w:tcPr>
          <w:p w14:paraId="30029FF9"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51.08</w:t>
            </w:r>
          </w:p>
          <w:p w14:paraId="6FBFD085"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40.80</w:t>
            </w:r>
          </w:p>
          <w:p w14:paraId="2CAF7FF2"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30.61</w:t>
            </w:r>
          </w:p>
          <w:p w14:paraId="63CC23AE"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50.69</w:t>
            </w:r>
          </w:p>
          <w:p w14:paraId="2981AFF7"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40.49</w:t>
            </w:r>
          </w:p>
          <w:p w14:paraId="6F4863D4"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31.47</w:t>
            </w:r>
          </w:p>
          <w:p w14:paraId="472AB8B2"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49.44</w:t>
            </w:r>
          </w:p>
          <w:p w14:paraId="4CFC6818"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39.96</w:t>
            </w:r>
          </w:p>
          <w:p w14:paraId="0A323BFC"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31.96</w:t>
            </w:r>
          </w:p>
          <w:p w14:paraId="4433EF2A"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50.84</w:t>
            </w:r>
          </w:p>
          <w:p w14:paraId="176AF614"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40.62</w:t>
            </w:r>
          </w:p>
          <w:p w14:paraId="7D6F0C3E" w14:textId="77777777" w:rsidR="008A3E8A" w:rsidRPr="0060376E" w:rsidRDefault="008A3E8A" w:rsidP="00692C36">
            <w:pPr>
              <w:spacing w:line="288" w:lineRule="auto"/>
              <w:jc w:val="center"/>
              <w:rPr>
                <w:rFonts w:asciiTheme="majorBidi" w:hAnsiTheme="majorBidi" w:cstheme="majorBidi"/>
                <w:lang w:val="en-US"/>
              </w:rPr>
            </w:pPr>
            <w:r w:rsidRPr="0060376E">
              <w:rPr>
                <w:rFonts w:asciiTheme="majorBidi" w:hAnsiTheme="majorBidi" w:cstheme="majorBidi"/>
                <w:sz w:val="24"/>
              </w:rPr>
              <w:t>32.14</w:t>
            </w:r>
          </w:p>
        </w:tc>
        <w:tc>
          <w:tcPr>
            <w:tcW w:w="900" w:type="dxa"/>
          </w:tcPr>
          <w:p w14:paraId="2835A275"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0.8</w:t>
            </w:r>
          </w:p>
          <w:p w14:paraId="2CA626C4"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5.29</w:t>
            </w:r>
          </w:p>
          <w:p w14:paraId="7D29F2E2"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9.58</w:t>
            </w:r>
          </w:p>
          <w:p w14:paraId="4D57C575"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4.38</w:t>
            </w:r>
          </w:p>
          <w:p w14:paraId="3B3EEEFF"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7.34</w:t>
            </w:r>
          </w:p>
          <w:p w14:paraId="78639023"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0.19</w:t>
            </w:r>
          </w:p>
          <w:p w14:paraId="1E9D9750"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2.02</w:t>
            </w:r>
          </w:p>
          <w:p w14:paraId="1EC290A3"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7.2</w:t>
            </w:r>
          </w:p>
          <w:p w14:paraId="29337603"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32.65</w:t>
            </w:r>
          </w:p>
          <w:p w14:paraId="36431ECB"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5.62</w:t>
            </w:r>
          </w:p>
          <w:p w14:paraId="48011315"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9.44</w:t>
            </w:r>
          </w:p>
          <w:p w14:paraId="6C45F574" w14:textId="77777777" w:rsidR="008A3E8A" w:rsidRPr="0060376E" w:rsidRDefault="008A3E8A" w:rsidP="00692C36">
            <w:pPr>
              <w:spacing w:line="288" w:lineRule="auto"/>
              <w:jc w:val="center"/>
              <w:rPr>
                <w:rFonts w:asciiTheme="majorBidi" w:hAnsiTheme="majorBidi" w:cstheme="majorBidi"/>
                <w:lang w:val="en-US"/>
              </w:rPr>
            </w:pPr>
            <w:r w:rsidRPr="0060376E">
              <w:rPr>
                <w:rFonts w:asciiTheme="majorBidi" w:hAnsiTheme="majorBidi" w:cstheme="majorBidi"/>
                <w:sz w:val="24"/>
              </w:rPr>
              <w:t>22.07</w:t>
            </w:r>
          </w:p>
        </w:tc>
        <w:tc>
          <w:tcPr>
            <w:tcW w:w="810" w:type="dxa"/>
          </w:tcPr>
          <w:p w14:paraId="52E64166"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5.04</w:t>
            </w:r>
          </w:p>
          <w:p w14:paraId="6667D35F"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8.21</w:t>
            </w:r>
          </w:p>
          <w:p w14:paraId="3824E43D"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1.36</w:t>
            </w:r>
          </w:p>
          <w:p w14:paraId="7A54D43E"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0.63</w:t>
            </w:r>
          </w:p>
          <w:p w14:paraId="235F57CB"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2.76</w:t>
            </w:r>
          </w:p>
          <w:p w14:paraId="1BB7D799"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4.99</w:t>
            </w:r>
          </w:p>
          <w:p w14:paraId="76D6BBAE"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3.69</w:t>
            </w:r>
          </w:p>
          <w:p w14:paraId="26EAFDC5"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4.49</w:t>
            </w:r>
          </w:p>
          <w:p w14:paraId="20163646"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4.87</w:t>
            </w:r>
          </w:p>
          <w:p w14:paraId="0F2CEEC1"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1.13</w:t>
            </w:r>
          </w:p>
          <w:p w14:paraId="49D014FD"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5.43</w:t>
            </w:r>
          </w:p>
          <w:p w14:paraId="4EC21490" w14:textId="77777777" w:rsidR="008A3E8A" w:rsidRPr="0060376E" w:rsidRDefault="008A3E8A" w:rsidP="00692C36">
            <w:pPr>
              <w:spacing w:line="288" w:lineRule="auto"/>
              <w:jc w:val="center"/>
              <w:rPr>
                <w:rFonts w:asciiTheme="majorBidi" w:hAnsiTheme="majorBidi" w:cstheme="majorBidi"/>
                <w:lang w:val="en-US"/>
              </w:rPr>
            </w:pPr>
            <w:r w:rsidRPr="0060376E">
              <w:rPr>
                <w:rFonts w:asciiTheme="majorBidi" w:hAnsiTheme="majorBidi" w:cstheme="majorBidi"/>
                <w:sz w:val="24"/>
              </w:rPr>
              <w:t>28.69</w:t>
            </w:r>
          </w:p>
        </w:tc>
        <w:tc>
          <w:tcPr>
            <w:tcW w:w="810" w:type="dxa"/>
          </w:tcPr>
          <w:p w14:paraId="069BAC50"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9.49</w:t>
            </w:r>
          </w:p>
          <w:p w14:paraId="1D2E1DEE"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1.34</w:t>
            </w:r>
          </w:p>
          <w:p w14:paraId="0D3EF507"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3.14</w:t>
            </w:r>
          </w:p>
          <w:p w14:paraId="434ABE8C"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4.65</w:t>
            </w:r>
          </w:p>
          <w:p w14:paraId="257CD2C2"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9.84</w:t>
            </w:r>
          </w:p>
          <w:p w14:paraId="40AE2468"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33.15</w:t>
            </w:r>
          </w:p>
          <w:p w14:paraId="73B79201"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3.82</w:t>
            </w:r>
          </w:p>
          <w:p w14:paraId="6469239A"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7.33</w:t>
            </w:r>
          </w:p>
          <w:p w14:paraId="3087B2DF"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8.86</w:t>
            </w:r>
          </w:p>
          <w:p w14:paraId="60E5EC60"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8.09</w:t>
            </w:r>
          </w:p>
          <w:p w14:paraId="6FAA1722"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9.66</w:t>
            </w:r>
          </w:p>
          <w:p w14:paraId="6B4661A5" w14:textId="77777777" w:rsidR="008A3E8A" w:rsidRPr="0060376E" w:rsidRDefault="008A3E8A" w:rsidP="00692C36">
            <w:pPr>
              <w:spacing w:line="288" w:lineRule="auto"/>
              <w:jc w:val="center"/>
              <w:rPr>
                <w:rFonts w:asciiTheme="majorBidi" w:hAnsiTheme="majorBidi" w:cstheme="majorBidi"/>
                <w:lang w:val="en-US"/>
              </w:rPr>
            </w:pPr>
            <w:r w:rsidRPr="0060376E">
              <w:rPr>
                <w:rFonts w:asciiTheme="majorBidi" w:hAnsiTheme="majorBidi" w:cstheme="majorBidi"/>
                <w:sz w:val="24"/>
              </w:rPr>
              <w:t>11.44</w:t>
            </w:r>
          </w:p>
        </w:tc>
        <w:tc>
          <w:tcPr>
            <w:tcW w:w="900" w:type="dxa"/>
          </w:tcPr>
          <w:p w14:paraId="061CDF2C"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4.39</w:t>
            </w:r>
          </w:p>
          <w:p w14:paraId="1CAA4193"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5.25</w:t>
            </w:r>
          </w:p>
          <w:p w14:paraId="4AA26CC8"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6.12</w:t>
            </w:r>
          </w:p>
          <w:p w14:paraId="54342054"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35</w:t>
            </w:r>
          </w:p>
          <w:p w14:paraId="6EC91107"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36</w:t>
            </w:r>
          </w:p>
          <w:p w14:paraId="329F2391"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62</w:t>
            </w:r>
          </w:p>
          <w:p w14:paraId="1E244C6B"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51</w:t>
            </w:r>
          </w:p>
          <w:p w14:paraId="71945712"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83</w:t>
            </w:r>
          </w:p>
          <w:p w14:paraId="62DD4233"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2.15</w:t>
            </w:r>
          </w:p>
          <w:p w14:paraId="5D4197AF"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4.94</w:t>
            </w:r>
          </w:p>
          <w:p w14:paraId="386509C3"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6.00</w:t>
            </w:r>
          </w:p>
          <w:p w14:paraId="17345AFB" w14:textId="77777777" w:rsidR="008A3E8A" w:rsidRPr="0060376E" w:rsidRDefault="008A3E8A" w:rsidP="00692C36">
            <w:pPr>
              <w:spacing w:line="288" w:lineRule="auto"/>
              <w:jc w:val="center"/>
              <w:rPr>
                <w:rFonts w:asciiTheme="majorBidi" w:hAnsiTheme="majorBidi" w:cstheme="majorBidi"/>
                <w:lang w:val="en-US"/>
              </w:rPr>
            </w:pPr>
            <w:r w:rsidRPr="0060376E">
              <w:rPr>
                <w:rFonts w:asciiTheme="majorBidi" w:hAnsiTheme="majorBidi" w:cstheme="majorBidi"/>
                <w:sz w:val="24"/>
              </w:rPr>
              <w:t>6.65</w:t>
            </w:r>
          </w:p>
        </w:tc>
        <w:tc>
          <w:tcPr>
            <w:tcW w:w="1722" w:type="dxa"/>
          </w:tcPr>
          <w:p w14:paraId="4E92FA31"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w:t>
            </w:r>
            <w:r>
              <w:rPr>
                <w:rFonts w:asciiTheme="majorBidi" w:hAnsiTheme="majorBidi" w:cstheme="majorBidi"/>
                <w:sz w:val="24"/>
              </w:rPr>
              <w:t>29–</w:t>
            </w:r>
            <w:r w:rsidRPr="0060376E">
              <w:rPr>
                <w:rFonts w:asciiTheme="majorBidi" w:hAnsiTheme="majorBidi" w:cstheme="majorBidi"/>
                <w:sz w:val="24"/>
              </w:rPr>
              <w:t>2</w:t>
            </w:r>
            <w:r>
              <w:rPr>
                <w:rFonts w:asciiTheme="majorBidi" w:hAnsiTheme="majorBidi" w:cstheme="majorBidi"/>
                <w:sz w:val="24"/>
              </w:rPr>
              <w:t>.</w:t>
            </w:r>
            <w:r w:rsidRPr="0060376E">
              <w:rPr>
                <w:rFonts w:asciiTheme="majorBidi" w:hAnsiTheme="majorBidi" w:cstheme="majorBidi"/>
                <w:sz w:val="24"/>
              </w:rPr>
              <w:t>5</w:t>
            </w:r>
            <w:r>
              <w:rPr>
                <w:rFonts w:asciiTheme="majorBidi" w:hAnsiTheme="majorBidi" w:cstheme="majorBidi"/>
                <w:sz w:val="24"/>
              </w:rPr>
              <w:t>0</w:t>
            </w:r>
          </w:p>
          <w:p w14:paraId="77950DAD"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w:t>
            </w:r>
            <w:r>
              <w:rPr>
                <w:rFonts w:asciiTheme="majorBidi" w:hAnsiTheme="majorBidi" w:cstheme="majorBidi"/>
                <w:sz w:val="24"/>
              </w:rPr>
              <w:t>38–</w:t>
            </w:r>
            <w:r w:rsidRPr="0060376E">
              <w:rPr>
                <w:rFonts w:asciiTheme="majorBidi" w:hAnsiTheme="majorBidi" w:cstheme="majorBidi"/>
                <w:sz w:val="24"/>
              </w:rPr>
              <w:t>2</w:t>
            </w:r>
            <w:r>
              <w:rPr>
                <w:rFonts w:asciiTheme="majorBidi" w:hAnsiTheme="majorBidi" w:cstheme="majorBidi"/>
                <w:sz w:val="24"/>
              </w:rPr>
              <w:t>.</w:t>
            </w:r>
            <w:r w:rsidRPr="0060376E">
              <w:rPr>
                <w:rFonts w:asciiTheme="majorBidi" w:hAnsiTheme="majorBidi" w:cstheme="majorBidi"/>
                <w:sz w:val="24"/>
              </w:rPr>
              <w:t>8</w:t>
            </w:r>
            <w:r>
              <w:rPr>
                <w:rFonts w:asciiTheme="majorBidi" w:hAnsiTheme="majorBidi" w:cstheme="majorBidi"/>
                <w:sz w:val="24"/>
              </w:rPr>
              <w:t>6</w:t>
            </w:r>
          </w:p>
          <w:p w14:paraId="2C3AAAEC"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5</w:t>
            </w:r>
            <w:r>
              <w:rPr>
                <w:rFonts w:asciiTheme="majorBidi" w:hAnsiTheme="majorBidi" w:cstheme="majorBidi"/>
                <w:sz w:val="24"/>
              </w:rPr>
              <w:t>0–</w:t>
            </w:r>
            <w:r w:rsidRPr="0060376E">
              <w:rPr>
                <w:rFonts w:asciiTheme="majorBidi" w:hAnsiTheme="majorBidi" w:cstheme="majorBidi"/>
                <w:sz w:val="24"/>
              </w:rPr>
              <w:t>7</w:t>
            </w:r>
            <w:r>
              <w:rPr>
                <w:rFonts w:asciiTheme="majorBidi" w:hAnsiTheme="majorBidi" w:cstheme="majorBidi"/>
                <w:sz w:val="24"/>
              </w:rPr>
              <w:t>.46</w:t>
            </w:r>
          </w:p>
          <w:p w14:paraId="61BBE9FD"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3</w:t>
            </w:r>
            <w:r>
              <w:rPr>
                <w:rFonts w:asciiTheme="majorBidi" w:hAnsiTheme="majorBidi" w:cstheme="majorBidi"/>
                <w:sz w:val="24"/>
              </w:rPr>
              <w:t>4–</w:t>
            </w:r>
            <w:r w:rsidRPr="0060376E">
              <w:rPr>
                <w:rFonts w:asciiTheme="majorBidi" w:hAnsiTheme="majorBidi" w:cstheme="majorBidi"/>
                <w:sz w:val="24"/>
              </w:rPr>
              <w:t>4</w:t>
            </w:r>
            <w:r>
              <w:rPr>
                <w:rFonts w:asciiTheme="majorBidi" w:hAnsiTheme="majorBidi" w:cstheme="majorBidi"/>
                <w:sz w:val="24"/>
              </w:rPr>
              <w:t>.48</w:t>
            </w:r>
          </w:p>
          <w:p w14:paraId="010C68FA"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4</w:t>
            </w:r>
            <w:r>
              <w:rPr>
                <w:rFonts w:asciiTheme="majorBidi" w:hAnsiTheme="majorBidi" w:cstheme="majorBidi"/>
                <w:sz w:val="24"/>
              </w:rPr>
              <w:t>2–</w:t>
            </w:r>
            <w:r w:rsidRPr="0060376E">
              <w:rPr>
                <w:rFonts w:asciiTheme="majorBidi" w:hAnsiTheme="majorBidi" w:cstheme="majorBidi"/>
                <w:sz w:val="24"/>
              </w:rPr>
              <w:t>3</w:t>
            </w:r>
            <w:r>
              <w:rPr>
                <w:rFonts w:asciiTheme="majorBidi" w:hAnsiTheme="majorBidi" w:cstheme="majorBidi"/>
                <w:sz w:val="24"/>
              </w:rPr>
              <w:t>.</w:t>
            </w:r>
            <w:r w:rsidRPr="0060376E">
              <w:rPr>
                <w:rFonts w:asciiTheme="majorBidi" w:hAnsiTheme="majorBidi" w:cstheme="majorBidi"/>
                <w:sz w:val="24"/>
              </w:rPr>
              <w:t>1</w:t>
            </w:r>
            <w:r>
              <w:rPr>
                <w:rFonts w:asciiTheme="majorBidi" w:hAnsiTheme="majorBidi" w:cstheme="majorBidi"/>
                <w:sz w:val="24"/>
              </w:rPr>
              <w:t>0</w:t>
            </w:r>
          </w:p>
          <w:p w14:paraId="5423FF08"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6</w:t>
            </w:r>
            <w:r>
              <w:rPr>
                <w:rFonts w:asciiTheme="majorBidi" w:hAnsiTheme="majorBidi" w:cstheme="majorBidi"/>
                <w:sz w:val="24"/>
              </w:rPr>
              <w:t>6–</w:t>
            </w:r>
            <w:r w:rsidRPr="0060376E">
              <w:rPr>
                <w:rFonts w:asciiTheme="majorBidi" w:hAnsiTheme="majorBidi" w:cstheme="majorBidi"/>
                <w:sz w:val="24"/>
              </w:rPr>
              <w:t>4</w:t>
            </w:r>
            <w:r>
              <w:rPr>
                <w:rFonts w:asciiTheme="majorBidi" w:hAnsiTheme="majorBidi" w:cstheme="majorBidi"/>
                <w:sz w:val="24"/>
              </w:rPr>
              <w:t>.</w:t>
            </w:r>
            <w:r w:rsidRPr="0060376E">
              <w:rPr>
                <w:rFonts w:asciiTheme="majorBidi" w:hAnsiTheme="majorBidi" w:cstheme="majorBidi"/>
                <w:sz w:val="24"/>
              </w:rPr>
              <w:t>5</w:t>
            </w:r>
            <w:r>
              <w:rPr>
                <w:rFonts w:asciiTheme="majorBidi" w:hAnsiTheme="majorBidi" w:cstheme="majorBidi"/>
                <w:sz w:val="24"/>
              </w:rPr>
              <w:t>5</w:t>
            </w:r>
          </w:p>
          <w:p w14:paraId="03FBC94D"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4</w:t>
            </w:r>
            <w:r>
              <w:rPr>
                <w:rFonts w:asciiTheme="majorBidi" w:hAnsiTheme="majorBidi" w:cstheme="majorBidi"/>
                <w:sz w:val="24"/>
              </w:rPr>
              <w:t>1–</w:t>
            </w:r>
            <w:r w:rsidRPr="0060376E">
              <w:rPr>
                <w:rFonts w:asciiTheme="majorBidi" w:hAnsiTheme="majorBidi" w:cstheme="majorBidi"/>
                <w:sz w:val="24"/>
              </w:rPr>
              <w:t>7</w:t>
            </w:r>
            <w:r>
              <w:rPr>
                <w:rFonts w:asciiTheme="majorBidi" w:hAnsiTheme="majorBidi" w:cstheme="majorBidi"/>
                <w:sz w:val="24"/>
              </w:rPr>
              <w:t>.</w:t>
            </w:r>
            <w:r w:rsidRPr="0060376E">
              <w:rPr>
                <w:rFonts w:asciiTheme="majorBidi" w:hAnsiTheme="majorBidi" w:cstheme="majorBidi"/>
                <w:sz w:val="24"/>
              </w:rPr>
              <w:t>5</w:t>
            </w:r>
            <w:r>
              <w:rPr>
                <w:rFonts w:asciiTheme="majorBidi" w:hAnsiTheme="majorBidi" w:cstheme="majorBidi"/>
                <w:sz w:val="24"/>
              </w:rPr>
              <w:t>1</w:t>
            </w:r>
          </w:p>
          <w:p w14:paraId="6D66436C"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w:t>
            </w:r>
            <w:r>
              <w:rPr>
                <w:rFonts w:asciiTheme="majorBidi" w:hAnsiTheme="majorBidi" w:cstheme="majorBidi"/>
                <w:sz w:val="24"/>
              </w:rPr>
              <w:t>7</w:t>
            </w:r>
            <w:r w:rsidRPr="0060376E">
              <w:rPr>
                <w:rFonts w:asciiTheme="majorBidi" w:hAnsiTheme="majorBidi" w:cstheme="majorBidi"/>
                <w:sz w:val="24"/>
              </w:rPr>
              <w:t>7</w:t>
            </w:r>
            <w:r>
              <w:rPr>
                <w:rFonts w:asciiTheme="majorBidi" w:hAnsiTheme="majorBidi" w:cstheme="majorBidi"/>
                <w:sz w:val="24"/>
              </w:rPr>
              <w:t>–6.47</w:t>
            </w:r>
          </w:p>
          <w:p w14:paraId="073565C6"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w:t>
            </w:r>
            <w:r>
              <w:rPr>
                <w:rFonts w:asciiTheme="majorBidi" w:hAnsiTheme="majorBidi" w:cstheme="majorBidi"/>
                <w:sz w:val="24"/>
              </w:rPr>
              <w:t>.</w:t>
            </w:r>
            <w:r w:rsidRPr="0060376E">
              <w:rPr>
                <w:rFonts w:asciiTheme="majorBidi" w:hAnsiTheme="majorBidi" w:cstheme="majorBidi"/>
                <w:sz w:val="24"/>
              </w:rPr>
              <w:t>0</w:t>
            </w:r>
            <w:r>
              <w:rPr>
                <w:rFonts w:asciiTheme="majorBidi" w:hAnsiTheme="majorBidi" w:cstheme="majorBidi"/>
                <w:sz w:val="24"/>
              </w:rPr>
              <w:t>2–</w:t>
            </w:r>
            <w:r w:rsidRPr="0060376E">
              <w:rPr>
                <w:rFonts w:asciiTheme="majorBidi" w:hAnsiTheme="majorBidi" w:cstheme="majorBidi"/>
                <w:sz w:val="24"/>
              </w:rPr>
              <w:t>10</w:t>
            </w:r>
            <w:r>
              <w:rPr>
                <w:rFonts w:asciiTheme="majorBidi" w:hAnsiTheme="majorBidi" w:cstheme="majorBidi"/>
                <w:sz w:val="24"/>
              </w:rPr>
              <w:t>.</w:t>
            </w:r>
            <w:r w:rsidRPr="0060376E">
              <w:rPr>
                <w:rFonts w:asciiTheme="majorBidi" w:hAnsiTheme="majorBidi" w:cstheme="majorBidi"/>
                <w:sz w:val="24"/>
              </w:rPr>
              <w:t>9</w:t>
            </w:r>
            <w:r>
              <w:rPr>
                <w:rFonts w:asciiTheme="majorBidi" w:hAnsiTheme="majorBidi" w:cstheme="majorBidi"/>
                <w:sz w:val="24"/>
              </w:rPr>
              <w:t>0</w:t>
            </w:r>
          </w:p>
          <w:p w14:paraId="268E00D2"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2</w:t>
            </w:r>
            <w:r>
              <w:rPr>
                <w:rFonts w:asciiTheme="majorBidi" w:hAnsiTheme="majorBidi" w:cstheme="majorBidi"/>
                <w:sz w:val="24"/>
              </w:rPr>
              <w:t>3–</w:t>
            </w:r>
            <w:r w:rsidRPr="0060376E">
              <w:rPr>
                <w:rFonts w:asciiTheme="majorBidi" w:hAnsiTheme="majorBidi" w:cstheme="majorBidi"/>
                <w:sz w:val="24"/>
              </w:rPr>
              <w:t>0.5</w:t>
            </w:r>
            <w:r>
              <w:rPr>
                <w:rFonts w:asciiTheme="majorBidi" w:hAnsiTheme="majorBidi" w:cstheme="majorBidi"/>
                <w:sz w:val="24"/>
              </w:rPr>
              <w:t>6</w:t>
            </w:r>
          </w:p>
          <w:p w14:paraId="30C2525B"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0.2</w:t>
            </w:r>
            <w:r>
              <w:rPr>
                <w:rFonts w:asciiTheme="majorBidi" w:hAnsiTheme="majorBidi" w:cstheme="majorBidi"/>
                <w:sz w:val="24"/>
              </w:rPr>
              <w:t>2–</w:t>
            </w:r>
            <w:r w:rsidRPr="0060376E">
              <w:rPr>
                <w:rFonts w:asciiTheme="majorBidi" w:hAnsiTheme="majorBidi" w:cstheme="majorBidi"/>
                <w:sz w:val="24"/>
              </w:rPr>
              <w:t>0.4</w:t>
            </w:r>
            <w:r>
              <w:rPr>
                <w:rFonts w:asciiTheme="majorBidi" w:hAnsiTheme="majorBidi" w:cstheme="majorBidi"/>
                <w:sz w:val="24"/>
              </w:rPr>
              <w:t>4</w:t>
            </w:r>
          </w:p>
          <w:p w14:paraId="29DE2D46" w14:textId="77777777" w:rsidR="008A3E8A" w:rsidRPr="0060376E" w:rsidRDefault="008A3E8A" w:rsidP="00692C36">
            <w:pPr>
              <w:spacing w:line="288" w:lineRule="auto"/>
              <w:jc w:val="center"/>
              <w:rPr>
                <w:rFonts w:asciiTheme="majorBidi" w:hAnsiTheme="majorBidi" w:cstheme="majorBidi"/>
                <w:lang w:val="en-US"/>
              </w:rPr>
            </w:pPr>
            <w:r w:rsidRPr="0060376E">
              <w:rPr>
                <w:rFonts w:asciiTheme="majorBidi" w:hAnsiTheme="majorBidi" w:cstheme="majorBidi"/>
                <w:sz w:val="24"/>
              </w:rPr>
              <w:t>0.3</w:t>
            </w:r>
            <w:r>
              <w:rPr>
                <w:rFonts w:asciiTheme="majorBidi" w:hAnsiTheme="majorBidi" w:cstheme="majorBidi"/>
                <w:sz w:val="24"/>
              </w:rPr>
              <w:t>1–</w:t>
            </w:r>
            <w:r w:rsidRPr="0060376E">
              <w:rPr>
                <w:rFonts w:asciiTheme="majorBidi" w:hAnsiTheme="majorBidi" w:cstheme="majorBidi"/>
                <w:sz w:val="24"/>
              </w:rPr>
              <w:t>0.6</w:t>
            </w:r>
            <w:r>
              <w:rPr>
                <w:rFonts w:asciiTheme="majorBidi" w:hAnsiTheme="majorBidi" w:cstheme="majorBidi"/>
                <w:sz w:val="24"/>
              </w:rPr>
              <w:t>5</w:t>
            </w:r>
          </w:p>
        </w:tc>
        <w:tc>
          <w:tcPr>
            <w:tcW w:w="1809" w:type="dxa"/>
          </w:tcPr>
          <w:p w14:paraId="4B7BA375"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321</w:t>
            </w:r>
            <w:r>
              <w:rPr>
                <w:rFonts w:asciiTheme="majorBidi" w:hAnsiTheme="majorBidi" w:cstheme="majorBidi"/>
                <w:sz w:val="24"/>
              </w:rPr>
              <w:t>–</w:t>
            </w:r>
            <w:r w:rsidRPr="0060376E">
              <w:rPr>
                <w:rFonts w:asciiTheme="majorBidi" w:hAnsiTheme="majorBidi" w:cstheme="majorBidi"/>
                <w:sz w:val="24"/>
              </w:rPr>
              <w:t>1703</w:t>
            </w:r>
          </w:p>
          <w:p w14:paraId="613A8EDA"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277</w:t>
            </w:r>
            <w:r>
              <w:rPr>
                <w:rFonts w:asciiTheme="majorBidi" w:hAnsiTheme="majorBidi" w:cstheme="majorBidi"/>
                <w:sz w:val="24"/>
              </w:rPr>
              <w:t>–</w:t>
            </w:r>
            <w:r w:rsidRPr="0060376E">
              <w:rPr>
                <w:rFonts w:asciiTheme="majorBidi" w:hAnsiTheme="majorBidi" w:cstheme="majorBidi"/>
                <w:sz w:val="24"/>
              </w:rPr>
              <w:t>1706</w:t>
            </w:r>
          </w:p>
          <w:p w14:paraId="1E8728C0"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265</w:t>
            </w:r>
            <w:r>
              <w:rPr>
                <w:rFonts w:asciiTheme="majorBidi" w:hAnsiTheme="majorBidi" w:cstheme="majorBidi"/>
                <w:sz w:val="24"/>
              </w:rPr>
              <w:t>–</w:t>
            </w:r>
            <w:r w:rsidRPr="0060376E">
              <w:rPr>
                <w:rFonts w:asciiTheme="majorBidi" w:hAnsiTheme="majorBidi" w:cstheme="majorBidi"/>
                <w:sz w:val="24"/>
              </w:rPr>
              <w:t>1698</w:t>
            </w:r>
          </w:p>
          <w:p w14:paraId="42330246"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275</w:t>
            </w:r>
            <w:r>
              <w:rPr>
                <w:rFonts w:asciiTheme="majorBidi" w:hAnsiTheme="majorBidi" w:cstheme="majorBidi"/>
                <w:sz w:val="24"/>
              </w:rPr>
              <w:t>–</w:t>
            </w:r>
            <w:r w:rsidRPr="0060376E">
              <w:rPr>
                <w:rFonts w:asciiTheme="majorBidi" w:hAnsiTheme="majorBidi" w:cstheme="majorBidi"/>
                <w:sz w:val="24"/>
              </w:rPr>
              <w:t>1696</w:t>
            </w:r>
          </w:p>
          <w:p w14:paraId="39EB1DEF"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355</w:t>
            </w:r>
            <w:r>
              <w:rPr>
                <w:rFonts w:asciiTheme="majorBidi" w:hAnsiTheme="majorBidi" w:cstheme="majorBidi"/>
                <w:sz w:val="24"/>
              </w:rPr>
              <w:t>–</w:t>
            </w:r>
            <w:r w:rsidRPr="0060376E">
              <w:rPr>
                <w:rFonts w:asciiTheme="majorBidi" w:hAnsiTheme="majorBidi" w:cstheme="majorBidi"/>
                <w:sz w:val="24"/>
              </w:rPr>
              <w:t>1703</w:t>
            </w:r>
          </w:p>
          <w:p w14:paraId="0BE81FE3"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430</w:t>
            </w:r>
            <w:r>
              <w:rPr>
                <w:rFonts w:asciiTheme="majorBidi" w:hAnsiTheme="majorBidi" w:cstheme="majorBidi"/>
                <w:sz w:val="24"/>
              </w:rPr>
              <w:t>–</w:t>
            </w:r>
            <w:r w:rsidRPr="0060376E">
              <w:rPr>
                <w:rFonts w:asciiTheme="majorBidi" w:hAnsiTheme="majorBidi" w:cstheme="majorBidi"/>
                <w:sz w:val="24"/>
              </w:rPr>
              <w:t>1712</w:t>
            </w:r>
          </w:p>
          <w:p w14:paraId="631BF492"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284</w:t>
            </w:r>
            <w:r>
              <w:rPr>
                <w:rFonts w:asciiTheme="majorBidi" w:hAnsiTheme="majorBidi" w:cstheme="majorBidi"/>
                <w:sz w:val="24"/>
              </w:rPr>
              <w:t>–</w:t>
            </w:r>
            <w:r w:rsidRPr="0060376E">
              <w:rPr>
                <w:rFonts w:asciiTheme="majorBidi" w:hAnsiTheme="majorBidi" w:cstheme="majorBidi"/>
                <w:sz w:val="24"/>
              </w:rPr>
              <w:t>1710</w:t>
            </w:r>
          </w:p>
          <w:p w14:paraId="42826C37"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333</w:t>
            </w:r>
            <w:r>
              <w:rPr>
                <w:rFonts w:asciiTheme="majorBidi" w:hAnsiTheme="majorBidi" w:cstheme="majorBidi"/>
                <w:sz w:val="24"/>
              </w:rPr>
              <w:t>–</w:t>
            </w:r>
            <w:r w:rsidRPr="0060376E">
              <w:rPr>
                <w:rFonts w:asciiTheme="majorBidi" w:hAnsiTheme="majorBidi" w:cstheme="majorBidi"/>
                <w:sz w:val="24"/>
              </w:rPr>
              <w:t>1703</w:t>
            </w:r>
          </w:p>
          <w:p w14:paraId="207E5864"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368</w:t>
            </w:r>
            <w:r>
              <w:rPr>
                <w:rFonts w:asciiTheme="majorBidi" w:hAnsiTheme="majorBidi" w:cstheme="majorBidi"/>
                <w:sz w:val="24"/>
              </w:rPr>
              <w:t>–</w:t>
            </w:r>
            <w:r w:rsidRPr="0060376E">
              <w:rPr>
                <w:rFonts w:asciiTheme="majorBidi" w:hAnsiTheme="majorBidi" w:cstheme="majorBidi"/>
                <w:sz w:val="24"/>
              </w:rPr>
              <w:t>1699</w:t>
            </w:r>
          </w:p>
          <w:p w14:paraId="2A11C913"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617</w:t>
            </w:r>
            <w:r>
              <w:rPr>
                <w:rFonts w:asciiTheme="majorBidi" w:hAnsiTheme="majorBidi" w:cstheme="majorBidi"/>
                <w:sz w:val="24"/>
              </w:rPr>
              <w:t>–</w:t>
            </w:r>
            <w:r w:rsidRPr="0060376E">
              <w:rPr>
                <w:rFonts w:asciiTheme="majorBidi" w:hAnsiTheme="majorBidi" w:cstheme="majorBidi"/>
                <w:sz w:val="24"/>
              </w:rPr>
              <w:t>1695</w:t>
            </w:r>
          </w:p>
          <w:p w14:paraId="075BA217" w14:textId="77777777" w:rsidR="008A3E8A" w:rsidRPr="0060376E" w:rsidRDefault="008A3E8A" w:rsidP="00692C36">
            <w:pPr>
              <w:autoSpaceDE w:val="0"/>
              <w:autoSpaceDN w:val="0"/>
              <w:adjustRightInd w:val="0"/>
              <w:spacing w:line="288" w:lineRule="auto"/>
              <w:jc w:val="center"/>
              <w:rPr>
                <w:rFonts w:asciiTheme="majorBidi" w:hAnsiTheme="majorBidi" w:cstheme="majorBidi"/>
                <w:sz w:val="24"/>
              </w:rPr>
            </w:pPr>
            <w:r w:rsidRPr="0060376E">
              <w:rPr>
                <w:rFonts w:asciiTheme="majorBidi" w:hAnsiTheme="majorBidi" w:cstheme="majorBidi"/>
                <w:sz w:val="24"/>
              </w:rPr>
              <w:t>1449</w:t>
            </w:r>
            <w:r>
              <w:rPr>
                <w:rFonts w:asciiTheme="majorBidi" w:hAnsiTheme="majorBidi" w:cstheme="majorBidi"/>
                <w:sz w:val="24"/>
              </w:rPr>
              <w:t>–</w:t>
            </w:r>
            <w:r w:rsidRPr="0060376E">
              <w:rPr>
                <w:rFonts w:asciiTheme="majorBidi" w:hAnsiTheme="majorBidi" w:cstheme="majorBidi"/>
                <w:sz w:val="24"/>
              </w:rPr>
              <w:t>1704</w:t>
            </w:r>
          </w:p>
          <w:p w14:paraId="61660B12" w14:textId="77777777" w:rsidR="008A3E8A" w:rsidRPr="0060376E" w:rsidRDefault="008A3E8A" w:rsidP="00692C36">
            <w:pPr>
              <w:spacing w:line="288" w:lineRule="auto"/>
              <w:jc w:val="center"/>
              <w:rPr>
                <w:rFonts w:asciiTheme="majorBidi" w:hAnsiTheme="majorBidi" w:cstheme="majorBidi"/>
                <w:lang w:val="en-US"/>
              </w:rPr>
            </w:pPr>
            <w:r w:rsidRPr="0060376E">
              <w:rPr>
                <w:rFonts w:asciiTheme="majorBidi" w:hAnsiTheme="majorBidi" w:cstheme="majorBidi"/>
                <w:sz w:val="24"/>
              </w:rPr>
              <w:t>1486</w:t>
            </w:r>
            <w:r>
              <w:rPr>
                <w:rFonts w:asciiTheme="majorBidi" w:hAnsiTheme="majorBidi" w:cstheme="majorBidi"/>
                <w:sz w:val="24"/>
              </w:rPr>
              <w:t>–</w:t>
            </w:r>
            <w:r w:rsidRPr="0060376E">
              <w:rPr>
                <w:rFonts w:asciiTheme="majorBidi" w:hAnsiTheme="majorBidi" w:cstheme="majorBidi"/>
                <w:sz w:val="24"/>
              </w:rPr>
              <w:t>1694</w:t>
            </w:r>
          </w:p>
        </w:tc>
      </w:tr>
    </w:tbl>
    <w:p w14:paraId="42F7B7B6" w14:textId="77777777" w:rsidR="008A3E8A" w:rsidRDefault="008A3E8A" w:rsidP="008A3E8A">
      <w:pPr>
        <w:jc w:val="both"/>
        <w:rPr>
          <w:rFonts w:ascii="Times New Roman" w:hAnsi="Times New Roman"/>
          <w:lang w:val="en-US"/>
        </w:rPr>
      </w:pPr>
    </w:p>
    <w:p w14:paraId="0FCBDC0D" w14:textId="50467AA9" w:rsidR="00A93800" w:rsidRDefault="00462A2A" w:rsidP="008A3E8A">
      <w:pPr>
        <w:jc w:val="both"/>
        <w:rPr>
          <w:rFonts w:ascii="Times New Roman" w:hAnsi="Times New Roman"/>
        </w:rPr>
      </w:pPr>
      <w:r w:rsidRPr="00462A2A">
        <w:rPr>
          <w:rFonts w:ascii="Times New Roman" w:hAnsi="Times New Roman"/>
          <w:noProof/>
        </w:rPr>
        <w:lastRenderedPageBreak/>
        <mc:AlternateContent>
          <mc:Choice Requires="wpg">
            <w:drawing>
              <wp:inline distT="0" distB="0" distL="0" distR="0" wp14:anchorId="7F9FB451" wp14:editId="3ADC8A40">
                <wp:extent cx="5753100" cy="1543685"/>
                <wp:effectExtent l="0" t="0" r="0" b="0"/>
                <wp:docPr id="25605" name="Group 8"/>
                <wp:cNvGraphicFramePr/>
                <a:graphic xmlns:a="http://schemas.openxmlformats.org/drawingml/2006/main">
                  <a:graphicData uri="http://schemas.microsoft.com/office/word/2010/wordprocessingGroup">
                    <wpg:wgp>
                      <wpg:cNvGrpSpPr/>
                      <wpg:grpSpPr>
                        <a:xfrm>
                          <a:off x="0" y="0"/>
                          <a:ext cx="5753594" cy="1543792"/>
                          <a:chOff x="0" y="0"/>
                          <a:chExt cx="7768366" cy="2363203"/>
                        </a:xfrm>
                      </wpg:grpSpPr>
                      <pic:pic xmlns:pic="http://schemas.openxmlformats.org/drawingml/2006/picture">
                        <pic:nvPicPr>
                          <pic:cNvPr id="25606" name="Picture 25606"/>
                          <pic:cNvPicPr/>
                        </pic:nvPicPr>
                        <pic:blipFill rotWithShape="1">
                          <a:blip r:embed="rId32" cstate="print">
                            <a:extLst>
                              <a:ext uri="{28A0092B-C50C-407E-A947-70E740481C1C}">
                                <a14:useLocalDpi xmlns:a14="http://schemas.microsoft.com/office/drawing/2010/main" val="0"/>
                              </a:ext>
                            </a:extLst>
                          </a:blip>
                          <a:srcRect l="10330" t="10505" r="12340" b="4221"/>
                          <a:stretch/>
                        </pic:blipFill>
                        <pic:spPr bwMode="auto">
                          <a:xfrm>
                            <a:off x="0" y="0"/>
                            <a:ext cx="2651760" cy="236320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607" name="Picture 25607"/>
                          <pic:cNvPicPr/>
                        </pic:nvPicPr>
                        <pic:blipFill rotWithShape="1">
                          <a:blip r:embed="rId33" cstate="print">
                            <a:extLst>
                              <a:ext uri="{28A0092B-C50C-407E-A947-70E740481C1C}">
                                <a14:useLocalDpi xmlns:a14="http://schemas.microsoft.com/office/drawing/2010/main" val="0"/>
                              </a:ext>
                            </a:extLst>
                          </a:blip>
                          <a:srcRect l="13845" t="10913" r="12137" b="4505"/>
                          <a:stretch/>
                        </pic:blipFill>
                        <pic:spPr bwMode="auto">
                          <a:xfrm>
                            <a:off x="2733916" y="0"/>
                            <a:ext cx="2452614" cy="236320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608" name="Picture 25608"/>
                          <pic:cNvPicPr/>
                        </pic:nvPicPr>
                        <pic:blipFill rotWithShape="1">
                          <a:blip r:embed="rId34" cstate="print">
                            <a:extLst>
                              <a:ext uri="{28A0092B-C50C-407E-A947-70E740481C1C}">
                                <a14:useLocalDpi xmlns:a14="http://schemas.microsoft.com/office/drawing/2010/main" val="0"/>
                              </a:ext>
                            </a:extLst>
                          </a:blip>
                          <a:srcRect l="13737" t="10913" r="12345" b="5180"/>
                          <a:stretch/>
                        </pic:blipFill>
                        <pic:spPr bwMode="auto">
                          <a:xfrm>
                            <a:off x="5241794" y="0"/>
                            <a:ext cx="2526572" cy="2363203"/>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2DFC232A" id="Group 8" o:spid="_x0000_s1026" style="width:453pt;height:121.55pt;mso-position-horizontal-relative:char;mso-position-vertical-relative:line" coordsize="77683,23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">
                <v:shape id="Picture 25606" o:spid="_x0000_s1027" type="#_x0000_t75" style="position:absolute;width:26517;height:23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">
                  <v:imagedata r:id="rId35" o:title="" croptop="6885f" cropbottom="2766f" cropleft="6770f" cropright="8087f"/>
                </v:shape>
                <v:shape id="Picture 25607" o:spid="_x0000_s1028" type="#_x0000_t75" style="position:absolute;left:27339;width:24526;height:23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">
                  <v:imagedata r:id="rId36" o:title="" croptop="7152f" cropbottom="2952f" cropleft="9073f" cropright="7954f"/>
                </v:shape>
                <v:shape id="Picture 25608" o:spid="_x0000_s1029" type="#_x0000_t75" style="position:absolute;left:52417;width:25266;height:23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">
                  <v:imagedata r:id="rId37" o:title="" croptop="7152f" cropbottom="3395f" cropleft="9003f" cropright="8090f"/>
                </v:shape>
                <w10:anchorlock/>
              </v:group>
            </w:pict>
          </mc:Fallback>
        </mc:AlternateContent>
      </w:r>
    </w:p>
    <w:p w14:paraId="0C4A0A84" w14:textId="54A19190" w:rsidR="00A93800" w:rsidRPr="00274BF1" w:rsidRDefault="00A93800" w:rsidP="00A93800">
      <w:pPr>
        <w:pStyle w:val="Caption"/>
        <w:rPr>
          <w:rFonts w:ascii="Times New Roman" w:hAnsi="Times New Roman"/>
          <w:noProof/>
        </w:rPr>
      </w:pPr>
      <w:bookmarkStart w:id="23" w:name="_Ref68683000"/>
      <w:r>
        <w:t xml:space="preserve">Figure </w:t>
      </w:r>
      <w:r>
        <w:fldChar w:fldCharType="begin"/>
      </w:r>
      <w:r>
        <w:instrText xml:space="preserve"> SEQ Figure \* ARABIC </w:instrText>
      </w:r>
      <w:r>
        <w:fldChar w:fldCharType="separate"/>
      </w:r>
      <w:r w:rsidR="00447A94">
        <w:rPr>
          <w:noProof/>
        </w:rPr>
        <w:t>20</w:t>
      </w:r>
      <w:r>
        <w:fldChar w:fldCharType="end"/>
      </w:r>
      <w:bookmarkEnd w:id="23"/>
      <w:r>
        <w:t xml:space="preserve">. </w:t>
      </w:r>
      <w:r>
        <w:rPr>
          <w:rFonts w:ascii="Times New Roman" w:hAnsi="Times New Roman"/>
          <w:szCs w:val="20"/>
          <w:lang w:val="en-US"/>
        </w:rPr>
        <w:t>Viscosity measurements (dPa.s) versus temperature (</w:t>
      </w:r>
      <w:r w:rsidRPr="0060376E">
        <w:rPr>
          <w:rFonts w:ascii="Times New Roman" w:hAnsi="Times New Roman"/>
          <w:szCs w:val="20"/>
          <w:lang w:val="en-US"/>
        </w:rPr>
        <w:t>℃</w:t>
      </w:r>
      <w:r w:rsidRPr="00704792">
        <w:rPr>
          <w:rFonts w:ascii="Times New Roman" w:hAnsi="Times New Roman"/>
          <w:szCs w:val="20"/>
          <w:lang w:val="en-US"/>
        </w:rPr>
        <w:t>)</w:t>
      </w:r>
      <w:r>
        <w:rPr>
          <w:rFonts w:ascii="Times New Roman" w:hAnsi="Times New Roman"/>
          <w:szCs w:val="20"/>
          <w:lang w:val="en-US"/>
        </w:rPr>
        <w:t xml:space="preserve"> for Slag A, B, C, presented in Persson (2007) </w:t>
      </w:r>
      <w:r w:rsidRPr="00B50F2B">
        <w:rPr>
          <w:rFonts w:ascii="Times New Roman" w:hAnsi="Times New Roman"/>
          <w:szCs w:val="20"/>
          <w:lang w:val="en-US"/>
        </w:rPr>
        <w:fldChar w:fldCharType="begin"/>
      </w:r>
      <w:r w:rsidR="00C45550">
        <w:rPr>
          <w:rFonts w:ascii="Times New Roman" w:hAnsi="Times New Roman"/>
          <w:szCs w:val="20"/>
          <w:lang w:val="en-US"/>
        </w:rPr>
        <w:instrText xml:space="preserve"> ADDIN ZOTERO_ITEM CSL_CITATION {"citationID":"vwI0ja7u","properties":{"formattedCitation":"\\super [70]\\nosupersub{}","plainCitation":"[70]","noteIndex":0},"citationItems":[{"id":4283,"uris":["http://zotero.org/users/7836746/items/FKMCE6LL"],"uri":["http://zotero.org/users/7836746/items/FKMCE6LL"],"itemData":{"id":4283,"type":"thesis","event-place":"Stockholm, Sweden","genre":"PhD Thesis","language":"eng","note":"ISBN 978-91-7178-650-0","number-of-pages":"90","publisher":"Royal Institute of Technology","publisher-place":"Stockholm, Sweden","title":"Investigations of Slag Properties and Reactions","author":[{"family":"Persson","given":"Mikael"}],"issued":{"date-parts":[["2007",5]]}}}],"schema":"https://github.com/citation-style-language/schema/raw/master/csl-citation.json"} </w:instrText>
      </w:r>
      <w:r w:rsidRPr="00B50F2B">
        <w:rPr>
          <w:rFonts w:ascii="Times New Roman" w:hAnsi="Times New Roman"/>
          <w:szCs w:val="20"/>
          <w:lang w:val="en-US"/>
        </w:rPr>
        <w:fldChar w:fldCharType="separate"/>
      </w:r>
      <w:r w:rsidR="00C45550" w:rsidRPr="00C45550">
        <w:rPr>
          <w:rFonts w:ascii="Times New Roman" w:hAnsi="Times New Roman"/>
          <w:vertAlign w:val="superscript"/>
        </w:rPr>
        <w:t>[70]</w:t>
      </w:r>
      <w:r w:rsidRPr="00B50F2B">
        <w:rPr>
          <w:rFonts w:ascii="Times New Roman" w:hAnsi="Times New Roman"/>
          <w:szCs w:val="20"/>
          <w:lang w:val="en-US"/>
        </w:rPr>
        <w:fldChar w:fldCharType="end"/>
      </w:r>
      <w:r>
        <w:rPr>
          <w:rFonts w:ascii="Times New Roman" w:hAnsi="Times New Roman"/>
          <w:szCs w:val="20"/>
          <w:lang w:val="en-US"/>
        </w:rPr>
        <w:t>.</w:t>
      </w:r>
    </w:p>
    <w:p w14:paraId="682CF2F7" w14:textId="0F821CE8" w:rsidR="00A93800" w:rsidRDefault="00A93800" w:rsidP="00A93800">
      <w:pPr>
        <w:pStyle w:val="Caption"/>
        <w:rPr>
          <w:rFonts w:ascii="Times New Roman" w:hAnsi="Times New Roman"/>
        </w:rPr>
      </w:pPr>
    </w:p>
    <w:p w14:paraId="344FA12D" w14:textId="2B208880" w:rsidR="008A3E8A" w:rsidRDefault="00A93800" w:rsidP="008A3E8A">
      <w:pPr>
        <w:jc w:val="both"/>
        <w:rPr>
          <w:rFonts w:ascii="Times New Roman" w:hAnsi="Times New Roman"/>
          <w:lang w:val="en-US"/>
        </w:rPr>
      </w:pPr>
      <w:r>
        <w:rPr>
          <w:rFonts w:ascii="Times New Roman" w:hAnsi="Times New Roman"/>
          <w:lang w:val="en-US"/>
        </w:rPr>
        <w:fldChar w:fldCharType="begin"/>
      </w:r>
      <w:r>
        <w:rPr>
          <w:rFonts w:ascii="Times New Roman" w:hAnsi="Times New Roman"/>
          <w:lang w:val="en-US"/>
        </w:rPr>
        <w:instrText xml:space="preserve"> REF _Ref68683000 \h </w:instrText>
      </w:r>
      <w:r>
        <w:rPr>
          <w:rFonts w:ascii="Times New Roman" w:hAnsi="Times New Roman"/>
          <w:lang w:val="en-US"/>
        </w:rPr>
      </w:r>
      <w:r>
        <w:rPr>
          <w:rFonts w:ascii="Times New Roman" w:hAnsi="Times New Roman"/>
          <w:lang w:val="en-US"/>
        </w:rPr>
        <w:fldChar w:fldCharType="separate"/>
      </w:r>
      <w:r w:rsidR="00447A94">
        <w:t xml:space="preserve">Figure </w:t>
      </w:r>
      <w:r w:rsidR="00447A94">
        <w:rPr>
          <w:noProof/>
        </w:rPr>
        <w:t>20</w:t>
      </w:r>
      <w:r>
        <w:rPr>
          <w:rFonts w:ascii="Times New Roman" w:hAnsi="Times New Roman"/>
          <w:lang w:val="en-US"/>
        </w:rPr>
        <w:fldChar w:fldCharType="end"/>
      </w:r>
      <w:r w:rsidR="008A3E8A">
        <w:rPr>
          <w:rFonts w:ascii="Times New Roman" w:hAnsi="Times New Roman"/>
          <w:lang w:val="en-US"/>
        </w:rPr>
        <w:t>shows the viscosity measurements (dPa.s) with respect to the temperature (</w:t>
      </w:r>
      <w:r w:rsidR="008A3E8A" w:rsidRPr="0025077B">
        <w:rPr>
          <w:rFonts w:ascii="Times New Roman" w:hAnsi="Times New Roman"/>
          <w:lang w:val="en-US"/>
        </w:rPr>
        <w:t>℃</w:t>
      </w:r>
      <w:r w:rsidR="008A3E8A">
        <w:rPr>
          <w:rFonts w:ascii="Times New Roman" w:hAnsi="Times New Roman"/>
          <w:lang w:val="en-US"/>
        </w:rPr>
        <w:t xml:space="preserve">) for Slag A, B, and C. As expected, </w:t>
      </w:r>
      <w:r w:rsidR="008A3E8A" w:rsidRPr="0025077B">
        <w:rPr>
          <w:rFonts w:ascii="Times New Roman" w:hAnsi="Times New Roman"/>
          <w:lang w:val="en-US"/>
        </w:rPr>
        <w:t xml:space="preserve">viscosities were </w:t>
      </w:r>
      <w:r w:rsidR="009D51CE">
        <w:rPr>
          <w:rFonts w:ascii="Times New Roman" w:hAnsi="Times New Roman"/>
          <w:lang w:val="en-US"/>
        </w:rPr>
        <w:t>decreased</w:t>
      </w:r>
      <w:r w:rsidR="008A3E8A" w:rsidRPr="0025077B">
        <w:rPr>
          <w:rFonts w:ascii="Times New Roman" w:hAnsi="Times New Roman"/>
          <w:lang w:val="en-US"/>
        </w:rPr>
        <w:t xml:space="preserve"> by increasing MnO from 30 to 50 wt.%</w:t>
      </w:r>
      <w:r w:rsidR="008A3E8A">
        <w:rPr>
          <w:rFonts w:ascii="Times New Roman" w:hAnsi="Times New Roman"/>
          <w:lang w:val="en-US"/>
        </w:rPr>
        <w:t xml:space="preserve"> f</w:t>
      </w:r>
      <w:r w:rsidR="008A3E8A" w:rsidRPr="0025077B">
        <w:rPr>
          <w:rFonts w:ascii="Times New Roman" w:hAnsi="Times New Roman"/>
          <w:lang w:val="en-US"/>
        </w:rPr>
        <w:t>or all slag groups. Comparing the viscosities for slags containing the same amount of MnO suggested that slags with the highest amount of CaO possess the lowest viscosities</w:t>
      </w:r>
      <w:r w:rsidR="008A3E8A">
        <w:rPr>
          <w:rFonts w:ascii="Times New Roman" w:hAnsi="Times New Roman"/>
          <w:lang w:val="en-US"/>
        </w:rPr>
        <w:t xml:space="preserve">, namely Slag D, while the highest viscosity values were reported for slags containing the highest amounts of </w:t>
      </w:r>
      <w:r w:rsidR="008A3E8A" w:rsidRPr="0025077B">
        <w:rPr>
          <w:rFonts w:ascii="Times New Roman" w:hAnsi="Times New Roman"/>
          <w:lang w:val="en-US"/>
        </w:rPr>
        <w:t>SiO</w:t>
      </w:r>
      <w:r w:rsidR="008A3E8A" w:rsidRPr="0025077B">
        <w:rPr>
          <w:rFonts w:ascii="Times New Roman" w:hAnsi="Times New Roman"/>
          <w:lang w:val="en-US"/>
        </w:rPr>
        <w:softHyphen/>
      </w:r>
      <w:r w:rsidR="008A3E8A" w:rsidRPr="0025077B">
        <w:rPr>
          <w:rFonts w:ascii="Times New Roman" w:hAnsi="Times New Roman"/>
          <w:vertAlign w:val="subscript"/>
          <w:lang w:val="en-US"/>
        </w:rPr>
        <w:t>2</w:t>
      </w:r>
      <w:r w:rsidR="008A3E8A" w:rsidRPr="0025077B">
        <w:rPr>
          <w:rFonts w:ascii="Times New Roman" w:hAnsi="Times New Roman"/>
          <w:lang w:val="en-US"/>
        </w:rPr>
        <w:t xml:space="preserve"> and Al</w:t>
      </w:r>
      <w:r w:rsidR="008A3E8A" w:rsidRPr="0025077B">
        <w:rPr>
          <w:rFonts w:ascii="Times New Roman" w:hAnsi="Times New Roman"/>
          <w:vertAlign w:val="subscript"/>
          <w:lang w:val="en-US"/>
        </w:rPr>
        <w:t>2</w:t>
      </w:r>
      <w:r w:rsidR="008A3E8A" w:rsidRPr="0025077B">
        <w:rPr>
          <w:rFonts w:ascii="Times New Roman" w:hAnsi="Times New Roman"/>
          <w:lang w:val="en-US"/>
        </w:rPr>
        <w:t>O</w:t>
      </w:r>
      <w:r w:rsidR="008A3E8A" w:rsidRPr="0025077B">
        <w:rPr>
          <w:rFonts w:ascii="Times New Roman" w:hAnsi="Times New Roman"/>
          <w:vertAlign w:val="subscript"/>
          <w:lang w:val="en-US"/>
        </w:rPr>
        <w:t>3</w:t>
      </w:r>
      <w:r w:rsidR="008A3E8A">
        <w:rPr>
          <w:rFonts w:ascii="Times New Roman" w:hAnsi="Times New Roman"/>
          <w:lang w:val="en-US"/>
        </w:rPr>
        <w:t>, namely Slag C</w:t>
      </w:r>
      <w:r w:rsidR="008A3E8A" w:rsidRPr="0025077B">
        <w:rPr>
          <w:rFonts w:ascii="Times New Roman" w:hAnsi="Times New Roman"/>
          <w:lang w:val="en-US"/>
        </w:rPr>
        <w:t xml:space="preserve">. It was also noted that the viscosity </w:t>
      </w:r>
      <w:r w:rsidR="000111D6">
        <w:rPr>
          <w:rFonts w:ascii="Times New Roman" w:hAnsi="Times New Roman"/>
          <w:lang w:val="en-US"/>
        </w:rPr>
        <w:t>increases</w:t>
      </w:r>
      <w:r w:rsidR="008A3E8A" w:rsidRPr="0025077B">
        <w:rPr>
          <w:rFonts w:ascii="Times New Roman" w:hAnsi="Times New Roman"/>
          <w:lang w:val="en-US"/>
        </w:rPr>
        <w:t xml:space="preserve"> significantly below liquidus temperature because of the presence of solid particles. It is worth noting that MnO content further enhances the viscosity</w:t>
      </w:r>
      <w:r w:rsidR="008A3E8A">
        <w:rPr>
          <w:rFonts w:ascii="Times New Roman" w:hAnsi="Times New Roman"/>
          <w:lang w:val="en-US"/>
        </w:rPr>
        <w:t>, due to higher amount of solid particles,</w:t>
      </w:r>
      <w:r w:rsidR="008A3E8A" w:rsidRPr="0025077B">
        <w:rPr>
          <w:rFonts w:ascii="Times New Roman" w:hAnsi="Times New Roman"/>
          <w:lang w:val="en-US"/>
        </w:rPr>
        <w:t xml:space="preserve"> compared to counterparts with a low amou</w:t>
      </w:r>
      <w:r w:rsidR="008A3E8A">
        <w:rPr>
          <w:rFonts w:ascii="Times New Roman" w:hAnsi="Times New Roman"/>
          <w:lang w:val="en-US"/>
        </w:rPr>
        <w:t>nt</w:t>
      </w:r>
      <w:r w:rsidR="008A3E8A" w:rsidRPr="0025077B">
        <w:rPr>
          <w:rFonts w:ascii="Times New Roman" w:hAnsi="Times New Roman"/>
          <w:lang w:val="en-US"/>
        </w:rPr>
        <w:t xml:space="preserve"> of MnO</w:t>
      </w:r>
      <w:r w:rsidR="008A3E8A">
        <w:rPr>
          <w:rFonts w:ascii="Times New Roman" w:hAnsi="Times New Roman"/>
          <w:lang w:val="en-US"/>
        </w:rPr>
        <w:t>, with smaller amount of solid particles</w:t>
      </w:r>
      <w:r w:rsidR="008A3E8A" w:rsidRPr="0025077B">
        <w:rPr>
          <w:rFonts w:ascii="Times New Roman" w:hAnsi="Times New Roman"/>
          <w:lang w:val="en-US"/>
        </w:rPr>
        <w:t xml:space="preserve">. </w:t>
      </w:r>
    </w:p>
    <w:p w14:paraId="3DC4D1CA" w14:textId="44FADF6D" w:rsidR="00663CB3" w:rsidRPr="0060376E" w:rsidRDefault="00663CB3" w:rsidP="008A3E8A">
      <w:pPr>
        <w:jc w:val="both"/>
        <w:rPr>
          <w:rFonts w:ascii="Times New Roman" w:hAnsi="Times New Roman"/>
          <w:noProof/>
          <w:lang w:val="en-US"/>
        </w:rPr>
      </w:pPr>
    </w:p>
    <w:p w14:paraId="53F03758" w14:textId="097C2747" w:rsidR="008A3E8A" w:rsidRDefault="008A3E8A" w:rsidP="008A3E8A">
      <w:pPr>
        <w:jc w:val="both"/>
        <w:rPr>
          <w:rFonts w:ascii="Times New Roman" w:hAnsi="Times New Roman"/>
          <w:lang w:val="en-US"/>
        </w:rPr>
      </w:pPr>
      <w:r>
        <w:rPr>
          <w:rFonts w:ascii="Times New Roman" w:hAnsi="Times New Roman"/>
          <w:lang w:val="en-US"/>
        </w:rPr>
        <w:t>Yan et al. (2019)</w:t>
      </w:r>
      <w:r w:rsidRPr="0025077B">
        <w:rPr>
          <w:rFonts w:ascii="Times New Roman" w:hAnsi="Times New Roman"/>
          <w:lang w:val="en-US"/>
        </w:rPr>
        <w:fldChar w:fldCharType="begin"/>
      </w:r>
      <w:r w:rsidR="00C45550">
        <w:rPr>
          <w:rFonts w:ascii="Times New Roman" w:hAnsi="Times New Roman"/>
          <w:lang w:val="en-US"/>
        </w:rPr>
        <w:instrText xml:space="preserve"> ADDIN ZOTERO_ITEM CSL_CITATION {"citationID":"F9wQsWpn","properties":{"formattedCitation":"\\super [71]\\nosupersub{}","plainCitation":"[71]","noteIndex":0},"citationItems":[{"id":"7OVWmPdL/AUMPp2nf","uris":["http://zotero.org/users/local/i55Eh2lP/items/HVAD88SV"],"uri":["http://zotero.org/users/local/i55Eh2lP/items/HVAD88SV"],"itemData":{"id":740,"type":"article-journal","container-title":"Metallurgical and Materials Transactions B","DOI":"10.1007/s11663-018-1454-x","ISSN":"1073-5615, 1543-1916","issue":"1","journalAbbreviation":"Metall and Materi Trans B","language":"en","page":"376-384","source":"DOI.org (Crossref)","title":"Measurements and Model Estimations of Viscosities of the MnO-CaO-SiO2-MgO-Al2O3 Melts","URL":"http://link.springer.com/10.1007/s11663-018-1454-x","volume":"50","author":[{"family":"Yan","given":"Baijun"},{"family":"Liu","given":"Yixiang"},{"family":"Shu","given":"Qifeng"},{"family":"Deng","given":"Tengfei"},{"family":"Glaser","given":"Björn"}],"accessed":{"date-parts":[["2021",1,20]]},"issued":{"date-parts":[["2019",2]]}}}],"schema":"https://github.com/citation-style-language/schema/raw/master/csl-citation.json"} </w:instrText>
      </w:r>
      <w:r w:rsidRPr="0025077B">
        <w:rPr>
          <w:rFonts w:ascii="Times New Roman" w:hAnsi="Times New Roman"/>
          <w:lang w:val="en-US"/>
        </w:rPr>
        <w:fldChar w:fldCharType="separate"/>
      </w:r>
      <w:r w:rsidR="00C45550" w:rsidRPr="00C45550">
        <w:rPr>
          <w:rFonts w:ascii="Times New Roman" w:hAnsi="Times New Roman"/>
          <w:vertAlign w:val="superscript"/>
        </w:rPr>
        <w:t>[71]</w:t>
      </w:r>
      <w:r w:rsidRPr="0025077B">
        <w:rPr>
          <w:rFonts w:ascii="Times New Roman" w:hAnsi="Times New Roman"/>
          <w:lang w:val="en-US"/>
        </w:rPr>
        <w:fldChar w:fldCharType="end"/>
      </w:r>
      <w:r>
        <w:rPr>
          <w:rFonts w:ascii="Times New Roman" w:hAnsi="Times New Roman"/>
          <w:lang w:val="en-US"/>
        </w:rPr>
        <w:t xml:space="preserve"> studied viscosity both experimentally and theoretically f</w:t>
      </w:r>
      <w:r w:rsidRPr="0025077B">
        <w:rPr>
          <w:rFonts w:ascii="Times New Roman" w:hAnsi="Times New Roman"/>
          <w:lang w:val="en-US"/>
        </w:rPr>
        <w:t>or the MnO (0 to 55 wt.%)-SiO</w:t>
      </w:r>
      <w:r w:rsidRPr="0025077B">
        <w:rPr>
          <w:rFonts w:ascii="Times New Roman" w:hAnsi="Times New Roman"/>
          <w:vertAlign w:val="subscript"/>
          <w:lang w:val="en-US"/>
        </w:rPr>
        <w:t>2</w:t>
      </w:r>
      <w:r w:rsidRPr="0025077B">
        <w:rPr>
          <w:rFonts w:ascii="Times New Roman" w:hAnsi="Times New Roman"/>
          <w:lang w:val="en-US"/>
        </w:rPr>
        <w:t>-CaO-MgO (5 wt.%)-Al</w:t>
      </w:r>
      <w:r w:rsidRPr="0025077B">
        <w:rPr>
          <w:rFonts w:ascii="Times New Roman" w:hAnsi="Times New Roman"/>
          <w:vertAlign w:val="subscript"/>
          <w:lang w:val="en-US"/>
        </w:rPr>
        <w:t>2</w:t>
      </w:r>
      <w:r w:rsidRPr="0025077B">
        <w:rPr>
          <w:rFonts w:ascii="Times New Roman" w:hAnsi="Times New Roman"/>
          <w:lang w:val="en-US"/>
        </w:rPr>
        <w:t>O</w:t>
      </w:r>
      <w:r w:rsidRPr="0025077B">
        <w:rPr>
          <w:rFonts w:ascii="Times New Roman" w:hAnsi="Times New Roman"/>
          <w:vertAlign w:val="subscript"/>
          <w:lang w:val="en-US"/>
        </w:rPr>
        <w:t xml:space="preserve">3 </w:t>
      </w:r>
      <w:r w:rsidRPr="0025077B">
        <w:rPr>
          <w:rFonts w:ascii="Times New Roman" w:hAnsi="Times New Roman"/>
          <w:lang w:val="en-US"/>
        </w:rPr>
        <w:t>(20 wt.%) system in the temperature range from 1300 to 1600 ℃. The SiO</w:t>
      </w:r>
      <w:r w:rsidRPr="0025077B">
        <w:rPr>
          <w:rFonts w:ascii="Times New Roman" w:hAnsi="Times New Roman"/>
          <w:lang w:val="en-US"/>
        </w:rPr>
        <w:softHyphen/>
      </w:r>
      <w:r w:rsidRPr="0025077B">
        <w:rPr>
          <w:rFonts w:ascii="Times New Roman" w:hAnsi="Times New Roman"/>
          <w:vertAlign w:val="subscript"/>
          <w:lang w:val="en-US"/>
        </w:rPr>
        <w:t xml:space="preserve">2 </w:t>
      </w:r>
      <w:r w:rsidRPr="0025077B">
        <w:rPr>
          <w:rFonts w:ascii="Times New Roman" w:hAnsi="Times New Roman"/>
          <w:lang w:val="en-US"/>
        </w:rPr>
        <w:t>and CaO contents were varied from 11 to 48 wt.% and 7 to 45 wt.%, respectively. The studied compositions were similar to the slags in FeMn</w:t>
      </w:r>
      <w:r>
        <w:rPr>
          <w:rFonts w:ascii="Times New Roman" w:hAnsi="Times New Roman"/>
          <w:lang w:val="en-US"/>
        </w:rPr>
        <w:t>-</w:t>
      </w:r>
      <w:r w:rsidRPr="0025077B">
        <w:rPr>
          <w:rFonts w:ascii="Times New Roman" w:hAnsi="Times New Roman"/>
          <w:lang w:val="en-US"/>
        </w:rPr>
        <w:t xml:space="preserve"> and SiMn</w:t>
      </w:r>
      <w:r>
        <w:rPr>
          <w:rFonts w:ascii="Times New Roman" w:hAnsi="Times New Roman"/>
          <w:lang w:val="en-US"/>
        </w:rPr>
        <w:t>- production</w:t>
      </w:r>
      <w:r w:rsidRPr="0025077B">
        <w:rPr>
          <w:rFonts w:ascii="Times New Roman" w:hAnsi="Times New Roman"/>
          <w:lang w:val="en-US"/>
        </w:rPr>
        <w:t xml:space="preserve">. The results showed that the viscosity </w:t>
      </w:r>
      <w:r>
        <w:rPr>
          <w:rFonts w:ascii="Times New Roman" w:hAnsi="Times New Roman"/>
          <w:lang w:val="en-US"/>
        </w:rPr>
        <w:t>goes down</w:t>
      </w:r>
      <w:r w:rsidRPr="0025077B">
        <w:rPr>
          <w:rFonts w:ascii="Times New Roman" w:hAnsi="Times New Roman"/>
          <w:lang w:val="en-US"/>
        </w:rPr>
        <w:t xml:space="preserve"> by increasing MnO, specifically in melts with higher ratio of CaO to SiO</w:t>
      </w:r>
      <w:r w:rsidRPr="0025077B">
        <w:rPr>
          <w:rFonts w:ascii="Times New Roman" w:hAnsi="Times New Roman"/>
          <w:vertAlign w:val="subscript"/>
          <w:lang w:val="en-US"/>
        </w:rPr>
        <w:t>2</w:t>
      </w:r>
      <w:r w:rsidRPr="0025077B">
        <w:rPr>
          <w:rFonts w:ascii="Times New Roman" w:hAnsi="Times New Roman"/>
          <w:lang w:val="en-US"/>
        </w:rPr>
        <w:fldChar w:fldCharType="begin"/>
      </w:r>
      <w:r w:rsidR="00C45550">
        <w:rPr>
          <w:rFonts w:ascii="Times New Roman" w:hAnsi="Times New Roman"/>
          <w:lang w:val="en-US"/>
        </w:rPr>
        <w:instrText xml:space="preserve"> ADDIN ZOTERO_ITEM CSL_CITATION {"citationID":"Wy1E7XW4","properties":{"formattedCitation":"\\super [71]\\nosupersub{}","plainCitation":"[71]","noteIndex":0},"citationItems":[{"id":"7OVWmPdL/AUMPp2nf","uris":["http://zotero.org/users/local/i55Eh2lP/items/HVAD88SV"],"uri":["http://zotero.org/users/local/i55Eh2lP/items/HVAD88SV"],"itemData":{"id":740,"type":"article-journal","container-title":"Metallurgical and Materials Transactions B","DOI":"10.1007/s11663-018-1454-x","ISSN":"1073-5615, 1543-1916","issue":"1","journalAbbreviation":"Metall and Materi Trans B","language":"en","page":"376-384","source":"DOI.org (Crossref)","title":"Measurements and Model Estimations of Viscosities of the MnO-CaO-SiO2-MgO-Al2O3 Melts","URL":"http://link.springer.com/10.1007/s11663-018-1454-x","volume":"50","author":[{"family":"Yan","given":"Baijun"},{"family":"Liu","given":"Yixiang"},{"family":"Shu","given":"Qifeng"},{"family":"Deng","given":"Tengfei"},{"family":"Glaser","given":"Björn"}],"accessed":{"date-parts":[["2021",1,20]]},"issued":{"date-parts":[["2019",2]]}}}],"schema":"https://github.com/citation-style-language/schema/raw/master/csl-citation.json"} </w:instrText>
      </w:r>
      <w:r w:rsidRPr="0025077B">
        <w:rPr>
          <w:rFonts w:ascii="Times New Roman" w:hAnsi="Times New Roman"/>
          <w:lang w:val="en-US"/>
        </w:rPr>
        <w:fldChar w:fldCharType="separate"/>
      </w:r>
      <w:r w:rsidR="00C45550" w:rsidRPr="00C45550">
        <w:rPr>
          <w:rFonts w:ascii="Times New Roman" w:hAnsi="Times New Roman"/>
          <w:vertAlign w:val="superscript"/>
        </w:rPr>
        <w:t>[71]</w:t>
      </w:r>
      <w:r w:rsidRPr="0025077B">
        <w:rPr>
          <w:rFonts w:ascii="Times New Roman" w:hAnsi="Times New Roman"/>
          <w:lang w:val="en-US"/>
        </w:rPr>
        <w:fldChar w:fldCharType="end"/>
      </w:r>
      <w:r w:rsidRPr="0025077B">
        <w:rPr>
          <w:rFonts w:ascii="Times New Roman" w:hAnsi="Times New Roman"/>
          <w:lang w:val="en-US"/>
        </w:rPr>
        <w:t xml:space="preserve">. The addition of 5 wt.% MnO </w:t>
      </w:r>
      <w:r w:rsidRPr="00DD6528">
        <w:rPr>
          <w:rFonts w:ascii="Times New Roman" w:hAnsi="Times New Roman"/>
          <w:lang w:val="en-US"/>
        </w:rPr>
        <w:t>increased</w:t>
      </w:r>
      <w:r w:rsidRPr="0025077B">
        <w:rPr>
          <w:rFonts w:ascii="Times New Roman" w:hAnsi="Times New Roman"/>
          <w:lang w:val="en-US"/>
        </w:rPr>
        <w:t xml:space="preserve"> the viscosities considerably for melts with the ratio of CaO to SiO</w:t>
      </w:r>
      <w:r w:rsidRPr="0025077B">
        <w:rPr>
          <w:rFonts w:ascii="Times New Roman" w:hAnsi="Times New Roman"/>
          <w:vertAlign w:val="subscript"/>
          <w:lang w:val="en-US"/>
        </w:rPr>
        <w:t>2</w:t>
      </w:r>
      <w:r w:rsidRPr="0025077B">
        <w:rPr>
          <w:rFonts w:ascii="Times New Roman" w:hAnsi="Times New Roman"/>
          <w:lang w:val="en-US"/>
        </w:rPr>
        <w:t xml:space="preserve"> equal to 1.0 and 1.5, while the viscosity was only slightly reduced for the slag system with the ratio of CaO to SiO</w:t>
      </w:r>
      <w:r w:rsidRPr="0025077B">
        <w:rPr>
          <w:rFonts w:ascii="Times New Roman" w:hAnsi="Times New Roman"/>
          <w:vertAlign w:val="subscript"/>
          <w:lang w:val="en-US"/>
        </w:rPr>
        <w:t>2</w:t>
      </w:r>
      <w:r w:rsidRPr="0025077B">
        <w:rPr>
          <w:rFonts w:ascii="Times New Roman" w:hAnsi="Times New Roman"/>
          <w:lang w:val="en-US"/>
        </w:rPr>
        <w:t xml:space="preserve"> equal to 0.6.</w:t>
      </w:r>
    </w:p>
    <w:p w14:paraId="19E19E67" w14:textId="77777777" w:rsidR="00663CB3" w:rsidRDefault="00663CB3" w:rsidP="008A3E8A">
      <w:pPr>
        <w:jc w:val="both"/>
        <w:rPr>
          <w:rFonts w:ascii="Times New Roman" w:hAnsi="Times New Roman"/>
          <w:lang w:val="en-US"/>
        </w:rPr>
      </w:pPr>
    </w:p>
    <w:p w14:paraId="4188070E" w14:textId="60C0BB75" w:rsidR="008A3E8A" w:rsidRDefault="00892897" w:rsidP="008A3E8A">
      <w:pPr>
        <w:jc w:val="both"/>
        <w:rPr>
          <w:rFonts w:ascii="Times New Roman" w:hAnsi="Times New Roman"/>
          <w:lang w:val="en-US"/>
        </w:rPr>
      </w:pPr>
      <w:r>
        <w:rPr>
          <w:rFonts w:ascii="Times New Roman" w:hAnsi="Times New Roman"/>
          <w:lang w:val="en-US"/>
        </w:rPr>
        <w:fldChar w:fldCharType="begin"/>
      </w:r>
      <w:r>
        <w:rPr>
          <w:rFonts w:ascii="Times New Roman" w:hAnsi="Times New Roman"/>
          <w:lang w:val="en-US"/>
        </w:rPr>
        <w:instrText xml:space="preserve"> REF _Ref66267732 \h </w:instrText>
      </w:r>
      <w:r>
        <w:rPr>
          <w:rFonts w:ascii="Times New Roman" w:hAnsi="Times New Roman"/>
          <w:lang w:val="en-US"/>
        </w:rPr>
      </w:r>
      <w:r>
        <w:rPr>
          <w:rFonts w:ascii="Times New Roman" w:hAnsi="Times New Roman"/>
          <w:lang w:val="en-US"/>
        </w:rPr>
        <w:fldChar w:fldCharType="separate"/>
      </w:r>
      <w:r w:rsidR="00447A94">
        <w:t xml:space="preserve">Figure </w:t>
      </w:r>
      <w:r w:rsidR="00447A94">
        <w:rPr>
          <w:noProof/>
        </w:rPr>
        <w:t>21</w:t>
      </w:r>
      <w:r>
        <w:rPr>
          <w:rFonts w:ascii="Times New Roman" w:hAnsi="Times New Roman"/>
          <w:lang w:val="en-US"/>
        </w:rPr>
        <w:fldChar w:fldCharType="end"/>
      </w:r>
      <w:r w:rsidR="008A3E8A">
        <w:rPr>
          <w:rFonts w:ascii="Times New Roman" w:hAnsi="Times New Roman"/>
          <w:lang w:val="en-US"/>
        </w:rPr>
        <w:t xml:space="preserve"> exhibits the viscosity variations with respect to the total basicity (wt.%) defined as [(MnO+CaO+MgO)/(SiO</w:t>
      </w:r>
      <w:r w:rsidR="008A3E8A" w:rsidRPr="0060376E">
        <w:rPr>
          <w:rFonts w:ascii="Times New Roman" w:hAnsi="Times New Roman"/>
          <w:vertAlign w:val="subscript"/>
          <w:lang w:val="en-US"/>
        </w:rPr>
        <w:t>2</w:t>
      </w:r>
      <w:r w:rsidR="008A3E8A">
        <w:rPr>
          <w:rFonts w:ascii="Times New Roman" w:hAnsi="Times New Roman"/>
          <w:lang w:val="en-US"/>
        </w:rPr>
        <w:t>+Al</w:t>
      </w:r>
      <w:r w:rsidR="008A3E8A" w:rsidRPr="0060376E">
        <w:rPr>
          <w:rFonts w:ascii="Times New Roman" w:hAnsi="Times New Roman"/>
          <w:vertAlign w:val="subscript"/>
          <w:lang w:val="en-US"/>
        </w:rPr>
        <w:t>2</w:t>
      </w:r>
      <w:r w:rsidR="008A3E8A">
        <w:rPr>
          <w:rFonts w:ascii="Times New Roman" w:hAnsi="Times New Roman"/>
          <w:lang w:val="en-US"/>
        </w:rPr>
        <w:t>O</w:t>
      </w:r>
      <w:r w:rsidR="008A3E8A" w:rsidRPr="0060376E">
        <w:rPr>
          <w:rFonts w:ascii="Times New Roman" w:hAnsi="Times New Roman"/>
          <w:vertAlign w:val="subscript"/>
          <w:lang w:val="en-US"/>
        </w:rPr>
        <w:t>3</w:t>
      </w:r>
      <w:r w:rsidR="008A3E8A">
        <w:rPr>
          <w:rFonts w:ascii="Times New Roman" w:hAnsi="Times New Roman"/>
          <w:lang w:val="en-US"/>
        </w:rPr>
        <w:t xml:space="preserve">)] for data reported by </w:t>
      </w:r>
      <w:r w:rsidR="008A3E8A" w:rsidRPr="0058245F">
        <w:rPr>
          <w:rFonts w:ascii="Times New Roman" w:hAnsi="Times New Roman"/>
          <w:lang w:val="en-US"/>
        </w:rPr>
        <w:t>Persson</w:t>
      </w:r>
      <w:r w:rsidR="008A3E8A" w:rsidRPr="0025077B" w:rsidDel="0034682E">
        <w:rPr>
          <w:rFonts w:ascii="Times New Roman" w:hAnsi="Times New Roman"/>
          <w:lang w:val="en-US"/>
        </w:rPr>
        <w:t xml:space="preserve"> </w:t>
      </w:r>
      <w:r w:rsidR="008A3E8A">
        <w:rPr>
          <w:rFonts w:ascii="Times New Roman" w:hAnsi="Times New Roman"/>
          <w:lang w:val="en-US"/>
        </w:rPr>
        <w:t>(2007)</w:t>
      </w:r>
      <w:r w:rsidR="008A3E8A">
        <w:rPr>
          <w:rFonts w:ascii="Times New Roman" w:hAnsi="Times New Roman"/>
          <w:lang w:val="en-US"/>
        </w:rPr>
        <w:fldChar w:fldCharType="begin"/>
      </w:r>
      <w:r w:rsidR="00C45550">
        <w:rPr>
          <w:rFonts w:ascii="Times New Roman" w:hAnsi="Times New Roman"/>
          <w:lang w:val="en-US"/>
        </w:rPr>
        <w:instrText xml:space="preserve"> ADDIN ZOTERO_ITEM CSL_CITATION {"citationID":"0NsIq2AZ","properties":{"formattedCitation":"\\super [70]\\nosupersub{}","plainCitation":"[70]","noteIndex":0},"citationItems":[{"id":4283,"uris":["http://zotero.org/users/7836746/items/FKMCE6LL"],"uri":["http://zotero.org/users/7836746/items/FKMCE6LL"],"itemData":{"id":4283,"type":"thesis","event-place":"Stockholm, Sweden","genre":"PhD Thesis","language":"eng","note":"ISBN 978-91-7178-650-0","number-of-pages":"90","publisher":"Royal Institute of Technology","publisher-place":"Stockholm, Sweden","title":"Investigations of Slag Properties and Reactions","author":[{"family":"Persson","given":"Mikael"}],"issued":{"date-parts":[["2007",5]]}}}],"schema":"https://github.com/citation-style-language/schema/raw/master/csl-citation.json"} </w:instrText>
      </w:r>
      <w:r w:rsidR="008A3E8A">
        <w:rPr>
          <w:rFonts w:ascii="Times New Roman" w:hAnsi="Times New Roman"/>
          <w:lang w:val="en-US"/>
        </w:rPr>
        <w:fldChar w:fldCharType="separate"/>
      </w:r>
      <w:r w:rsidR="00C45550" w:rsidRPr="00C45550">
        <w:rPr>
          <w:rFonts w:ascii="Times New Roman" w:hAnsi="Times New Roman"/>
          <w:vertAlign w:val="superscript"/>
        </w:rPr>
        <w:t>[70]</w:t>
      </w:r>
      <w:r w:rsidR="008A3E8A">
        <w:rPr>
          <w:rFonts w:ascii="Times New Roman" w:hAnsi="Times New Roman"/>
          <w:lang w:val="en-US"/>
        </w:rPr>
        <w:fldChar w:fldCharType="end"/>
      </w:r>
      <w:r w:rsidR="008A3E8A">
        <w:rPr>
          <w:rFonts w:ascii="Times New Roman" w:hAnsi="Times New Roman"/>
          <w:lang w:val="en-US"/>
        </w:rPr>
        <w:t xml:space="preserve"> at 1550-1555 </w:t>
      </w:r>
      <w:r w:rsidR="008A3E8A" w:rsidRPr="0025077B">
        <w:rPr>
          <w:rFonts w:ascii="Times New Roman" w:hAnsi="Times New Roman"/>
          <w:lang w:val="en-US"/>
        </w:rPr>
        <w:t>℃</w:t>
      </w:r>
      <w:r w:rsidR="008A3E8A">
        <w:rPr>
          <w:rFonts w:ascii="Times New Roman" w:hAnsi="Times New Roman"/>
          <w:lang w:val="en-US"/>
        </w:rPr>
        <w:t xml:space="preserve"> and Yan et al. (2019)</w:t>
      </w:r>
      <w:r w:rsidR="008A3E8A" w:rsidRPr="0025077B">
        <w:rPr>
          <w:rFonts w:ascii="Times New Roman" w:hAnsi="Times New Roman"/>
          <w:lang w:val="en-US"/>
        </w:rPr>
        <w:fldChar w:fldCharType="begin"/>
      </w:r>
      <w:r w:rsidR="00C45550">
        <w:rPr>
          <w:rFonts w:ascii="Times New Roman" w:hAnsi="Times New Roman"/>
          <w:lang w:val="en-US"/>
        </w:rPr>
        <w:instrText xml:space="preserve"> ADDIN ZOTERO_ITEM CSL_CITATION {"citationID":"OZLG66IL","properties":{"formattedCitation":"\\super [71]\\nosupersub{}","plainCitation":"[71]","noteIndex":0},"citationItems":[{"id":"7OVWmPdL/AUMPp2nf","uris":["http://zotero.org/users/local/i55Eh2lP/items/HVAD88SV"],"uri":["http://zotero.org/users/local/i55Eh2lP/items/HVAD88SV"],"itemData":{"id":740,"type":"article-journal","container-title":"Metallurgical and Materials Transactions B","DOI":"10.1007/s11663-018-1454-x","ISSN":"1073-5615, 1543-1916","issue":"1","journalAbbreviation":"Metall and Materi Trans B","language":"en","page":"376-384","source":"DOI.org (Crossref)","title":"Measurements and Model Estimations of Viscosities of the MnO-CaO-SiO2-MgO-Al2O3 Melts","URL":"http://link.springer.com/10.1007/s11663-018-1454-x","volume":"50","author":[{"family":"Yan","given":"Baijun"},{"family":"Liu","given":"Yixiang"},{"family":"Shu","given":"Qifeng"},{"family":"Deng","given":"Tengfei"},{"family":"Glaser","given":"Björn"}],"accessed":{"date-parts":[["2021",1,20]]},"issued":{"date-parts":[["2019",2]]}}}],"schema":"https://github.com/citation-style-language/schema/raw/master/csl-citation.json"} </w:instrText>
      </w:r>
      <w:r w:rsidR="008A3E8A" w:rsidRPr="0025077B">
        <w:rPr>
          <w:rFonts w:ascii="Times New Roman" w:hAnsi="Times New Roman"/>
          <w:lang w:val="en-US"/>
        </w:rPr>
        <w:fldChar w:fldCharType="separate"/>
      </w:r>
      <w:r w:rsidR="00C45550" w:rsidRPr="00C45550">
        <w:rPr>
          <w:rFonts w:ascii="Times New Roman" w:hAnsi="Times New Roman"/>
          <w:vertAlign w:val="superscript"/>
        </w:rPr>
        <w:t>[71]</w:t>
      </w:r>
      <w:r w:rsidR="008A3E8A" w:rsidRPr="0025077B">
        <w:rPr>
          <w:rFonts w:ascii="Times New Roman" w:hAnsi="Times New Roman"/>
          <w:lang w:val="en-US"/>
        </w:rPr>
        <w:fldChar w:fldCharType="end"/>
      </w:r>
      <w:r w:rsidR="008A3E8A">
        <w:rPr>
          <w:rFonts w:ascii="Times New Roman" w:hAnsi="Times New Roman"/>
          <w:lang w:val="en-US"/>
        </w:rPr>
        <w:t xml:space="preserve"> at 1550 </w:t>
      </w:r>
      <w:r w:rsidR="008A3E8A" w:rsidRPr="0025077B">
        <w:rPr>
          <w:rFonts w:ascii="Times New Roman" w:hAnsi="Times New Roman"/>
          <w:lang w:val="en-US"/>
        </w:rPr>
        <w:t>℃</w:t>
      </w:r>
      <w:r w:rsidR="008A3E8A">
        <w:rPr>
          <w:rFonts w:ascii="Times New Roman" w:hAnsi="Times New Roman"/>
          <w:lang w:val="en-US"/>
        </w:rPr>
        <w:t xml:space="preserve">. As expected, the viscosity reduces by increasing the basicity in both studies, while the measured viscosity magnitudes by Yan et al. is larger than those viscosity values by Persson, specifically in lower basicities. </w:t>
      </w:r>
    </w:p>
    <w:p w14:paraId="7052DBB9" w14:textId="77777777" w:rsidR="00462A2A" w:rsidRDefault="008A3E8A" w:rsidP="00462A2A">
      <w:pPr>
        <w:keepNext/>
        <w:jc w:val="center"/>
      </w:pPr>
      <w:r>
        <w:rPr>
          <w:rFonts w:ascii="Times New Roman" w:hAnsi="Times New Roman"/>
          <w:noProof/>
          <w:lang w:val="en-US"/>
        </w:rPr>
        <w:drawing>
          <wp:inline distT="0" distB="0" distL="0" distR="0" wp14:anchorId="0C50A2B9" wp14:editId="39D27BF4">
            <wp:extent cx="3225950" cy="247003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9127" t="8571" r="9522" b="3041"/>
                    <a:stretch/>
                  </pic:blipFill>
                  <pic:spPr bwMode="auto">
                    <a:xfrm>
                      <a:off x="0" y="0"/>
                      <a:ext cx="3232559" cy="2475095"/>
                    </a:xfrm>
                    <a:prstGeom prst="rect">
                      <a:avLst/>
                    </a:prstGeom>
                    <a:noFill/>
                    <a:ln>
                      <a:noFill/>
                    </a:ln>
                    <a:extLst>
                      <a:ext uri="{53640926-AAD7-44D8-BBD7-CCE9431645EC}">
                        <a14:shadowObscured xmlns:a14="http://schemas.microsoft.com/office/drawing/2010/main"/>
                      </a:ext>
                    </a:extLst>
                  </pic:spPr>
                </pic:pic>
              </a:graphicData>
            </a:graphic>
          </wp:inline>
        </w:drawing>
      </w:r>
    </w:p>
    <w:p w14:paraId="1A8386FE" w14:textId="724679D5" w:rsidR="008A3E8A" w:rsidRDefault="00462A2A" w:rsidP="00462A2A">
      <w:pPr>
        <w:pStyle w:val="Caption"/>
        <w:rPr>
          <w:rFonts w:ascii="Times New Roman" w:hAnsi="Times New Roman"/>
          <w:noProof/>
          <w:lang w:val="en-US"/>
        </w:rPr>
      </w:pPr>
      <w:bookmarkStart w:id="24" w:name="_Ref66267732"/>
      <w:r>
        <w:t xml:space="preserve">Figure </w:t>
      </w:r>
      <w:r>
        <w:fldChar w:fldCharType="begin"/>
      </w:r>
      <w:r>
        <w:instrText xml:space="preserve"> SEQ Figure \* ARABIC </w:instrText>
      </w:r>
      <w:r>
        <w:fldChar w:fldCharType="separate"/>
      </w:r>
      <w:r w:rsidR="00447A94">
        <w:rPr>
          <w:noProof/>
        </w:rPr>
        <w:t>21</w:t>
      </w:r>
      <w:r>
        <w:fldChar w:fldCharType="end"/>
      </w:r>
      <w:bookmarkEnd w:id="24"/>
      <w:r>
        <w:t xml:space="preserve">. </w:t>
      </w:r>
      <w:r w:rsidRPr="00704792">
        <w:rPr>
          <w:rFonts w:ascii="Times New Roman" w:hAnsi="Times New Roman"/>
          <w:szCs w:val="20"/>
          <w:lang w:val="en-US"/>
        </w:rPr>
        <w:t>Experimental viscosit</w:t>
      </w:r>
      <w:r w:rsidRPr="00E41486">
        <w:rPr>
          <w:rFonts w:ascii="Times New Roman" w:hAnsi="Times New Roman"/>
          <w:szCs w:val="20"/>
          <w:lang w:val="en-US"/>
        </w:rPr>
        <w:t>ies</w:t>
      </w:r>
      <w:r>
        <w:rPr>
          <w:rFonts w:ascii="Times New Roman" w:hAnsi="Times New Roman"/>
          <w:szCs w:val="20"/>
          <w:lang w:val="en-US"/>
        </w:rPr>
        <w:t xml:space="preserve"> (dPa.s)</w:t>
      </w:r>
      <w:r w:rsidRPr="00704792">
        <w:rPr>
          <w:rFonts w:ascii="Times New Roman" w:hAnsi="Times New Roman"/>
          <w:szCs w:val="20"/>
          <w:lang w:val="en-US"/>
        </w:rPr>
        <w:t xml:space="preserve"> with respect to total basicity </w:t>
      </w:r>
      <w:r>
        <w:rPr>
          <w:rFonts w:ascii="Times New Roman" w:hAnsi="Times New Roman"/>
          <w:szCs w:val="20"/>
          <w:lang w:val="en-US"/>
        </w:rPr>
        <w:t>(</w:t>
      </w:r>
      <w:r w:rsidRPr="00704792">
        <w:rPr>
          <w:rFonts w:ascii="Times New Roman" w:hAnsi="Times New Roman"/>
          <w:szCs w:val="20"/>
          <w:lang w:val="en-US"/>
        </w:rPr>
        <w:t>wt.%</w:t>
      </w:r>
      <w:r>
        <w:rPr>
          <w:rFonts w:ascii="Times New Roman" w:hAnsi="Times New Roman"/>
          <w:szCs w:val="20"/>
          <w:lang w:val="en-US"/>
        </w:rPr>
        <w:t>)</w:t>
      </w:r>
      <w:r w:rsidRPr="00704792">
        <w:rPr>
          <w:rFonts w:ascii="Times New Roman" w:hAnsi="Times New Roman"/>
          <w:szCs w:val="20"/>
          <w:lang w:val="en-US"/>
        </w:rPr>
        <w:t xml:space="preserve"> for the MnO-SiO</w:t>
      </w:r>
      <w:r w:rsidRPr="00704792">
        <w:rPr>
          <w:rFonts w:ascii="Times New Roman" w:hAnsi="Times New Roman"/>
          <w:szCs w:val="20"/>
          <w:vertAlign w:val="subscript"/>
          <w:lang w:val="en-US"/>
        </w:rPr>
        <w:t>2</w:t>
      </w:r>
      <w:r w:rsidRPr="00E41486">
        <w:rPr>
          <w:rFonts w:ascii="Times New Roman" w:hAnsi="Times New Roman"/>
          <w:szCs w:val="20"/>
          <w:lang w:val="en-US"/>
        </w:rPr>
        <w:t>-CaO</w:t>
      </w:r>
      <w:r w:rsidRPr="0060376E">
        <w:rPr>
          <w:rFonts w:ascii="Times New Roman" w:hAnsi="Times New Roman"/>
          <w:szCs w:val="20"/>
          <w:lang w:val="en-US"/>
        </w:rPr>
        <w:t>-MgO-Al</w:t>
      </w:r>
      <w:r w:rsidRPr="0060376E">
        <w:rPr>
          <w:rFonts w:ascii="Times New Roman" w:hAnsi="Times New Roman"/>
          <w:szCs w:val="20"/>
          <w:vertAlign w:val="subscript"/>
          <w:lang w:val="en-US"/>
        </w:rPr>
        <w:t>2</w:t>
      </w:r>
      <w:r w:rsidRPr="0060376E">
        <w:rPr>
          <w:rFonts w:ascii="Times New Roman" w:hAnsi="Times New Roman"/>
          <w:szCs w:val="20"/>
          <w:lang w:val="en-US"/>
        </w:rPr>
        <w:t>O</w:t>
      </w:r>
      <w:r w:rsidRPr="0060376E">
        <w:rPr>
          <w:rFonts w:ascii="Times New Roman" w:hAnsi="Times New Roman"/>
          <w:szCs w:val="20"/>
          <w:vertAlign w:val="subscript"/>
          <w:lang w:val="en-US"/>
        </w:rPr>
        <w:t>3</w:t>
      </w:r>
      <w:r w:rsidRPr="00704792">
        <w:rPr>
          <w:rFonts w:ascii="Times New Roman" w:hAnsi="Times New Roman"/>
          <w:szCs w:val="20"/>
          <w:lang w:val="en-US"/>
        </w:rPr>
        <w:t xml:space="preserve"> system. Comparing results </w:t>
      </w:r>
      <w:r w:rsidRPr="00E41486">
        <w:rPr>
          <w:rFonts w:ascii="Times New Roman" w:hAnsi="Times New Roman"/>
          <w:szCs w:val="20"/>
          <w:lang w:val="en-US"/>
        </w:rPr>
        <w:t xml:space="preserve">from </w:t>
      </w:r>
      <w:r w:rsidRPr="0060376E">
        <w:rPr>
          <w:rFonts w:ascii="Times New Roman" w:hAnsi="Times New Roman"/>
          <w:szCs w:val="20"/>
          <w:lang w:val="en-US"/>
        </w:rPr>
        <w:t>Persson</w:t>
      </w:r>
      <w:r w:rsidRPr="0060376E" w:rsidDel="0034682E">
        <w:rPr>
          <w:rFonts w:ascii="Times New Roman" w:hAnsi="Times New Roman"/>
          <w:szCs w:val="20"/>
          <w:lang w:val="en-US"/>
        </w:rPr>
        <w:t xml:space="preserve"> </w:t>
      </w:r>
      <w:r w:rsidRPr="0060376E">
        <w:rPr>
          <w:rFonts w:ascii="Times New Roman" w:hAnsi="Times New Roman"/>
          <w:szCs w:val="20"/>
          <w:lang w:val="en-US"/>
        </w:rPr>
        <w:t>(2007)</w:t>
      </w:r>
      <w:r w:rsidRPr="0060376E">
        <w:rPr>
          <w:rFonts w:ascii="Times New Roman" w:hAnsi="Times New Roman"/>
          <w:szCs w:val="20"/>
          <w:lang w:val="en-US"/>
        </w:rPr>
        <w:fldChar w:fldCharType="begin"/>
      </w:r>
      <w:r w:rsidR="00C45550">
        <w:rPr>
          <w:rFonts w:ascii="Times New Roman" w:hAnsi="Times New Roman"/>
          <w:szCs w:val="20"/>
          <w:lang w:val="en-US"/>
        </w:rPr>
        <w:instrText xml:space="preserve"> ADDIN ZOTERO_ITEM CSL_CITATION {"citationID":"pGBrW6Cz","properties":{"formattedCitation":"\\super [70]\\nosupersub{}","plainCitation":"[70]","noteIndex":0},"citationItems":[{"id":4283,"uris":["http://zotero.org/users/7836746/items/FKMCE6LL"],"uri":["http://zotero.org/users/7836746/items/FKMCE6LL"],"itemData":{"id":4283,"type":"thesis","event-place":"Stockholm, Sweden","genre":"PhD Thesis","language":"eng","note":"ISBN 978-91-7178-650-0","number-of-pages":"90","publisher":"Royal Institute of Technology","publisher-place":"Stockholm, Sweden","title":"Investigations of Slag Properties and Reactions","author":[{"family":"Persson","given":"Mikael"}],"issued":{"date-parts":[["2007",5]]}}}],"schema":"https://github.com/citation-style-language/schema/raw/master/csl-citation.json"} </w:instrText>
      </w:r>
      <w:r w:rsidRPr="0060376E">
        <w:rPr>
          <w:rFonts w:ascii="Times New Roman" w:hAnsi="Times New Roman"/>
          <w:szCs w:val="20"/>
          <w:lang w:val="en-US"/>
        </w:rPr>
        <w:fldChar w:fldCharType="separate"/>
      </w:r>
      <w:r w:rsidR="00C45550" w:rsidRPr="00C45550">
        <w:rPr>
          <w:rFonts w:ascii="Times New Roman" w:hAnsi="Times New Roman"/>
          <w:vertAlign w:val="superscript"/>
        </w:rPr>
        <w:t>[70]</w:t>
      </w:r>
      <w:r w:rsidRPr="0060376E">
        <w:rPr>
          <w:rFonts w:ascii="Times New Roman" w:hAnsi="Times New Roman"/>
          <w:szCs w:val="20"/>
          <w:lang w:val="en-US"/>
        </w:rPr>
        <w:fldChar w:fldCharType="end"/>
      </w:r>
      <w:r w:rsidRPr="0060376E">
        <w:rPr>
          <w:rFonts w:ascii="Times New Roman" w:hAnsi="Times New Roman"/>
          <w:szCs w:val="20"/>
          <w:lang w:val="en-US"/>
        </w:rPr>
        <w:t xml:space="preserve"> at 1550-1555 ℃ and Yan et al. (2019)</w:t>
      </w:r>
      <w:r w:rsidRPr="0060376E">
        <w:rPr>
          <w:rFonts w:ascii="Times New Roman" w:hAnsi="Times New Roman"/>
          <w:szCs w:val="20"/>
          <w:lang w:val="en-US"/>
        </w:rPr>
        <w:fldChar w:fldCharType="begin"/>
      </w:r>
      <w:r w:rsidR="00C45550">
        <w:rPr>
          <w:rFonts w:ascii="Times New Roman" w:hAnsi="Times New Roman"/>
          <w:szCs w:val="20"/>
          <w:lang w:val="en-US"/>
        </w:rPr>
        <w:instrText xml:space="preserve"> ADDIN ZOTERO_ITEM CSL_CITATION {"citationID":"TnX8L3VC","properties":{"formattedCitation":"\\super [71]\\nosupersub{}","plainCitation":"[71]","noteIndex":0},"citationItems":[{"id":"7OVWmPdL/AUMPp2nf","uris":["http://zotero.org/users/local/i55Eh2lP/items/HVAD88SV"],"uri":["http://zotero.org/users/local/i55Eh2lP/items/HVAD88SV"],"itemData":{"id":740,"type":"article-journal","container-title":"Metallurgical and Materials Transactions B","DOI":"10.1007/s11663-018-1454-x","ISSN":"1073-5615, 1543-1916","issue":"1","journalAbbreviation":"Metall and Materi Trans B","language":"en","page":"376-384","source":"DOI.org (Crossref)","title":"Measurements and Model Estimations of Viscosities of the MnO-CaO-SiO2-MgO-Al2O3 Melts","URL":"http://link.springer.com/10.1007/s11663-018-1454-x","volume":"50","author":[{"family":"Yan","given":"Baijun"},{"family":"Liu","given":"Yixiang"},{"family":"Shu","given":"Qifeng"},{"family":"Deng","given":"Tengfei"},{"family":"Glaser","given":"Björn"}],"accessed":{"date-parts":[["2021",1,20]]},"issued":{"date-parts":[["2019",2]]}}}],"schema":"https://github.com/citation-style-language/schema/raw/master/csl-citation.json"} </w:instrText>
      </w:r>
      <w:r w:rsidRPr="0060376E">
        <w:rPr>
          <w:rFonts w:ascii="Times New Roman" w:hAnsi="Times New Roman"/>
          <w:szCs w:val="20"/>
          <w:lang w:val="en-US"/>
        </w:rPr>
        <w:fldChar w:fldCharType="separate"/>
      </w:r>
      <w:r w:rsidR="00C45550" w:rsidRPr="00C45550">
        <w:rPr>
          <w:rFonts w:ascii="Times New Roman" w:hAnsi="Times New Roman"/>
          <w:vertAlign w:val="superscript"/>
        </w:rPr>
        <w:t>[71]</w:t>
      </w:r>
      <w:r w:rsidRPr="0060376E">
        <w:rPr>
          <w:rFonts w:ascii="Times New Roman" w:hAnsi="Times New Roman"/>
          <w:szCs w:val="20"/>
          <w:lang w:val="en-US"/>
        </w:rPr>
        <w:fldChar w:fldCharType="end"/>
      </w:r>
      <w:r w:rsidRPr="0060376E">
        <w:rPr>
          <w:rFonts w:ascii="Times New Roman" w:hAnsi="Times New Roman"/>
          <w:szCs w:val="20"/>
          <w:lang w:val="en-US"/>
        </w:rPr>
        <w:t xml:space="preserve"> at 1550 ℃.</w:t>
      </w:r>
    </w:p>
    <w:p w14:paraId="464276F1" w14:textId="77777777" w:rsidR="008E1D20" w:rsidRDefault="008E1D20" w:rsidP="00976AB2">
      <w:pPr>
        <w:jc w:val="both"/>
        <w:rPr>
          <w:rFonts w:ascii="Times New Roman" w:hAnsi="Times New Roman"/>
          <w:sz w:val="20"/>
          <w:szCs w:val="20"/>
          <w:lang w:val="en-US"/>
        </w:rPr>
      </w:pPr>
    </w:p>
    <w:p w14:paraId="681983D2" w14:textId="1051863D" w:rsidR="00917282" w:rsidRDefault="00917282" w:rsidP="00917282">
      <w:pPr>
        <w:jc w:val="both"/>
        <w:rPr>
          <w:rFonts w:ascii="Times New Roman" w:hAnsi="Times New Roman"/>
          <w:lang w:val="en-US"/>
        </w:rPr>
      </w:pPr>
      <w:r w:rsidRPr="0025077B">
        <w:rPr>
          <w:rFonts w:ascii="Times New Roman" w:hAnsi="Times New Roman"/>
          <w:lang w:val="en-US"/>
        </w:rPr>
        <w:lastRenderedPageBreak/>
        <w:t>Although viscosity measurements have been performed on various slag systems, it is extremely challenging to produce experimental data for the entire range of compositions and temperatures. Furthermore, the high-temperature viscosity measurement is practically both time-consuming and high-cost. Accordingly, several models have been developed to predict slag viscosity for systems containing MnO</w:t>
      </w:r>
      <w:r w:rsidRPr="0025077B">
        <w:rPr>
          <w:rFonts w:ascii="Times New Roman" w:hAnsi="Times New Roman"/>
          <w:lang w:val="en-US"/>
        </w:rPr>
        <w:fldChar w:fldCharType="begin"/>
      </w:r>
      <w:r w:rsidR="00C45550">
        <w:rPr>
          <w:rFonts w:ascii="Times New Roman" w:hAnsi="Times New Roman"/>
          <w:lang w:val="en-US"/>
        </w:rPr>
        <w:instrText xml:space="preserve"> ADDIN ZOTERO_ITEM CSL_CITATION {"citationID":"xtn6G8Di","properties":{"unsorted":true,"formattedCitation":"\\super [71,74,78\\uc0\\u8211{}83,76]\\nosupersub{}","plainCitation":"[71,74,78–83,76]","noteIndex":0},"citationItems":[{"id":"7OVWmPdL/AUMPp2nf","uris":["http://zotero.org/users/local/i55Eh2lP/items/HVAD88SV"],"uri":["http://zotero.org/users/local/i55Eh2lP/items/HVAD88SV"],"itemData":{"id":740,"type":"article-journal","container-title":"Metallurgical and Materials Transactions B","DOI":"10.1007/s11663-018-1454-x","ISSN":"1073-5615, 1543-1916","issue":"1","journalAbbreviation":"Metall and Materi Trans B","language":"en","page":"376-384","source":"DOI.org (Crossref)","title":"Measurements and Model Estimations of Viscosities of the MnO-CaO-SiO2-MgO-Al2O3 Melts","URL":"http://link.springer.com/10.1007/s11663-018-1454-x","volume":"50","author":[{"family":"Yan","given":"Baijun"},{"family":"Liu","given":"Yixiang"},{"family":"Shu","given":"Qifeng"},{"family":"Deng","given":"Tengfei"},{"family":"Glaser","given":"Björn"}],"accessed":{"date-parts":[["2021",1,20]]},"issued":{"date-parts":[["2019",2]]}}},{"id":4288,"uris":["http://zotero.org/users/7836746/items/F3NXPHLZ"],"uri":["http://zotero.org/users/7836746/items/F3NXPHLZ"],"itemData":{"id":4288,"type":"article-journal","container-title":"Steel Research","DOI":"10.1002/srin.200100073","ISSN":"01774832","issue":"1","journalAbbreviation":"Steel Research","language":"en","page":"3-10","source":"DOI.org (Crossref)","title":"Viscosity estimation models for ternary slags","volume":"72","author":[{"family":"Sridhar","given":"S."},{"family":"Sichen","given":"Du"},{"family":"Seetharaman","given":"Seshadri"},{"family":"Mills","given":"K. C."}],"issued":{"date-parts":[["2001",1]]}}},{"id":"7OVWmPdL/0iTtqM2M","uris":["http://zotero.org/users/local/i55Eh2lP/items/ARR8EJLW"],"uri":["http://zotero.org/users/local/i55Eh2lP/items/ARR8EJLW"],"itemData":{"id":486,"type":"article-journal","container-title":"Metallurgical and Materials Transactions B","DOI":"10.1007/s11663-998-0020-3","ISSN":"1073-5615, 1543-1916","issue":"1","journalAbbreviation":"Metall and Materi Trans B","language":"en","page":"177-186","source":"DOI.org (Crossref)","title":"Review and modeling of viscosity of silicate melts: Part I. Viscosity of binary and ternary silicates containing CaO, MgO, and MnO","title-short":"Review and modeling of viscosity of silicate melts","URL":"http://link.springer.com/10.1007/s11663-998-0020-3","volume":"29","author":[{"family":"Zhang","given":"Ling"},{"family":"Jahanshahi","given":"Sharif"}],"accessed":{"date-parts":[["2020",5,4]]},"issued":{"date-parts":[["1998",2]]}}},{"id":"7OVWmPdL/tW6RKEnW","uris":["http://zotero.org/users/local/i55Eh2lP/items/3N2DFB7B"],"uri":["http://zotero.org/users/local/i55Eh2lP/items/3N2DFB7B"],"itemData":{"id":887,"type":"article-journal","abstract":"This paper reviews the 20th century advances within the field of the measurement and the prediction of the rheological properties of high-temperature (T&gt;1000K) silicate melts at atmospheric pressure with a focus on coal ashes and other melts of compositions relevant to coal ashes. Theoretical considerations are represented firstly by a synopsis of definitions and flow-regimes and secondly by an outline of the ruling network theory and the notations used therein. The influence of different cations on viscosity is discussed thoroughly. Experimental points include a listing of the most common apparatus for viscosity measurements on high-temperature liquids and a summary of existing experimental data. Viscosity vs temperature is reported in tables as well as graphically for melts composed of major amounts of one or more of the species: SiO2, Al2O3, FeOx, CaO, MgO, Na2O, K2O, Li2O, MnO, TiO2, B2O3. For each experimental source, relevant information is listed (apparatus, sensor material, atmosphere). With a basis in both theory and experimental data, general equations for liquids, are presented, relating viscosity to temperature and/or concentration of dispersed solids, as are more specific mathematical models, relating the viscosity of silica melts and glasses to temperature and composition.","container-title":"Progress in Energy and Combustion Science","DOI":"10.1016/S0360-1285(00)00023-X","ISSN":"0360-1285","issue":"3","journalAbbreviation":"Progress in Energy and Combustion Science","page":"237-429","title":"Rheological properties of high-temperature melts of coal ashes and other silicates","URL":"https://www.sciencedirect.com/science/article/pii/S036012850000023X","volume":"27","author":[{"family":"Vargas","given":"S."},{"family":"Frandsen","given":"F.J."},{"family":"Dam-Johansen","given":"K."}],"issued":{"date-parts":[["2001",3,1]]}}},{"id":849,"uris":["http://zotero.org/users/7836746/items/GS9F44SU"],"uri":["http://zotero.org/users/7836746/items/GS9F44SU"],"itemData":{"id":849,"type":"paper-conference","event":"INFACON XI","event-place":"New Delhi, India","language":"eng","page":"345-357","publisher":"The Indian Ferro Alloy Producers' Association","publisher-place":"New Delhi, India","title":"Modeling Viscosities of Ferromanganese Slags","volume":"11","author":[{"family":"Tang","given":"Kai"},{"family":"Tangstad","given":"Merete"}],"issued":{"date-parts":[["2007",2,18]]}}},{"id":"7OVWmPdL/6zY6wp8e","uris":["http://zotero.org/users/local/i55Eh2lP/items/RMN3J5Q8"],"uri":["http://zotero.org/users/local/i55Eh2lP/items/RMN3J5Q8"],"itemData":{"id":492,"type":"article-journal","container-title":"Metallurgical and Materials Transactions B","DOI":"10.1007/s11663-011-9589-z","ISSN":"1073-5615, 1543-1916","issue":"1","journalAbbreviation":"Metall and Materi Trans B","language":"en","page":"64-72","source":"DOI.org (Crossref)","title":"Modeling Viscosities of CaO-MgO-FeO-MnO-SiO2 Molten Slags","URL":"http://link.springer.com/10.1007/s11663-011-9589-z","volume":"43","author":[{"family":"Zhang","given":"Guo-Hua"},{"family":"Chou","given":"Kuo-Chih"},{"family":"Xue","given":"Qing-Guo"},{"family":"Mills","given":"Kenneth C."}],"accessed":{"date-parts":[["2020",5,4]]},"issued":{"date-parts":[["2012",2]]}}},{"id":"7OVWmPdL/iQ9GUcC1","uris":["http://zotero.org/users/local/i55Eh2lP/items/EET28AEA"],"uri":["http://zotero.org/users/local/i55Eh2lP/items/EET28AEA"],"itemData":{"id":884,"type":"article-journal","abstract":"Slag viscosity models are applied in many industries. However, the models are only applicable to a limited range of slag compositions and conditions, and their performance is not easily assessed. The present study describes tools that have been developed to assist slag viscosity model users in the selection of the best model for given slag compositions and conditions, and to help users determine how well the model will perform. The tools, which are in the form of several publicly available files and programs, include a slag viscosity prediction calculator with 24 slag viscosity models, and a database of 4124 slag viscosity measurements. The database includes over 750 compositions from 53 published studies. New slag viscosity models, integrated into the tools, include an artificial neural network for fully molten slags, and a viscosity prediction modifier for slags containing solid particles. Glass forming, entrained flow gasification and blast furnace case studies are provided to demonstrate how the slag viscosity modeling tools can be applied and to highlight certain features that should be considered when using slag viscosity models and experimental data.","container-title":"Advances in Coal Science and Technology, ICCS&amp;T 2011","DOI":"10.1016/j.fuel.2012.03.010","ISSN":"0016-2361","journalAbbreviation":"Fuel","page":"38-43","title":"Slag viscosity modeling toolbox","URL":"https://www.sciencedirect.com/science/article/pii/S0016236112002190","volume":"114","author":[{"family":"Duchesne","given":"Marc A."},{"family":"Bronsch","given":"Arne M."},{"family":"Hughes","given":"Robin W."},{"family":"Masset","given":"Patrick J."}],"issued":{"date-parts":[["2013",12,1]]}}},{"id":"7OVWmPdL/hhRzmvJ6","uris":["http://zotero.org/users/local/i55Eh2lP/items/6U744EER"],"uri":["http://zotero.org/users/local/i55Eh2lP/items/6U744EER"],"itemData":{"id":720,"type":"article-journal","abstract":"Our recently developed model for the viscosity of silicate melts is applied\n   to describe and predict the viscosities of oxide melts containing manganese\n   oxide. The model requires three pairs of adjustable parameters that describe\n   the viscosities in three systems: pure MnO, MnO-SiO2 and MnO-Al2O3-SiO2. The\n   viscosity of other ternary and multicomponent silicate melts containing MnO\n   is then predicted by the model without any additional adjustable model\n   parameters. Experimental viscosity data are reviewed for melts formed by MnO\n   with SiO2, Al2O3, CaO, MgO, PbO, Na2O and K2O. The deviation of the available\n   experimental data from the viscosities predicted by the model is shown to be\n   within experimental error limits.\n          , \n            nema","container-title":"Journal of Mining and Metallurgy, Section B: Metallurgy","DOI":"10.2298/JMMB120918039K","ISSN":"1450-5339, 2217-7175","issue":"3","journalAbbreviation":"J min metall B Metall","language":"en","page":"323-337","source":"DOI.org (Crossref)","title":"Modeling the viscosity of silicate melts containing manganese oxide","URL":"http://www.doiserbia.nb.rs/Article.aspx?ID=1450-53391300039K","volume":"49","author":[{"family":"Kim","given":"Wan-Yi"},{"family":"Pelton","given":"Arthur"},{"family":"Bale","given":"Christopher"},{"family":"Bélisle","given":"Eve"},{"family":"Decterov","given":"Sergei"}],"accessed":{"date-parts":[["2021",1,19]]},"issued":{"date-parts":[["2013"]]}}},{"id":"7OVWmPdL/ArJ2rKfl","uris":["http://zotero.org/users/local/i55Eh2lP/items/3SK7NWUR"],"uri":["http://zotero.org/users/local/i55Eh2lP/items/3SK7NWUR"],"itemData":{"id":732,"type":"article-journal","abstract":"In the present work; the viscosities in the quaternaries CaO–FenO–MgO–SiO2, FenO-MgO–MnO–SiO2, and CaO–MgO–MnO–SiO2 and the quinary CaO–FenO–MgO–MnO–SiO2 were studied. The experimental technique employed was the well-established rotating cylinder method, using a Brookfield digital viscometer mounted over a specially designed graphite furnace. Generally, iron crucibles were used along with iron spindles. Periodic calibrations of the experimental setup were made using the standard reference slag recommended by the European Union. The measurement's were carried out up to a maximum temperature of 1773 K in all cases. The reliability of the measurements were checked at different rotation speeds as well as during thermal cycling, and excellent reproducibility of the results was noted. The experimental viscosity values were incorporated into a viscosity model. Equations based on the model for calculating the viscosities of the quarternary systems CaO–FenO–MgO–SiO2, FenO–MgO–MnO–SiO2, and CaO–MgO–MnO–SiO2 and the quinary system CaO–FenO–MgO–MnO–SiO2 are provided.","container-title":"International Journal of Thermophysics","DOI":"10.1023/A:1021419406512","ISSN":"1572-9567","issue":"1","journalAbbreviation":"International Journal of Thermophysics","page":"309-323","title":"Viscosities of Multicomponent Silicate Melts at High Temperatures","URL":"https://doi.org/10.1023/A:1021419406512","volume":"20","author":[{"family":"Ji","given":"F.-Z."},{"family":"Sichen","given":"D."},{"family":"Seetharaman","given":"S."}],"issued":{"date-parts":[["1999",1,1]]}}}],"schema":"https://github.com/citation-style-language/schema/raw/master/csl-citation.json"} </w:instrText>
      </w:r>
      <w:r w:rsidRPr="0025077B">
        <w:rPr>
          <w:rFonts w:ascii="Times New Roman" w:hAnsi="Times New Roman"/>
          <w:lang w:val="en-US"/>
        </w:rPr>
        <w:fldChar w:fldCharType="separate"/>
      </w:r>
      <w:r w:rsidR="00C45550" w:rsidRPr="00C45550">
        <w:rPr>
          <w:rFonts w:ascii="Times New Roman" w:hAnsi="Times New Roman"/>
          <w:vertAlign w:val="superscript"/>
        </w:rPr>
        <w:t>[71,74,78–83,76]</w:t>
      </w:r>
      <w:r w:rsidRPr="0025077B">
        <w:rPr>
          <w:rFonts w:ascii="Times New Roman" w:hAnsi="Times New Roman"/>
          <w:lang w:val="en-US"/>
        </w:rPr>
        <w:fldChar w:fldCharType="end"/>
      </w:r>
      <w:r w:rsidRPr="0025077B">
        <w:rPr>
          <w:rFonts w:ascii="Times New Roman" w:hAnsi="Times New Roman"/>
          <w:lang w:val="en-US"/>
        </w:rPr>
        <w:t>. The viscosity has been estimated for various binary, ternary, quaternary, and multicomponent systems. Comparing predicted viscosity values with experimental data has demonstrated that the models can provide reliable estimations of viscosity behavior with respect to both temperature and slag compositions.</w:t>
      </w:r>
    </w:p>
    <w:p w14:paraId="609554FB" w14:textId="77777777" w:rsidR="003E59D3" w:rsidRDefault="003E59D3" w:rsidP="00917282">
      <w:pPr>
        <w:jc w:val="both"/>
        <w:rPr>
          <w:rFonts w:ascii="Times New Roman" w:hAnsi="Times New Roman"/>
          <w:lang w:val="en-US"/>
        </w:rPr>
      </w:pPr>
    </w:p>
    <w:p w14:paraId="2E392356" w14:textId="3472AEDF" w:rsidR="00AA779E" w:rsidRDefault="007E4174" w:rsidP="00917282">
      <w:pPr>
        <w:jc w:val="both"/>
        <w:rPr>
          <w:rFonts w:ascii="Times New Roman" w:hAnsi="Times New Roman"/>
          <w:lang w:val="en-US"/>
        </w:rPr>
      </w:pPr>
      <w:r w:rsidRPr="00AA779E">
        <w:rPr>
          <w:rFonts w:ascii="Times New Roman" w:hAnsi="Times New Roman"/>
          <w:noProof/>
          <w:sz w:val="20"/>
          <w:szCs w:val="20"/>
        </w:rPr>
        <mc:AlternateContent>
          <mc:Choice Requires="wpg">
            <w:drawing>
              <wp:inline distT="0" distB="0" distL="0" distR="0" wp14:anchorId="4AB745A2" wp14:editId="1A4A71F2">
                <wp:extent cx="5943600" cy="3120390"/>
                <wp:effectExtent l="0" t="0" r="0" b="3810"/>
                <wp:docPr id="17421" name="Group 2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43600" cy="3120390"/>
                          <a:chOff x="0" y="0"/>
                          <a:chExt cx="8416043" cy="4417734"/>
                        </a:xfrm>
                      </wpg:grpSpPr>
                      <wpg:grpSp>
                        <wpg:cNvPr id="17422" name="Group 17422"/>
                        <wpg:cNvGrpSpPr/>
                        <wpg:grpSpPr>
                          <a:xfrm>
                            <a:off x="5584578" y="2268894"/>
                            <a:ext cx="2802890" cy="2148840"/>
                            <a:chOff x="5584578" y="2268894"/>
                            <a:chExt cx="2802890" cy="2148840"/>
                          </a:xfrm>
                        </wpg:grpSpPr>
                        <pic:pic xmlns:pic="http://schemas.openxmlformats.org/drawingml/2006/picture">
                          <pic:nvPicPr>
                            <pic:cNvPr id="17423" name="Picture 17423"/>
                            <pic:cNvPicPr/>
                          </pic:nvPicPr>
                          <pic:blipFill rotWithShape="1">
                            <a:blip r:embed="rId39" cstate="print">
                              <a:extLst>
                                <a:ext uri="{28A0092B-C50C-407E-A947-70E740481C1C}">
                                  <a14:useLocalDpi xmlns:a14="http://schemas.microsoft.com/office/drawing/2010/main" val="0"/>
                                </a:ext>
                              </a:extLst>
                            </a:blip>
                            <a:srcRect l="9517" t="9774" r="11247" b="5070"/>
                            <a:stretch/>
                          </pic:blipFill>
                          <pic:spPr bwMode="auto">
                            <a:xfrm>
                              <a:off x="5584578" y="2268894"/>
                              <a:ext cx="2802890" cy="2148840"/>
                            </a:xfrm>
                            <a:prstGeom prst="rect">
                              <a:avLst/>
                            </a:prstGeom>
                            <a:noFill/>
                            <a:ln>
                              <a:noFill/>
                            </a:ln>
                            <a:extLst>
                              <a:ext uri="{53640926-AAD7-44D8-BBD7-CCE9431645EC}">
                                <a14:shadowObscured xmlns:a14="http://schemas.microsoft.com/office/drawing/2010/main"/>
                              </a:ext>
                            </a:extLst>
                          </pic:spPr>
                        </pic:pic>
                        <wps:wsp>
                          <wps:cNvPr id="17424" name="TextBox 14"/>
                          <wps:cNvSpPr txBox="1"/>
                          <wps:spPr>
                            <a:xfrm>
                              <a:off x="5894708" y="2275224"/>
                              <a:ext cx="827218" cy="356907"/>
                            </a:xfrm>
                            <a:prstGeom prst="rect">
                              <a:avLst/>
                            </a:prstGeom>
                            <a:noFill/>
                          </wps:spPr>
                          <wps:txbx>
                            <w:txbxContent>
                              <w:p w14:paraId="4257429B" w14:textId="77777777" w:rsidR="00C82718" w:rsidRDefault="00C82718" w:rsidP="00AA779E">
                                <w:pPr>
                                  <w:rPr>
                                    <w:sz w:val="24"/>
                                  </w:rPr>
                                </w:pPr>
                                <w:r>
                                  <w:rPr>
                                    <w:color w:val="000000" w:themeColor="text1"/>
                                    <w:kern w:val="24"/>
                                    <w:szCs w:val="22"/>
                                    <w:lang w:val="en-US"/>
                                  </w:rPr>
                                  <w:t>(f)</w:t>
                                </w:r>
                              </w:p>
                            </w:txbxContent>
                          </wps:txbx>
                          <wps:bodyPr wrap="square" rtlCol="0">
                            <a:spAutoFit/>
                          </wps:bodyPr>
                        </wps:wsp>
                      </wpg:grpSp>
                      <wpg:grpSp>
                        <wpg:cNvPr id="17425" name="Group 17425"/>
                        <wpg:cNvGrpSpPr/>
                        <wpg:grpSpPr>
                          <a:xfrm>
                            <a:off x="5584578" y="1182"/>
                            <a:ext cx="2831465" cy="2148840"/>
                            <a:chOff x="5584578" y="1182"/>
                            <a:chExt cx="2831465" cy="2148840"/>
                          </a:xfrm>
                        </wpg:grpSpPr>
                        <pic:pic xmlns:pic="http://schemas.openxmlformats.org/drawingml/2006/picture">
                          <pic:nvPicPr>
                            <pic:cNvPr id="17426" name="Picture 17426"/>
                            <pic:cNvPicPr/>
                          </pic:nvPicPr>
                          <pic:blipFill rotWithShape="1">
                            <a:blip r:embed="rId40" cstate="print">
                              <a:extLst>
                                <a:ext uri="{28A0092B-C50C-407E-A947-70E740481C1C}">
                                  <a14:useLocalDpi xmlns:a14="http://schemas.microsoft.com/office/drawing/2010/main" val="0"/>
                                </a:ext>
                              </a:extLst>
                            </a:blip>
                            <a:srcRect l="9249" t="9586" r="11240" b="5820"/>
                            <a:stretch/>
                          </pic:blipFill>
                          <pic:spPr bwMode="auto">
                            <a:xfrm>
                              <a:off x="5584578" y="1182"/>
                              <a:ext cx="2831465" cy="2148840"/>
                            </a:xfrm>
                            <a:prstGeom prst="rect">
                              <a:avLst/>
                            </a:prstGeom>
                            <a:noFill/>
                            <a:ln>
                              <a:noFill/>
                            </a:ln>
                            <a:extLst>
                              <a:ext uri="{53640926-AAD7-44D8-BBD7-CCE9431645EC}">
                                <a14:shadowObscured xmlns:a14="http://schemas.microsoft.com/office/drawing/2010/main"/>
                              </a:ext>
                            </a:extLst>
                          </pic:spPr>
                        </pic:pic>
                        <wps:wsp>
                          <wps:cNvPr id="17427" name="TextBox 13"/>
                          <wps:cNvSpPr txBox="1"/>
                          <wps:spPr>
                            <a:xfrm>
                              <a:off x="5902873" y="7532"/>
                              <a:ext cx="747193" cy="356907"/>
                            </a:xfrm>
                            <a:prstGeom prst="rect">
                              <a:avLst/>
                            </a:prstGeom>
                            <a:noFill/>
                          </wps:spPr>
                          <wps:txbx>
                            <w:txbxContent>
                              <w:p w14:paraId="28A30C0D" w14:textId="77777777" w:rsidR="00C82718" w:rsidRDefault="00C82718" w:rsidP="00AA779E">
                                <w:pPr>
                                  <w:rPr>
                                    <w:sz w:val="24"/>
                                  </w:rPr>
                                </w:pPr>
                                <w:r>
                                  <w:rPr>
                                    <w:color w:val="000000" w:themeColor="text1"/>
                                    <w:kern w:val="24"/>
                                    <w:szCs w:val="22"/>
                                    <w:lang w:val="en-US"/>
                                  </w:rPr>
                                  <w:t>(e)</w:t>
                                </w:r>
                              </w:p>
                            </w:txbxContent>
                          </wps:txbx>
                          <wps:bodyPr wrap="square" rtlCol="0">
                            <a:spAutoFit/>
                          </wps:bodyPr>
                        </wps:wsp>
                      </wpg:grpSp>
                      <wpg:grpSp>
                        <wpg:cNvPr id="17428" name="Group 17428"/>
                        <wpg:cNvGrpSpPr>
                          <a:grpSpLocks noChangeAspect="1"/>
                        </wpg:cNvGrpSpPr>
                        <wpg:grpSpPr>
                          <a:xfrm>
                            <a:off x="0" y="0"/>
                            <a:ext cx="2780030" cy="2148840"/>
                            <a:chOff x="0" y="0"/>
                            <a:chExt cx="2780030" cy="2148840"/>
                          </a:xfrm>
                        </wpg:grpSpPr>
                        <pic:pic xmlns:pic="http://schemas.openxmlformats.org/drawingml/2006/picture">
                          <pic:nvPicPr>
                            <pic:cNvPr id="17429" name="Picture 17429"/>
                            <pic:cNvPicPr/>
                          </pic:nvPicPr>
                          <pic:blipFill rotWithShape="1">
                            <a:blip r:embed="rId41" cstate="print">
                              <a:extLst>
                                <a:ext uri="{28A0092B-C50C-407E-A947-70E740481C1C}">
                                  <a14:useLocalDpi xmlns:a14="http://schemas.microsoft.com/office/drawing/2010/main" val="0"/>
                                </a:ext>
                              </a:extLst>
                            </a:blip>
                            <a:srcRect l="10322" t="9209" r="10585" b="5078"/>
                            <a:stretch/>
                          </pic:blipFill>
                          <pic:spPr bwMode="auto">
                            <a:xfrm>
                              <a:off x="0" y="0"/>
                              <a:ext cx="2780030" cy="2148840"/>
                            </a:xfrm>
                            <a:prstGeom prst="rect">
                              <a:avLst/>
                            </a:prstGeom>
                            <a:noFill/>
                            <a:ln>
                              <a:noFill/>
                            </a:ln>
                            <a:extLst>
                              <a:ext uri="{53640926-AAD7-44D8-BBD7-CCE9431645EC}">
                                <a14:shadowObscured xmlns:a14="http://schemas.microsoft.com/office/drawing/2010/main"/>
                              </a:ext>
                            </a:extLst>
                          </pic:spPr>
                        </pic:pic>
                        <wps:wsp>
                          <wps:cNvPr id="17430" name="TextBox 9"/>
                          <wps:cNvSpPr txBox="1"/>
                          <wps:spPr>
                            <a:xfrm>
                              <a:off x="325559" y="20241"/>
                              <a:ext cx="637497" cy="356907"/>
                            </a:xfrm>
                            <a:prstGeom prst="rect">
                              <a:avLst/>
                            </a:prstGeom>
                            <a:noFill/>
                          </wps:spPr>
                          <wps:txbx>
                            <w:txbxContent>
                              <w:p w14:paraId="12121D1A" w14:textId="77777777" w:rsidR="00C82718" w:rsidRDefault="00C82718" w:rsidP="00AA779E">
                                <w:pPr>
                                  <w:rPr>
                                    <w:sz w:val="24"/>
                                  </w:rPr>
                                </w:pPr>
                                <w:r>
                                  <w:rPr>
                                    <w:color w:val="000000" w:themeColor="text1"/>
                                    <w:kern w:val="24"/>
                                    <w:szCs w:val="22"/>
                                    <w:lang w:val="en-US"/>
                                  </w:rPr>
                                  <w:t>(a)</w:t>
                                </w:r>
                              </w:p>
                            </w:txbxContent>
                          </wps:txbx>
                          <wps:bodyPr wrap="square" rtlCol="0">
                            <a:spAutoFit/>
                          </wps:bodyPr>
                        </wps:wsp>
                      </wpg:grpSp>
                      <wpg:grpSp>
                        <wpg:cNvPr id="17431" name="Group 17431"/>
                        <wpg:cNvGrpSpPr/>
                        <wpg:grpSpPr>
                          <a:xfrm>
                            <a:off x="0" y="2264205"/>
                            <a:ext cx="2795270" cy="2148840"/>
                            <a:chOff x="0" y="2264205"/>
                            <a:chExt cx="2795270" cy="2148840"/>
                          </a:xfrm>
                        </wpg:grpSpPr>
                        <pic:pic xmlns:pic="http://schemas.openxmlformats.org/drawingml/2006/picture">
                          <pic:nvPicPr>
                            <pic:cNvPr id="17432" name="Picture 17432"/>
                            <pic:cNvPicPr/>
                          </pic:nvPicPr>
                          <pic:blipFill rotWithShape="1">
                            <a:blip r:embed="rId42" cstate="print">
                              <a:extLst>
                                <a:ext uri="{28A0092B-C50C-407E-A947-70E740481C1C}">
                                  <a14:useLocalDpi xmlns:a14="http://schemas.microsoft.com/office/drawing/2010/main" val="0"/>
                                </a:ext>
                              </a:extLst>
                            </a:blip>
                            <a:srcRect l="10589" t="9397" r="10927" b="6007"/>
                            <a:stretch/>
                          </pic:blipFill>
                          <pic:spPr bwMode="auto">
                            <a:xfrm>
                              <a:off x="0" y="2264205"/>
                              <a:ext cx="2795270" cy="2148840"/>
                            </a:xfrm>
                            <a:prstGeom prst="rect">
                              <a:avLst/>
                            </a:prstGeom>
                            <a:noFill/>
                            <a:ln>
                              <a:noFill/>
                            </a:ln>
                            <a:extLst>
                              <a:ext uri="{53640926-AAD7-44D8-BBD7-CCE9431645EC}">
                                <a14:shadowObscured xmlns:a14="http://schemas.microsoft.com/office/drawing/2010/main"/>
                              </a:ext>
                            </a:extLst>
                          </pic:spPr>
                        </pic:pic>
                        <wps:wsp>
                          <wps:cNvPr id="17433" name="TextBox 10"/>
                          <wps:cNvSpPr txBox="1"/>
                          <wps:spPr>
                            <a:xfrm>
                              <a:off x="325557" y="2284425"/>
                              <a:ext cx="710328" cy="356907"/>
                            </a:xfrm>
                            <a:prstGeom prst="rect">
                              <a:avLst/>
                            </a:prstGeom>
                            <a:noFill/>
                          </wps:spPr>
                          <wps:txbx>
                            <w:txbxContent>
                              <w:p w14:paraId="5BF321C5" w14:textId="77777777" w:rsidR="00C82718" w:rsidRDefault="00C82718" w:rsidP="00AA779E">
                                <w:pPr>
                                  <w:rPr>
                                    <w:sz w:val="24"/>
                                  </w:rPr>
                                </w:pPr>
                                <w:r>
                                  <w:rPr>
                                    <w:color w:val="000000" w:themeColor="text1"/>
                                    <w:kern w:val="24"/>
                                    <w:szCs w:val="22"/>
                                    <w:lang w:val="en-US"/>
                                  </w:rPr>
                                  <w:t>(b)</w:t>
                                </w:r>
                              </w:p>
                            </w:txbxContent>
                          </wps:txbx>
                          <wps:bodyPr wrap="square" rtlCol="0">
                            <a:spAutoFit/>
                          </wps:bodyPr>
                        </wps:wsp>
                      </wpg:grpSp>
                      <wpg:grpSp>
                        <wpg:cNvPr id="17434" name="Group 17434"/>
                        <wpg:cNvGrpSpPr/>
                        <wpg:grpSpPr>
                          <a:xfrm>
                            <a:off x="2795658" y="1182"/>
                            <a:ext cx="2778443" cy="2152015"/>
                            <a:chOff x="2795658" y="1182"/>
                            <a:chExt cx="2778443" cy="2152015"/>
                          </a:xfrm>
                        </wpg:grpSpPr>
                        <pic:pic xmlns:pic="http://schemas.openxmlformats.org/drawingml/2006/picture">
                          <pic:nvPicPr>
                            <pic:cNvPr id="17435" name="Picture 17435"/>
                            <pic:cNvPicPr/>
                          </pic:nvPicPr>
                          <pic:blipFill rotWithShape="1">
                            <a:blip r:embed="rId43" cstate="print">
                              <a:extLst>
                                <a:ext uri="{28A0092B-C50C-407E-A947-70E740481C1C}">
                                  <a14:useLocalDpi xmlns:a14="http://schemas.microsoft.com/office/drawing/2010/main" val="0"/>
                                </a:ext>
                              </a:extLst>
                            </a:blip>
                            <a:srcRect l="9806" t="9774" r="11113" b="5634"/>
                            <a:stretch/>
                          </pic:blipFill>
                          <pic:spPr bwMode="auto">
                            <a:xfrm>
                              <a:off x="2795658" y="4357"/>
                              <a:ext cx="2778443" cy="2148840"/>
                            </a:xfrm>
                            <a:prstGeom prst="rect">
                              <a:avLst/>
                            </a:prstGeom>
                            <a:noFill/>
                            <a:ln>
                              <a:noFill/>
                            </a:ln>
                            <a:extLst>
                              <a:ext uri="{53640926-AAD7-44D8-BBD7-CCE9431645EC}">
                                <a14:shadowObscured xmlns:a14="http://schemas.microsoft.com/office/drawing/2010/main"/>
                              </a:ext>
                            </a:extLst>
                          </pic:spPr>
                        </pic:pic>
                        <wps:wsp>
                          <wps:cNvPr id="17436" name="TextBox 11"/>
                          <wps:cNvSpPr txBox="1"/>
                          <wps:spPr>
                            <a:xfrm>
                              <a:off x="3099981" y="1182"/>
                              <a:ext cx="639296" cy="356907"/>
                            </a:xfrm>
                            <a:prstGeom prst="rect">
                              <a:avLst/>
                            </a:prstGeom>
                            <a:noFill/>
                          </wps:spPr>
                          <wps:txbx>
                            <w:txbxContent>
                              <w:p w14:paraId="19636CAB" w14:textId="77777777" w:rsidR="00C82718" w:rsidRDefault="00C82718" w:rsidP="00AA779E">
                                <w:pPr>
                                  <w:rPr>
                                    <w:sz w:val="24"/>
                                  </w:rPr>
                                </w:pPr>
                                <w:r>
                                  <w:rPr>
                                    <w:color w:val="000000" w:themeColor="text1"/>
                                    <w:kern w:val="24"/>
                                    <w:szCs w:val="22"/>
                                    <w:lang w:val="en-US"/>
                                  </w:rPr>
                                  <w:t>(c)</w:t>
                                </w:r>
                              </w:p>
                            </w:txbxContent>
                          </wps:txbx>
                          <wps:bodyPr wrap="square" rtlCol="0">
                            <a:spAutoFit/>
                          </wps:bodyPr>
                        </wps:wsp>
                      </wpg:grpSp>
                      <wpg:grpSp>
                        <wpg:cNvPr id="17437" name="Group 17437"/>
                        <wpg:cNvGrpSpPr/>
                        <wpg:grpSpPr>
                          <a:xfrm>
                            <a:off x="2795658" y="2268874"/>
                            <a:ext cx="2814955" cy="2148860"/>
                            <a:chOff x="2795658" y="2268874"/>
                            <a:chExt cx="2814955" cy="2148860"/>
                          </a:xfrm>
                        </wpg:grpSpPr>
                        <pic:pic xmlns:pic="http://schemas.openxmlformats.org/drawingml/2006/picture">
                          <pic:nvPicPr>
                            <pic:cNvPr id="17438" name="Picture 17438"/>
                            <pic:cNvPicPr/>
                          </pic:nvPicPr>
                          <pic:blipFill rotWithShape="1">
                            <a:blip r:embed="rId44" cstate="print">
                              <a:extLst>
                                <a:ext uri="{28A0092B-C50C-407E-A947-70E740481C1C}">
                                  <a14:useLocalDpi xmlns:a14="http://schemas.microsoft.com/office/drawing/2010/main" val="0"/>
                                </a:ext>
                              </a:extLst>
                            </a:blip>
                            <a:srcRect l="9786" t="10902" r="11242" b="5258"/>
                            <a:stretch/>
                          </pic:blipFill>
                          <pic:spPr bwMode="auto">
                            <a:xfrm>
                              <a:off x="2795658" y="2272069"/>
                              <a:ext cx="2814955" cy="2145665"/>
                            </a:xfrm>
                            <a:prstGeom prst="rect">
                              <a:avLst/>
                            </a:prstGeom>
                            <a:noFill/>
                            <a:ln>
                              <a:noFill/>
                            </a:ln>
                            <a:extLst>
                              <a:ext uri="{53640926-AAD7-44D8-BBD7-CCE9431645EC}">
                                <a14:shadowObscured xmlns:a14="http://schemas.microsoft.com/office/drawing/2010/main"/>
                              </a:ext>
                            </a:extLst>
                          </pic:spPr>
                        </pic:pic>
                        <wps:wsp>
                          <wps:cNvPr id="17439" name="TextBox 12"/>
                          <wps:cNvSpPr txBox="1"/>
                          <wps:spPr>
                            <a:xfrm>
                              <a:off x="3083770" y="2268874"/>
                              <a:ext cx="758882" cy="356907"/>
                            </a:xfrm>
                            <a:prstGeom prst="rect">
                              <a:avLst/>
                            </a:prstGeom>
                            <a:noFill/>
                          </wps:spPr>
                          <wps:txbx>
                            <w:txbxContent>
                              <w:p w14:paraId="164C9764" w14:textId="77777777" w:rsidR="00C82718" w:rsidRDefault="00C82718" w:rsidP="00AA779E">
                                <w:pPr>
                                  <w:rPr>
                                    <w:sz w:val="24"/>
                                  </w:rPr>
                                </w:pPr>
                                <w:r>
                                  <w:rPr>
                                    <w:color w:val="000000" w:themeColor="text1"/>
                                    <w:kern w:val="24"/>
                                    <w:szCs w:val="22"/>
                                    <w:lang w:val="en-US"/>
                                  </w:rPr>
                                  <w:t>(d)</w:t>
                                </w:r>
                              </w:p>
                            </w:txbxContent>
                          </wps:txbx>
                          <wps:bodyPr wrap="square" rtlCol="0">
                            <a:spAutoFit/>
                          </wps:bodyPr>
                        </wps:wsp>
                      </wpg:grpSp>
                    </wpg:wgp>
                  </a:graphicData>
                </a:graphic>
              </wp:inline>
            </w:drawing>
          </mc:Choice>
          <mc:Fallback>
            <w:pict>
              <v:group w14:anchorId="4AB745A2" id="Group 24" o:spid="_x0000_s1026" style="width:468pt;height:245.7pt;mso-position-horizontal-relative:char;mso-position-vertical-relative:line" coordsize="84160,441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">
                <o:lock v:ext="edit" aspectratio="t"/>
                <v:group id="Group 17422" o:spid="_x0000_s1027" style="position:absolute;left:55845;top:22688;width:28029;height:21489" coordorigin="55845,22688" coordsize="28028,2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">
                  <v:shape id="Picture 17423" o:spid="_x0000_s1028" type="#_x0000_t75" style="position:absolute;left:55845;top:22688;width:28029;height:21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">
                    <v:imagedata r:id="rId45" o:title="" croptop="6405f" cropbottom="3323f" cropleft="6237f" cropright="7371f"/>
                  </v:shape>
                  <v:shapetype id="_x0000_t202" coordsize="21600,21600" o:spt="202" path="m,l,21600r21600,l21600,xe">
                    <v:stroke joinstyle="miter"/>
                    <v:path gradientshapeok="t" o:connecttype="rect"/>
                  </v:shapetype>
                  <v:shape id="TextBox 14" o:spid="_x0000_s1029" type="#_x0000_t202" style="position:absolute;left:58947;top:22752;width:8272;height:3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" filled="f" stroked="f">
                    <v:textbox style="mso-fit-shape-to-text:t">
                      <w:txbxContent>
                        <w:p w14:paraId="4257429B" w14:textId="77777777" w:rsidR="00C82718" w:rsidRDefault="00C82718" w:rsidP="00AA779E">
                          <w:pPr>
                            <w:rPr>
                              <w:sz w:val="24"/>
                            </w:rPr>
                          </w:pPr>
                          <w:r>
                            <w:rPr>
                              <w:color w:val="000000" w:themeColor="text1"/>
                              <w:kern w:val="24"/>
                              <w:szCs w:val="22"/>
                              <w:lang w:val="en-US"/>
                            </w:rPr>
                            <w:t>(f)</w:t>
                          </w:r>
                        </w:p>
                      </w:txbxContent>
                    </v:textbox>
                  </v:shape>
                </v:group>
                <v:group id="Group 17425" o:spid="_x0000_s1030" style="position:absolute;left:55845;top:11;width:28315;height:21489" coordorigin="55845,11" coordsize="28314,2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">
                  <v:shape id="Picture 17426" o:spid="_x0000_s1031" type="#_x0000_t75" style="position:absolute;left:55845;top:11;width:28315;height:21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">
                    <v:imagedata r:id="rId46" o:title="" croptop="6282f" cropbottom="3814f" cropleft="6061f" cropright="7366f"/>
                  </v:shape>
                  <v:shape id="TextBox 13" o:spid="_x0000_s1032" type="#_x0000_t202" style="position:absolute;left:59028;top:75;width:7472;height:3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" filled="f" stroked="f">
                    <v:textbox style="mso-fit-shape-to-text:t">
                      <w:txbxContent>
                        <w:p w14:paraId="28A30C0D" w14:textId="77777777" w:rsidR="00C82718" w:rsidRDefault="00C82718" w:rsidP="00AA779E">
                          <w:pPr>
                            <w:rPr>
                              <w:sz w:val="24"/>
                            </w:rPr>
                          </w:pPr>
                          <w:r>
                            <w:rPr>
                              <w:color w:val="000000" w:themeColor="text1"/>
                              <w:kern w:val="24"/>
                              <w:szCs w:val="22"/>
                              <w:lang w:val="en-US"/>
                            </w:rPr>
                            <w:t>(e)</w:t>
                          </w:r>
                        </w:p>
                      </w:txbxContent>
                    </v:textbox>
                  </v:shape>
                </v:group>
                <v:group id="Group 17428" o:spid="_x0000_s1033" style="position:absolute;width:27800;height:21488" coordsize="27800,2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">
                  <o:lock v:ext="edit" aspectratio="t"/>
                  <v:shape id="Picture 17429" o:spid="_x0000_s1034" type="#_x0000_t75" style="position:absolute;width:27800;height:21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">
                    <v:imagedata r:id="rId47" o:title="" croptop="6035f" cropbottom="3328f" cropleft="6765f" cropright="6937f"/>
                  </v:shape>
                  <v:shape id="TextBox 9" o:spid="_x0000_s1035" type="#_x0000_t202" style="position:absolute;left:3255;top:202;width:6375;height:3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" filled="f" stroked="f">
                    <v:textbox style="mso-fit-shape-to-text:t">
                      <w:txbxContent>
                        <w:p w14:paraId="12121D1A" w14:textId="77777777" w:rsidR="00C82718" w:rsidRDefault="00C82718" w:rsidP="00AA779E">
                          <w:pPr>
                            <w:rPr>
                              <w:sz w:val="24"/>
                            </w:rPr>
                          </w:pPr>
                          <w:r>
                            <w:rPr>
                              <w:color w:val="000000" w:themeColor="text1"/>
                              <w:kern w:val="24"/>
                              <w:szCs w:val="22"/>
                              <w:lang w:val="en-US"/>
                            </w:rPr>
                            <w:t>(a)</w:t>
                          </w:r>
                        </w:p>
                      </w:txbxContent>
                    </v:textbox>
                  </v:shape>
                </v:group>
                <v:group id="Group 17431" o:spid="_x0000_s1036" style="position:absolute;top:22642;width:27952;height:21488" coordorigin=",22642" coordsize="27952,2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">
                  <v:shape id="Picture 17432" o:spid="_x0000_s1037" type="#_x0000_t75" style="position:absolute;top:22642;width:27952;height:21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">
                    <v:imagedata r:id="rId48" o:title="" croptop="6158f" cropbottom="3937f" cropleft="6940f" cropright="7161f"/>
                  </v:shape>
                  <v:shape id="TextBox 10" o:spid="_x0000_s1038" type="#_x0000_t202" style="position:absolute;left:3255;top:22844;width:7103;height:3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" filled="f" stroked="f">
                    <v:textbox style="mso-fit-shape-to-text:t">
                      <w:txbxContent>
                        <w:p w14:paraId="5BF321C5" w14:textId="77777777" w:rsidR="00C82718" w:rsidRDefault="00C82718" w:rsidP="00AA779E">
                          <w:pPr>
                            <w:rPr>
                              <w:sz w:val="24"/>
                            </w:rPr>
                          </w:pPr>
                          <w:r>
                            <w:rPr>
                              <w:color w:val="000000" w:themeColor="text1"/>
                              <w:kern w:val="24"/>
                              <w:szCs w:val="22"/>
                              <w:lang w:val="en-US"/>
                            </w:rPr>
                            <w:t>(b)</w:t>
                          </w:r>
                        </w:p>
                      </w:txbxContent>
                    </v:textbox>
                  </v:shape>
                </v:group>
                <v:group id="Group 17434" o:spid="_x0000_s1039" style="position:absolute;left:27956;top:11;width:27785;height:21520" coordorigin="27956,11" coordsize="27784,21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">
                  <v:shape id="Picture 17435" o:spid="_x0000_s1040" type="#_x0000_t75" style="position:absolute;left:27956;top:43;width:27785;height:21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">
                    <v:imagedata r:id="rId49" o:title="" croptop="6405f" cropbottom="3692f" cropleft="6426f" cropright="7283f"/>
                  </v:shape>
                  <v:shape id="TextBox 11" o:spid="_x0000_s1041" type="#_x0000_t202" style="position:absolute;left:30999;top:11;width:6393;height:3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" filled="f" stroked="f">
                    <v:textbox style="mso-fit-shape-to-text:t">
                      <w:txbxContent>
                        <w:p w14:paraId="19636CAB" w14:textId="77777777" w:rsidR="00C82718" w:rsidRDefault="00C82718" w:rsidP="00AA779E">
                          <w:pPr>
                            <w:rPr>
                              <w:sz w:val="24"/>
                            </w:rPr>
                          </w:pPr>
                          <w:r>
                            <w:rPr>
                              <w:color w:val="000000" w:themeColor="text1"/>
                              <w:kern w:val="24"/>
                              <w:szCs w:val="22"/>
                              <w:lang w:val="en-US"/>
                            </w:rPr>
                            <w:t>(c)</w:t>
                          </w:r>
                        </w:p>
                      </w:txbxContent>
                    </v:textbox>
                  </v:shape>
                </v:group>
                <v:group id="Group 17437" o:spid="_x0000_s1042" style="position:absolute;left:27956;top:22688;width:28150;height:21489" coordorigin="27956,22688" coordsize="28149,2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">
                  <v:shape id="Picture 17438" o:spid="_x0000_s1043" type="#_x0000_t75" style="position:absolute;left:27956;top:22720;width:28150;height:21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">
                    <v:imagedata r:id="rId50" o:title="" croptop="7145f" cropbottom="3446f" cropleft="6413f" cropright="7368f"/>
                  </v:shape>
                  <v:shape id="TextBox 12" o:spid="_x0000_s1044" type="#_x0000_t202" style="position:absolute;left:30837;top:22688;width:7589;height:3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" filled="f" stroked="f">
                    <v:textbox style="mso-fit-shape-to-text:t">
                      <w:txbxContent>
                        <w:p w14:paraId="164C9764" w14:textId="77777777" w:rsidR="00C82718" w:rsidRDefault="00C82718" w:rsidP="00AA779E">
                          <w:pPr>
                            <w:rPr>
                              <w:sz w:val="24"/>
                            </w:rPr>
                          </w:pPr>
                          <w:r>
                            <w:rPr>
                              <w:color w:val="000000" w:themeColor="text1"/>
                              <w:kern w:val="24"/>
                              <w:szCs w:val="22"/>
                              <w:lang w:val="en-US"/>
                            </w:rPr>
                            <w:t>(d)</w:t>
                          </w:r>
                        </w:p>
                      </w:txbxContent>
                    </v:textbox>
                  </v:shape>
                </v:group>
                <w10:anchorlock/>
              </v:group>
            </w:pict>
          </mc:Fallback>
        </mc:AlternateContent>
      </w:r>
    </w:p>
    <w:p w14:paraId="79EA15F8" w14:textId="2BA70FF9" w:rsidR="004A2DD9" w:rsidRPr="00461CE9" w:rsidRDefault="004A2DD9" w:rsidP="004A2DD9">
      <w:pPr>
        <w:pStyle w:val="Caption"/>
        <w:rPr>
          <w:rFonts w:ascii="Times New Roman" w:hAnsi="Times New Roman"/>
          <w:szCs w:val="20"/>
        </w:rPr>
      </w:pPr>
      <w:bookmarkStart w:id="25" w:name="_Ref68683179"/>
      <w:r>
        <w:t xml:space="preserve">Figure </w:t>
      </w:r>
      <w:r>
        <w:fldChar w:fldCharType="begin"/>
      </w:r>
      <w:r>
        <w:instrText xml:space="preserve"> SEQ Figure \* ARABIC </w:instrText>
      </w:r>
      <w:r>
        <w:fldChar w:fldCharType="separate"/>
      </w:r>
      <w:r w:rsidR="00447A94">
        <w:rPr>
          <w:noProof/>
        </w:rPr>
        <w:t>22</w:t>
      </w:r>
      <w:r>
        <w:fldChar w:fldCharType="end"/>
      </w:r>
      <w:bookmarkEnd w:id="25"/>
      <w:r>
        <w:rPr>
          <w:lang w:val="en-US"/>
        </w:rPr>
        <w:t xml:space="preserve">. </w:t>
      </w:r>
      <w:r w:rsidRPr="00687C8D">
        <w:rPr>
          <w:lang w:val="en-US"/>
        </w:rPr>
        <w:t>Viscosity variations (dPa.s) versus temperature (℃). Comparison of viscosities reported by Persson (2007)</w:t>
      </w:r>
      <w:r w:rsidRPr="00B50F2B">
        <w:rPr>
          <w:rFonts w:ascii="Times New Roman" w:hAnsi="Times New Roman"/>
          <w:szCs w:val="20"/>
          <w:lang w:val="en-US"/>
        </w:rPr>
        <w:fldChar w:fldCharType="begin"/>
      </w:r>
      <w:r w:rsidR="00C45550">
        <w:rPr>
          <w:rFonts w:ascii="Times New Roman" w:hAnsi="Times New Roman"/>
          <w:szCs w:val="20"/>
          <w:lang w:val="en-US"/>
        </w:rPr>
        <w:instrText xml:space="preserve"> ADDIN ZOTERO_ITEM CSL_CITATION {"citationID":"2XyYPTDK","properties":{"formattedCitation":"\\super [70]\\nosupersub{}","plainCitation":"[70]","noteIndex":0},"citationItems":[{"id":4283,"uris":["http://zotero.org/users/7836746/items/FKMCE6LL"],"uri":["http://zotero.org/users/7836746/items/FKMCE6LL"],"itemData":{"id":4283,"type":"thesis","event-place":"Stockholm, Sweden","genre":"PhD Thesis","language":"eng","note":"ISBN 978-91-7178-650-0","number-of-pages":"90","publisher":"Royal Institute of Technology","publisher-place":"Stockholm, Sweden","title":"Investigations of Slag Properties and Reactions","author":[{"family":"Persson","given":"Mikael"}],"issued":{"date-parts":[["2007",5]]}}}],"schema":"https://github.com/citation-style-language/schema/raw/master/csl-citation.json"} </w:instrText>
      </w:r>
      <w:r w:rsidRPr="00B50F2B">
        <w:rPr>
          <w:rFonts w:ascii="Times New Roman" w:hAnsi="Times New Roman"/>
          <w:szCs w:val="20"/>
          <w:lang w:val="en-US"/>
        </w:rPr>
        <w:fldChar w:fldCharType="separate"/>
      </w:r>
      <w:r w:rsidR="00C45550" w:rsidRPr="00C45550">
        <w:rPr>
          <w:rFonts w:ascii="Times New Roman" w:hAnsi="Times New Roman"/>
          <w:vertAlign w:val="superscript"/>
        </w:rPr>
        <w:t>[70]</w:t>
      </w:r>
      <w:r w:rsidRPr="00B50F2B">
        <w:rPr>
          <w:rFonts w:ascii="Times New Roman" w:hAnsi="Times New Roman"/>
          <w:szCs w:val="20"/>
          <w:lang w:val="en-US"/>
        </w:rPr>
        <w:fldChar w:fldCharType="end"/>
      </w:r>
      <w:r w:rsidRPr="00687C8D">
        <w:rPr>
          <w:lang w:val="en-US"/>
        </w:rPr>
        <w:t xml:space="preserve"> with models from Riboud</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6m5SKxWP","properties":{"formattedCitation":"\\super [84]\\nosupersub{}","plainCitation":"[84]","noteIndex":0},"citationItems":[{"id":4299,"uris":["http://zotero.org/users/7836746/items/A64X79DI"],"uri":["http://zotero.org/users/7836746/items/A64X79DI"],"itemData":{"id":4299,"type":"article-journal","container-title":"Fachber Huttenprax Metallweiterverarb","issue":"10","page":"859-869","title":"Improvement of Continuous Casting Powders","volume":"19","author":[{"family":"Riboud","given":"P. V."},{"family":"Roux","given":"Y."},{"family":"Lucas","given":"L. D."},{"family":"Gaye","given":"H."}],"issued":{"date-parts":[["1981"]]}}}],"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84]</w:t>
      </w:r>
      <w:r>
        <w:rPr>
          <w:rFonts w:ascii="Times New Roman" w:hAnsi="Times New Roman"/>
          <w:lang w:val="en-US"/>
        </w:rPr>
        <w:fldChar w:fldCharType="end"/>
      </w:r>
      <w:r w:rsidRPr="00687C8D">
        <w:rPr>
          <w:lang w:val="en-US"/>
        </w:rPr>
        <w:t>, Urbain</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UjaOtErX","properties":{"formattedCitation":"\\super [85]\\nosupersub{}","plainCitation":"[85]","noteIndex":0},"citationItems":[{"id":4300,"uris":["http://zotero.org/users/7836746/items/IEBTGK93"],"uri":["http://zotero.org/users/7836746/items/IEBTGK93"],"itemData":{"id":4300,"type":"article-journal","container-title":"Steel Research","DOI":"10.1002/srin.198701513","ISSN":"01774832","issue":"3","journalAbbreviation":"Steel Research","language":"de","page":"111-116","source":"DOI.org (Crossref)","title":"Viscosity estimation of slags","volume":"58","author":[{"family":"Urbain","given":"Georges"}],"issued":{"date-parts":[["1987",3]]}}}],"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85]</w:t>
      </w:r>
      <w:r>
        <w:rPr>
          <w:rFonts w:ascii="Times New Roman" w:hAnsi="Times New Roman"/>
          <w:lang w:val="en-US"/>
        </w:rPr>
        <w:fldChar w:fldCharType="end"/>
      </w:r>
      <w:r w:rsidRPr="00687C8D">
        <w:rPr>
          <w:lang w:val="en-US"/>
        </w:rPr>
        <w:t>, and Iida</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hDYsjA20","properties":{"formattedCitation":"\\super [86]\\nosupersub{}","plainCitation":"[86]","noteIndex":0},"citationItems":[{"id":"7OVWmPdL/sooClv4D","uris":["http://zotero.org/users/local/i55Eh2lP/items/QR37DRHA"],"uri":["http://zotero.org/users/local/i55Eh2lP/items/QR37DRHA"],"itemData":{"id":679,"type":"article-journal","container-title":"ISIJ International","DOI":"10.2355/isijinternational.40.Suppl_S110","issue":"Suppl","journalAbbreviation":"ISIJ International","page":"S110-S114","title":"An Equation for Accurate Prediction of the Viscosities of Blast Furnace Type Slags from Chemical Composition","volume":"40","author":[{"family":"Iida","given":"Takamichi"},{"family":"Sakai","given":"Hidenori"},{"family":"Kita","given":"Yoshifumi"},{"family":"Shigeno","given":"Koichi"}],"issued":{"date-parts":[["2000"]]}}}],"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86]</w:t>
      </w:r>
      <w:r>
        <w:rPr>
          <w:rFonts w:ascii="Times New Roman" w:hAnsi="Times New Roman"/>
          <w:lang w:val="en-US"/>
        </w:rPr>
        <w:fldChar w:fldCharType="end"/>
      </w:r>
      <w:r w:rsidRPr="00687C8D">
        <w:rPr>
          <w:lang w:val="en-US"/>
        </w:rPr>
        <w:t xml:space="preserve"> for Slags A to C containing 30 and 50 wt.% MnO.</w:t>
      </w:r>
      <w:r w:rsidR="00D72B73">
        <w:rPr>
          <w:lang w:val="en-US"/>
        </w:rPr>
        <w:t xml:space="preserve"> </w:t>
      </w:r>
      <w:r w:rsidR="007C30CD">
        <w:rPr>
          <w:lang w:val="en-US"/>
        </w:rPr>
        <w:t>a</w:t>
      </w:r>
      <w:r w:rsidR="00B32719">
        <w:rPr>
          <w:lang w:val="en-US"/>
        </w:rPr>
        <w:t>)</w:t>
      </w:r>
      <w:r w:rsidR="007C30CD">
        <w:rPr>
          <w:lang w:val="en-US"/>
        </w:rPr>
        <w:t xml:space="preserve"> to f</w:t>
      </w:r>
      <w:r w:rsidR="00B32719">
        <w:rPr>
          <w:lang w:val="en-US"/>
        </w:rPr>
        <w:t>)</w:t>
      </w:r>
      <w:r w:rsidR="007C30CD">
        <w:rPr>
          <w:lang w:val="en-US"/>
        </w:rPr>
        <w:t xml:space="preserve"> represents slag</w:t>
      </w:r>
      <w:r w:rsidR="00792B65">
        <w:rPr>
          <w:lang w:val="en-US"/>
        </w:rPr>
        <w:t xml:space="preserve"> composition</w:t>
      </w:r>
      <w:r w:rsidR="007C30CD">
        <w:rPr>
          <w:lang w:val="en-US"/>
        </w:rPr>
        <w:t xml:space="preserve"> from</w:t>
      </w:r>
      <w:r w:rsidR="00B32719">
        <w:rPr>
          <w:lang w:val="en-US"/>
        </w:rPr>
        <w:t xml:space="preserve"> </w:t>
      </w:r>
      <w:r w:rsidR="00B32719">
        <w:rPr>
          <w:lang w:val="en-US"/>
        </w:rPr>
        <w:fldChar w:fldCharType="begin"/>
      </w:r>
      <w:r w:rsidR="00B32719">
        <w:rPr>
          <w:lang w:val="en-US"/>
        </w:rPr>
        <w:instrText xml:space="preserve"> REF _Ref66267532 \h </w:instrText>
      </w:r>
      <w:r w:rsidR="00B32719">
        <w:rPr>
          <w:lang w:val="en-US"/>
        </w:rPr>
      </w:r>
      <w:r w:rsidR="00B32719">
        <w:rPr>
          <w:lang w:val="en-US"/>
        </w:rPr>
        <w:fldChar w:fldCharType="separate"/>
      </w:r>
      <w:r w:rsidR="00B32719">
        <w:t xml:space="preserve">Table </w:t>
      </w:r>
      <w:r w:rsidR="00B32719">
        <w:rPr>
          <w:noProof/>
        </w:rPr>
        <w:t>3</w:t>
      </w:r>
      <w:r w:rsidR="00B32719">
        <w:rPr>
          <w:lang w:val="en-US"/>
        </w:rPr>
        <w:fldChar w:fldCharType="end"/>
      </w:r>
      <w:r w:rsidR="00A4164C">
        <w:rPr>
          <w:lang w:val="en-US"/>
        </w:rPr>
        <w:t xml:space="preserve"> a) Slag</w:t>
      </w:r>
      <w:r w:rsidR="00BB5A14">
        <w:rPr>
          <w:lang w:val="en-US"/>
        </w:rPr>
        <w:t xml:space="preserve"> </w:t>
      </w:r>
      <w:r w:rsidR="00A4164C">
        <w:rPr>
          <w:lang w:val="en-US"/>
        </w:rPr>
        <w:t>A30, b)</w:t>
      </w:r>
      <w:r w:rsidR="00BB5A14">
        <w:rPr>
          <w:lang w:val="en-US"/>
        </w:rPr>
        <w:t xml:space="preserve"> Slag B30 c)</w:t>
      </w:r>
      <w:r w:rsidR="006D54AB">
        <w:rPr>
          <w:lang w:val="en-US"/>
        </w:rPr>
        <w:t xml:space="preserve"> </w:t>
      </w:r>
      <w:r w:rsidR="00BB5A14">
        <w:rPr>
          <w:lang w:val="en-US"/>
        </w:rPr>
        <w:t>Slag C30, d)</w:t>
      </w:r>
      <w:r w:rsidR="006D54AB">
        <w:rPr>
          <w:lang w:val="en-US"/>
        </w:rPr>
        <w:t xml:space="preserve"> </w:t>
      </w:r>
      <w:r w:rsidR="000B7969">
        <w:rPr>
          <w:lang w:val="en-US"/>
        </w:rPr>
        <w:t xml:space="preserve">Slag A50, e) SlagB50 and </w:t>
      </w:r>
      <w:r w:rsidR="00D63D84">
        <w:rPr>
          <w:lang w:val="en-US"/>
        </w:rPr>
        <w:t>f</w:t>
      </w:r>
      <w:r w:rsidR="000B7969">
        <w:rPr>
          <w:lang w:val="en-US"/>
        </w:rPr>
        <w:t>)</w:t>
      </w:r>
      <w:r w:rsidR="006D54AB">
        <w:rPr>
          <w:lang w:val="en-US"/>
        </w:rPr>
        <w:t xml:space="preserve"> </w:t>
      </w:r>
      <w:r w:rsidR="000B7969">
        <w:rPr>
          <w:lang w:val="en-US"/>
        </w:rPr>
        <w:t>Slag</w:t>
      </w:r>
      <w:r w:rsidR="006D54AB">
        <w:rPr>
          <w:lang w:val="en-US"/>
        </w:rPr>
        <w:t xml:space="preserve"> C50.</w:t>
      </w:r>
    </w:p>
    <w:p w14:paraId="6BB5A595" w14:textId="4EB21B81" w:rsidR="008E1D20" w:rsidRPr="00AA779E" w:rsidRDefault="008E1D20" w:rsidP="00AA779E">
      <w:pPr>
        <w:jc w:val="both"/>
        <w:rPr>
          <w:rFonts w:ascii="Times New Roman" w:hAnsi="Times New Roman"/>
          <w:lang w:val="en-US"/>
        </w:rPr>
      </w:pPr>
    </w:p>
    <w:p w14:paraId="704BA1A9" w14:textId="3D304446" w:rsidR="00917282" w:rsidRDefault="00917282" w:rsidP="00917282">
      <w:pPr>
        <w:jc w:val="both"/>
        <w:rPr>
          <w:rFonts w:ascii="Times New Roman" w:hAnsi="Times New Roman"/>
          <w:sz w:val="20"/>
          <w:szCs w:val="20"/>
          <w:lang w:val="en-US"/>
        </w:rPr>
      </w:pPr>
    </w:p>
    <w:p w14:paraId="30BE7409" w14:textId="638E03A1" w:rsidR="008A3E8A" w:rsidRPr="00917282" w:rsidRDefault="008A3E8A" w:rsidP="00917282">
      <w:pPr>
        <w:jc w:val="both"/>
        <w:rPr>
          <w:rFonts w:ascii="Times New Roman" w:hAnsi="Times New Roman"/>
          <w:sz w:val="20"/>
          <w:szCs w:val="20"/>
          <w:lang w:val="en-US"/>
        </w:rPr>
      </w:pPr>
      <w:r>
        <w:rPr>
          <w:rFonts w:ascii="Times New Roman" w:hAnsi="Times New Roman"/>
          <w:lang w:val="en-US"/>
        </w:rPr>
        <w:t>In</w:t>
      </w:r>
      <w:r w:rsidR="008B1E82">
        <w:rPr>
          <w:rFonts w:ascii="Times New Roman" w:hAnsi="Times New Roman"/>
          <w:lang w:val="en-US"/>
        </w:rPr>
        <w:t xml:space="preserve"> </w:t>
      </w:r>
      <w:r w:rsidR="008B1E82">
        <w:rPr>
          <w:rFonts w:ascii="Times New Roman" w:hAnsi="Times New Roman"/>
          <w:lang w:val="en-US"/>
        </w:rPr>
        <w:fldChar w:fldCharType="begin"/>
      </w:r>
      <w:r w:rsidR="008B1E82">
        <w:rPr>
          <w:rFonts w:ascii="Times New Roman" w:hAnsi="Times New Roman"/>
          <w:lang w:val="en-US"/>
        </w:rPr>
        <w:instrText xml:space="preserve"> REF _Ref68683179 \h </w:instrText>
      </w:r>
      <w:r w:rsidR="008B1E82">
        <w:rPr>
          <w:rFonts w:ascii="Times New Roman" w:hAnsi="Times New Roman"/>
          <w:lang w:val="en-US"/>
        </w:rPr>
      </w:r>
      <w:r w:rsidR="008B1E82">
        <w:rPr>
          <w:rFonts w:ascii="Times New Roman" w:hAnsi="Times New Roman"/>
          <w:lang w:val="en-US"/>
        </w:rPr>
        <w:fldChar w:fldCharType="separate"/>
      </w:r>
      <w:r w:rsidR="00447A94">
        <w:t xml:space="preserve">Figure </w:t>
      </w:r>
      <w:r w:rsidR="00447A94">
        <w:rPr>
          <w:noProof/>
        </w:rPr>
        <w:t>22</w:t>
      </w:r>
      <w:r w:rsidR="008B1E82">
        <w:rPr>
          <w:rFonts w:ascii="Times New Roman" w:hAnsi="Times New Roman"/>
          <w:lang w:val="en-US"/>
        </w:rPr>
        <w:fldChar w:fldCharType="end"/>
      </w:r>
      <w:r>
        <w:rPr>
          <w:rFonts w:ascii="Times New Roman" w:hAnsi="Times New Roman"/>
          <w:lang w:val="en-US"/>
        </w:rPr>
        <w:t xml:space="preserve">, experimental viscosity results from </w:t>
      </w:r>
      <w:r w:rsidRPr="0058245F">
        <w:rPr>
          <w:rFonts w:ascii="Times New Roman" w:hAnsi="Times New Roman"/>
          <w:lang w:val="en-US"/>
        </w:rPr>
        <w:t>Persson</w:t>
      </w:r>
      <w:r w:rsidRPr="0025077B" w:rsidDel="0034682E">
        <w:rPr>
          <w:rFonts w:ascii="Times New Roman" w:hAnsi="Times New Roman"/>
          <w:lang w:val="en-US"/>
        </w:rPr>
        <w:t xml:space="preserve"> </w:t>
      </w:r>
      <w:r>
        <w:rPr>
          <w:rFonts w:ascii="Times New Roman" w:hAnsi="Times New Roman"/>
          <w:lang w:val="en-US"/>
        </w:rPr>
        <w:t>(2007)</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cWmlFqX7","properties":{"formattedCitation":"\\super [70]\\nosupersub{}","plainCitation":"[70]","noteIndex":0},"citationItems":[{"id":4283,"uris":["http://zotero.org/users/7836746/items/FKMCE6LL"],"uri":["http://zotero.org/users/7836746/items/FKMCE6LL"],"itemData":{"id":4283,"type":"thesis","event-place":"Stockholm, Sweden","genre":"PhD Thesis","language":"eng","note":"ISBN 978-91-7178-650-0","number-of-pages":"90","publisher":"Royal Institute of Technology","publisher-place":"Stockholm, Sweden","title":"Investigations of Slag Properties and Reactions","author":[{"family":"Persson","given":"Mikael"}],"issued":{"date-parts":[["2007",5]]}}}],"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70]</w:t>
      </w:r>
      <w:r>
        <w:rPr>
          <w:rFonts w:ascii="Times New Roman" w:hAnsi="Times New Roman"/>
          <w:lang w:val="en-US"/>
        </w:rPr>
        <w:fldChar w:fldCharType="end"/>
      </w:r>
      <w:r>
        <w:rPr>
          <w:rFonts w:ascii="Times New Roman" w:hAnsi="Times New Roman"/>
          <w:lang w:val="en-US"/>
        </w:rPr>
        <w:t xml:space="preserve"> are compared to the models proposed by Riboud</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elZorYlt","properties":{"formattedCitation":"\\super [84]\\nosupersub{}","plainCitation":"[84]","noteIndex":0},"citationItems":[{"id":4299,"uris":["http://zotero.org/users/7836746/items/A64X79DI"],"uri":["http://zotero.org/users/7836746/items/A64X79DI"],"itemData":{"id":4299,"type":"article-journal","container-title":"Fachber Huttenprax Metallweiterverarb","issue":"10","page":"859-869","title":"Improvement of Continuous Casting Powders","volume":"19","author":[{"family":"Riboud","given":"P. V."},{"family":"Roux","given":"Y."},{"family":"Lucas","given":"L. D."},{"family":"Gaye","given":"H."}],"issued":{"date-parts":[["1981"]]}}}],"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84]</w:t>
      </w:r>
      <w:r>
        <w:rPr>
          <w:rFonts w:ascii="Times New Roman" w:hAnsi="Times New Roman"/>
          <w:lang w:val="en-US"/>
        </w:rPr>
        <w:fldChar w:fldCharType="end"/>
      </w:r>
      <w:r>
        <w:rPr>
          <w:rFonts w:ascii="Times New Roman" w:hAnsi="Times New Roman"/>
          <w:lang w:val="en-US"/>
        </w:rPr>
        <w:t>, Urbain</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sLQIK6yE","properties":{"formattedCitation":"\\super [85]\\nosupersub{}","plainCitation":"[85]","noteIndex":0},"citationItems":[{"id":4300,"uris":["http://zotero.org/users/7836746/items/IEBTGK93"],"uri":["http://zotero.org/users/7836746/items/IEBTGK93"],"itemData":{"id":4300,"type":"article-journal","container-title":"Steel Research","DOI":"10.1002/srin.198701513","ISSN":"01774832","issue":"3","journalAbbreviation":"Steel Research","language":"de","page":"111-116","source":"DOI.org (Crossref)","title":"Viscosity estimation of slags","volume":"58","author":[{"family":"Urbain","given":"Georges"}],"issued":{"date-parts":[["1987",3]]}}}],"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85]</w:t>
      </w:r>
      <w:r>
        <w:rPr>
          <w:rFonts w:ascii="Times New Roman" w:hAnsi="Times New Roman"/>
          <w:lang w:val="en-US"/>
        </w:rPr>
        <w:fldChar w:fldCharType="end"/>
      </w:r>
      <w:r>
        <w:rPr>
          <w:rFonts w:ascii="Times New Roman" w:hAnsi="Times New Roman"/>
          <w:lang w:val="en-US"/>
        </w:rPr>
        <w:t>, and Iida</w:t>
      </w:r>
      <w:r>
        <w:rPr>
          <w:rFonts w:ascii="Times New Roman" w:hAnsi="Times New Roman"/>
          <w:lang w:val="en-US"/>
        </w:rPr>
        <w:fldChar w:fldCharType="begin"/>
      </w:r>
      <w:r w:rsidR="00C45550">
        <w:rPr>
          <w:rFonts w:ascii="Times New Roman" w:hAnsi="Times New Roman"/>
          <w:lang w:val="en-US"/>
        </w:rPr>
        <w:instrText xml:space="preserve"> ADDIN ZOTERO_ITEM CSL_CITATION {"citationID":"dX85rqph","properties":{"formattedCitation":"\\super [86]\\nosupersub{}","plainCitation":"[86]","noteIndex":0},"citationItems":[{"id":"7OVWmPdL/sooClv4D","uris":["http://zotero.org/users/local/i55Eh2lP/items/QR37DRHA"],"uri":["http://zotero.org/users/local/i55Eh2lP/items/QR37DRHA"],"itemData":{"id":679,"type":"article-journal","container-title":"ISIJ International","DOI":"10.2355/isijinternational.40.Suppl_S110","issue":"Suppl","journalAbbreviation":"ISIJ International","page":"S110-S114","title":"An Equation for Accurate Prediction of the Viscosities of Blast Furnace Type Slags from Chemical Composition","volume":"40","author":[{"family":"Iida","given":"Takamichi"},{"family":"Sakai","given":"Hidenori"},{"family":"Kita","given":"Yoshifumi"},{"family":"Shigeno","given":"Koichi"}],"issued":{"date-parts":[["2000"]]}}}],"schema":"https://github.com/citation-style-language/schema/raw/master/csl-citation.json"} </w:instrText>
      </w:r>
      <w:r>
        <w:rPr>
          <w:rFonts w:ascii="Times New Roman" w:hAnsi="Times New Roman"/>
          <w:lang w:val="en-US"/>
        </w:rPr>
        <w:fldChar w:fldCharType="separate"/>
      </w:r>
      <w:r w:rsidR="00C45550" w:rsidRPr="00C45550">
        <w:rPr>
          <w:rFonts w:ascii="Times New Roman" w:hAnsi="Times New Roman"/>
          <w:vertAlign w:val="superscript"/>
        </w:rPr>
        <w:t>[86]</w:t>
      </w:r>
      <w:r>
        <w:rPr>
          <w:rFonts w:ascii="Times New Roman" w:hAnsi="Times New Roman"/>
          <w:lang w:val="en-US"/>
        </w:rPr>
        <w:fldChar w:fldCharType="end"/>
      </w:r>
      <w:r>
        <w:rPr>
          <w:rFonts w:ascii="Times New Roman" w:hAnsi="Times New Roman"/>
          <w:lang w:val="en-US"/>
        </w:rPr>
        <w:t xml:space="preserve"> which depend only on slag compositions and temperature. It can be found that while the Urbain model over</w:t>
      </w:r>
      <w:r w:rsidR="00A666D4">
        <w:rPr>
          <w:rFonts w:ascii="Times New Roman" w:hAnsi="Times New Roman"/>
          <w:lang w:val="en-US"/>
        </w:rPr>
        <w:t>estimates</w:t>
      </w:r>
      <w:r>
        <w:rPr>
          <w:rFonts w:ascii="Times New Roman" w:hAnsi="Times New Roman"/>
          <w:lang w:val="en-US"/>
        </w:rPr>
        <w:t xml:space="preserve"> the experimental data for all compositions presented, two other models predict better values especially the Iida model for the temperatures above 1550 </w:t>
      </w:r>
      <w:r w:rsidRPr="0025077B">
        <w:rPr>
          <w:rFonts w:ascii="Times New Roman" w:hAnsi="Times New Roman"/>
          <w:lang w:val="en-US"/>
        </w:rPr>
        <w:t>℃</w:t>
      </w:r>
      <w:r>
        <w:rPr>
          <w:rFonts w:ascii="Times New Roman" w:hAnsi="Times New Roman"/>
          <w:lang w:val="en-US"/>
        </w:rPr>
        <w:t>. For slags in group B containing the lowest content of SiO</w:t>
      </w:r>
      <w:r w:rsidRPr="0060376E">
        <w:rPr>
          <w:rFonts w:ascii="Times New Roman" w:hAnsi="Times New Roman"/>
          <w:vertAlign w:val="subscript"/>
          <w:lang w:val="en-US"/>
        </w:rPr>
        <w:t>2</w:t>
      </w:r>
      <w:r>
        <w:rPr>
          <w:rFonts w:ascii="Times New Roman" w:hAnsi="Times New Roman"/>
          <w:lang w:val="en-US"/>
        </w:rPr>
        <w:t xml:space="preserve"> and highest content of Al</w:t>
      </w:r>
      <w:r w:rsidRPr="0060376E">
        <w:rPr>
          <w:rFonts w:ascii="Times New Roman" w:hAnsi="Times New Roman"/>
          <w:vertAlign w:val="subscript"/>
          <w:lang w:val="en-US"/>
        </w:rPr>
        <w:t>2</w:t>
      </w:r>
      <w:r>
        <w:rPr>
          <w:rFonts w:ascii="Times New Roman" w:hAnsi="Times New Roman"/>
          <w:lang w:val="en-US"/>
        </w:rPr>
        <w:t>O</w:t>
      </w:r>
      <w:r w:rsidRPr="0060376E">
        <w:rPr>
          <w:rFonts w:ascii="Times New Roman" w:hAnsi="Times New Roman"/>
          <w:vertAlign w:val="subscript"/>
          <w:lang w:val="en-US"/>
        </w:rPr>
        <w:t>3</w:t>
      </w:r>
      <w:r>
        <w:rPr>
          <w:rFonts w:ascii="Times New Roman" w:hAnsi="Times New Roman"/>
          <w:lang w:val="en-US"/>
        </w:rPr>
        <w:t xml:space="preserve">, the Iida model shows large variations with respect to temperatures lower than 1500 </w:t>
      </w:r>
      <w:r w:rsidRPr="0025077B">
        <w:rPr>
          <w:rFonts w:ascii="Times New Roman" w:hAnsi="Times New Roman"/>
          <w:lang w:val="en-US"/>
        </w:rPr>
        <w:t>℃</w:t>
      </w:r>
      <w:r>
        <w:rPr>
          <w:rFonts w:ascii="Times New Roman" w:hAnsi="Times New Roman"/>
          <w:lang w:val="en-US"/>
        </w:rPr>
        <w:t>.</w:t>
      </w:r>
    </w:p>
    <w:p w14:paraId="4B1ADF38" w14:textId="4E9488D2" w:rsidR="002D3E65" w:rsidRDefault="002D3E65" w:rsidP="008A3E8A">
      <w:pPr>
        <w:jc w:val="both"/>
        <w:rPr>
          <w:rFonts w:ascii="Times New Roman" w:hAnsi="Times New Roman"/>
          <w:lang w:val="en-US"/>
        </w:rPr>
      </w:pPr>
    </w:p>
    <w:p w14:paraId="73FA0269" w14:textId="77777777" w:rsidR="002D3E65" w:rsidRPr="00FC5573" w:rsidRDefault="002D3E65" w:rsidP="008910A0">
      <w:pPr>
        <w:pStyle w:val="Heading3"/>
      </w:pPr>
      <w:r w:rsidRPr="00FC5573">
        <w:t>Density</w:t>
      </w:r>
    </w:p>
    <w:p w14:paraId="593B62F0" w14:textId="12706AAE" w:rsidR="002D3E65" w:rsidRDefault="002D3E65" w:rsidP="002D3E65">
      <w:pPr>
        <w:jc w:val="both"/>
        <w:rPr>
          <w:rFonts w:cs="Times"/>
        </w:rPr>
      </w:pPr>
      <w:r>
        <w:rPr>
          <w:rFonts w:cs="Times"/>
        </w:rPr>
        <w:t xml:space="preserve">There is a lack of density data on slags in Mn-ferroalloy production, but </w:t>
      </w:r>
      <w:r w:rsidR="00796344">
        <w:rPr>
          <w:rFonts w:cs="Times"/>
        </w:rPr>
        <w:t xml:space="preserve">some insight may be gained by considering </w:t>
      </w:r>
      <w:r>
        <w:rPr>
          <w:rFonts w:cs="Times"/>
        </w:rPr>
        <w:t xml:space="preserve">slags in steel production. </w:t>
      </w:r>
      <w:r w:rsidRPr="00195A15">
        <w:rPr>
          <w:rFonts w:cs="Times"/>
        </w:rPr>
        <w:t>Particularly, so-called mould slags in steel production consist of similar components as slags in Mn-ferroalloy production</w:t>
      </w:r>
      <w:r w:rsidR="00D17ECA">
        <w:rPr>
          <w:rFonts w:cs="Times"/>
        </w:rPr>
        <w:t>,</w:t>
      </w:r>
      <w:r w:rsidRPr="00195A15">
        <w:rPr>
          <w:rFonts w:cs="Times"/>
        </w:rPr>
        <w:t xml:space="preserve"> MnO, CaO, MgO, SiO</w:t>
      </w:r>
      <w:r w:rsidRPr="00195A15">
        <w:rPr>
          <w:rFonts w:cs="Times"/>
          <w:vertAlign w:val="subscript"/>
        </w:rPr>
        <w:t>2</w:t>
      </w:r>
      <w:r w:rsidRPr="00195A15">
        <w:rPr>
          <w:rFonts w:cs="Times"/>
        </w:rPr>
        <w:t>, Al</w:t>
      </w:r>
      <w:r w:rsidRPr="00195A15">
        <w:rPr>
          <w:rFonts w:cs="Times"/>
          <w:vertAlign w:val="subscript"/>
        </w:rPr>
        <w:t>2</w:t>
      </w:r>
      <w:r w:rsidRPr="00195A15">
        <w:rPr>
          <w:rFonts w:cs="Times"/>
        </w:rPr>
        <w:t>O</w:t>
      </w:r>
      <w:r w:rsidRPr="00195A15">
        <w:rPr>
          <w:rFonts w:cs="Times"/>
          <w:vertAlign w:val="subscript"/>
        </w:rPr>
        <w:t>3</w:t>
      </w:r>
      <w:r>
        <w:rPr>
          <w:rFonts w:cs="Times"/>
        </w:rPr>
        <w:t>, while the main difference is the content of these components in both types of slags</w:t>
      </w:r>
      <w:r>
        <w:rPr>
          <w:rFonts w:cs="Times"/>
        </w:rPr>
        <w:fldChar w:fldCharType="begin"/>
      </w:r>
      <w:r w:rsidR="00C45550">
        <w:rPr>
          <w:rFonts w:cs="Times"/>
        </w:rPr>
        <w:instrText xml:space="preserve"> ADDIN ZOTERO_ITEM CSL_CITATION {"citationID":"vl0OVmcs","properties":{"formattedCitation":"\\super [87]\\nosupersub{}","plainCitation":"[87]","noteIndex":0},"citationItems":[{"id":4303,"uris":["http://zotero.org/users/7836746/items/7AB2LKVV"],"uri":["http://zotero.org/users/7836746/items/7AB2LKVV"],"itemData":{"id":4303,"type":"book","event-place":"Cham","ISBN":"978-3-319-53614-9","language":"en","note":"DOI: 10.1007/978-3-319-53616-3","publisher":"Springer International Publishing","publisher-place":"Cham","source":"DOI.org (Crossref)","title":"The Casting Powders Book","URL":"http://link.springer.com/10.1007/978-3-319-53616-3","author":[{"family":"Mills","given":"Kenneth C."},{"family":"Däcker","given":"Carl-Åke"}],"accessed":{"date-parts":[["2021",7,8]]},"issued":{"date-parts":[["2017"]]}}}],"schema":"https://github.com/citation-style-language/schema/raw/master/csl-citation.json"} </w:instrText>
      </w:r>
      <w:r>
        <w:rPr>
          <w:rFonts w:cs="Times"/>
        </w:rPr>
        <w:fldChar w:fldCharType="separate"/>
      </w:r>
      <w:r w:rsidR="00C45550" w:rsidRPr="00C45550">
        <w:rPr>
          <w:rFonts w:cs="Times"/>
          <w:vertAlign w:val="superscript"/>
        </w:rPr>
        <w:t>[87]</w:t>
      </w:r>
      <w:r>
        <w:rPr>
          <w:rFonts w:cs="Times"/>
        </w:rPr>
        <w:fldChar w:fldCharType="end"/>
      </w:r>
      <w:r>
        <w:rPr>
          <w:rFonts w:cs="Times"/>
        </w:rPr>
        <w:t xml:space="preserve">. </w:t>
      </w:r>
    </w:p>
    <w:p w14:paraId="0FC9DEDB" w14:textId="77777777" w:rsidR="008910A0" w:rsidRDefault="008910A0" w:rsidP="002D3E65">
      <w:pPr>
        <w:jc w:val="both"/>
        <w:rPr>
          <w:rFonts w:cs="Times"/>
        </w:rPr>
      </w:pPr>
    </w:p>
    <w:p w14:paraId="564F8780" w14:textId="7658B5F8" w:rsidR="002D3E65" w:rsidRDefault="002D3E65" w:rsidP="002D3E65">
      <w:pPr>
        <w:jc w:val="both"/>
        <w:rPr>
          <w:rFonts w:cs="Times"/>
        </w:rPr>
      </w:pPr>
      <w:r>
        <w:rPr>
          <w:rFonts w:cs="Times"/>
        </w:rPr>
        <w:t>In general, slag density can be determined by a) numerical calculations based on previously established models</w:t>
      </w:r>
      <w:r>
        <w:rPr>
          <w:rFonts w:cs="Times"/>
        </w:rPr>
        <w:fldChar w:fldCharType="begin"/>
      </w:r>
      <w:r w:rsidR="00C45550">
        <w:rPr>
          <w:rFonts w:cs="Times"/>
        </w:rPr>
        <w:instrText xml:space="preserve"> ADDIN ZOTERO_ITEM CSL_CITATION {"citationID":"9bMak1dG","properties":{"formattedCitation":"\\super [88]\\nosupersub{}","plainCitation":"[88]","noteIndex":0},"citationItems":[{"id":"7OVWmPdL/KaPIyoTU","uris":["http://zotero.org/users/5125889/items/APLH2CBI"],"uri":["http://zotero.org/users/5125889/items/APLH2CBI"],"itemData":{"id":501,"type":"article-journal","container-title":"ISIJ International","DOI":"10.2355/isijinternational.ISIJINT-2015-364","ISSN":"0915-1559, 1347-5460","issue":"2","journalAbbreviation":"ISIJ International","language":"en","page":"264-273","source":"DOI.org (Crossref)","title":"Calculation of Physical Properties for Use in Models of Continuous Casting Process-Part 1: Mould Slags","title-short":"Calculation of Physical Properties for Use in Models of Continuous Casting Process-Part 1","volume":"56","author":[{"family":"Mills","given":"Kenneth C."},{"family":"Karagadde","given":"Shyamprasad"},{"family":"Lee","given":"Peter David"},{"family":"Yuan","given":"Lang"},{"family":"Shahbazian","given":"Fatemeh"}],"issued":{"date-parts":[["2016"]]}}}],"schema":"https://github.com/citation-style-language/schema/raw/master/csl-citation.json"} </w:instrText>
      </w:r>
      <w:r>
        <w:rPr>
          <w:rFonts w:cs="Times"/>
        </w:rPr>
        <w:fldChar w:fldCharType="separate"/>
      </w:r>
      <w:r w:rsidR="00C45550" w:rsidRPr="00C45550">
        <w:rPr>
          <w:rFonts w:cs="Times"/>
          <w:vertAlign w:val="superscript"/>
        </w:rPr>
        <w:t>[88]</w:t>
      </w:r>
      <w:r>
        <w:rPr>
          <w:rFonts w:cs="Times"/>
        </w:rPr>
        <w:fldChar w:fldCharType="end"/>
      </w:r>
      <w:r>
        <w:rPr>
          <w:rFonts w:cs="Times"/>
        </w:rPr>
        <w:t xml:space="preserve"> and b) experimental methods, such as the sessile drop technique</w:t>
      </w:r>
      <w:r>
        <w:rPr>
          <w:rFonts w:cs="Times"/>
        </w:rPr>
        <w:fldChar w:fldCharType="begin"/>
      </w:r>
      <w:r w:rsidR="00C45550">
        <w:rPr>
          <w:rFonts w:cs="Times"/>
        </w:rPr>
        <w:instrText xml:space="preserve"> ADDIN ZOTERO_ITEM CSL_CITATION {"citationID":"hkaNnjzv","properties":{"formattedCitation":"\\super [89]\\nosupersub{}","plainCitation":"[89]","noteIndex":0},"citationItems":[{"id":4305,"uris":["http://zotero.org/users/7836746/items/WIVKSV7C"],"uri":["http://zotero.org/users/7836746/items/WIVKSV7C"],"itemData":{"id":4305,"type":"article-journal","container-title":"Fuel","DOI":"10.1016/j.fuel.2016.10.023","ISSN":"00162361","journalAbbreviation":"Fuel","language":"en","page":"173-181","source":"DOI.org (Crossref)","title":"Slag density and surface tension measurements by the constrained sessile drop method","volume":"188","author":[{"family":"Duchesne","given":"Marc A."},{"family":"Hughes","given":"Robin W."}],"issued":{"date-parts":[["2017",1]]}}}],"schema":"https://github.com/citation-style-language/schema/raw/master/csl-citation.json"} </w:instrText>
      </w:r>
      <w:r>
        <w:rPr>
          <w:rFonts w:cs="Times"/>
        </w:rPr>
        <w:fldChar w:fldCharType="separate"/>
      </w:r>
      <w:r w:rsidR="00C45550" w:rsidRPr="00C45550">
        <w:rPr>
          <w:rFonts w:cs="Times"/>
          <w:vertAlign w:val="superscript"/>
        </w:rPr>
        <w:t>[89]</w:t>
      </w:r>
      <w:r>
        <w:rPr>
          <w:rFonts w:cs="Times"/>
        </w:rPr>
        <w:fldChar w:fldCharType="end"/>
      </w:r>
      <w:r>
        <w:rPr>
          <w:rFonts w:cs="Times"/>
        </w:rPr>
        <w:t>, the Archimedes principle</w:t>
      </w:r>
      <w:r>
        <w:rPr>
          <w:rFonts w:cs="Times"/>
        </w:rPr>
        <w:fldChar w:fldCharType="begin"/>
      </w:r>
      <w:r w:rsidR="00C45550">
        <w:rPr>
          <w:rFonts w:cs="Times"/>
        </w:rPr>
        <w:instrText xml:space="preserve"> ADDIN ZOTERO_ITEM CSL_CITATION {"citationID":"VEKVicjM","properties":{"formattedCitation":"\\super [90]\\nosupersub{}","plainCitation":"[90]","noteIndex":0},"citationItems":[{"id":"7OVWmPdL/BsxqyUhg","uris":["http://zotero.org/users/5125889/items/RSEDSIB2"],"uri":["http://zotero.org/users/5125889/items/RSEDSIB2"],"itemData":{"id":505,"type":"article-journal","abstract":"Density measurements of a low-silica CaO-SiO2-Al2O3 system were carried out using the Archimedes principle. A Pt 30 pct Rh bob and wire arrangement was used for this purpose. The results obtained were in good agreement with those obtained from the model developed in the current group as well as with other results reported earlier. The density for the CaO-SiO2 and the CaO-Al2O3 binary slag systems also was estimated from the ternary values. The extrapolation of density values for high-silica systems also showed good agreement with previous works. An estimation for the density value of CaO was made from the current experimental data. The density decrease at high temperatures was interpreted based on the silicate structure. As the mole percent of SiO2 was below the 33 pct required for the orthosilicate composition, discrete $$ {\\text{SiO}}_{4}^{4 - } $$tetrahedral units in the silicate melt would exist along with O2– ions. The change in melt expansivity may be attributed to the ionic expansions in the order of $$ {\\text{Al}}^{ 3+ } - {\\text{O}}^{ 2- } &lt; {\\text{Ca}}^{ 2+ } - {\\text{O}}^{ 2- } &lt; {\\text{Ca}}^{ 2+ } - {\\text{O}}^{ - } $$","container-title":"Metallurgical and Materials Transactions B","DOI":"10.1007/s11663-010-9385-1","ISSN":"1543-1916","issue":"4","journalAbbreviation":"Metall Mater Trans B","language":"en","page":"833-840","source":"Springer Link","title":"Density Measurements of Low Silica CaO-SiO2-Al2O3 Slags","volume":"41","author":[{"family":"Muhmood","given":"Luckman"},{"family":"Seetharaman","given":"Seshadri"}],"issued":{"date-parts":[["2010",8,1]]}}}],"schema":"https://github.com/citation-style-language/schema/raw/master/csl-citation.json"} </w:instrText>
      </w:r>
      <w:r>
        <w:rPr>
          <w:rFonts w:cs="Times"/>
        </w:rPr>
        <w:fldChar w:fldCharType="separate"/>
      </w:r>
      <w:r w:rsidR="00C45550" w:rsidRPr="00C45550">
        <w:rPr>
          <w:rFonts w:cs="Times"/>
          <w:vertAlign w:val="superscript"/>
        </w:rPr>
        <w:t>[90]</w:t>
      </w:r>
      <w:r>
        <w:rPr>
          <w:rFonts w:cs="Times"/>
        </w:rPr>
        <w:fldChar w:fldCharType="end"/>
      </w:r>
      <w:r>
        <w:rPr>
          <w:rFonts w:cs="Times"/>
        </w:rPr>
        <w:t xml:space="preserve"> or e</w:t>
      </w:r>
      <w:r w:rsidRPr="00391EF9">
        <w:rPr>
          <w:rFonts w:cs="Times"/>
        </w:rPr>
        <w:t xml:space="preserve">lectrostatic </w:t>
      </w:r>
      <w:r>
        <w:rPr>
          <w:rFonts w:cs="Times"/>
        </w:rPr>
        <w:t>l</w:t>
      </w:r>
      <w:r w:rsidRPr="00391EF9">
        <w:rPr>
          <w:rFonts w:cs="Times"/>
        </w:rPr>
        <w:t xml:space="preserve">evitation </w:t>
      </w:r>
      <w:r>
        <w:rPr>
          <w:rFonts w:cs="Times"/>
        </w:rPr>
        <w:t>m</w:t>
      </w:r>
      <w:r w:rsidRPr="00391EF9">
        <w:rPr>
          <w:rFonts w:cs="Times"/>
        </w:rPr>
        <w:t>ethod</w:t>
      </w:r>
      <w:r>
        <w:rPr>
          <w:rFonts w:cs="Times"/>
        </w:rPr>
        <w:fldChar w:fldCharType="begin"/>
      </w:r>
      <w:r w:rsidR="00C45550">
        <w:rPr>
          <w:rFonts w:cs="Times"/>
        </w:rPr>
        <w:instrText xml:space="preserve"> ADDIN ZOTERO_ITEM CSL_CITATION {"citationID":"R5RQMarQ","properties":{"formattedCitation":"\\super [91]\\nosupersub{}","plainCitation":"[91]","noteIndex":0},"citationItems":[{"id":"7OVWmPdL/LeO2gsOW","uris":["http://zotero.org/users/5125889/items/PIHW42H3"],"uri":["http://zotero.org/users/5125889/items/PIHW42H3"],"itemData":{"id":507,"type":"article-journal","abstract":"In the present work, the densities of a mould flux slag were measured as a function of temperature by electrostatic levitation (ESL) method. The density of a mould flux, as measured by ESL method decreased linearly with increasing temperature. The results obtained are compared with the value measured by the sessile drop method just above the melting point of the slag. The discrepancies are explained on the basis of the inherent merits and demerits of the two types of measurements. The experimental values of present work were also compared with the density data for other mould flux slags from Swedish plant practice, obtained by the sessile drop method as part of the present work as well as literature data. A thermodynamic model of molar volume, developed in the present group was used to predict the density of slags. The molar volume was described as a function of integral molar enthalpies of mixing. In the case of ternary systems corresponding to the mould flux slag, the calculated values are in reasonable agreement with the experimental values.","container-title":"ISIJ International","DOI":"10.2355/isijinternational.46.606","issue":"4","page":"606-610","source":"J-Stage","title":"Density Measurements of Mould Flux Slags by Electrostatic Levitation Method","volume":"46","author":[{"family":"Matsushita","given":"Taishi"},{"family":"Ishikawa","given":"Takehiko"},{"family":"Paradis","given":"Paul-François"},{"family":"Mukai","given":"Kusuhiro"},{"family":"Seetharaman","given":"Seshadri"}],"issued":{"date-parts":[["2006"]]}}}],"schema":"https://github.com/citation-style-language/schema/raw/master/csl-citation.json"} </w:instrText>
      </w:r>
      <w:r>
        <w:rPr>
          <w:rFonts w:cs="Times"/>
        </w:rPr>
        <w:fldChar w:fldCharType="separate"/>
      </w:r>
      <w:r w:rsidR="00C45550" w:rsidRPr="00C45550">
        <w:rPr>
          <w:rFonts w:cs="Times"/>
          <w:vertAlign w:val="superscript"/>
        </w:rPr>
        <w:t>[91]</w:t>
      </w:r>
      <w:r>
        <w:rPr>
          <w:rFonts w:cs="Times"/>
        </w:rPr>
        <w:fldChar w:fldCharType="end"/>
      </w:r>
      <w:r>
        <w:rPr>
          <w:rFonts w:cs="Times"/>
        </w:rPr>
        <w:t>.</w:t>
      </w:r>
    </w:p>
    <w:p w14:paraId="4FEE0515" w14:textId="77777777" w:rsidR="008910A0" w:rsidRDefault="008910A0" w:rsidP="002D3E65">
      <w:pPr>
        <w:jc w:val="both"/>
        <w:rPr>
          <w:rFonts w:cs="Times"/>
        </w:rPr>
      </w:pPr>
    </w:p>
    <w:p w14:paraId="440E0C12" w14:textId="69B2528D" w:rsidR="002D3E65" w:rsidRDefault="002D3E65" w:rsidP="002D3E65">
      <w:pPr>
        <w:jc w:val="both"/>
        <w:rPr>
          <w:rFonts w:cs="Times"/>
        </w:rPr>
      </w:pPr>
      <w:r w:rsidRPr="00017FBE">
        <w:rPr>
          <w:rFonts w:cs="Times"/>
        </w:rPr>
        <w:t xml:space="preserve">One of the </w:t>
      </w:r>
      <w:r>
        <w:rPr>
          <w:rFonts w:cs="Times"/>
        </w:rPr>
        <w:t xml:space="preserve">most well-known numerical </w:t>
      </w:r>
      <w:r w:rsidRPr="00017FBE">
        <w:rPr>
          <w:rFonts w:cs="Times"/>
        </w:rPr>
        <w:t>methods</w:t>
      </w:r>
      <w:r>
        <w:rPr>
          <w:rFonts w:cs="Times"/>
        </w:rPr>
        <w:t xml:space="preserve"> for calculating density of a multicomponent slag in liquid state is based on calculation of partial molar volumes</w:t>
      </w:r>
      <w:r>
        <w:rPr>
          <w:rFonts w:cs="Times"/>
        </w:rPr>
        <w:fldChar w:fldCharType="begin"/>
      </w:r>
      <w:r w:rsidR="00C45550">
        <w:rPr>
          <w:rFonts w:cs="Times"/>
        </w:rPr>
        <w:instrText xml:space="preserve"> ADDIN ZOTERO_ITEM CSL_CITATION {"citationID":"er6HMBP2","properties":{"formattedCitation":"\\super [88]\\nosupersub{}","plainCitation":"[88]","noteIndex":0},"citationItems":[{"id":"7OVWmPdL/KaPIyoTU","uris":["http://zotero.org/users/5125889/items/APLH2CBI"],"uri":["http://zotero.org/users/5125889/items/APLH2CBI"],"itemData":{"id":501,"type":"article-journal","container-title":"ISIJ International","DOI":"10.2355/isijinternational.ISIJINT-2015-364","ISSN":"0915-1559, 1347-5460","issue":"2","journalAbbreviation":"ISIJ International","language":"en","page":"264-273","source":"DOI.org (Crossref)","title":"Calculation of Physical Properties for Use in Models of Continuous Casting Process-Part 1: Mould Slags","title-short":"Calculation of Physical Properties for Use in Models of Continuous Casting Process-Part 1","volume":"56","author":[{"family":"Mills","given":"Kenneth C."},{"family":"Karagadde","given":"Shyamprasad"},{"family":"Lee","given":"Peter David"},{"family":"Yuan","given":"Lang"},{"family":"Shahbazian","given":"Fatemeh"}],"issued":{"date-parts":[["2016"]]}}}],"schema":"https://github.com/citation-style-language/schema/raw/master/csl-citation.json"} </w:instrText>
      </w:r>
      <w:r>
        <w:rPr>
          <w:rFonts w:cs="Times"/>
        </w:rPr>
        <w:fldChar w:fldCharType="separate"/>
      </w:r>
      <w:r w:rsidR="00C45550" w:rsidRPr="00C45550">
        <w:rPr>
          <w:rFonts w:cs="Times"/>
          <w:vertAlign w:val="superscript"/>
        </w:rPr>
        <w:t>[88]</w:t>
      </w:r>
      <w:r>
        <w:rPr>
          <w:rFonts w:cs="Times"/>
        </w:rPr>
        <w:fldChar w:fldCharType="end"/>
      </w:r>
      <w:r>
        <w:rPr>
          <w:rFonts w:cs="Times"/>
        </w:rPr>
        <w:t>, which ar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16"/>
      </w:tblGrid>
      <w:tr w:rsidR="002D3E65" w14:paraId="6E5A30A1" w14:textId="77777777" w:rsidTr="00692C36">
        <w:tc>
          <w:tcPr>
            <w:tcW w:w="8500" w:type="dxa"/>
            <w:vAlign w:val="center"/>
          </w:tcPr>
          <w:p w14:paraId="711A4F3B" w14:textId="4239BC64" w:rsidR="007E785B" w:rsidRPr="00313B7F" w:rsidRDefault="003F19AE" w:rsidP="00FD2195">
            <w:pPr>
              <w:jc w:val="center"/>
              <w:rPr>
                <w:rFonts w:cs="Times"/>
              </w:rPr>
            </w:pPr>
            <m:oMathPara>
              <m:oMathParaPr>
                <m:jc m:val="center"/>
              </m:oMathParaPr>
              <m:oMath>
                <m:sSub>
                  <m:sSubPr>
                    <m:ctrlPr>
                      <w:rPr>
                        <w:rFonts w:ascii="Cambria Math" w:hAnsi="Cambria Math" w:cs="Times"/>
                        <w:i/>
                      </w:rPr>
                    </m:ctrlPr>
                  </m:sSubPr>
                  <m:e>
                    <m:r>
                      <w:rPr>
                        <w:rFonts w:ascii="Cambria Math" w:hAnsi="Cambria Math" w:cs="Times"/>
                      </w:rPr>
                      <m:t>V</m:t>
                    </m:r>
                  </m:e>
                  <m:sub>
                    <m:r>
                      <w:rPr>
                        <w:rFonts w:ascii="Cambria Math" w:hAnsi="Cambria Math" w:cs="Times"/>
                      </w:rPr>
                      <m:t>1773</m:t>
                    </m:r>
                  </m:sub>
                </m:sSub>
                <m:r>
                  <w:rPr>
                    <w:rFonts w:ascii="Cambria Math" w:hAnsi="Cambria Math" w:cs="Times"/>
                  </w:rPr>
                  <m:t>=</m:t>
                </m:r>
                <m:nary>
                  <m:naryPr>
                    <m:chr m:val="∑"/>
                    <m:limLoc m:val="undOvr"/>
                    <m:ctrlPr>
                      <w:rPr>
                        <w:rFonts w:ascii="Cambria Math" w:hAnsi="Cambria Math" w:cs="Times"/>
                        <w:i/>
                      </w:rPr>
                    </m:ctrlPr>
                  </m:naryPr>
                  <m:sub>
                    <m:r>
                      <w:rPr>
                        <w:rFonts w:ascii="Cambria Math" w:hAnsi="Cambria Math" w:cs="Times"/>
                      </w:rPr>
                      <m:t>i=1</m:t>
                    </m:r>
                  </m:sub>
                  <m:sup>
                    <m:r>
                      <w:rPr>
                        <w:rFonts w:ascii="Cambria Math" w:hAnsi="Cambria Math" w:cs="Times"/>
                      </w:rPr>
                      <m:t>N</m:t>
                    </m:r>
                  </m:sup>
                  <m:e>
                    <m:sSub>
                      <m:sSubPr>
                        <m:ctrlPr>
                          <w:rPr>
                            <w:rFonts w:ascii="Cambria Math" w:hAnsi="Cambria Math" w:cs="Times"/>
                            <w:i/>
                          </w:rPr>
                        </m:ctrlPr>
                      </m:sSubPr>
                      <m:e>
                        <m:r>
                          <w:rPr>
                            <w:rFonts w:ascii="Cambria Math" w:hAnsi="Cambria Math" w:cs="Times"/>
                          </w:rPr>
                          <m:t>X</m:t>
                        </m:r>
                      </m:e>
                      <m:sub>
                        <m:r>
                          <w:rPr>
                            <w:rFonts w:ascii="Cambria Math" w:hAnsi="Cambria Math" w:cs="Times"/>
                          </w:rPr>
                          <m:t>i</m:t>
                        </m:r>
                      </m:sub>
                    </m:sSub>
                    <m:sSub>
                      <m:sSubPr>
                        <m:ctrlPr>
                          <w:rPr>
                            <w:rFonts w:ascii="Cambria Math" w:hAnsi="Cambria Math" w:cs="Times"/>
                            <w:i/>
                          </w:rPr>
                        </m:ctrlPr>
                      </m:sSubPr>
                      <m:e>
                        <m:r>
                          <w:rPr>
                            <w:rFonts w:ascii="Cambria Math" w:hAnsi="Cambria Math" w:cs="Times"/>
                          </w:rPr>
                          <m:t>V</m:t>
                        </m:r>
                      </m:e>
                      <m:sub>
                        <m:r>
                          <w:rPr>
                            <w:rFonts w:ascii="Cambria Math" w:hAnsi="Cambria Math" w:cs="Times"/>
                          </w:rPr>
                          <m:t>i</m:t>
                        </m:r>
                      </m:sub>
                    </m:sSub>
                  </m:e>
                </m:nary>
                <m:r>
                  <w:rPr>
                    <w:rFonts w:ascii="Cambria Math" w:hAnsi="Cambria Math" w:cs="Times"/>
                  </w:rPr>
                  <m:t xml:space="preserve"> </m:t>
                </m:r>
              </m:oMath>
            </m:oMathPara>
          </w:p>
          <w:p w14:paraId="3BFD2072" w14:textId="77777777" w:rsidR="00313B7F" w:rsidRPr="007E785B" w:rsidRDefault="00313B7F" w:rsidP="00FD2195">
            <w:pPr>
              <w:jc w:val="center"/>
              <w:rPr>
                <w:rFonts w:cs="Times"/>
              </w:rPr>
            </w:pPr>
          </w:p>
          <w:p w14:paraId="5913157F" w14:textId="3406B845" w:rsidR="00FD2195" w:rsidRPr="00FD2195" w:rsidRDefault="003F19AE" w:rsidP="00FD2195">
            <w:pPr>
              <w:jc w:val="center"/>
              <w:rPr>
                <w:rFonts w:cs="Times"/>
              </w:rPr>
            </w:pPr>
            <m:oMathPara>
              <m:oMath>
                <m:sSub>
                  <m:sSubPr>
                    <m:ctrlPr>
                      <w:rPr>
                        <w:rFonts w:ascii="Cambria Math" w:hAnsi="Cambria Math" w:cs="Times"/>
                        <w:i/>
                      </w:rPr>
                    </m:ctrlPr>
                  </m:sSubPr>
                  <m:e>
                    <m:r>
                      <w:rPr>
                        <w:rFonts w:ascii="Cambria Math" w:hAnsi="Cambria Math" w:cs="Times"/>
                      </w:rPr>
                      <m:t>V</m:t>
                    </m:r>
                  </m:e>
                  <m:sub>
                    <m:r>
                      <w:rPr>
                        <w:rFonts w:ascii="Cambria Math" w:hAnsi="Cambria Math" w:cs="Times"/>
                      </w:rPr>
                      <m:t>T</m:t>
                    </m:r>
                  </m:sub>
                </m:sSub>
                <m:r>
                  <w:rPr>
                    <w:rFonts w:ascii="Cambria Math" w:hAnsi="Cambria Math" w:cs="Times"/>
                  </w:rPr>
                  <m:t>=</m:t>
                </m:r>
                <m:sSub>
                  <m:sSubPr>
                    <m:ctrlPr>
                      <w:rPr>
                        <w:rFonts w:ascii="Cambria Math" w:hAnsi="Cambria Math" w:cs="Times"/>
                        <w:i/>
                      </w:rPr>
                    </m:ctrlPr>
                  </m:sSubPr>
                  <m:e>
                    <m:r>
                      <w:rPr>
                        <w:rFonts w:ascii="Cambria Math" w:hAnsi="Cambria Math" w:cs="Times"/>
                      </w:rPr>
                      <m:t>V</m:t>
                    </m:r>
                  </m:e>
                  <m:sub>
                    <m:r>
                      <w:rPr>
                        <w:rFonts w:ascii="Cambria Math" w:hAnsi="Cambria Math" w:cs="Times"/>
                      </w:rPr>
                      <m:t>1773</m:t>
                    </m:r>
                  </m:sub>
                </m:sSub>
                <m:r>
                  <w:rPr>
                    <w:rFonts w:ascii="Cambria Math" w:hAnsi="Cambria Math" w:cs="Times"/>
                  </w:rPr>
                  <m:t>+0.01(T-1773 K)</m:t>
                </m:r>
              </m:oMath>
            </m:oMathPara>
          </w:p>
          <w:p w14:paraId="69F1EED2" w14:textId="6183411C" w:rsidR="00FD2195" w:rsidRPr="00FD2195" w:rsidRDefault="00FD2195" w:rsidP="00692C36">
            <w:pPr>
              <w:jc w:val="center"/>
              <w:rPr>
                <w:rFonts w:cs="Times"/>
              </w:rPr>
            </w:pPr>
          </w:p>
        </w:tc>
        <w:tc>
          <w:tcPr>
            <w:tcW w:w="516" w:type="dxa"/>
            <w:vAlign w:val="center"/>
          </w:tcPr>
          <w:p w14:paraId="0163D7CB" w14:textId="2D5A248E" w:rsidR="002D3E65" w:rsidRDefault="002D3E65" w:rsidP="00692C36">
            <w:pPr>
              <w:jc w:val="center"/>
              <w:rPr>
                <w:rFonts w:cs="Times"/>
              </w:rPr>
            </w:pPr>
            <w:r>
              <w:rPr>
                <w:rFonts w:cs="Times"/>
              </w:rPr>
              <w:fldChar w:fldCharType="begin"/>
            </w:r>
            <w:r>
              <w:rPr>
                <w:rFonts w:cs="Times"/>
              </w:rPr>
              <w:instrText xml:space="preserve"> MACROBUTTON MTPlaceRef \* MERGEFORMAT </w:instrText>
            </w:r>
            <w:r>
              <w:rPr>
                <w:rFonts w:cs="Times"/>
              </w:rPr>
              <w:fldChar w:fldCharType="begin"/>
            </w:r>
            <w:r>
              <w:rPr>
                <w:rFonts w:cs="Times"/>
              </w:rPr>
              <w:instrText xml:space="preserve"> SEQ MTEqn \h \* MERGEFORMAT </w:instrText>
            </w:r>
            <w:r>
              <w:rPr>
                <w:rFonts w:cs="Times"/>
              </w:rPr>
              <w:fldChar w:fldCharType="end"/>
            </w:r>
            <w:r>
              <w:rPr>
                <w:rFonts w:cs="Times"/>
              </w:rPr>
              <w:instrText>(</w:instrText>
            </w:r>
            <w:r>
              <w:rPr>
                <w:rFonts w:cs="Times"/>
              </w:rPr>
              <w:fldChar w:fldCharType="begin"/>
            </w:r>
            <w:r>
              <w:rPr>
                <w:rFonts w:cs="Times"/>
              </w:rPr>
              <w:instrText xml:space="preserve"> SEQ MTEqn \c \* Arabic \* MERGEFORMAT </w:instrText>
            </w:r>
            <w:r>
              <w:rPr>
                <w:rFonts w:cs="Times"/>
              </w:rPr>
              <w:fldChar w:fldCharType="separate"/>
            </w:r>
            <w:r w:rsidR="00447A94">
              <w:rPr>
                <w:rFonts w:cs="Times"/>
                <w:noProof/>
              </w:rPr>
              <w:instrText>1</w:instrText>
            </w:r>
            <w:r>
              <w:rPr>
                <w:rFonts w:cs="Times"/>
              </w:rPr>
              <w:fldChar w:fldCharType="end"/>
            </w:r>
            <w:r>
              <w:rPr>
                <w:rFonts w:cs="Times"/>
              </w:rPr>
              <w:instrText>)</w:instrText>
            </w:r>
            <w:r>
              <w:rPr>
                <w:rFonts w:cs="Times"/>
              </w:rPr>
              <w:fldChar w:fldCharType="end"/>
            </w:r>
          </w:p>
        </w:tc>
      </w:tr>
    </w:tbl>
    <w:p w14:paraId="15087EF0" w14:textId="2A5F653A" w:rsidR="002D3E65" w:rsidRDefault="002D3E65" w:rsidP="002D3E65">
      <w:pPr>
        <w:jc w:val="both"/>
        <w:rPr>
          <w:rFonts w:cs="Times"/>
        </w:rPr>
      </w:pPr>
      <w:r>
        <w:rPr>
          <w:rFonts w:cs="Times"/>
        </w:rPr>
        <w:t>where V</w:t>
      </w:r>
      <w:r>
        <w:rPr>
          <w:rFonts w:cs="Times"/>
          <w:vertAlign w:val="subscript"/>
        </w:rPr>
        <w:t>1773</w:t>
      </w:r>
      <w:r>
        <w:rPr>
          <w:rFonts w:cs="Times"/>
        </w:rPr>
        <w:t xml:space="preserve"> is slag partial molar volume of at 1773 K</w:t>
      </w:r>
      <w:r>
        <w:rPr>
          <w:rFonts w:cs="Times"/>
        </w:rPr>
        <w:fldChar w:fldCharType="begin"/>
      </w:r>
      <w:r w:rsidR="00C45550">
        <w:rPr>
          <w:rFonts w:cs="Times"/>
        </w:rPr>
        <w:instrText xml:space="preserve"> ADDIN ZOTERO_ITEM CSL_CITATION {"citationID":"tPdWeVIi","properties":{"formattedCitation":"\\super [88,92]\\nosupersub{}","plainCitation":"[88,92]","noteIndex":0},"citationItems":[{"id":"7OVWmPdL/KaPIyoTU","uris":["http://zotero.org/users/5125889/items/APLH2CBI"],"uri":["http://zotero.org/users/5125889/items/APLH2CBI"],"itemData":{"id":501,"type":"article-journal","container-title":"ISIJ International","DOI":"10.2355/isijinternational.ISIJINT-2015-364","ISSN":"0915-1559, 1347-5460","issue":"2","journalAbbreviation":"ISIJ International","language":"en","page":"264-273","source":"DOI.org (Crossref)","title":"Calculation of Physical Properties for Use in Models of Continuous Casting Process-Part 1: Mould Slags","title-short":"Calculation of Physical Properties for Use in Models of Continuous Casting Process-Part 1","volume":"56","author":[{"family":"Mills","given":"Kenneth C."},{"family":"Karagadde","given":"Shyamprasad"},{"family":"Lee","given":"Peter David"},{"family":"Yuan","given":"Lang"},{"family":"Shahbazian","given":"Fatemeh"}],"issued":{"date-parts":[["2016"]]}}},{"id":"7OVWmPdL/dN3fBZXH","uris":["http://zotero.org/users/5125889/items/M7NDYVII"],"uri":["http://zotero.org/users/5125889/items/M7NDYVII"],"itemData":{"id":510,"type":"article-journal","abstract":"The extant data for the physical properties of BOS slags and for slag systems relevant to BOS have been collated and evaluated. Data for the following physical properties have been reviewed: phase equilibria, viscosities, densities, electrical conductivities, thermal conductivities, and the surface and interfacial tension between the metal and slag. In addition, various mathematical models have been developed for the estimation of the liquidus temperature, density, viscosity, surface tension, heat capacity, and enthalpy of slags. The efficacies of these different models have been evaluated and their reliability in predicting physical property for molten BOS slags has been assessed.","container-title":"International Materials Reviews","DOI":"10.1179/095066087790150296","ISSN":"0950-6608","issue":"1","note":"publisher: Taylor &amp; Francis\n_eprint: https://doi.org/10.1179/095066087790150296","page":"1-120","source":"Taylor and Francis+NEJM","title":"Physical properties of BOS slags","volume":"32","author":[{"family":"Mills","given":"K. C."},{"family":"Keene","given":"B. J."}],"issued":{"date-parts":[["1987",1,1]]}}}],"schema":"https://github.com/citation-style-language/schema/raw/master/csl-citation.json"} </w:instrText>
      </w:r>
      <w:r>
        <w:rPr>
          <w:rFonts w:cs="Times"/>
        </w:rPr>
        <w:fldChar w:fldCharType="separate"/>
      </w:r>
      <w:r w:rsidR="00C45550" w:rsidRPr="00C45550">
        <w:rPr>
          <w:rFonts w:cs="Times"/>
          <w:vertAlign w:val="superscript"/>
        </w:rPr>
        <w:t>[88,92]</w:t>
      </w:r>
      <w:r>
        <w:rPr>
          <w:rFonts w:cs="Times"/>
        </w:rPr>
        <w:fldChar w:fldCharType="end"/>
      </w:r>
      <w:r>
        <w:rPr>
          <w:rFonts w:cs="Times"/>
        </w:rPr>
        <w:t>, X</w:t>
      </w:r>
      <w:r w:rsidRPr="0006059E">
        <w:rPr>
          <w:rFonts w:cs="Times"/>
          <w:vertAlign w:val="subscript"/>
        </w:rPr>
        <w:t>i</w:t>
      </w:r>
      <w:r>
        <w:rPr>
          <w:rFonts w:cs="Times"/>
        </w:rPr>
        <w:t xml:space="preserve"> is molar fraction of a component, V</w:t>
      </w:r>
      <w:r w:rsidRPr="0006059E">
        <w:rPr>
          <w:rFonts w:cs="Times"/>
          <w:vertAlign w:val="subscript"/>
        </w:rPr>
        <w:t>i</w:t>
      </w:r>
      <w:r>
        <w:rPr>
          <w:rFonts w:cs="Times"/>
        </w:rPr>
        <w:t xml:space="preserve"> is partial molar volume of a component at 1773 K, V</w:t>
      </w:r>
      <w:r w:rsidRPr="002E5A25">
        <w:rPr>
          <w:rFonts w:cs="Times"/>
          <w:vertAlign w:val="subscript"/>
        </w:rPr>
        <w:t>T</w:t>
      </w:r>
      <w:r>
        <w:rPr>
          <w:rFonts w:cs="Times"/>
          <w:vertAlign w:val="subscript"/>
        </w:rPr>
        <w:t xml:space="preserve"> </w:t>
      </w:r>
      <w:r>
        <w:rPr>
          <w:rFonts w:cs="Times"/>
        </w:rPr>
        <w:t>is slag partial molar volume at a certain temperature in liquid state and T is the certain temperature in liquid state.</w:t>
      </w:r>
    </w:p>
    <w:p w14:paraId="01FA722A" w14:textId="77777777" w:rsidR="002D3E65" w:rsidRDefault="002D3E65" w:rsidP="002D3E65">
      <w:pPr>
        <w:jc w:val="both"/>
        <w:rPr>
          <w:rFonts w:cs="Times"/>
        </w:rPr>
      </w:pPr>
      <w:r>
        <w:rPr>
          <w:rFonts w:cs="Times"/>
        </w:rPr>
        <w:t>Subsequently, density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16"/>
      </w:tblGrid>
      <w:tr w:rsidR="002D3E65" w14:paraId="1E2A99FB" w14:textId="77777777" w:rsidTr="00692C36">
        <w:tc>
          <w:tcPr>
            <w:tcW w:w="8500" w:type="dxa"/>
            <w:vAlign w:val="center"/>
          </w:tcPr>
          <w:p w14:paraId="7FFA78D7" w14:textId="5F6566F0" w:rsidR="002D3E65" w:rsidRDefault="003F19AE" w:rsidP="00692C36">
            <w:pPr>
              <w:jc w:val="center"/>
              <w:rPr>
                <w:rFonts w:cs="Times"/>
              </w:rPr>
            </w:pPr>
            <m:oMathPara>
              <m:oMath>
                <m:sSub>
                  <m:sSubPr>
                    <m:ctrlPr>
                      <w:rPr>
                        <w:rFonts w:ascii="Cambria Math" w:hAnsi="Cambria Math" w:cs="Times"/>
                        <w:i/>
                      </w:rPr>
                    </m:ctrlPr>
                  </m:sSubPr>
                  <m:e>
                    <m:r>
                      <w:rPr>
                        <w:rFonts w:ascii="Cambria Math" w:hAnsi="Cambria Math" w:cs="Times"/>
                      </w:rPr>
                      <m:t>ρ</m:t>
                    </m:r>
                  </m:e>
                  <m:sub>
                    <m:r>
                      <w:rPr>
                        <w:rFonts w:ascii="Cambria Math" w:hAnsi="Cambria Math" w:cs="Times"/>
                      </w:rPr>
                      <m:t>T</m:t>
                    </m:r>
                  </m:sub>
                </m:sSub>
                <m:r>
                  <w:rPr>
                    <w:rFonts w:ascii="Cambria Math" w:hAnsi="Cambria Math" w:cs="Times"/>
                  </w:rPr>
                  <m:t>=</m:t>
                </m:r>
                <m:f>
                  <m:fPr>
                    <m:ctrlPr>
                      <w:rPr>
                        <w:rFonts w:ascii="Cambria Math" w:hAnsi="Cambria Math" w:cs="Times"/>
                        <w:i/>
                      </w:rPr>
                    </m:ctrlPr>
                  </m:fPr>
                  <m:num>
                    <m:r>
                      <w:rPr>
                        <w:rFonts w:ascii="Cambria Math" w:hAnsi="Cambria Math" w:cs="Times"/>
                      </w:rPr>
                      <m:t>M</m:t>
                    </m:r>
                  </m:num>
                  <m:den>
                    <m:sSub>
                      <m:sSubPr>
                        <m:ctrlPr>
                          <w:rPr>
                            <w:rFonts w:ascii="Cambria Math" w:hAnsi="Cambria Math" w:cs="Times"/>
                            <w:i/>
                          </w:rPr>
                        </m:ctrlPr>
                      </m:sSubPr>
                      <m:e>
                        <m:r>
                          <w:rPr>
                            <w:rFonts w:ascii="Cambria Math" w:hAnsi="Cambria Math" w:cs="Times"/>
                          </w:rPr>
                          <m:t>V</m:t>
                        </m:r>
                      </m:e>
                      <m:sub>
                        <m:r>
                          <w:rPr>
                            <w:rFonts w:ascii="Cambria Math" w:hAnsi="Cambria Math" w:cs="Times"/>
                          </w:rPr>
                          <m:t>T</m:t>
                        </m:r>
                      </m:sub>
                    </m:sSub>
                  </m:den>
                </m:f>
              </m:oMath>
            </m:oMathPara>
          </w:p>
        </w:tc>
        <w:tc>
          <w:tcPr>
            <w:tcW w:w="516" w:type="dxa"/>
            <w:vAlign w:val="center"/>
          </w:tcPr>
          <w:p w14:paraId="46FACA2A" w14:textId="74A347FA" w:rsidR="002D3E65" w:rsidRDefault="002D3E65" w:rsidP="00692C36">
            <w:pPr>
              <w:jc w:val="center"/>
              <w:rPr>
                <w:rFonts w:cs="Times"/>
              </w:rPr>
            </w:pPr>
            <w:r>
              <w:rPr>
                <w:rFonts w:cs="Times"/>
              </w:rPr>
              <w:fldChar w:fldCharType="begin"/>
            </w:r>
            <w:r>
              <w:rPr>
                <w:rFonts w:cs="Times"/>
              </w:rPr>
              <w:instrText xml:space="preserve"> MACROBUTTON MTPlaceRef \* MERGEFORMAT </w:instrText>
            </w:r>
            <w:r>
              <w:rPr>
                <w:rFonts w:cs="Times"/>
              </w:rPr>
              <w:fldChar w:fldCharType="begin"/>
            </w:r>
            <w:r>
              <w:rPr>
                <w:rFonts w:cs="Times"/>
              </w:rPr>
              <w:instrText xml:space="preserve"> SEQ MTEqn \h \* MERGEFORMAT </w:instrText>
            </w:r>
            <w:r>
              <w:rPr>
                <w:rFonts w:cs="Times"/>
              </w:rPr>
              <w:fldChar w:fldCharType="end"/>
            </w:r>
            <w:r>
              <w:rPr>
                <w:rFonts w:cs="Times"/>
              </w:rPr>
              <w:instrText>(</w:instrText>
            </w:r>
            <w:r>
              <w:rPr>
                <w:rFonts w:cs="Times"/>
              </w:rPr>
              <w:fldChar w:fldCharType="begin"/>
            </w:r>
            <w:r>
              <w:rPr>
                <w:rFonts w:cs="Times"/>
              </w:rPr>
              <w:instrText xml:space="preserve"> SEQ MTEqn \c \* Arabic \* MERGEFORMAT </w:instrText>
            </w:r>
            <w:r>
              <w:rPr>
                <w:rFonts w:cs="Times"/>
              </w:rPr>
              <w:fldChar w:fldCharType="separate"/>
            </w:r>
            <w:r w:rsidR="00447A94">
              <w:rPr>
                <w:rFonts w:cs="Times"/>
                <w:noProof/>
              </w:rPr>
              <w:instrText>2</w:instrText>
            </w:r>
            <w:r>
              <w:rPr>
                <w:rFonts w:cs="Times"/>
              </w:rPr>
              <w:fldChar w:fldCharType="end"/>
            </w:r>
            <w:r>
              <w:rPr>
                <w:rFonts w:cs="Times"/>
              </w:rPr>
              <w:instrText>)</w:instrText>
            </w:r>
            <w:r>
              <w:rPr>
                <w:rFonts w:cs="Times"/>
              </w:rPr>
              <w:fldChar w:fldCharType="end"/>
            </w:r>
          </w:p>
        </w:tc>
      </w:tr>
    </w:tbl>
    <w:p w14:paraId="6361FB29" w14:textId="77777777" w:rsidR="002D3E65" w:rsidRDefault="002D3E65" w:rsidP="002D3E65">
      <w:pPr>
        <w:jc w:val="both"/>
        <w:rPr>
          <w:rFonts w:cs="Times"/>
        </w:rPr>
      </w:pPr>
      <w:r>
        <w:rPr>
          <w:rFonts w:cs="Times"/>
        </w:rPr>
        <w:t xml:space="preserve">where </w:t>
      </w:r>
      <w:r>
        <w:rPr>
          <w:rFonts w:ascii="Cambria Math" w:hAnsi="Cambria Math" w:cs="Times"/>
        </w:rPr>
        <w:t>ρ</w:t>
      </w:r>
      <w:r w:rsidRPr="001C6623">
        <w:rPr>
          <w:rFonts w:cs="Times"/>
          <w:vertAlign w:val="subscript"/>
        </w:rPr>
        <w:t>T</w:t>
      </w:r>
      <w:r>
        <w:rPr>
          <w:rFonts w:cs="Times"/>
        </w:rPr>
        <w:t xml:space="preserve"> is density liquid state, M is mean molecular weight of all components in slag.</w:t>
      </w:r>
    </w:p>
    <w:p w14:paraId="17AEF989" w14:textId="77777777" w:rsidR="009B44A1" w:rsidRDefault="009B44A1" w:rsidP="002D3E65">
      <w:pPr>
        <w:jc w:val="both"/>
        <w:rPr>
          <w:rFonts w:cs="Times"/>
        </w:rPr>
      </w:pPr>
    </w:p>
    <w:p w14:paraId="40ED50F3" w14:textId="25725198" w:rsidR="002D3E65" w:rsidRPr="00A04F4F" w:rsidRDefault="00CE2D67" w:rsidP="002D3E65">
      <w:pPr>
        <w:jc w:val="both"/>
        <w:rPr>
          <w:rFonts w:cs="Times"/>
        </w:rPr>
      </w:pPr>
      <w:r>
        <w:rPr>
          <w:rFonts w:cs="Times"/>
        </w:rPr>
        <w:fldChar w:fldCharType="begin"/>
      </w:r>
      <w:r>
        <w:rPr>
          <w:rFonts w:cs="Times"/>
        </w:rPr>
        <w:instrText xml:space="preserve"> REF _Ref66275351 \h </w:instrText>
      </w:r>
      <w:r>
        <w:rPr>
          <w:rFonts w:cs="Times"/>
        </w:rPr>
      </w:r>
      <w:r>
        <w:rPr>
          <w:rFonts w:cs="Times"/>
        </w:rPr>
        <w:fldChar w:fldCharType="separate"/>
      </w:r>
      <w:r w:rsidR="00447A94">
        <w:t xml:space="preserve">Figure </w:t>
      </w:r>
      <w:r w:rsidR="00447A94">
        <w:rPr>
          <w:noProof/>
        </w:rPr>
        <w:t>23</w:t>
      </w:r>
      <w:r>
        <w:rPr>
          <w:rFonts w:cs="Times"/>
        </w:rPr>
        <w:fldChar w:fldCharType="end"/>
      </w:r>
      <w:r>
        <w:rPr>
          <w:rFonts w:cs="Times"/>
        </w:rPr>
        <w:t xml:space="preserve"> </w:t>
      </w:r>
      <w:r w:rsidR="002D3E65">
        <w:rPr>
          <w:rFonts w:cs="Times"/>
        </w:rPr>
        <w:t>illustrates a comparison of the experimentally measured densities by Lee at al.</w:t>
      </w:r>
      <w:r w:rsidR="002D3E65">
        <w:rPr>
          <w:rFonts w:cs="Times"/>
        </w:rPr>
        <w:fldChar w:fldCharType="begin"/>
      </w:r>
      <w:r w:rsidR="00C45550">
        <w:rPr>
          <w:rFonts w:cs="Times"/>
        </w:rPr>
        <w:instrText xml:space="preserve"> ADDIN ZOTERO_ITEM CSL_CITATION {"citationID":"Ylaqyu1n","properties":{"formattedCitation":"\\super [93]\\nosupersub{}","plainCitation":"[93]","noteIndex":0},"citationItems":[{"id":4311,"uris":["http://zotero.org/users/7836746/items/NXYLR5X8"],"uri":["http://zotero.org/users/7836746/items/NXYLR5X8"],"itemData":{"id":4311,"type":"article-journal","container-title":"ISIJ International","DOI":"10.2355/isijinternational.52.2145","ISSN":"0915-1559, 1347-5460","issue":"12","journalAbbreviation":"ISIJ Int.","language":"en","page":"2145-2148","source":"DOI.org (Crossref)","title":"Density Measurements of CaO–MnO–SiO2 Slags","volume":"52","author":[{"family":"Lee","given":"Joonho"},{"family":"Hoai","given":"Le Thu"},{"family":"Choe","given":"Joongkil"},{"family":"Park","given":"Joo Hyun"}],"issued":{"date-parts":[["2012"]]}}}],"schema":"https://github.com/citation-style-language/schema/raw/master/csl-citation.json"} </w:instrText>
      </w:r>
      <w:r w:rsidR="002D3E65">
        <w:rPr>
          <w:rFonts w:cs="Times"/>
        </w:rPr>
        <w:fldChar w:fldCharType="separate"/>
      </w:r>
      <w:r w:rsidR="00C45550" w:rsidRPr="00C45550">
        <w:rPr>
          <w:rFonts w:cs="Times"/>
          <w:vertAlign w:val="superscript"/>
        </w:rPr>
        <w:t>[93]</w:t>
      </w:r>
      <w:r w:rsidR="002D3E65">
        <w:rPr>
          <w:rFonts w:cs="Times"/>
        </w:rPr>
        <w:fldChar w:fldCharType="end"/>
      </w:r>
      <w:r w:rsidR="002D3E65">
        <w:rPr>
          <w:rFonts w:cs="Times"/>
        </w:rPr>
        <w:t xml:space="preserve"> and the calculated densities by the model from Mills et al.</w:t>
      </w:r>
      <w:r w:rsidR="002D3E65" w:rsidRPr="00B3383D">
        <w:rPr>
          <w:rFonts w:cs="Times"/>
          <w:vertAlign w:val="superscript"/>
        </w:rPr>
        <w:t>[2]</w:t>
      </w:r>
      <w:r w:rsidR="002D3E65">
        <w:rPr>
          <w:rFonts w:cs="Times"/>
        </w:rPr>
        <w:t xml:space="preserve"> for MnO-CaO-SiO</w:t>
      </w:r>
      <w:r w:rsidR="002D3E65" w:rsidRPr="00334FFE">
        <w:rPr>
          <w:rFonts w:cs="Times"/>
          <w:vertAlign w:val="subscript"/>
        </w:rPr>
        <w:t>2</w:t>
      </w:r>
      <w:r w:rsidR="002D3E65">
        <w:rPr>
          <w:rFonts w:cs="Times"/>
        </w:rPr>
        <w:t>-MgO-Al</w:t>
      </w:r>
      <w:r w:rsidR="002D3E65" w:rsidRPr="00334FFE">
        <w:rPr>
          <w:rFonts w:cs="Times"/>
          <w:vertAlign w:val="subscript"/>
        </w:rPr>
        <w:t>2</w:t>
      </w:r>
      <w:r w:rsidR="002D3E65">
        <w:rPr>
          <w:rFonts w:cs="Times"/>
        </w:rPr>
        <w:t>O</w:t>
      </w:r>
      <w:r w:rsidR="002D3E65" w:rsidRPr="00334FFE">
        <w:rPr>
          <w:rFonts w:cs="Times"/>
          <w:vertAlign w:val="subscript"/>
        </w:rPr>
        <w:t>3</w:t>
      </w:r>
      <w:r w:rsidR="002D3E65">
        <w:rPr>
          <w:rFonts w:cs="Times"/>
        </w:rPr>
        <w:t xml:space="preserve"> and MnO-CaO-SiO</w:t>
      </w:r>
      <w:r w:rsidR="002D3E65" w:rsidRPr="00875A30">
        <w:rPr>
          <w:rFonts w:cs="Times"/>
          <w:vertAlign w:val="subscript"/>
        </w:rPr>
        <w:t>2</w:t>
      </w:r>
      <w:r w:rsidR="002D3E65">
        <w:rPr>
          <w:rFonts w:cs="Times"/>
        </w:rPr>
        <w:t xml:space="preserve"> slags. The density of MnO-CaO-SiO</w:t>
      </w:r>
      <w:r w:rsidR="002D3E65" w:rsidRPr="00875A30">
        <w:rPr>
          <w:rFonts w:cs="Times"/>
          <w:vertAlign w:val="subscript"/>
        </w:rPr>
        <w:t>2</w:t>
      </w:r>
      <w:r w:rsidR="002D3E65">
        <w:rPr>
          <w:rFonts w:cs="Times"/>
          <w:vertAlign w:val="subscript"/>
        </w:rPr>
        <w:t xml:space="preserve"> </w:t>
      </w:r>
      <w:r w:rsidR="002D3E65" w:rsidRPr="00B3383D">
        <w:rPr>
          <w:rFonts w:cs="Times"/>
        </w:rPr>
        <w:t>slag</w:t>
      </w:r>
      <w:r w:rsidR="002D3E65">
        <w:rPr>
          <w:rFonts w:cs="Times"/>
          <w:vertAlign w:val="subscript"/>
        </w:rPr>
        <w:t xml:space="preserve"> </w:t>
      </w:r>
      <w:r w:rsidR="002D3E65">
        <w:rPr>
          <w:rFonts w:cs="Times"/>
        </w:rPr>
        <w:t xml:space="preserve">estimated using the model shows fairly close values to those determined by Lee et al., and in addition, the </w:t>
      </w:r>
      <w:r w:rsidR="002D3E65" w:rsidRPr="009B7CCC">
        <w:rPr>
          <w:rFonts w:cs="Times"/>
        </w:rPr>
        <w:t xml:space="preserve">calculated </w:t>
      </w:r>
      <w:r w:rsidR="002D3E65">
        <w:rPr>
          <w:rFonts w:cs="Times"/>
        </w:rPr>
        <w:t>densities</w:t>
      </w:r>
      <w:r w:rsidR="002D3E65" w:rsidRPr="009B7CCC">
        <w:rPr>
          <w:rFonts w:cs="Times"/>
        </w:rPr>
        <w:t xml:space="preserve"> show the expected </w:t>
      </w:r>
      <w:r w:rsidR="002D3E65">
        <w:rPr>
          <w:rFonts w:cs="Times"/>
        </w:rPr>
        <w:t>increase</w:t>
      </w:r>
      <w:r w:rsidR="002D3E65" w:rsidRPr="009B7CCC">
        <w:rPr>
          <w:rFonts w:cs="Times"/>
        </w:rPr>
        <w:t xml:space="preserve"> </w:t>
      </w:r>
      <w:r w:rsidR="002D3E65">
        <w:rPr>
          <w:rFonts w:cs="Times"/>
        </w:rPr>
        <w:t xml:space="preserve">when MnO content is increased, which may indicate that the model of Mills et al. can be applied for slags in ferroalloy production with high reproducibility. </w:t>
      </w:r>
    </w:p>
    <w:p w14:paraId="76993FA5" w14:textId="4A22040F" w:rsidR="002D3E65" w:rsidRPr="00DC43D5" w:rsidRDefault="002D3E65" w:rsidP="004A4FCA">
      <w:pPr>
        <w:spacing w:after="160" w:line="259" w:lineRule="auto"/>
        <w:rPr>
          <w:rFonts w:cs="Times"/>
        </w:rPr>
      </w:pPr>
    </w:p>
    <w:p w14:paraId="2797810F" w14:textId="652FC2BA" w:rsidR="00ED1D45" w:rsidRDefault="00ED1D45" w:rsidP="00ED1D45">
      <w:pPr>
        <w:pStyle w:val="Caption"/>
        <w:keepNext/>
      </w:pPr>
      <w:bookmarkStart w:id="26" w:name="_Ref66274507"/>
      <w:r>
        <w:t xml:space="preserve">Table </w:t>
      </w:r>
      <w:r>
        <w:fldChar w:fldCharType="begin"/>
      </w:r>
      <w:r>
        <w:instrText xml:space="preserve"> SEQ Table \* ARABIC </w:instrText>
      </w:r>
      <w:r>
        <w:fldChar w:fldCharType="separate"/>
      </w:r>
      <w:r w:rsidR="00447A94">
        <w:rPr>
          <w:noProof/>
        </w:rPr>
        <w:t>4</w:t>
      </w:r>
      <w:r>
        <w:fldChar w:fldCharType="end"/>
      </w:r>
      <w:bookmarkEnd w:id="26"/>
      <w:r>
        <w:rPr>
          <w:lang w:val="en-US"/>
        </w:rPr>
        <w:t xml:space="preserve">. </w:t>
      </w:r>
      <w:r w:rsidRPr="00E27A9D">
        <w:rPr>
          <w:lang w:val="en-US"/>
        </w:rPr>
        <w:t>Chemical composition of slags in FeMn and SiMn production.</w:t>
      </w:r>
    </w:p>
    <w:tbl>
      <w:tblPr>
        <w:tblStyle w:val="TableGrid"/>
        <w:tblW w:w="0" w:type="auto"/>
        <w:jc w:val="center"/>
        <w:tblLayout w:type="fixed"/>
        <w:tblLook w:val="04A0" w:firstRow="1" w:lastRow="0" w:firstColumn="1" w:lastColumn="0" w:noHBand="0" w:noVBand="1"/>
      </w:tblPr>
      <w:tblGrid>
        <w:gridCol w:w="2263"/>
        <w:gridCol w:w="1111"/>
        <w:gridCol w:w="1111"/>
        <w:gridCol w:w="1112"/>
        <w:gridCol w:w="1111"/>
        <w:gridCol w:w="1111"/>
        <w:gridCol w:w="1112"/>
      </w:tblGrid>
      <w:tr w:rsidR="002D3E65" w14:paraId="463C1838" w14:textId="77777777" w:rsidTr="00692C36">
        <w:trPr>
          <w:trHeight w:val="552"/>
          <w:jc w:val="center"/>
        </w:trPr>
        <w:tc>
          <w:tcPr>
            <w:tcW w:w="2263" w:type="dxa"/>
            <w:vMerge w:val="restart"/>
            <w:vAlign w:val="center"/>
          </w:tcPr>
          <w:p w14:paraId="702B907A" w14:textId="77777777" w:rsidR="002D3E65" w:rsidRPr="00FF593D" w:rsidRDefault="002D3E65" w:rsidP="00692C36">
            <w:pPr>
              <w:jc w:val="center"/>
              <w:rPr>
                <w:rFonts w:cs="Times"/>
                <w:b/>
                <w:bCs/>
              </w:rPr>
            </w:pPr>
            <w:r w:rsidRPr="00FF593D">
              <w:rPr>
                <w:rFonts w:cs="Times"/>
                <w:b/>
                <w:bCs/>
              </w:rPr>
              <w:t>Slag</w:t>
            </w:r>
          </w:p>
        </w:tc>
        <w:tc>
          <w:tcPr>
            <w:tcW w:w="6668" w:type="dxa"/>
            <w:gridSpan w:val="6"/>
            <w:vAlign w:val="center"/>
          </w:tcPr>
          <w:p w14:paraId="52529C1E" w14:textId="77777777" w:rsidR="002D3E65" w:rsidRPr="002F2EDD" w:rsidRDefault="002D3E65" w:rsidP="00692C36">
            <w:pPr>
              <w:jc w:val="center"/>
              <w:rPr>
                <w:rFonts w:cs="Times"/>
                <w:b/>
                <w:bCs/>
              </w:rPr>
            </w:pPr>
            <w:r w:rsidRPr="002F2EDD">
              <w:rPr>
                <w:rFonts w:cs="Times"/>
                <w:b/>
                <w:bCs/>
              </w:rPr>
              <w:t>Chemical composition, wt. %</w:t>
            </w:r>
          </w:p>
        </w:tc>
      </w:tr>
      <w:tr w:rsidR="002D3E65" w14:paraId="04D79ABA" w14:textId="77777777" w:rsidTr="00692C36">
        <w:trPr>
          <w:trHeight w:val="577"/>
          <w:jc w:val="center"/>
        </w:trPr>
        <w:tc>
          <w:tcPr>
            <w:tcW w:w="2263" w:type="dxa"/>
            <w:vMerge/>
            <w:vAlign w:val="center"/>
          </w:tcPr>
          <w:p w14:paraId="0A79F6B6" w14:textId="77777777" w:rsidR="002D3E65" w:rsidRPr="00FF593D" w:rsidRDefault="002D3E65" w:rsidP="00692C36">
            <w:pPr>
              <w:jc w:val="center"/>
              <w:rPr>
                <w:rFonts w:cs="Times"/>
                <w:b/>
                <w:bCs/>
              </w:rPr>
            </w:pPr>
          </w:p>
        </w:tc>
        <w:tc>
          <w:tcPr>
            <w:tcW w:w="1111" w:type="dxa"/>
            <w:vAlign w:val="center"/>
          </w:tcPr>
          <w:p w14:paraId="03FA59D8" w14:textId="77777777" w:rsidR="002D3E65" w:rsidRPr="002F2EDD" w:rsidRDefault="002D3E65" w:rsidP="00692C36">
            <w:pPr>
              <w:jc w:val="center"/>
              <w:rPr>
                <w:rFonts w:cs="Times"/>
                <w:b/>
                <w:bCs/>
              </w:rPr>
            </w:pPr>
            <w:r w:rsidRPr="002F2EDD">
              <w:rPr>
                <w:rFonts w:cs="Times"/>
                <w:b/>
                <w:bCs/>
              </w:rPr>
              <w:t>MnO</w:t>
            </w:r>
          </w:p>
        </w:tc>
        <w:tc>
          <w:tcPr>
            <w:tcW w:w="1111" w:type="dxa"/>
            <w:vAlign w:val="center"/>
          </w:tcPr>
          <w:p w14:paraId="36557003" w14:textId="77777777" w:rsidR="002D3E65" w:rsidRPr="002F2EDD" w:rsidRDefault="002D3E65" w:rsidP="00692C36">
            <w:pPr>
              <w:jc w:val="center"/>
              <w:rPr>
                <w:rFonts w:cs="Times"/>
                <w:b/>
                <w:bCs/>
              </w:rPr>
            </w:pPr>
            <w:r w:rsidRPr="002F2EDD">
              <w:rPr>
                <w:rFonts w:cs="Times"/>
                <w:b/>
                <w:bCs/>
              </w:rPr>
              <w:t>CaO</w:t>
            </w:r>
          </w:p>
        </w:tc>
        <w:tc>
          <w:tcPr>
            <w:tcW w:w="1112" w:type="dxa"/>
            <w:vAlign w:val="center"/>
          </w:tcPr>
          <w:p w14:paraId="06B6F3F1" w14:textId="77777777" w:rsidR="002D3E65" w:rsidRPr="002F2EDD" w:rsidRDefault="002D3E65" w:rsidP="00692C36">
            <w:pPr>
              <w:jc w:val="center"/>
              <w:rPr>
                <w:rFonts w:cs="Times"/>
                <w:b/>
                <w:bCs/>
              </w:rPr>
            </w:pPr>
            <w:r w:rsidRPr="002F2EDD">
              <w:rPr>
                <w:rFonts w:cs="Times"/>
                <w:b/>
                <w:bCs/>
              </w:rPr>
              <w:t>MgO</w:t>
            </w:r>
          </w:p>
        </w:tc>
        <w:tc>
          <w:tcPr>
            <w:tcW w:w="1111" w:type="dxa"/>
            <w:vAlign w:val="center"/>
          </w:tcPr>
          <w:p w14:paraId="33B917A7" w14:textId="77777777" w:rsidR="002D3E65" w:rsidRPr="002F2EDD" w:rsidRDefault="002D3E65" w:rsidP="00692C36">
            <w:pPr>
              <w:jc w:val="center"/>
              <w:rPr>
                <w:rFonts w:cs="Times"/>
                <w:b/>
                <w:bCs/>
              </w:rPr>
            </w:pPr>
            <w:r w:rsidRPr="002F2EDD">
              <w:rPr>
                <w:rFonts w:cs="Times"/>
                <w:b/>
                <w:bCs/>
              </w:rPr>
              <w:t>SiO</w:t>
            </w:r>
            <w:r w:rsidRPr="002F2EDD">
              <w:rPr>
                <w:rFonts w:cs="Times"/>
                <w:b/>
                <w:bCs/>
                <w:vertAlign w:val="subscript"/>
              </w:rPr>
              <w:t>2</w:t>
            </w:r>
          </w:p>
        </w:tc>
        <w:tc>
          <w:tcPr>
            <w:tcW w:w="1111" w:type="dxa"/>
            <w:vAlign w:val="center"/>
          </w:tcPr>
          <w:p w14:paraId="5ECD36DC" w14:textId="77777777" w:rsidR="002D3E65" w:rsidRPr="002F2EDD" w:rsidRDefault="002D3E65" w:rsidP="00692C36">
            <w:pPr>
              <w:jc w:val="center"/>
              <w:rPr>
                <w:rFonts w:cs="Times"/>
                <w:b/>
                <w:bCs/>
              </w:rPr>
            </w:pPr>
            <w:r w:rsidRPr="002F2EDD">
              <w:rPr>
                <w:rFonts w:cs="Times"/>
                <w:b/>
                <w:bCs/>
              </w:rPr>
              <w:t>Al</w:t>
            </w:r>
            <w:r w:rsidRPr="002F2EDD">
              <w:rPr>
                <w:rFonts w:cs="Times"/>
                <w:b/>
                <w:bCs/>
                <w:vertAlign w:val="subscript"/>
              </w:rPr>
              <w:t>2</w:t>
            </w:r>
            <w:r w:rsidRPr="002F2EDD">
              <w:rPr>
                <w:rFonts w:cs="Times"/>
                <w:b/>
                <w:bCs/>
              </w:rPr>
              <w:t>O</w:t>
            </w:r>
            <w:r w:rsidRPr="002F2EDD">
              <w:rPr>
                <w:rFonts w:cs="Times"/>
                <w:b/>
                <w:bCs/>
                <w:vertAlign w:val="subscript"/>
              </w:rPr>
              <w:t>3</w:t>
            </w:r>
          </w:p>
        </w:tc>
        <w:tc>
          <w:tcPr>
            <w:tcW w:w="1112" w:type="dxa"/>
            <w:vAlign w:val="center"/>
          </w:tcPr>
          <w:p w14:paraId="01BE83EC" w14:textId="77777777" w:rsidR="002D3E65" w:rsidRPr="002F2EDD" w:rsidRDefault="002D3E65" w:rsidP="00692C36">
            <w:pPr>
              <w:jc w:val="center"/>
              <w:rPr>
                <w:rFonts w:cs="Times"/>
                <w:b/>
                <w:bCs/>
              </w:rPr>
            </w:pPr>
            <w:r>
              <w:rPr>
                <w:rFonts w:cs="Times"/>
                <w:b/>
                <w:bCs/>
              </w:rPr>
              <w:t>Other</w:t>
            </w:r>
          </w:p>
        </w:tc>
      </w:tr>
      <w:tr w:rsidR="002D3E65" w14:paraId="7FF0C513" w14:textId="77777777" w:rsidTr="00692C36">
        <w:trPr>
          <w:trHeight w:val="552"/>
          <w:jc w:val="center"/>
        </w:trPr>
        <w:tc>
          <w:tcPr>
            <w:tcW w:w="2263" w:type="dxa"/>
            <w:vAlign w:val="center"/>
          </w:tcPr>
          <w:p w14:paraId="5E578892" w14:textId="77777777" w:rsidR="002D3E65" w:rsidRDefault="002D3E65" w:rsidP="00692C36">
            <w:pPr>
              <w:jc w:val="center"/>
              <w:rPr>
                <w:rFonts w:cs="Times"/>
                <w:b/>
                <w:bCs/>
              </w:rPr>
            </w:pPr>
            <w:r>
              <w:rPr>
                <w:rFonts w:cs="Times"/>
                <w:b/>
                <w:bCs/>
              </w:rPr>
              <w:t xml:space="preserve">High MnO – </w:t>
            </w:r>
          </w:p>
          <w:p w14:paraId="5F1F1FF2" w14:textId="42E27B6C" w:rsidR="002D3E65" w:rsidRPr="00FF593D" w:rsidRDefault="002D3E65" w:rsidP="00692C36">
            <w:pPr>
              <w:jc w:val="center"/>
              <w:rPr>
                <w:rFonts w:cs="Times"/>
                <w:b/>
                <w:bCs/>
              </w:rPr>
            </w:pPr>
            <w:r>
              <w:rPr>
                <w:rFonts w:cs="Times"/>
                <w:b/>
                <w:bCs/>
              </w:rPr>
              <w:t>FeMn production</w:t>
            </w:r>
            <w:r>
              <w:rPr>
                <w:rFonts w:cs="Times"/>
                <w:b/>
                <w:bCs/>
              </w:rPr>
              <w:fldChar w:fldCharType="begin"/>
            </w:r>
            <w:r w:rsidR="00C45550">
              <w:rPr>
                <w:rFonts w:cs="Times"/>
                <w:b/>
                <w:bCs/>
              </w:rPr>
              <w:instrText xml:space="preserve"> ADDIN ZOTERO_ITEM CSL_CITATION {"citationID":"HWIZ8Xnf","properties":{"formattedCitation":"\\super [94]\\nosupersub{}","plainCitation":"[94]","noteIndex":0},"citationItems":[{"id":"7OVWmPdL/VI47QwNN","uris":["http://zotero.org/users/5125889/items/JAPIDMEG"],"uri":["http://zotero.org/users/5125889/items/JAPIDMEG"],"itemData":{"id":512,"type":"paper-conference","abstract":"Ferromanganese slags contain appreciable percentages of manganese, mainly in the form of silicate phases. The manganese values may be leached from the slag using sulfuric acid. This approach has two problems. One is the consumption of sulfuric acid which might add a considerable cost to the recovery process. The other problem is the reliable handling of the silicate content to prevent the formation of gelled phases, which would make solid-liquid separation after leaching impossible. A possible solution to both problems would be the optimization of the leaching residue so that it adds value to the process. This could be done if the leach residue, which contains the silicate materials, can be formed in a way that would leave the silica content as amorphous or micro crystalline phases. Such a residue could be a valuable additive to Portland cement. Investigations of the leaching process have shown that the manganese may be recovered in excess o/90%, at industrially useful concentrations. A variety of recovery processes for manganese from such solutions are possible; for instance precipitation as oxide or carbonate or crystallization as sulfate salt. It has been shown that the formation of silica gels may be avoided using suitable leaching procedures. The leaching residues have been found to contain substantial amounts of amorphous silica and calcium sulfate. Several of these residues have been tested as additive to Portland cement. Important parameters such as the hydration characteristics, .flexural-and compression strength have been measured. It was found that such addition is beneficial for the development of additional compression and flexural strength as compared to normal Portland cement.","source":"ResearchGate","title":"The recovery of manganese and generation of a valuable residue from ferromanganese slags by a hydrometallurgical route","author":[{"family":"Groot","given":"Dick"},{"family":"Kazadi","given":"Dieudonne"},{"family":"Pollman","given":"H."},{"family":"Villiers","given":"Johan"},{"family":"Redtmann","given":"Thomas"},{"family":"Steenkamp","given":"J.D."}],"issued":{"date-parts":[["2013",6,9]]}}}],"schema":"https://github.com/citation-style-language/schema/raw/master/csl-citation.json"} </w:instrText>
            </w:r>
            <w:r>
              <w:rPr>
                <w:rFonts w:cs="Times"/>
                <w:b/>
                <w:bCs/>
              </w:rPr>
              <w:fldChar w:fldCharType="separate"/>
            </w:r>
            <w:r w:rsidR="00C45550" w:rsidRPr="00C45550">
              <w:rPr>
                <w:rFonts w:cs="Times"/>
                <w:vertAlign w:val="superscript"/>
              </w:rPr>
              <w:t>[94]</w:t>
            </w:r>
            <w:r>
              <w:rPr>
                <w:rFonts w:cs="Times"/>
                <w:b/>
                <w:bCs/>
              </w:rPr>
              <w:fldChar w:fldCharType="end"/>
            </w:r>
          </w:p>
        </w:tc>
        <w:tc>
          <w:tcPr>
            <w:tcW w:w="1111" w:type="dxa"/>
            <w:vAlign w:val="center"/>
          </w:tcPr>
          <w:p w14:paraId="48196C71" w14:textId="77777777" w:rsidR="002D3E65" w:rsidRDefault="002D3E65" w:rsidP="00692C36">
            <w:pPr>
              <w:jc w:val="center"/>
              <w:rPr>
                <w:rFonts w:cs="Times"/>
              </w:rPr>
            </w:pPr>
            <w:r>
              <w:rPr>
                <w:rFonts w:cs="Times"/>
              </w:rPr>
              <w:t>28.0-30.0</w:t>
            </w:r>
          </w:p>
        </w:tc>
        <w:tc>
          <w:tcPr>
            <w:tcW w:w="1111" w:type="dxa"/>
            <w:vAlign w:val="center"/>
          </w:tcPr>
          <w:p w14:paraId="1262099D" w14:textId="77777777" w:rsidR="002D3E65" w:rsidRDefault="002D3E65" w:rsidP="00692C36">
            <w:pPr>
              <w:jc w:val="center"/>
              <w:rPr>
                <w:rFonts w:cs="Times"/>
              </w:rPr>
            </w:pPr>
            <w:r>
              <w:rPr>
                <w:rFonts w:cs="Times"/>
              </w:rPr>
              <w:t>28.0-30.0</w:t>
            </w:r>
          </w:p>
        </w:tc>
        <w:tc>
          <w:tcPr>
            <w:tcW w:w="1112" w:type="dxa"/>
            <w:vAlign w:val="center"/>
          </w:tcPr>
          <w:p w14:paraId="5617885A" w14:textId="77777777" w:rsidR="002D3E65" w:rsidRDefault="002D3E65" w:rsidP="00692C36">
            <w:pPr>
              <w:jc w:val="center"/>
              <w:rPr>
                <w:rFonts w:cs="Times"/>
              </w:rPr>
            </w:pPr>
            <w:r>
              <w:rPr>
                <w:rFonts w:cs="Times"/>
              </w:rPr>
              <w:t>6.0-</w:t>
            </w:r>
          </w:p>
          <w:p w14:paraId="5FD6C700" w14:textId="77777777" w:rsidR="002D3E65" w:rsidRDefault="002D3E65" w:rsidP="00692C36">
            <w:pPr>
              <w:jc w:val="center"/>
              <w:rPr>
                <w:rFonts w:cs="Times"/>
              </w:rPr>
            </w:pPr>
            <w:r>
              <w:rPr>
                <w:rFonts w:cs="Times"/>
              </w:rPr>
              <w:t>6.5</w:t>
            </w:r>
          </w:p>
        </w:tc>
        <w:tc>
          <w:tcPr>
            <w:tcW w:w="1111" w:type="dxa"/>
            <w:vAlign w:val="center"/>
          </w:tcPr>
          <w:p w14:paraId="4D9D30D4" w14:textId="77777777" w:rsidR="002D3E65" w:rsidRDefault="002D3E65" w:rsidP="00692C36">
            <w:pPr>
              <w:jc w:val="center"/>
              <w:rPr>
                <w:rFonts w:cs="Times"/>
              </w:rPr>
            </w:pPr>
            <w:r>
              <w:rPr>
                <w:rFonts w:cs="Times"/>
              </w:rPr>
              <w:t>28.0-30.0</w:t>
            </w:r>
          </w:p>
        </w:tc>
        <w:tc>
          <w:tcPr>
            <w:tcW w:w="1111" w:type="dxa"/>
            <w:vAlign w:val="center"/>
          </w:tcPr>
          <w:p w14:paraId="22670916" w14:textId="77777777" w:rsidR="002D3E65" w:rsidRDefault="002D3E65" w:rsidP="00692C36">
            <w:pPr>
              <w:jc w:val="center"/>
              <w:rPr>
                <w:rFonts w:cs="Times"/>
              </w:rPr>
            </w:pPr>
            <w:r>
              <w:rPr>
                <w:rFonts w:cs="Times"/>
              </w:rPr>
              <w:t>5.0-</w:t>
            </w:r>
          </w:p>
          <w:p w14:paraId="65D46330" w14:textId="77777777" w:rsidR="002D3E65" w:rsidRDefault="002D3E65" w:rsidP="00692C36">
            <w:pPr>
              <w:jc w:val="center"/>
              <w:rPr>
                <w:rFonts w:cs="Times"/>
              </w:rPr>
            </w:pPr>
            <w:r>
              <w:rPr>
                <w:rFonts w:cs="Times"/>
              </w:rPr>
              <w:t>5.5</w:t>
            </w:r>
          </w:p>
        </w:tc>
        <w:tc>
          <w:tcPr>
            <w:tcW w:w="1112" w:type="dxa"/>
            <w:vAlign w:val="center"/>
          </w:tcPr>
          <w:p w14:paraId="1FEE0C3F" w14:textId="77777777" w:rsidR="002D3E65" w:rsidRDefault="002D3E65" w:rsidP="00692C36">
            <w:pPr>
              <w:jc w:val="center"/>
              <w:rPr>
                <w:rFonts w:cs="Times"/>
              </w:rPr>
            </w:pPr>
            <w:r>
              <w:rPr>
                <w:rFonts w:cs="Times"/>
              </w:rPr>
              <w:t>1.0-</w:t>
            </w:r>
          </w:p>
          <w:p w14:paraId="0A587E45" w14:textId="77777777" w:rsidR="002D3E65" w:rsidRDefault="002D3E65" w:rsidP="00692C36">
            <w:pPr>
              <w:jc w:val="center"/>
              <w:rPr>
                <w:rFonts w:cs="Times"/>
              </w:rPr>
            </w:pPr>
            <w:r>
              <w:rPr>
                <w:rFonts w:cs="Times"/>
              </w:rPr>
              <w:t>1.3</w:t>
            </w:r>
          </w:p>
        </w:tc>
      </w:tr>
      <w:tr w:rsidR="002D3E65" w14:paraId="3EB892A0" w14:textId="77777777" w:rsidTr="00692C36">
        <w:trPr>
          <w:trHeight w:val="552"/>
          <w:jc w:val="center"/>
        </w:trPr>
        <w:tc>
          <w:tcPr>
            <w:tcW w:w="2263" w:type="dxa"/>
            <w:vAlign w:val="center"/>
          </w:tcPr>
          <w:p w14:paraId="52C569F4" w14:textId="77777777" w:rsidR="002D3E65" w:rsidRDefault="002D3E65" w:rsidP="00692C36">
            <w:pPr>
              <w:jc w:val="center"/>
              <w:rPr>
                <w:rFonts w:cs="Times"/>
                <w:b/>
                <w:bCs/>
              </w:rPr>
            </w:pPr>
            <w:r>
              <w:rPr>
                <w:rFonts w:cs="Times"/>
                <w:b/>
                <w:bCs/>
              </w:rPr>
              <w:t>Low MnO -</w:t>
            </w:r>
          </w:p>
          <w:p w14:paraId="7A7E9FD0" w14:textId="7E9FF80E" w:rsidR="002D3E65" w:rsidRPr="00FF593D" w:rsidRDefault="002D3E65" w:rsidP="00692C36">
            <w:pPr>
              <w:jc w:val="center"/>
              <w:rPr>
                <w:rFonts w:cs="Times"/>
                <w:b/>
                <w:bCs/>
              </w:rPr>
            </w:pPr>
            <w:r>
              <w:rPr>
                <w:rFonts w:cs="Times"/>
                <w:b/>
                <w:bCs/>
              </w:rPr>
              <w:t>SiMn production</w:t>
            </w:r>
            <w:r>
              <w:rPr>
                <w:rFonts w:cs="Times"/>
                <w:b/>
                <w:bCs/>
              </w:rPr>
              <w:fldChar w:fldCharType="begin"/>
            </w:r>
            <w:r w:rsidR="00C45550">
              <w:rPr>
                <w:rFonts w:cs="Times"/>
                <w:b/>
                <w:bCs/>
              </w:rPr>
              <w:instrText xml:space="preserve"> ADDIN ZOTERO_ITEM CSL_CITATION {"citationID":"HMj1XdQL","properties":{"formattedCitation":"\\super [95]\\nosupersub{}","plainCitation":"[95]","noteIndex":0},"citationItems":[{"id":"7OVWmPdL/cTR509v0","uris":["http://zotero.org/users/5125889/items/UTDIMETC"],"uri":["http://zotero.org/users/5125889/items/UTDIMETC"],"itemData":{"id":515,"type":"article-journal","abstract":"The charge for silicomangansese production consists of manganese ore (often mixed with ferromanganese slag) dolomite or calcite, quartz, and in some cases, other additions. These materials have different melting properties, which have a strong effect on reduction and smelting reactions in the production of a silicomanganese alloy. This article discusses properties of Assman, Gabonese, and Companhia Vale do Rio Doce (CVRD) ores, CVRD sinter and high-carbon ferromanganese (HC FeMn) slag, and their change during silicomanganese production. The melting and reduction temperatures of these manganese sources were measured in a carbon monoxide atmosphere, using the sessile drop method and a differential thermal analysis/thermogravimetric analysis. Equilibrium phases were analyzed using FACTSage (CRCT, Montreal, Canada and GTT, Aachen, Germany) software. Experimental investigations and an analysis of equilibrium phases revealed significant differences in the melting behavior and reduction of different manganese sources. The difference in smelting of CVRD ore and CVRD sinter was attributed to a faster reduction of sinter by the graphite substrate and carbon monoxide. The calculation of equilibrium phases in the reduction process of manganese ores using FACTSage correctly reflects the trends in the production of manganese alloys. The temperature at which the manganese oxide concentration in the slag was reduced below 10 wt pct can be assigned to the top of the coke bed in the silicomanganese furnace. This temperature was in the range 1823 K to 1883 K (1550 °C to 1610 °C).","container-title":"1220-1229","DOI":"10.1007/s11663-010-9350-z","ISSN":"1073-5615","language":"eng","note":"Accepted: 2018-02-27T13:48:54Z\npublisher: Springer Verlag","source":"ntnuopen.ntnu.no","title":"Ore melting and reduction in silicomanganese production","URL":"https://ntnuopen.ntnu.no/ntnu-xmlui/handle/11250/2487445","author":[{"family":"Ringdalen","given":"Eli"},{"family":"Gaal","given":"S."},{"family":"Tangstad","given":"Merete"},{"family":"Ostrovski","given":"Oleg"}],"accessed":{"date-parts":[["2021",1,28]]},"issued":{"date-parts":[["2010"]]}}}],"schema":"https://github.com/citation-style-language/schema/raw/master/csl-citation.json"} </w:instrText>
            </w:r>
            <w:r>
              <w:rPr>
                <w:rFonts w:cs="Times"/>
                <w:b/>
                <w:bCs/>
              </w:rPr>
              <w:fldChar w:fldCharType="separate"/>
            </w:r>
            <w:r w:rsidR="00C45550" w:rsidRPr="00C45550">
              <w:rPr>
                <w:rFonts w:cs="Times"/>
                <w:vertAlign w:val="superscript"/>
              </w:rPr>
              <w:t>[95]</w:t>
            </w:r>
            <w:r>
              <w:rPr>
                <w:rFonts w:cs="Times"/>
                <w:b/>
                <w:bCs/>
              </w:rPr>
              <w:fldChar w:fldCharType="end"/>
            </w:r>
          </w:p>
        </w:tc>
        <w:tc>
          <w:tcPr>
            <w:tcW w:w="1111" w:type="dxa"/>
            <w:vAlign w:val="center"/>
          </w:tcPr>
          <w:p w14:paraId="66C5D729" w14:textId="77777777" w:rsidR="002D3E65" w:rsidRDefault="002D3E65" w:rsidP="00692C36">
            <w:pPr>
              <w:jc w:val="center"/>
              <w:rPr>
                <w:rFonts w:cs="Times"/>
              </w:rPr>
            </w:pPr>
            <w:r>
              <w:rPr>
                <w:rFonts w:cs="Times"/>
              </w:rPr>
              <w:t>10.9</w:t>
            </w:r>
          </w:p>
        </w:tc>
        <w:tc>
          <w:tcPr>
            <w:tcW w:w="1111" w:type="dxa"/>
            <w:vAlign w:val="center"/>
          </w:tcPr>
          <w:p w14:paraId="4EDC2F9D" w14:textId="77777777" w:rsidR="002D3E65" w:rsidRDefault="002D3E65" w:rsidP="00692C36">
            <w:pPr>
              <w:jc w:val="center"/>
              <w:rPr>
                <w:rFonts w:cs="Times"/>
              </w:rPr>
            </w:pPr>
            <w:r>
              <w:rPr>
                <w:rFonts w:cs="Times"/>
              </w:rPr>
              <w:t>28.1</w:t>
            </w:r>
          </w:p>
        </w:tc>
        <w:tc>
          <w:tcPr>
            <w:tcW w:w="1112" w:type="dxa"/>
            <w:vAlign w:val="center"/>
          </w:tcPr>
          <w:p w14:paraId="701B6D34" w14:textId="77777777" w:rsidR="002D3E65" w:rsidRDefault="002D3E65" w:rsidP="00692C36">
            <w:pPr>
              <w:jc w:val="center"/>
              <w:rPr>
                <w:rFonts w:cs="Times"/>
              </w:rPr>
            </w:pPr>
            <w:r>
              <w:rPr>
                <w:rFonts w:cs="Times"/>
              </w:rPr>
              <w:t>7.3</w:t>
            </w:r>
          </w:p>
        </w:tc>
        <w:tc>
          <w:tcPr>
            <w:tcW w:w="1111" w:type="dxa"/>
            <w:vAlign w:val="center"/>
          </w:tcPr>
          <w:p w14:paraId="6739558E" w14:textId="77777777" w:rsidR="002D3E65" w:rsidRDefault="002D3E65" w:rsidP="00692C36">
            <w:pPr>
              <w:jc w:val="center"/>
              <w:rPr>
                <w:rFonts w:cs="Times"/>
              </w:rPr>
            </w:pPr>
            <w:r>
              <w:rPr>
                <w:rFonts w:cs="Times"/>
              </w:rPr>
              <w:t>32.5</w:t>
            </w:r>
          </w:p>
        </w:tc>
        <w:tc>
          <w:tcPr>
            <w:tcW w:w="1111" w:type="dxa"/>
            <w:vAlign w:val="center"/>
          </w:tcPr>
          <w:p w14:paraId="1D94178F" w14:textId="77777777" w:rsidR="002D3E65" w:rsidRDefault="002D3E65" w:rsidP="00692C36">
            <w:pPr>
              <w:jc w:val="center"/>
              <w:rPr>
                <w:rFonts w:cs="Times"/>
              </w:rPr>
            </w:pPr>
            <w:r>
              <w:rPr>
                <w:rFonts w:cs="Times"/>
              </w:rPr>
              <w:t>21.1</w:t>
            </w:r>
          </w:p>
        </w:tc>
        <w:tc>
          <w:tcPr>
            <w:tcW w:w="1112" w:type="dxa"/>
            <w:vAlign w:val="center"/>
          </w:tcPr>
          <w:p w14:paraId="55587CCC" w14:textId="77777777" w:rsidR="002D3E65" w:rsidRDefault="002D3E65" w:rsidP="00692C36">
            <w:pPr>
              <w:jc w:val="center"/>
              <w:rPr>
                <w:rFonts w:cs="Times"/>
              </w:rPr>
            </w:pPr>
            <w:r>
              <w:rPr>
                <w:rFonts w:cs="Times"/>
              </w:rPr>
              <w:t>0.1</w:t>
            </w:r>
          </w:p>
        </w:tc>
      </w:tr>
    </w:tbl>
    <w:p w14:paraId="49DDC8E9" w14:textId="77777777" w:rsidR="002D3E65" w:rsidRDefault="002D3E65" w:rsidP="002D3E65">
      <w:pPr>
        <w:jc w:val="both"/>
        <w:rPr>
          <w:rFonts w:cs="Times"/>
        </w:rPr>
      </w:pPr>
    </w:p>
    <w:p w14:paraId="37B18875" w14:textId="77777777" w:rsidR="00ED1D45" w:rsidRDefault="002D3E65" w:rsidP="00ED1D45">
      <w:pPr>
        <w:keepNext/>
        <w:spacing w:after="160" w:line="259" w:lineRule="auto"/>
        <w:jc w:val="center"/>
      </w:pPr>
      <w:r>
        <w:rPr>
          <w:rFonts w:cs="Times"/>
          <w:noProof/>
        </w:rPr>
        <w:drawing>
          <wp:inline distT="0" distB="0" distL="0" distR="0" wp14:anchorId="1F947D82" wp14:editId="1E9F996E">
            <wp:extent cx="5715000" cy="2857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5C7162BE" w14:textId="7C661340" w:rsidR="002D3E65" w:rsidRDefault="00ED1D45" w:rsidP="00ED1D45">
      <w:pPr>
        <w:pStyle w:val="Caption"/>
        <w:jc w:val="center"/>
      </w:pPr>
      <w:bookmarkStart w:id="27" w:name="_Ref66275351"/>
      <w:r>
        <w:t xml:space="preserve">Figure </w:t>
      </w:r>
      <w:r>
        <w:fldChar w:fldCharType="begin"/>
      </w:r>
      <w:r>
        <w:instrText xml:space="preserve"> SEQ Figure \* ARABIC </w:instrText>
      </w:r>
      <w:r>
        <w:fldChar w:fldCharType="separate"/>
      </w:r>
      <w:r w:rsidR="00447A94">
        <w:rPr>
          <w:noProof/>
        </w:rPr>
        <w:t>23</w:t>
      </w:r>
      <w:r>
        <w:fldChar w:fldCharType="end"/>
      </w:r>
      <w:bookmarkEnd w:id="27"/>
      <w:r>
        <w:rPr>
          <w:lang w:val="en-US"/>
        </w:rPr>
        <w:t xml:space="preserve">. </w:t>
      </w:r>
      <w:r w:rsidRPr="00286E62">
        <w:rPr>
          <w:lang w:val="en-US"/>
        </w:rPr>
        <w:t xml:space="preserve">Density of multicomponent MnO-containing slags. Composition of low and high MnO slags is shown in </w:t>
      </w:r>
      <w:r>
        <w:rPr>
          <w:lang w:val="en-US"/>
        </w:rPr>
        <w:fldChar w:fldCharType="begin"/>
      </w:r>
      <w:r>
        <w:rPr>
          <w:lang w:val="en-US"/>
        </w:rPr>
        <w:instrText xml:space="preserve"> REF _Ref66274507 \h </w:instrText>
      </w:r>
      <w:r>
        <w:rPr>
          <w:lang w:val="en-US"/>
        </w:rPr>
      </w:r>
      <w:r>
        <w:rPr>
          <w:lang w:val="en-US"/>
        </w:rPr>
        <w:fldChar w:fldCharType="separate"/>
      </w:r>
      <w:r w:rsidR="00447A94">
        <w:t xml:space="preserve">Table </w:t>
      </w:r>
      <w:r w:rsidR="00447A94">
        <w:rPr>
          <w:noProof/>
        </w:rPr>
        <w:t>4</w:t>
      </w:r>
      <w:r>
        <w:rPr>
          <w:lang w:val="en-US"/>
        </w:rPr>
        <w:fldChar w:fldCharType="end"/>
      </w:r>
      <w:r>
        <w:rPr>
          <w:lang w:val="en-US"/>
        </w:rPr>
        <w:t>.</w:t>
      </w:r>
    </w:p>
    <w:p w14:paraId="04BC8073" w14:textId="77777777" w:rsidR="002D3E65" w:rsidRPr="000C3F8E" w:rsidRDefault="002D3E65" w:rsidP="002D3E65">
      <w:pPr>
        <w:jc w:val="both"/>
        <w:rPr>
          <w:rFonts w:cs="Times"/>
        </w:rPr>
      </w:pPr>
    </w:p>
    <w:p w14:paraId="4E987FA9" w14:textId="15EC9689" w:rsidR="002D3E65" w:rsidRDefault="002D3E65" w:rsidP="009B44A1">
      <w:pPr>
        <w:pStyle w:val="Heading3"/>
      </w:pPr>
      <w:r w:rsidRPr="00FC5573">
        <w:lastRenderedPageBreak/>
        <w:t>Surface and interfacial tension</w:t>
      </w:r>
    </w:p>
    <w:p w14:paraId="326279F7" w14:textId="61644186" w:rsidR="002D3E65" w:rsidRDefault="002D3E65" w:rsidP="002D3E65">
      <w:pPr>
        <w:jc w:val="both"/>
        <w:rPr>
          <w:rFonts w:cs="Times"/>
        </w:rPr>
      </w:pPr>
      <w:r>
        <w:rPr>
          <w:rFonts w:cs="Times"/>
        </w:rPr>
        <w:t xml:space="preserve">Surface and interfacial tensions </w:t>
      </w:r>
      <w:r w:rsidR="00796344">
        <w:rPr>
          <w:rFonts w:cs="Times"/>
        </w:rPr>
        <w:t xml:space="preserve">govern </w:t>
      </w:r>
      <w:r>
        <w:rPr>
          <w:rFonts w:cs="Times"/>
        </w:rPr>
        <w:t>important phenomena such as wetting, foaming, refractory infiltration and slag-metal separation</w:t>
      </w:r>
      <w:r>
        <w:rPr>
          <w:rFonts w:cs="Times"/>
        </w:rPr>
        <w:fldChar w:fldCharType="begin"/>
      </w:r>
      <w:r w:rsidR="00C45550">
        <w:rPr>
          <w:rFonts w:cs="Times"/>
        </w:rPr>
        <w:instrText xml:space="preserve"> ADDIN ZOTERO_ITEM CSL_CITATION {"citationID":"dWGIjnvK","properties":{"formattedCitation":"\\super [96\\uc0\\u8211{}98]\\nosupersub{}","plainCitation":"[96–98]","noteIndex":0},"citationItems":[{"id":4314,"uris":["http://zotero.org/users/7836746/items/YEBSYNYD"],"uri":["http://zotero.org/users/7836746/items/YEBSYNYD"],"itemData":{"id":4314,"type":"article-journal","container-title":"Transactions of the Iron and Steel Institute of Japan","DOI":"10.2355/isijinternational1966.23.322","ISSN":"0021-1583, 1881-1183","issue":"4","journalAbbreviation":"ISIJ Int.","language":"en","page":"322-330","source":"DOI.org (Crossref)","title":"Fundamental study on the infiltration of slags into refractories with the slagging reaction.","volume":"23","author":[{"family":"Wanibe","given":"Yoshimoto"},{"family":"Tsuchida","given":"Hidenori"},{"family":"Fujisawa","given":"Toshiharu"},{"family":"Sakao","given":"Hiroshi"}],"issued":{"date-parts":[["1983"]]}}},{"id":4316,"uris":["http://zotero.org/users/7836746/items/BMMSARQR"],"uri":["http://zotero.org/users/7836746/items/BMMSARQR"],"itemData":{"id":4316,"type":"thesis","event-place":"Stockholm, Sweden","language":"English","note":"ISBN: 9789171787811\nOCLC: 232126526","number-of-pages":"58","publisher":"Royal Institute of Technology","publisher-place":"Stockholm, Sweden","source":"Open WorldCat","title":"A mathematical and experimental study of inclusion behavior at a steel-slag interface","author":[{"family":"Wikström","given":"Jenny"}],"issued":{"date-parts":[["2007"]]}}},{"id":"7OVWmPdL/xFcRaEES","uris":["http://zotero.org/users/5125889/items/EEFHD7GT"],"uri":["http://zotero.org/users/5125889/items/EEFHD7GT"],"itemData":{"id":518,"type":"article-journal","container-title":"Materials Research","DOI":"10.1590/1980-5373-mr-2016-0059","ISSN":"1516-1439","issue":"2","language":"en","note":"publisher: Materials Research","page":"474-480","source":"SciELO","title":"Slag Foaming Fundamentals - A Critical Assessment","volume":"20","author":[{"family":"Almeida","given":"Rodolfo Arnaldo Montecinos","dropping-particle":"de"},{"family":"Vieira","given":"Deisi"},{"family":"Bielefeldt","given":"Wagner Viana"},{"family":"Vilela","given":"Antônio Cezar Faria"},{"family":"Almeida","given":"Rodolfo Arnaldo Montecinos","dropping-particle":"de"},{"family":"Vieira","given":"Deisi"},{"family":"Bielefeldt","given":"Wagner Viana"},{"family":"Vilela","given":"Antônio Cezar Faria"}],"issued":{"date-parts":[["2017",4]]}}}],"schema":"https://github.com/citation-style-language/schema/raw/master/csl-citation.json"} </w:instrText>
      </w:r>
      <w:r>
        <w:rPr>
          <w:rFonts w:cs="Times"/>
        </w:rPr>
        <w:fldChar w:fldCharType="separate"/>
      </w:r>
      <w:r w:rsidR="00C45550" w:rsidRPr="00C45550">
        <w:rPr>
          <w:rFonts w:cs="Times"/>
          <w:vertAlign w:val="superscript"/>
        </w:rPr>
        <w:t>[96–98]</w:t>
      </w:r>
      <w:r>
        <w:rPr>
          <w:rFonts w:cs="Times"/>
        </w:rPr>
        <w:fldChar w:fldCharType="end"/>
      </w:r>
      <w:r>
        <w:rPr>
          <w:rFonts w:cs="Times"/>
        </w:rPr>
        <w:t xml:space="preserve">. </w:t>
      </w:r>
      <w:r w:rsidR="00796344">
        <w:rPr>
          <w:rFonts w:cs="Times"/>
        </w:rPr>
        <w:t>I</w:t>
      </w:r>
      <w:r>
        <w:rPr>
          <w:rFonts w:cs="Times"/>
        </w:rPr>
        <w:t>nterfacial behaviour depends upon the content of chemical elements and components interacting at the slag-metal interface, and thus interfacial tension changes as a function of slag composition.</w:t>
      </w:r>
      <w:r w:rsidR="003D6558">
        <w:rPr>
          <w:rFonts w:cs="Times"/>
        </w:rPr>
        <w:t xml:space="preserve"> </w:t>
      </w:r>
      <w:r>
        <w:rPr>
          <w:rFonts w:cs="Times"/>
        </w:rPr>
        <w:t xml:space="preserve">As with other properties of slags in ferroalloy production, there are </w:t>
      </w:r>
      <w:r w:rsidR="00796344">
        <w:rPr>
          <w:rFonts w:cs="Times"/>
        </w:rPr>
        <w:t xml:space="preserve">few </w:t>
      </w:r>
      <w:r>
        <w:rPr>
          <w:rFonts w:cs="Times"/>
        </w:rPr>
        <w:t>published data on surface tension of multicomponent slags and interfacial tension between slag and ferroalloys. However, studies on slags in steel production have shown that surface tension of most multicomponent slags lies in the range from 0.30 to 0.70 N/m</w:t>
      </w:r>
      <w:r>
        <w:rPr>
          <w:rFonts w:cs="Times"/>
        </w:rPr>
        <w:fldChar w:fldCharType="begin"/>
      </w:r>
      <w:r w:rsidR="00C45550">
        <w:rPr>
          <w:rFonts w:cs="Times"/>
        </w:rPr>
        <w:instrText xml:space="preserve"> ADDIN ZOTERO_ITEM CSL_CITATION {"citationID":"JtNezhZ0","properties":{"formattedCitation":"\\super [99\\uc0\\u8211{}101]\\nosupersub{}","plainCitation":"[99–101]","noteIndex":0},"citationItems":[{"id":"7OVWmPdL/RHsG8Bwj","uris":["http://zotero.org/users/5125889/items/HYBYNNJK"],"uri":["http://zotero.org/users/5125889/items/HYBYNNJK"],"itemData":{"id":464,"type":"article-journal","abstract":"A calculation model of surface tension for molten slags in SiO2–Al2O3–CaO–MgO systems has been developed in the present study, based on a statistical modelling approach. A total of 832 experimental data of slags have been critically selected and used for the optimization of model parameters, and the present model has a fairly lower average deviation with 4.60% within the applicable composition and temperature ranges. And also, the composition and temperature dependences of surface tension have been discussed using the model. The results indicate that the surface tensions always decrease with increasing SiO2 content and increase with increasing MgO content. The surface tension will decrease with increasing temperature.","container-title":"ISIJ International","DOI":"10.2355/isijinternational.ISIJINT-2018-746","journalAbbreviation":"ISIJ International","page":"759-767","source":"ResearchGate","title":"Surface Tension Calculation of Molten Slag in SiO2–Al2O3–CaO–MgO Systems Based on a Statistical Modelling Approach","volume":"59","author":[{"family":"Xin","given":"Jianjiang"},{"family":"Wang","given":"Nan"},{"family":"Chen","given":"Min"},{"family":"Gan","given":"Lei"}],"issued":{"date-parts":[["2019",5,15]]}}},{"id":"7OVWmPdL/NJ7970Ts","uris":["http://zotero.org/users/5125889/items/BIG7KCKS"],"uri":["http://zotero.org/users/5125889/items/BIG7KCKS"],"itemData":{"id":87,"type":"article-journal","abstract":"A thermodynamic model for determining the surface tension of molten ionic mixtures, derived by considering the ionic radii of the components, was extended to multi-component slag systems. The composition dependence of the surface tension in 6-component systems of the type CaO-SiO2-AlO3-MgO-Na2O-CaF2 was evaluated with :he present model using information based on the surface tension and molar volume of the pure oxide components, and on the anionic and cationic radii. The evaluated results for the surface tension agree wiell with literature data.","container-title":"Isij International - ISIJ INT","DOI":"10.2355/isijinternational.47.935","journalAbbreviation":"Isij International - ISIJ INT","page":"935-939","source":"ResearchGate","title":"Evaluation of Surface Tension of Molten Slag in Multicomponent Systems","volume":"47","author":[{"family":"Hanao","given":"Masahito"},{"family":"Tanaka","given":"Toshihiro"},{"family":"Kawamoto","given":"Masayuki"},{"family":"Takatani","given":"Kouji"}],"issued":{"date-parts":[["2007",1,1]]}}},{"id":"7OVWmPdL/aaGTAPJs","uris":["http://zotero.org/users/5125889/items/G5WVDGQE"],"uri":["http://zotero.org/users/5125889/items/G5WVDGQE"],"itemData":{"id":180,"type":"article-journal","abstract":"The surface tension of oxide melts is difficult to measure. Even for binary slags with a low degree of polymerisation such as calcia-alumina, there seems no benchmark value for the surface tension available. Published data exhibit considerable scatter even for similar compositions which prevents to build a reliable and consistent database of frequently used physical properties. This study presents an attempt to use three different measurement techniques in the same high-temperature furnace to obtain the surface tension of a binary calcia-alumina slag close to eutectic composition, namely the drop weight method, the pendant drop method, and, for the first time, the oscillating jet method (for circular and elliptic jets) as a function of temperature. The methods used in the present context are explained, and the experimental results evaluated with respect to previously published data. A consistent and coherent trend is observed when the drop weight and the oscillating jet methods are compared.","container-title":"Metallurgical and Materials Transactions B","DOI":"10.1007/s11663-014-0174-0","ISSN":"1543-1916","issue":"1","journalAbbreviation":"Metall and Materi Trans B","language":"en","page":"316-327","source":"Springer Link","title":"Surface Tension Measurements of Calcia-Alumina Slags: A Comparison of Dynamic Methods","title-short":"Surface Tension Measurements of Calcia-Alumina Slags","volume":"46","author":[{"family":"Wegener","given":"M."},{"family":"Muhmood","given":"L."},{"family":"Sun","given":"S."},{"family":"Deev","given":"A. V."}],"issued":{"date-parts":[["2015",2,1]]}}}],"schema":"https://github.com/citation-style-language/schema/raw/master/csl-citation.json"} </w:instrText>
      </w:r>
      <w:r>
        <w:rPr>
          <w:rFonts w:cs="Times"/>
        </w:rPr>
        <w:fldChar w:fldCharType="separate"/>
      </w:r>
      <w:r w:rsidR="00C45550" w:rsidRPr="00C45550">
        <w:rPr>
          <w:rFonts w:cs="Times"/>
          <w:vertAlign w:val="superscript"/>
        </w:rPr>
        <w:t>[99–101]</w:t>
      </w:r>
      <w:r>
        <w:rPr>
          <w:rFonts w:cs="Times"/>
        </w:rPr>
        <w:fldChar w:fldCharType="end"/>
      </w:r>
      <w:r>
        <w:rPr>
          <w:rFonts w:cs="Times"/>
        </w:rPr>
        <w:t>. Bublik et al.</w:t>
      </w:r>
      <w:r>
        <w:rPr>
          <w:rFonts w:cs="Times"/>
        </w:rPr>
        <w:fldChar w:fldCharType="begin"/>
      </w:r>
      <w:r w:rsidR="00C45550">
        <w:rPr>
          <w:rFonts w:cs="Times"/>
        </w:rPr>
        <w:instrText xml:space="preserve"> ADDIN ZOTERO_ITEM CSL_CITATION {"citationID":"tyU8FM7O","properties":{"formattedCitation":"\\super [102]\\nosupersub{}","plainCitation":"[102]","noteIndex":0},"citationItems":[{"id":4325,"uris":["http://zotero.org/users/7836746/items/X4FWG7DG"],"uri":["http://zotero.org/users/7836746/items/X4FWG7DG"],"itemData":{"id":4325,"type":"article-journal","container-title":"Metallurgical and Materials Transactions B","title":"Interfacial Behaviour in Ferroalloys: The Influence of Sulfur in FeMn and SiMn Systems","author":[{"family":"Bublik","given":"Sergey"},{"family":"Bao","given":"Sarina"},{"family":"Tangstad","given":"Merete"},{"family":"Einarsrud","given":"Kristian Etienne"}],"issued":{"date-parts":[["2021"]],"season":"unpublished research"}}}],"schema":"https://github.com/citation-style-language/schema/raw/master/csl-citation.json"} </w:instrText>
      </w:r>
      <w:r>
        <w:rPr>
          <w:rFonts w:cs="Times"/>
        </w:rPr>
        <w:fldChar w:fldCharType="separate"/>
      </w:r>
      <w:r w:rsidR="00C45550" w:rsidRPr="00C45550">
        <w:rPr>
          <w:rFonts w:cs="Times"/>
          <w:vertAlign w:val="superscript"/>
        </w:rPr>
        <w:t>[102]</w:t>
      </w:r>
      <w:r>
        <w:rPr>
          <w:rFonts w:cs="Times"/>
        </w:rPr>
        <w:fldChar w:fldCharType="end"/>
      </w:r>
      <w:r>
        <w:rPr>
          <w:rFonts w:cs="Times"/>
        </w:rPr>
        <w:t xml:space="preserve"> have found that surface tension of slags corresponding to FeMn and SiMn production are 0.65 and 0.50 N/m, respectively. </w:t>
      </w:r>
    </w:p>
    <w:p w14:paraId="67C80E93" w14:textId="77777777" w:rsidR="00762841" w:rsidRDefault="00762841" w:rsidP="002D3E65">
      <w:pPr>
        <w:jc w:val="both"/>
        <w:rPr>
          <w:rFonts w:cs="Times"/>
        </w:rPr>
      </w:pPr>
    </w:p>
    <w:p w14:paraId="06EDCC48" w14:textId="23AB461A" w:rsidR="002D3E65" w:rsidRPr="00664BB6" w:rsidRDefault="002D3E65" w:rsidP="002D3E65">
      <w:pPr>
        <w:jc w:val="both"/>
        <w:rPr>
          <w:rFonts w:cs="Times"/>
        </w:rPr>
      </w:pPr>
      <w:r>
        <w:rPr>
          <w:rFonts w:cs="Times"/>
        </w:rPr>
        <w:t>Mills et al.</w:t>
      </w:r>
      <w:r>
        <w:rPr>
          <w:rFonts w:cs="Times"/>
        </w:rPr>
        <w:fldChar w:fldCharType="begin"/>
      </w:r>
      <w:r w:rsidR="00C45550">
        <w:rPr>
          <w:rFonts w:cs="Times"/>
        </w:rPr>
        <w:instrText xml:space="preserve"> ADDIN ZOTERO_ITEM CSL_CITATION {"citationID":"MwSwRSeI","properties":{"formattedCitation":"\\super [88]\\nosupersub{}","plainCitation":"[88]","noteIndex":0},"citationItems":[{"id":"7OVWmPdL/KaPIyoTU","uris":["http://zotero.org/users/5125889/items/APLH2CBI"],"uri":["http://zotero.org/users/5125889/items/APLH2CBI"],"itemData":{"id":501,"type":"article-journal","container-title":"ISIJ International","DOI":"10.2355/isijinternational.ISIJINT-2015-364","ISSN":"0915-1559, 1347-5460","issue":"2","journalAbbreviation":"ISIJ International","language":"en","page":"264-273","source":"DOI.org (Crossref)","title":"Calculation of Physical Properties for Use in Models of Continuous Casting Process-Part 1: Mould Slags","title-short":"Calculation of Physical Properties for Use in Models of Continuous Casting Process-Part 1","volume":"56","author":[{"family":"Mills","given":"Kenneth C."},{"family":"Karagadde","given":"Shyamprasad"},{"family":"Lee","given":"Peter David"},{"family":"Yuan","given":"Lang"},{"family":"Shahbazian","given":"Fatemeh"}],"issued":{"date-parts":[["2016"]]}}}],"schema":"https://github.com/citation-style-language/schema/raw/master/csl-citation.json"} </w:instrText>
      </w:r>
      <w:r>
        <w:rPr>
          <w:rFonts w:cs="Times"/>
        </w:rPr>
        <w:fldChar w:fldCharType="separate"/>
      </w:r>
      <w:r w:rsidR="00C45550" w:rsidRPr="00C45550">
        <w:rPr>
          <w:rFonts w:cs="Times"/>
          <w:vertAlign w:val="superscript"/>
        </w:rPr>
        <w:t>[88]</w:t>
      </w:r>
      <w:r>
        <w:rPr>
          <w:rFonts w:cs="Times"/>
        </w:rPr>
        <w:fldChar w:fldCharType="end"/>
      </w:r>
      <w:r>
        <w:rPr>
          <w:rFonts w:cs="Times"/>
        </w:rPr>
        <w:t xml:space="preserve"> have reported that surface tension of multicomponent slags can be calculated assuming that surface tension is temperature-dependent and that all slag components modify surface tension depending on the mole fraction and their content in the bulk or at the surface. As such, Na</w:t>
      </w:r>
      <w:r w:rsidRPr="00664BB6">
        <w:rPr>
          <w:rFonts w:cs="Times"/>
          <w:vertAlign w:val="subscript"/>
        </w:rPr>
        <w:t>2</w:t>
      </w:r>
      <w:r>
        <w:rPr>
          <w:rFonts w:cs="Times"/>
        </w:rPr>
        <w:t>O, K</w:t>
      </w:r>
      <w:r w:rsidRPr="00664BB6">
        <w:rPr>
          <w:rFonts w:cs="Times"/>
          <w:vertAlign w:val="subscript"/>
        </w:rPr>
        <w:t>2</w:t>
      </w:r>
      <w:r>
        <w:rPr>
          <w:rFonts w:cs="Times"/>
        </w:rPr>
        <w:t>O, CaF</w:t>
      </w:r>
      <w:r w:rsidRPr="00664BB6">
        <w:rPr>
          <w:rFonts w:cs="Times"/>
          <w:vertAlign w:val="subscript"/>
        </w:rPr>
        <w:t>2</w:t>
      </w:r>
      <w:r>
        <w:rPr>
          <w:rFonts w:cs="Times"/>
        </w:rPr>
        <w:t xml:space="preserve"> and B</w:t>
      </w:r>
      <w:r w:rsidRPr="00664BB6">
        <w:rPr>
          <w:rFonts w:cs="Times"/>
          <w:vertAlign w:val="subscript"/>
        </w:rPr>
        <w:t>2</w:t>
      </w:r>
      <w:r>
        <w:rPr>
          <w:rFonts w:cs="Times"/>
        </w:rPr>
        <w:t>O</w:t>
      </w:r>
      <w:r w:rsidRPr="00664BB6">
        <w:rPr>
          <w:rFonts w:cs="Times"/>
          <w:vertAlign w:val="subscript"/>
        </w:rPr>
        <w:t>3</w:t>
      </w:r>
      <w:r>
        <w:rPr>
          <w:rFonts w:cs="Times"/>
        </w:rPr>
        <w:t xml:space="preserve"> are treated as surfactants, while others as bulk components.</w:t>
      </w:r>
      <w:r w:rsidRPr="00664BB6">
        <w:rPr>
          <w:rFonts w:cs="Times"/>
        </w:rPr>
        <w:t xml:space="preserve"> </w:t>
      </w:r>
      <w:r>
        <w:rPr>
          <w:rFonts w:cs="Times"/>
        </w:rPr>
        <w:t>Surface tension is then calculated using a system of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16"/>
      </w:tblGrid>
      <w:tr w:rsidR="002D3E65" w14:paraId="16A0177F" w14:textId="77777777" w:rsidTr="00692C36">
        <w:tc>
          <w:tcPr>
            <w:tcW w:w="8500" w:type="dxa"/>
            <w:vAlign w:val="center"/>
          </w:tcPr>
          <w:p w14:paraId="628C7A39" w14:textId="77777777" w:rsidR="00313B7F" w:rsidRPr="00313B7F" w:rsidRDefault="003F19AE" w:rsidP="00692C36">
            <w:pPr>
              <w:jc w:val="center"/>
              <w:rPr>
                <w:rFonts w:cs="Times"/>
              </w:rPr>
            </w:pPr>
            <m:oMathPara>
              <m:oMathParaPr>
                <m:jc m:val="center"/>
              </m:oMathParaPr>
              <m:oMath>
                <m:sSub>
                  <m:sSubPr>
                    <m:ctrlPr>
                      <w:rPr>
                        <w:rFonts w:ascii="Cambria Math" w:hAnsi="Cambria Math" w:cs="Times"/>
                        <w:i/>
                      </w:rPr>
                    </m:ctrlPr>
                  </m:sSubPr>
                  <m:e>
                    <m:r>
                      <w:rPr>
                        <w:rFonts w:ascii="Cambria Math" w:hAnsi="Cambria Math" w:cs="Times"/>
                      </w:rPr>
                      <m:t>γ</m:t>
                    </m:r>
                  </m:e>
                  <m:sub>
                    <m:r>
                      <w:rPr>
                        <w:rFonts w:ascii="Cambria Math" w:hAnsi="Cambria Math" w:cs="Times"/>
                      </w:rPr>
                      <m:t>T</m:t>
                    </m:r>
                  </m:sub>
                </m:sSub>
                <m:r>
                  <w:rPr>
                    <w:rFonts w:ascii="Cambria Math" w:hAnsi="Cambria Math" w:cs="Times"/>
                  </w:rPr>
                  <m:t>=</m:t>
                </m:r>
                <m:sSub>
                  <m:sSubPr>
                    <m:ctrlPr>
                      <w:rPr>
                        <w:rFonts w:ascii="Cambria Math" w:hAnsi="Cambria Math" w:cs="Times"/>
                        <w:i/>
                      </w:rPr>
                    </m:ctrlPr>
                  </m:sSubPr>
                  <m:e>
                    <m:r>
                      <w:rPr>
                        <w:rFonts w:ascii="Cambria Math" w:hAnsi="Cambria Math" w:cs="Times"/>
                      </w:rPr>
                      <m:t>γ</m:t>
                    </m:r>
                  </m:e>
                  <m:sub>
                    <m:r>
                      <w:rPr>
                        <w:rFonts w:ascii="Cambria Math" w:hAnsi="Cambria Math" w:cs="Times"/>
                      </w:rPr>
                      <m:t>1773</m:t>
                    </m:r>
                  </m:sub>
                </m:sSub>
                <m:r>
                  <w:rPr>
                    <w:rFonts w:ascii="Cambria Math" w:hAnsi="Cambria Math" w:cs="Times"/>
                  </w:rPr>
                  <m:t>+</m:t>
                </m:r>
                <m:f>
                  <m:fPr>
                    <m:ctrlPr>
                      <w:rPr>
                        <w:rFonts w:ascii="Cambria Math" w:hAnsi="Cambria Math" w:cs="Times"/>
                        <w:i/>
                      </w:rPr>
                    </m:ctrlPr>
                  </m:fPr>
                  <m:num>
                    <m:r>
                      <w:rPr>
                        <w:rFonts w:ascii="Cambria Math" w:hAnsi="Cambria Math" w:cs="Times"/>
                      </w:rPr>
                      <m:t>dγ</m:t>
                    </m:r>
                  </m:num>
                  <m:den>
                    <m:r>
                      <w:rPr>
                        <w:rFonts w:ascii="Cambria Math" w:hAnsi="Cambria Math" w:cs="Times"/>
                      </w:rPr>
                      <m:t>dT</m:t>
                    </m:r>
                  </m:den>
                </m:f>
                <m:d>
                  <m:dPr>
                    <m:ctrlPr>
                      <w:rPr>
                        <w:rFonts w:ascii="Cambria Math" w:hAnsi="Cambria Math" w:cs="Times"/>
                        <w:i/>
                      </w:rPr>
                    </m:ctrlPr>
                  </m:dPr>
                  <m:e>
                    <m:r>
                      <w:rPr>
                        <w:rFonts w:ascii="Cambria Math" w:hAnsi="Cambria Math" w:cs="Times"/>
                      </w:rPr>
                      <m:t>T-1773 K</m:t>
                    </m:r>
                  </m:e>
                </m:d>
              </m:oMath>
            </m:oMathPara>
          </w:p>
          <w:p w14:paraId="0E62FBAF" w14:textId="065E165C" w:rsidR="00313B7F" w:rsidRPr="00313B7F" w:rsidRDefault="004A4FCA" w:rsidP="00692C36">
            <w:pPr>
              <w:jc w:val="center"/>
              <w:rPr>
                <w:rFonts w:cs="Times"/>
              </w:rPr>
            </w:pPr>
            <m:oMathPara>
              <m:oMathParaPr>
                <m:jc m:val="center"/>
              </m:oMathParaPr>
              <m:oMath>
                <m:r>
                  <m:rPr>
                    <m:sty m:val="p"/>
                  </m:rPr>
                  <w:rPr>
                    <w:rFonts w:ascii="Cambria Math" w:hAnsi="Cambria Math" w:cs="Times"/>
                  </w:rPr>
                  <w:br/>
                </m:r>
              </m:oMath>
              <m:oMath>
                <m:sSub>
                  <m:sSubPr>
                    <m:ctrlPr>
                      <w:rPr>
                        <w:rFonts w:ascii="Cambria Math" w:hAnsi="Cambria Math" w:cs="Times"/>
                        <w:i/>
                      </w:rPr>
                    </m:ctrlPr>
                  </m:sSubPr>
                  <m:e>
                    <m:r>
                      <w:rPr>
                        <w:rFonts w:ascii="Cambria Math" w:hAnsi="Cambria Math" w:cs="Times"/>
                      </w:rPr>
                      <m:t>γ</m:t>
                    </m:r>
                  </m:e>
                  <m:sub>
                    <m:r>
                      <w:rPr>
                        <w:rFonts w:ascii="Cambria Math" w:hAnsi="Cambria Math" w:cs="Times"/>
                      </w:rPr>
                      <m:t>1773</m:t>
                    </m:r>
                  </m:sub>
                </m:sSub>
                <m:r>
                  <w:rPr>
                    <w:rFonts w:ascii="Cambria Math" w:hAnsi="Cambria Math" w:cs="Times"/>
                  </w:rPr>
                  <m:t>=</m:t>
                </m:r>
                <m:sSub>
                  <m:sSubPr>
                    <m:ctrlPr>
                      <w:rPr>
                        <w:rFonts w:ascii="Cambria Math" w:hAnsi="Cambria Math" w:cs="Times"/>
                        <w:i/>
                      </w:rPr>
                    </m:ctrlPr>
                  </m:sSubPr>
                  <m:e>
                    <m:d>
                      <m:dPr>
                        <m:ctrlPr>
                          <w:rPr>
                            <w:rFonts w:ascii="Cambria Math" w:hAnsi="Cambria Math" w:cs="Times"/>
                            <w:i/>
                          </w:rPr>
                        </m:ctrlPr>
                      </m:dPr>
                      <m:e>
                        <m:nary>
                          <m:naryPr>
                            <m:chr m:val="∑"/>
                            <m:limLoc m:val="undOvr"/>
                            <m:ctrlPr>
                              <w:rPr>
                                <w:rFonts w:ascii="Cambria Math" w:hAnsi="Cambria Math" w:cs="Times"/>
                                <w:i/>
                              </w:rPr>
                            </m:ctrlPr>
                          </m:naryPr>
                          <m:sub>
                            <m:r>
                              <w:rPr>
                                <w:rFonts w:ascii="Cambria Math" w:hAnsi="Cambria Math" w:cs="Times"/>
                              </w:rPr>
                              <m:t>i=1</m:t>
                            </m:r>
                          </m:sub>
                          <m:sup>
                            <m:r>
                              <w:rPr>
                                <w:rFonts w:ascii="Cambria Math" w:hAnsi="Cambria Math" w:cs="Times"/>
                              </w:rPr>
                              <m:t>N</m:t>
                            </m:r>
                          </m:sup>
                          <m:e>
                            <m:sSub>
                              <m:sSubPr>
                                <m:ctrlPr>
                                  <w:rPr>
                                    <w:rFonts w:ascii="Cambria Math" w:hAnsi="Cambria Math" w:cs="Times"/>
                                    <w:i/>
                                  </w:rPr>
                                </m:ctrlPr>
                              </m:sSubPr>
                              <m:e>
                                <m:r>
                                  <w:rPr>
                                    <w:rFonts w:ascii="Cambria Math" w:hAnsi="Cambria Math" w:cs="Times"/>
                                  </w:rPr>
                                  <m:t>X</m:t>
                                </m:r>
                              </m:e>
                              <m:sub>
                                <m:r>
                                  <w:rPr>
                                    <w:rFonts w:ascii="Cambria Math" w:hAnsi="Cambria Math" w:cs="Times"/>
                                  </w:rPr>
                                  <m:t>i</m:t>
                                </m:r>
                              </m:sub>
                            </m:sSub>
                            <m:sSub>
                              <m:sSubPr>
                                <m:ctrlPr>
                                  <w:rPr>
                                    <w:rFonts w:ascii="Cambria Math" w:hAnsi="Cambria Math" w:cs="Times"/>
                                    <w:i/>
                                  </w:rPr>
                                </m:ctrlPr>
                              </m:sSubPr>
                              <m:e>
                                <m:r>
                                  <w:rPr>
                                    <w:rFonts w:ascii="Cambria Math" w:hAnsi="Cambria Math" w:cs="Times"/>
                                  </w:rPr>
                                  <m:t>γ</m:t>
                                </m:r>
                              </m:e>
                              <m:sub>
                                <m:r>
                                  <w:rPr>
                                    <w:rFonts w:ascii="Cambria Math" w:hAnsi="Cambria Math" w:cs="Times"/>
                                  </w:rPr>
                                  <m:t>i</m:t>
                                </m:r>
                              </m:sub>
                            </m:sSub>
                          </m:e>
                        </m:nary>
                      </m:e>
                    </m:d>
                  </m:e>
                  <m:sub>
                    <m:r>
                      <m:rPr>
                        <m:sty m:val="p"/>
                      </m:rPr>
                      <w:rPr>
                        <w:rFonts w:ascii="Cambria Math" w:hAnsi="Cambria Math" w:cs="Times"/>
                      </w:rPr>
                      <m:t>bulk</m:t>
                    </m:r>
                  </m:sub>
                </m:sSub>
                <m:r>
                  <w:rPr>
                    <w:rFonts w:ascii="Cambria Math" w:hAnsi="Cambria Math" w:cs="Times"/>
                  </w:rPr>
                  <m:t>+</m:t>
                </m:r>
                <m:sSub>
                  <m:sSubPr>
                    <m:ctrlPr>
                      <w:rPr>
                        <w:rFonts w:ascii="Cambria Math" w:hAnsi="Cambria Math" w:cs="Times"/>
                        <w:i/>
                      </w:rPr>
                    </m:ctrlPr>
                  </m:sSubPr>
                  <m:e>
                    <m:d>
                      <m:dPr>
                        <m:ctrlPr>
                          <w:rPr>
                            <w:rFonts w:ascii="Cambria Math" w:hAnsi="Cambria Math" w:cs="Times"/>
                            <w:i/>
                          </w:rPr>
                        </m:ctrlPr>
                      </m:dPr>
                      <m:e>
                        <m:nary>
                          <m:naryPr>
                            <m:chr m:val="∑"/>
                            <m:limLoc m:val="undOvr"/>
                            <m:ctrlPr>
                              <w:rPr>
                                <w:rFonts w:ascii="Cambria Math" w:hAnsi="Cambria Math" w:cs="Times"/>
                                <w:i/>
                              </w:rPr>
                            </m:ctrlPr>
                          </m:naryPr>
                          <m:sub>
                            <m:r>
                              <w:rPr>
                                <w:rFonts w:ascii="Cambria Math" w:hAnsi="Cambria Math" w:cs="Times"/>
                              </w:rPr>
                              <m:t>i=1</m:t>
                            </m:r>
                          </m:sub>
                          <m:sup>
                            <m:r>
                              <w:rPr>
                                <w:rFonts w:ascii="Cambria Math" w:hAnsi="Cambria Math" w:cs="Times"/>
                              </w:rPr>
                              <m:t>N</m:t>
                            </m:r>
                          </m:sup>
                          <m:e>
                            <m:sSub>
                              <m:sSubPr>
                                <m:ctrlPr>
                                  <w:rPr>
                                    <w:rFonts w:ascii="Cambria Math" w:hAnsi="Cambria Math" w:cs="Times"/>
                                    <w:i/>
                                  </w:rPr>
                                </m:ctrlPr>
                              </m:sSubPr>
                              <m:e>
                                <m:r>
                                  <w:rPr>
                                    <w:rFonts w:ascii="Cambria Math" w:hAnsi="Cambria Math" w:cs="Times"/>
                                  </w:rPr>
                                  <m:t>X</m:t>
                                </m:r>
                              </m:e>
                              <m:sub>
                                <m:r>
                                  <w:rPr>
                                    <w:rFonts w:ascii="Cambria Math" w:hAnsi="Cambria Math" w:cs="Times"/>
                                  </w:rPr>
                                  <m:t>i</m:t>
                                </m:r>
                              </m:sub>
                            </m:sSub>
                            <m:sSub>
                              <m:sSubPr>
                                <m:ctrlPr>
                                  <w:rPr>
                                    <w:rFonts w:ascii="Cambria Math" w:hAnsi="Cambria Math" w:cs="Times"/>
                                    <w:i/>
                                  </w:rPr>
                                </m:ctrlPr>
                              </m:sSubPr>
                              <m:e>
                                <m:r>
                                  <w:rPr>
                                    <w:rFonts w:ascii="Cambria Math" w:hAnsi="Cambria Math" w:cs="Times"/>
                                  </w:rPr>
                                  <m:t>γ</m:t>
                                </m:r>
                              </m:e>
                              <m:sub>
                                <m:r>
                                  <w:rPr>
                                    <w:rFonts w:ascii="Cambria Math" w:hAnsi="Cambria Math" w:cs="Times"/>
                                  </w:rPr>
                                  <m:t>i</m:t>
                                </m:r>
                              </m:sub>
                            </m:sSub>
                          </m:e>
                        </m:nary>
                      </m:e>
                    </m:d>
                  </m:e>
                  <m:sub>
                    <m:r>
                      <m:rPr>
                        <m:sty m:val="p"/>
                      </m:rPr>
                      <w:rPr>
                        <w:rFonts w:ascii="Cambria Math" w:hAnsi="Cambria Math" w:cs="Times"/>
                      </w:rPr>
                      <m:t>surf</m:t>
                    </m:r>
                  </m:sub>
                </m:sSub>
              </m:oMath>
            </m:oMathPara>
          </w:p>
          <w:p w14:paraId="57B97DA0" w14:textId="71B02AB3" w:rsidR="002D3E65" w:rsidRPr="004A4FCA" w:rsidRDefault="004A4FCA" w:rsidP="00692C36">
            <w:pPr>
              <w:jc w:val="center"/>
              <w:rPr>
                <w:rFonts w:cs="Times"/>
              </w:rPr>
            </w:pPr>
            <m:oMathPara>
              <m:oMathParaPr>
                <m:jc m:val="center"/>
              </m:oMathParaPr>
              <m:oMath>
                <m:r>
                  <m:rPr>
                    <m:sty m:val="p"/>
                  </m:rPr>
                  <w:rPr>
                    <w:rFonts w:ascii="Cambria Math" w:hAnsi="Cambria Math" w:cs="Times"/>
                  </w:rPr>
                  <w:br/>
                </m:r>
              </m:oMath>
              <m:oMath>
                <m:f>
                  <m:fPr>
                    <m:ctrlPr>
                      <w:rPr>
                        <w:rFonts w:ascii="Cambria Math" w:hAnsi="Cambria Math" w:cs="Times"/>
                        <w:i/>
                      </w:rPr>
                    </m:ctrlPr>
                  </m:fPr>
                  <m:num>
                    <m:r>
                      <w:rPr>
                        <w:rFonts w:ascii="Cambria Math" w:hAnsi="Cambria Math" w:cs="Times"/>
                      </w:rPr>
                      <m:t>dγ</m:t>
                    </m:r>
                  </m:num>
                  <m:den>
                    <m:r>
                      <w:rPr>
                        <w:rFonts w:ascii="Cambria Math" w:hAnsi="Cambria Math" w:cs="Times"/>
                      </w:rPr>
                      <m:t>dT</m:t>
                    </m:r>
                  </m:den>
                </m:f>
                <m:r>
                  <w:rPr>
                    <w:rFonts w:ascii="Cambria Math" w:hAnsi="Cambria Math" w:cs="Times"/>
                  </w:rPr>
                  <m:t>=</m:t>
                </m:r>
                <m:nary>
                  <m:naryPr>
                    <m:chr m:val="∑"/>
                    <m:limLoc m:val="undOvr"/>
                    <m:ctrlPr>
                      <w:rPr>
                        <w:rFonts w:ascii="Cambria Math" w:hAnsi="Cambria Math" w:cs="Times"/>
                        <w:i/>
                      </w:rPr>
                    </m:ctrlPr>
                  </m:naryPr>
                  <m:sub>
                    <m:r>
                      <w:rPr>
                        <w:rFonts w:ascii="Cambria Math" w:hAnsi="Cambria Math" w:cs="Times"/>
                      </w:rPr>
                      <m:t>i=1</m:t>
                    </m:r>
                  </m:sub>
                  <m:sup>
                    <m:r>
                      <w:rPr>
                        <w:rFonts w:ascii="Cambria Math" w:hAnsi="Cambria Math" w:cs="Times"/>
                      </w:rPr>
                      <m:t>N</m:t>
                    </m:r>
                  </m:sup>
                  <m:e>
                    <m:sSub>
                      <m:sSubPr>
                        <m:ctrlPr>
                          <w:rPr>
                            <w:rFonts w:ascii="Cambria Math" w:hAnsi="Cambria Math" w:cs="Times"/>
                            <w:i/>
                          </w:rPr>
                        </m:ctrlPr>
                      </m:sSubPr>
                      <m:e>
                        <m:r>
                          <w:rPr>
                            <w:rFonts w:ascii="Cambria Math" w:hAnsi="Cambria Math" w:cs="Times"/>
                          </w:rPr>
                          <m:t>X</m:t>
                        </m:r>
                      </m:e>
                      <m:sub>
                        <m:r>
                          <w:rPr>
                            <w:rFonts w:ascii="Cambria Math" w:hAnsi="Cambria Math" w:cs="Times"/>
                          </w:rPr>
                          <m:t>i</m:t>
                        </m:r>
                      </m:sub>
                    </m:sSub>
                    <m:f>
                      <m:fPr>
                        <m:ctrlPr>
                          <w:rPr>
                            <w:rFonts w:ascii="Cambria Math" w:hAnsi="Cambria Math" w:cs="Times"/>
                            <w:i/>
                          </w:rPr>
                        </m:ctrlPr>
                      </m:fPr>
                      <m:num>
                        <m:r>
                          <w:rPr>
                            <w:rFonts w:ascii="Cambria Math" w:hAnsi="Cambria Math" w:cs="Times"/>
                          </w:rPr>
                          <m:t>d</m:t>
                        </m:r>
                        <m:sSub>
                          <m:sSubPr>
                            <m:ctrlPr>
                              <w:rPr>
                                <w:rFonts w:ascii="Cambria Math" w:hAnsi="Cambria Math" w:cs="Times"/>
                                <w:i/>
                              </w:rPr>
                            </m:ctrlPr>
                          </m:sSubPr>
                          <m:e>
                            <m:r>
                              <w:rPr>
                                <w:rFonts w:ascii="Cambria Math" w:hAnsi="Cambria Math" w:cs="Times"/>
                              </w:rPr>
                              <m:t>γ</m:t>
                            </m:r>
                          </m:e>
                          <m:sub>
                            <m:r>
                              <w:rPr>
                                <w:rFonts w:ascii="Cambria Math" w:hAnsi="Cambria Math" w:cs="Times"/>
                              </w:rPr>
                              <m:t>i</m:t>
                            </m:r>
                          </m:sub>
                        </m:sSub>
                      </m:num>
                      <m:den>
                        <m:r>
                          <w:rPr>
                            <w:rFonts w:ascii="Cambria Math" w:hAnsi="Cambria Math" w:cs="Times"/>
                          </w:rPr>
                          <m:t>dT</m:t>
                        </m:r>
                      </m:den>
                    </m:f>
                  </m:e>
                </m:nary>
              </m:oMath>
            </m:oMathPara>
          </w:p>
          <w:p w14:paraId="6BC28792" w14:textId="789E883F" w:rsidR="004A4FCA" w:rsidRDefault="004A4FCA" w:rsidP="004A4FCA">
            <w:pPr>
              <w:rPr>
                <w:rFonts w:cs="Times"/>
              </w:rPr>
            </w:pPr>
          </w:p>
        </w:tc>
        <w:tc>
          <w:tcPr>
            <w:tcW w:w="516" w:type="dxa"/>
            <w:vAlign w:val="center"/>
          </w:tcPr>
          <w:p w14:paraId="20D7ECB1" w14:textId="2D5C4A99" w:rsidR="002D3E65" w:rsidRDefault="002D3E65" w:rsidP="00692C36">
            <w:pPr>
              <w:jc w:val="center"/>
              <w:rPr>
                <w:rFonts w:cs="Times"/>
              </w:rPr>
            </w:pPr>
            <w:r>
              <w:rPr>
                <w:rFonts w:cs="Times"/>
              </w:rPr>
              <w:fldChar w:fldCharType="begin"/>
            </w:r>
            <w:r>
              <w:rPr>
                <w:rFonts w:cs="Times"/>
              </w:rPr>
              <w:instrText xml:space="preserve"> MACROBUTTON MTPlaceRef \* MERGEFORMAT </w:instrText>
            </w:r>
            <w:r>
              <w:rPr>
                <w:rFonts w:cs="Times"/>
              </w:rPr>
              <w:fldChar w:fldCharType="begin"/>
            </w:r>
            <w:r>
              <w:rPr>
                <w:rFonts w:cs="Times"/>
              </w:rPr>
              <w:instrText xml:space="preserve"> SEQ MTEqn \h \* MERGEFORMAT </w:instrText>
            </w:r>
            <w:r>
              <w:rPr>
                <w:rFonts w:cs="Times"/>
              </w:rPr>
              <w:fldChar w:fldCharType="end"/>
            </w:r>
            <w:r>
              <w:rPr>
                <w:rFonts w:cs="Times"/>
              </w:rPr>
              <w:instrText>(</w:instrText>
            </w:r>
            <w:r>
              <w:rPr>
                <w:rFonts w:cs="Times"/>
              </w:rPr>
              <w:fldChar w:fldCharType="begin"/>
            </w:r>
            <w:r>
              <w:rPr>
                <w:rFonts w:cs="Times"/>
              </w:rPr>
              <w:instrText xml:space="preserve"> SEQ MTEqn \c \* Arabic \* MERGEFORMAT </w:instrText>
            </w:r>
            <w:r>
              <w:rPr>
                <w:rFonts w:cs="Times"/>
              </w:rPr>
              <w:fldChar w:fldCharType="separate"/>
            </w:r>
            <w:r w:rsidR="00447A94">
              <w:rPr>
                <w:rFonts w:cs="Times"/>
                <w:noProof/>
              </w:rPr>
              <w:instrText>3</w:instrText>
            </w:r>
            <w:r>
              <w:rPr>
                <w:rFonts w:cs="Times"/>
              </w:rPr>
              <w:fldChar w:fldCharType="end"/>
            </w:r>
            <w:r>
              <w:rPr>
                <w:rFonts w:cs="Times"/>
              </w:rPr>
              <w:instrText>)</w:instrText>
            </w:r>
            <w:r>
              <w:rPr>
                <w:rFonts w:cs="Times"/>
              </w:rPr>
              <w:fldChar w:fldCharType="end"/>
            </w:r>
          </w:p>
        </w:tc>
      </w:tr>
    </w:tbl>
    <w:p w14:paraId="16B22AC5" w14:textId="77777777" w:rsidR="002D3E65" w:rsidRPr="00FD52D4" w:rsidRDefault="002D3E65" w:rsidP="002D3E65">
      <w:pPr>
        <w:jc w:val="both"/>
        <w:rPr>
          <w:rFonts w:cs="Times"/>
        </w:rPr>
      </w:pPr>
      <w:r>
        <w:rPr>
          <w:rFonts w:cs="Times"/>
        </w:rPr>
        <w:t xml:space="preserve">where </w:t>
      </w:r>
      <w:r>
        <w:rPr>
          <w:rFonts w:ascii="Cambria Math" w:hAnsi="Cambria Math" w:cs="Times"/>
        </w:rPr>
        <w:t>γ</w:t>
      </w:r>
      <w:r w:rsidRPr="00FD52D4">
        <w:rPr>
          <w:rFonts w:cs="Times"/>
          <w:vertAlign w:val="subscript"/>
        </w:rPr>
        <w:t>T</w:t>
      </w:r>
      <w:r>
        <w:rPr>
          <w:rFonts w:cs="Times"/>
        </w:rPr>
        <w:t xml:space="preserve"> and</w:t>
      </w:r>
      <w:r w:rsidRPr="00FD52D4">
        <w:rPr>
          <w:rFonts w:ascii="Cambria Math" w:hAnsi="Cambria Math" w:cs="Times"/>
        </w:rPr>
        <w:t xml:space="preserve"> </w:t>
      </w:r>
      <w:r>
        <w:rPr>
          <w:rFonts w:ascii="Cambria Math" w:hAnsi="Cambria Math" w:cs="Times"/>
        </w:rPr>
        <w:t>γ</w:t>
      </w:r>
      <w:r>
        <w:rPr>
          <w:rFonts w:cs="Times"/>
          <w:vertAlign w:val="subscript"/>
        </w:rPr>
        <w:t>1773</w:t>
      </w:r>
      <w:r>
        <w:rPr>
          <w:rFonts w:cs="Times"/>
        </w:rPr>
        <w:t xml:space="preserve"> are surface tension at a certain temperature and 1773 K, respectively.</w:t>
      </w:r>
    </w:p>
    <w:p w14:paraId="4C1F93EB" w14:textId="346DBD93" w:rsidR="002D3E65" w:rsidRDefault="002D3E65" w:rsidP="00CE2D67">
      <w:pPr>
        <w:jc w:val="both"/>
        <w:rPr>
          <w:rFonts w:cs="Times"/>
        </w:rPr>
      </w:pPr>
      <w:r>
        <w:rPr>
          <w:rFonts w:cs="Times"/>
        </w:rPr>
        <w:t xml:space="preserve">Values of surface tension calculated using this model for slags as shown in </w:t>
      </w:r>
      <w:r w:rsidR="00CE2D67">
        <w:rPr>
          <w:rFonts w:cs="Times"/>
        </w:rPr>
        <w:fldChar w:fldCharType="begin"/>
      </w:r>
      <w:r w:rsidR="00CE2D67">
        <w:rPr>
          <w:rFonts w:cs="Times"/>
        </w:rPr>
        <w:instrText xml:space="preserve"> REF _Ref66274507 \h </w:instrText>
      </w:r>
      <w:r w:rsidR="00CE2D67">
        <w:rPr>
          <w:rFonts w:cs="Times"/>
        </w:rPr>
      </w:r>
      <w:r w:rsidR="00CE2D67">
        <w:rPr>
          <w:rFonts w:cs="Times"/>
        </w:rPr>
        <w:fldChar w:fldCharType="separate"/>
      </w:r>
      <w:r w:rsidR="00447A94">
        <w:t xml:space="preserve">Table </w:t>
      </w:r>
      <w:r w:rsidR="00447A94">
        <w:rPr>
          <w:noProof/>
        </w:rPr>
        <w:t>4</w:t>
      </w:r>
      <w:r w:rsidR="00CE2D67">
        <w:rPr>
          <w:rFonts w:cs="Times"/>
        </w:rPr>
        <w:fldChar w:fldCharType="end"/>
      </w:r>
      <w:r w:rsidR="00CE2D67">
        <w:rPr>
          <w:rFonts w:cs="Times"/>
        </w:rPr>
        <w:t xml:space="preserve"> </w:t>
      </w:r>
      <w:r>
        <w:rPr>
          <w:rFonts w:cs="Times"/>
        </w:rPr>
        <w:t>is illustrated in</w:t>
      </w:r>
      <w:r w:rsidR="00CE2D67">
        <w:rPr>
          <w:rFonts w:cs="Times"/>
        </w:rPr>
        <w:t xml:space="preserve"> </w:t>
      </w:r>
      <w:r w:rsidR="00CE2D67">
        <w:rPr>
          <w:rFonts w:cs="Times"/>
        </w:rPr>
        <w:fldChar w:fldCharType="begin"/>
      </w:r>
      <w:r w:rsidR="00CE2D67">
        <w:rPr>
          <w:rFonts w:cs="Times"/>
        </w:rPr>
        <w:instrText xml:space="preserve"> REF _Ref66275452 \h </w:instrText>
      </w:r>
      <w:r w:rsidR="00CE2D67">
        <w:rPr>
          <w:rFonts w:cs="Times"/>
        </w:rPr>
      </w:r>
      <w:r w:rsidR="00CE2D67">
        <w:rPr>
          <w:rFonts w:cs="Times"/>
        </w:rPr>
        <w:fldChar w:fldCharType="separate"/>
      </w:r>
      <w:r w:rsidR="00447A94">
        <w:t xml:space="preserve">Figure </w:t>
      </w:r>
      <w:r w:rsidR="00447A94">
        <w:rPr>
          <w:noProof/>
        </w:rPr>
        <w:t>24</w:t>
      </w:r>
      <w:r w:rsidR="00CE2D67">
        <w:rPr>
          <w:rFonts w:cs="Times"/>
        </w:rPr>
        <w:fldChar w:fldCharType="end"/>
      </w:r>
      <w:r w:rsidR="00CE2D67">
        <w:rPr>
          <w:rFonts w:cs="Times"/>
        </w:rPr>
        <w:t>.</w:t>
      </w:r>
    </w:p>
    <w:p w14:paraId="0A987AF1" w14:textId="77777777" w:rsidR="00ED1D45" w:rsidRDefault="002D3E65" w:rsidP="00ED1D45">
      <w:pPr>
        <w:keepNext/>
        <w:jc w:val="center"/>
      </w:pPr>
      <w:r>
        <w:rPr>
          <w:rFonts w:cs="Times"/>
          <w:noProof/>
        </w:rPr>
        <w:drawing>
          <wp:inline distT="0" distB="0" distL="0" distR="0" wp14:anchorId="6BCDC316" wp14:editId="4FC210B0">
            <wp:extent cx="5715000" cy="28575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52AC728" w14:textId="41420E80" w:rsidR="006E2F8A" w:rsidRDefault="00ED1D45" w:rsidP="006E2F8A">
      <w:pPr>
        <w:pStyle w:val="Caption"/>
        <w:jc w:val="center"/>
      </w:pPr>
      <w:bookmarkStart w:id="28" w:name="_Ref66275452"/>
      <w:r>
        <w:t xml:space="preserve">Figure </w:t>
      </w:r>
      <w:r>
        <w:fldChar w:fldCharType="begin"/>
      </w:r>
      <w:r>
        <w:instrText xml:space="preserve"> SEQ Figure \* ARABIC </w:instrText>
      </w:r>
      <w:r>
        <w:fldChar w:fldCharType="separate"/>
      </w:r>
      <w:r w:rsidR="00447A94">
        <w:rPr>
          <w:noProof/>
        </w:rPr>
        <w:t>24</w:t>
      </w:r>
      <w:r>
        <w:fldChar w:fldCharType="end"/>
      </w:r>
      <w:bookmarkEnd w:id="28"/>
      <w:r>
        <w:rPr>
          <w:lang w:val="en-US"/>
        </w:rPr>
        <w:t xml:space="preserve">. </w:t>
      </w:r>
      <w:r w:rsidRPr="00E5080F">
        <w:rPr>
          <w:lang w:val="en-US"/>
        </w:rPr>
        <w:t>Surface tension of high and low MnO slags.</w:t>
      </w:r>
      <w:r w:rsidR="006E2F8A">
        <w:rPr>
          <w:lang w:val="en-US"/>
        </w:rPr>
        <w:t xml:space="preserve"> </w:t>
      </w:r>
      <w:r w:rsidR="006E2F8A" w:rsidRPr="00286E62">
        <w:rPr>
          <w:lang w:val="en-US"/>
        </w:rPr>
        <w:t xml:space="preserve">Composition of low and high MnO slags is shown in </w:t>
      </w:r>
      <w:r w:rsidR="006E2F8A">
        <w:rPr>
          <w:lang w:val="en-US"/>
        </w:rPr>
        <w:fldChar w:fldCharType="begin"/>
      </w:r>
      <w:r w:rsidR="006E2F8A">
        <w:rPr>
          <w:lang w:val="en-US"/>
        </w:rPr>
        <w:instrText xml:space="preserve"> REF _Ref66274507 \h </w:instrText>
      </w:r>
      <w:r w:rsidR="006E2F8A">
        <w:rPr>
          <w:lang w:val="en-US"/>
        </w:rPr>
      </w:r>
      <w:r w:rsidR="006E2F8A">
        <w:rPr>
          <w:lang w:val="en-US"/>
        </w:rPr>
        <w:fldChar w:fldCharType="separate"/>
      </w:r>
      <w:r w:rsidR="00447A94">
        <w:t xml:space="preserve">Table </w:t>
      </w:r>
      <w:r w:rsidR="00447A94">
        <w:rPr>
          <w:noProof/>
        </w:rPr>
        <w:t>4</w:t>
      </w:r>
      <w:r w:rsidR="006E2F8A">
        <w:rPr>
          <w:lang w:val="en-US"/>
        </w:rPr>
        <w:fldChar w:fldCharType="end"/>
      </w:r>
      <w:r w:rsidR="006E2F8A">
        <w:rPr>
          <w:lang w:val="en-US"/>
        </w:rPr>
        <w:t>.</w:t>
      </w:r>
    </w:p>
    <w:p w14:paraId="727A7BBB" w14:textId="5526EBEC" w:rsidR="002D3E65" w:rsidRDefault="002D3E65" w:rsidP="00ED1D45">
      <w:pPr>
        <w:pStyle w:val="Caption"/>
        <w:jc w:val="center"/>
      </w:pPr>
    </w:p>
    <w:p w14:paraId="44FB3269" w14:textId="77777777" w:rsidR="00762841" w:rsidRPr="00C45C8C" w:rsidRDefault="00762841" w:rsidP="002D3E65">
      <w:pPr>
        <w:jc w:val="center"/>
        <w:rPr>
          <w:rFonts w:cs="Times"/>
        </w:rPr>
      </w:pPr>
    </w:p>
    <w:p w14:paraId="1FF43E36" w14:textId="39440FDF" w:rsidR="002D3E65" w:rsidRDefault="002D3E65" w:rsidP="002D3E65">
      <w:pPr>
        <w:jc w:val="both"/>
        <w:rPr>
          <w:rFonts w:cs="Times"/>
        </w:rPr>
      </w:pPr>
      <w:r>
        <w:rPr>
          <w:rFonts w:cs="Times"/>
        </w:rPr>
        <w:t>Sulfur and other surface-active elements have a significant influence on interfacial tension in liquid systems because they can affect the interfacial interaction at the slag-metal interface</w:t>
      </w:r>
      <w:r>
        <w:rPr>
          <w:rFonts w:cs="Times"/>
        </w:rPr>
        <w:fldChar w:fldCharType="begin"/>
      </w:r>
      <w:r w:rsidR="00C45550">
        <w:rPr>
          <w:rFonts w:cs="Times"/>
        </w:rPr>
        <w:instrText xml:space="preserve"> ADDIN ZOTERO_ITEM CSL_CITATION {"citationID":"N2kH9IDb","properties":{"formattedCitation":"\\super [103\\uc0\\u8211{}105]\\nosupersub{}","plainCitation":"[103–105]","noteIndex":0},"citationItems":[{"id":"7OVWmPdL/Q5es5xSa","uris":["http://zotero.org/users/5125889/items/4Y645M36"],"uri":["http://zotero.org/users/5125889/items/4Y645M36"],"itemData":{"id":299,"type":"article-journal","abstract":"In the current work, dynamic studies of mass transfer of sulfur from the gas phase to the metal phase of pure iron through CaO-SiO2-Al2O3-FeO quaternary slag were carried out. X-ray videos were taken that were later processed to identify the oscillation of the metal drop occurring during the mass transfer. It was observed that the metal drop had hybrid oscillations. Each of these oscillations could be identified as composed of a symmetric and an asymmetric element, which was attributed to the changes in the shape of the droplet. The latter (asymmetric part) could be identified by the deviation of the left and right contact angles from the stable configuration. The symmetric oscillations were traced to the surface movement of sulfur at the interface, which created an instantaneous area change at the slag–metal interface. This area change was due to the combined effect of Marangoni flow and interface dilatation. The velocity of sulfur at the interface was calculated from the area change and had a maximum order of magnitude as 10−4 m/s. It was also observed that the interfacial velocity increased with increase in temperature.","container-title":"Metallurgical and Materials Transactions B","DOI":"10.1007/s11663-011-9482-9","ISSN":"1543-1916","issue":"3","journalAbbreviation":"Metall and Materi Trans B","language":"en","page":"460-470","source":"Springer Link","title":"Some Investigations into the Dynamic Mass Transfer at the Slag–Metal Interface Using Sulfur: Concept of Interfacial Velocity","title-short":"Some Investigations into the Dynamic Mass Transfer at the Slag–Metal Interface Using Sulfur","volume":"42","author":[{"family":"Muhmood","given":"Luckman"},{"family":"Viswanathan","given":"Nurni N."},{"family":"Seetharaman","given":"Seshadri"}],"issued":{"date-parts":[["2011",6,1]]}}},{"id":"7OVWmPdL/9jMa9A1g","uris":["http://zotero.org/users/5125889/items/HT6T8SZ9"],"uri":["http://zotero.org/users/5125889/items/HT6T8SZ9"],"itemData":{"id":440,"type":"article-journal","container-title":"ISIJ International","DOI":"10.2355/isijinternational.ISIJINT-2020-144","ISSN":"0915-1559, 1347-5460","issue":"11","journalAbbreviation":"ISIJ Int.","language":"en","page":"2332-2338","source":"DOI.org (Crossref)","title":"Effect of Sulfur in Slag on Dynamic Change Behavior of Liquid Iron/Molten Slag Interfacial Tension","volume":"60","author":[{"family":"Suzuki","given":"Masanori"},{"family":"Nakamoto","given":"Masashi"},{"family":"Tanaka","given":"Toshihiro"},{"family":"Tsukaguchi","given":"Yuichi"},{"family":"Mishima","given":"Kazuaki"},{"family":"Hanao","given":"Masahito"}],"issued":{"date-parts":[["2020",11,15]]}}},{"id":"7OVWmPdL/nODEboBa","uris":["http://zotero.org/users/5125889/items/5H55I3U9"],"uri":["http://zotero.org/users/5125889/items/5H55I3U9"],"itemData":{"id":133,"type":"article-journal","container-title":"ISIJ International","DOI":"10.2355/isijinternational.ISIJINT-2015-654","ISSN":"0915-1559, 1347-5460","issue":"6","language":"en","page":"944-952","source":"Crossref","title":"Dynamic Changes in Interfacial Tension between Liquid Fe Alloy and Molten Slag Induced by Chemical Reactions","volume":"56","author":[{"family":"Tanaka","given":"Toshihiro"},{"family":"Goto","given":"Hiroki"},{"family":"Nakamoto","given":"Masashi"},{"family":"Suzuki","given":"Masanori"},{"family":"Hanao","given":"Masahito"},{"family":"Zeze","given":"Masafumi"},{"family":"Yamamura","given":"Hideaki"},{"family":"Yoshikawa","given":"Takeshi"}],"issued":{"date-parts":[["2016"]]}}}],"schema":"https://github.com/citation-style-language/schema/raw/master/csl-citation.json"} </w:instrText>
      </w:r>
      <w:r>
        <w:rPr>
          <w:rFonts w:cs="Times"/>
        </w:rPr>
        <w:fldChar w:fldCharType="separate"/>
      </w:r>
      <w:r w:rsidR="00C45550" w:rsidRPr="00C45550">
        <w:rPr>
          <w:rFonts w:cs="Times"/>
          <w:vertAlign w:val="superscript"/>
        </w:rPr>
        <w:t>[103–105]</w:t>
      </w:r>
      <w:r>
        <w:rPr>
          <w:rFonts w:cs="Times"/>
        </w:rPr>
        <w:fldChar w:fldCharType="end"/>
      </w:r>
      <w:r>
        <w:rPr>
          <w:rFonts w:cs="Times"/>
        </w:rPr>
        <w:t xml:space="preserve">. As a result, low interfacial tension leads to the formation of a slag-metal emulsion, metal droplet entrainment during </w:t>
      </w:r>
      <w:r>
        <w:rPr>
          <w:rFonts w:cs="Times"/>
        </w:rPr>
        <w:lastRenderedPageBreak/>
        <w:t>tapping, and therefore poor slag-metal separation. Cramb et al.</w:t>
      </w:r>
      <w:r>
        <w:rPr>
          <w:rFonts w:cs="Times"/>
        </w:rPr>
        <w:fldChar w:fldCharType="begin"/>
      </w:r>
      <w:r w:rsidR="00C45550">
        <w:rPr>
          <w:rFonts w:cs="Times"/>
        </w:rPr>
        <w:instrText xml:space="preserve"> ADDIN ZOTERO_ITEM CSL_CITATION {"citationID":"74XGZHTc","properties":{"formattedCitation":"\\super [106]\\nosupersub{}","plainCitation":"[106]","noteIndex":0},"citationItems":[{"id":4331,"uris":["http://zotero.org/users/7836746/items/RLMDBCI5"],"uri":["http://zotero.org/users/7836746/items/RLMDBCI5"],"itemData":{"id":4331,"type":"article-journal","container-title":"Steel Research","DOI":"10.1002/srin.198900893","ISSN":"01774832","issue":"3-4","journalAbbreviation":"Steel Research","language":"en","page":"157-165","source":"DOI.org (Crossref)","title":"Calculation of the interfacial properties of liquid steel - slag systems","volume":"60","author":[{"family":"Cramb","given":"Alan W."},{"family":"Jimbo","given":"Itaru"}],"issued":{"date-parts":[["1989",3]]}}}],"schema":"https://github.com/citation-style-language/schema/raw/master/csl-citation.json"} </w:instrText>
      </w:r>
      <w:r>
        <w:rPr>
          <w:rFonts w:cs="Times"/>
        </w:rPr>
        <w:fldChar w:fldCharType="separate"/>
      </w:r>
      <w:r w:rsidR="00C45550" w:rsidRPr="00C45550">
        <w:rPr>
          <w:rFonts w:cs="Times"/>
          <w:vertAlign w:val="superscript"/>
        </w:rPr>
        <w:t>[106]</w:t>
      </w:r>
      <w:r>
        <w:rPr>
          <w:rFonts w:cs="Times"/>
        </w:rPr>
        <w:fldChar w:fldCharType="end"/>
      </w:r>
      <w:r>
        <w:rPr>
          <w:rFonts w:cs="Times"/>
        </w:rPr>
        <w:t xml:space="preserve"> have shown that interfacial tension between steel and slag sharply decreases with an increase of sulfur or oxygen activity. Bublik et al.</w:t>
      </w:r>
      <w:r>
        <w:rPr>
          <w:rFonts w:cs="Times"/>
        </w:rPr>
        <w:fldChar w:fldCharType="begin"/>
      </w:r>
      <w:r w:rsidR="00C45550">
        <w:rPr>
          <w:rFonts w:cs="Times"/>
        </w:rPr>
        <w:instrText xml:space="preserve"> ADDIN ZOTERO_ITEM CSL_CITATION {"citationID":"swlhWB7n","properties":{"formattedCitation":"\\super [102]\\nosupersub{}","plainCitation":"[102]","noteIndex":0},"citationItems":[{"id":4325,"uris":["http://zotero.org/users/7836746/items/X4FWG7DG"],"uri":["http://zotero.org/users/7836746/items/X4FWG7DG"],"itemData":{"id":4325,"type":"article-journal","container-title":"Metallurgical and Materials Transactions B","title":"Interfacial Behaviour in Ferroalloys: The Influence of Sulfur in FeMn and SiMn Systems","author":[{"family":"Bublik","given":"Sergey"},{"family":"Bao","given":"Sarina"},{"family":"Tangstad","given":"Merete"},{"family":"Einarsrud","given":"Kristian Etienne"}],"issued":{"date-parts":[["2021"]],"season":"unpublished research"}}}],"schema":"https://github.com/citation-style-language/schema/raw/master/csl-citation.json"} </w:instrText>
      </w:r>
      <w:r>
        <w:rPr>
          <w:rFonts w:cs="Times"/>
        </w:rPr>
        <w:fldChar w:fldCharType="separate"/>
      </w:r>
      <w:r w:rsidR="00C45550" w:rsidRPr="00C45550">
        <w:rPr>
          <w:rFonts w:cs="Times"/>
          <w:vertAlign w:val="superscript"/>
        </w:rPr>
        <w:t>[102]</w:t>
      </w:r>
      <w:r>
        <w:rPr>
          <w:rFonts w:cs="Times"/>
        </w:rPr>
        <w:fldChar w:fldCharType="end"/>
      </w:r>
      <w:r>
        <w:rPr>
          <w:rFonts w:cs="Times"/>
        </w:rPr>
        <w:t xml:space="preserve"> have suggested that higher sulfur content in ferroalloy-slag systems results in a higher mass transfer rate at the slag-metal interface, which again decreases both interfacial tension and apparent contact angle between slag and ferroalloys. </w:t>
      </w:r>
    </w:p>
    <w:p w14:paraId="7E8116AC" w14:textId="394FB4BA" w:rsidR="002D3E65" w:rsidRDefault="002D3E65" w:rsidP="002D3E65">
      <w:pPr>
        <w:jc w:val="both"/>
        <w:rPr>
          <w:rFonts w:cs="Times"/>
        </w:rPr>
      </w:pPr>
    </w:p>
    <w:p w14:paraId="735C2131" w14:textId="77777777" w:rsidR="002D3E65" w:rsidRDefault="002D3E65" w:rsidP="002D3E65">
      <w:pPr>
        <w:pStyle w:val="Heading2"/>
      </w:pPr>
      <w:r>
        <w:t>Electrical conductivity</w:t>
      </w:r>
    </w:p>
    <w:p w14:paraId="30724F9C" w14:textId="43A7857A" w:rsidR="002D3E65" w:rsidRDefault="002D3E65" w:rsidP="002D3E65">
      <w:pPr>
        <w:pStyle w:val="BodyText"/>
      </w:pPr>
      <w:r>
        <w:t>The electrical conductivity of slags in the steelmaking area, that is MgO, CaO, SiO</w:t>
      </w:r>
      <w:r w:rsidRPr="004376FE">
        <w:rPr>
          <w:vertAlign w:val="subscript"/>
        </w:rPr>
        <w:t>2</w:t>
      </w:r>
      <w:r>
        <w:t xml:space="preserve"> and Al</w:t>
      </w:r>
      <w:r w:rsidRPr="00665AE6">
        <w:rPr>
          <w:vertAlign w:val="subscript"/>
        </w:rPr>
        <w:t>2</w:t>
      </w:r>
      <w:r>
        <w:t>O</w:t>
      </w:r>
      <w:r w:rsidRPr="00665AE6">
        <w:rPr>
          <w:vertAlign w:val="subscript"/>
        </w:rPr>
        <w:t>3</w:t>
      </w:r>
      <w:r>
        <w:t xml:space="preserve"> has been investigated by several researchers and to mention one recent review on this system Wang et al. (201</w:t>
      </w:r>
      <w:r w:rsidR="00747699">
        <w:t>6</w:t>
      </w:r>
      <w:r>
        <w:t>)</w:t>
      </w:r>
      <w:r>
        <w:fldChar w:fldCharType="begin"/>
      </w:r>
      <w:r w:rsidR="00C45550">
        <w:instrText xml:space="preserve"> ADDIN ZOTERO_ITEM CSL_CITATION {"citationID":"aWgk5pmY","properties":{"formattedCitation":"\\super [107]\\nosupersub{}","plainCitation":"[107]","noteIndex":0},"citationItems":[{"id":"7OVWmPdL/NGvNQebg","uris":["http://zotero.org/users/local/jEzmOlYA/items/GA8RKNUV"],"uri":["http://zotero.org/users/local/jEzmOlYA/items/GA8RKNUV"],"itemData":{"id":6859,"type":"article-journal","abstract":"Electrical conductivity of molten slags is one of the most important physicochemical properties and it also has a close relationship to the structure of slag. This article focused on the basic slag system CaO-MgO-Al2O3-SiO2 and made estimations for electrical conductivity. Ion-oxygen parameter was selected to describe the relationship between electrical conductivity with compositions. Moreover, the interaction between composition and temperature was embodied in the final model formula. It was shown that increasing CaO and MgO contents enhanced the ability for electric conduction. Moreover, with a higher temperature, the change of electrical conductivity with ion-oxygen parameter was more remarkable. This model gives reasonable prediction of the electrical conductivity for the slags studied with the mean deviation of 14.3%. Thus, this model would provide a feasible tool for industry to predict and optimize the electrical conductivity of slag system.","container-title":"High temperature materials and Processes","DOI":"https://doi.org/10.1515/htmp-2014-0195","issue":"3","page":"253-259","title":"Estimating electrical conductivities of CaO-MgO-Al2O3-SiO2 using ion-oxygen parameter","volume":"35","author":[{"family":"Wang, Yaxian","given":""},{"family":"Wang, Lijun","given":""},{"family":"Chou, Kuo-chih","given":""}],"issued":{"date-parts":[["2016"]]}}}],"schema":"https://github.com/citation-style-language/schema/raw/master/csl-citation.json"} </w:instrText>
      </w:r>
      <w:r>
        <w:fldChar w:fldCharType="separate"/>
      </w:r>
      <w:r w:rsidR="00C45550" w:rsidRPr="00C45550">
        <w:rPr>
          <w:rFonts w:cs="Times"/>
          <w:vertAlign w:val="superscript"/>
        </w:rPr>
        <w:t>[107]</w:t>
      </w:r>
      <w:r>
        <w:fldChar w:fldCharType="end"/>
      </w:r>
      <w:r>
        <w:t xml:space="preserve"> can be mentioned. In the five component system including MnO, there is one main reference and that is Seger et al. (1983)</w:t>
      </w:r>
      <w:r>
        <w:fldChar w:fldCharType="begin"/>
      </w:r>
      <w:r w:rsidR="00C45550">
        <w:instrText xml:space="preserve"> ADDIN ZOTERO_ITEM CSL_CITATION {"citationID":"vuqf14N4","properties":{"formattedCitation":"\\super [108]\\nosupersub{}","plainCitation":"[108]","noteIndex":0},"citationItems":[{"id":4333,"uris":["http://zotero.org/users/7836746/items/YEBMG8AZ"],"uri":["http://zotero.org/users/7836746/items/YEBMG8AZ"],"itemData":{"id":4333,"type":"article-journal","container-title":"Canadian Metallurgical Quarterly","DOI":"10.1179/cmq.1983.22.4.429","ISSN":"0008-4433, 1879-1395","issue":"4","journalAbbreviation":"Canadian Metallurgical Quarterly","language":"en","page":"429-435","source":"DOI.org (Crossref)","title":"Electrical Conductivity of Molten Slags of the System SiO &lt;sub&gt;2&lt;/sub&gt; –Al &lt;sub&gt;2&lt;/sub&gt; O &lt;sub&gt;3&lt;/sub&gt; –MnO–CaO–MgO","volume":"22","author":[{"family":"Segers","given":"L."},{"family":"Fontana","given":"A."},{"family":"Winand","given":"R."}],"issued":{"date-parts":[["1983",10]]}},"locator":"198"}],"schema":"https://github.com/citation-style-language/schema/raw/master/csl-citation.json"} </w:instrText>
      </w:r>
      <w:r>
        <w:fldChar w:fldCharType="separate"/>
      </w:r>
      <w:r w:rsidR="00C45550" w:rsidRPr="00C45550">
        <w:rPr>
          <w:rFonts w:cs="Times"/>
          <w:vertAlign w:val="superscript"/>
        </w:rPr>
        <w:t>[108]</w:t>
      </w:r>
      <w:r>
        <w:fldChar w:fldCharType="end"/>
      </w:r>
      <w:r>
        <w:t>. Seger and his group experimentally determined the slag from a basicity (=(CaO+MgO)</w:t>
      </w:r>
      <w:r w:rsidR="002C311E">
        <w:t>/</w:t>
      </w:r>
      <w:r>
        <w:t>(SiO</w:t>
      </w:r>
      <w:r w:rsidRPr="00963A3A">
        <w:rPr>
          <w:vertAlign w:val="subscript"/>
        </w:rPr>
        <w:t>2</w:t>
      </w:r>
      <w:r>
        <w:t>+Al</w:t>
      </w:r>
      <w:r w:rsidRPr="00963A3A">
        <w:rPr>
          <w:vertAlign w:val="subscript"/>
        </w:rPr>
        <w:t>2</w:t>
      </w:r>
      <w:r>
        <w:t>O</w:t>
      </w:r>
      <w:r w:rsidRPr="00963A3A">
        <w:rPr>
          <w:vertAlign w:val="subscript"/>
        </w:rPr>
        <w:t>3</w:t>
      </w:r>
      <w:r>
        <w:t xml:space="preserve">)) from 0 to 0.93 and from 10% to 73% MnO, that is within the area of FeMn and SiMn production. The electrical conductivity at 1500 </w:t>
      </w:r>
      <w:r>
        <w:rPr>
          <w:rFonts w:cs="Times"/>
        </w:rPr>
        <w:t>°</w:t>
      </w:r>
      <w:r>
        <w:t xml:space="preserve">C are shown in </w:t>
      </w:r>
      <w:r>
        <w:fldChar w:fldCharType="begin"/>
      </w:r>
      <w:r>
        <w:instrText xml:space="preserve"> REF _Ref65511558 \h </w:instrText>
      </w:r>
      <w:r>
        <w:fldChar w:fldCharType="separate"/>
      </w:r>
      <w:r w:rsidR="00447A94">
        <w:t xml:space="preserve">Figure </w:t>
      </w:r>
      <w:r w:rsidR="00447A94">
        <w:rPr>
          <w:noProof/>
        </w:rPr>
        <w:t>25</w:t>
      </w:r>
      <w:r>
        <w:fldChar w:fldCharType="end"/>
      </w:r>
      <w:r>
        <w:t xml:space="preserve">. The tapping slags for FeMn and SiMn will typically be above 150 S/m and 40-120 S/m respectively. </w:t>
      </w:r>
      <w:r w:rsidR="0090161D">
        <w:t>Overall,</w:t>
      </w:r>
      <w:r>
        <w:t xml:space="preserve"> the electrical conductivity increases with basicity, and as the conductivity is shown as a function of the total basicity, including all 5 components, the conductivity of slags with higher alumina contents will be </w:t>
      </w:r>
      <w:r w:rsidR="007A76FF">
        <w:t>slightly</w:t>
      </w:r>
      <w:r>
        <w:t xml:space="preserve">higher, as alumina is less acid compared to silica. Most of the slags </w:t>
      </w:r>
      <w:r w:rsidR="007A76FF">
        <w:t xml:space="preserve">have </w:t>
      </w:r>
      <w:r>
        <w:t xml:space="preserve">a linear relationship between the total basicity and the conductivity, and the only exemption is the 4 points with higher than 65 wt.% MnO and no CaO and MgO, which shows conductivities higher than 300 S/m. It can however be mentioned that the MnO/(CaO+MgO) ratio has no significant effect on the rest of the data. </w:t>
      </w:r>
    </w:p>
    <w:p w14:paraId="2C64E26C" w14:textId="77777777" w:rsidR="002D3E65" w:rsidRDefault="002D3E65" w:rsidP="002D3E65">
      <w:pPr>
        <w:pStyle w:val="BodyText"/>
      </w:pPr>
    </w:p>
    <w:p w14:paraId="354F1F67" w14:textId="77777777" w:rsidR="002D3E65" w:rsidRDefault="002D3E65" w:rsidP="002D3E65">
      <w:pPr>
        <w:pStyle w:val="BodyText"/>
      </w:pPr>
      <w:r>
        <w:t>The electrical conductivity is dependent on temperature and can be given by the Arrhenius equation where X (S/m) is conductivity, A is pre-exponential factor (S/m), E is activation energy in kJ/mol, R is gas constant (8.314 J/mol/K) and T is temperature (K):</w:t>
      </w:r>
    </w:p>
    <w:p w14:paraId="377487E9" w14:textId="77777777" w:rsidR="002D3E65" w:rsidRDefault="002D3E65" w:rsidP="002D3E65">
      <w:pPr>
        <w:pStyle w:val="BodyText"/>
      </w:pPr>
    </w:p>
    <w:p w14:paraId="0C8ED927" w14:textId="0A73D737" w:rsidR="002D3E65" w:rsidRDefault="007E785B" w:rsidP="002D3E65">
      <w:pPr>
        <w:pStyle w:val="BodyText"/>
      </w:pPr>
      <m:oMath>
        <m:r>
          <w:rPr>
            <w:rFonts w:ascii="Cambria Math" w:hAnsi="Cambria Math"/>
          </w:rPr>
          <m:t>X=A∙</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RT</m:t>
                    </m:r>
                  </m:den>
                </m:f>
              </m:e>
            </m:d>
          </m:e>
        </m:func>
      </m:oMath>
      <w:r w:rsidR="002D3E65">
        <w:t xml:space="preserve"> </w:t>
      </w:r>
      <w:r w:rsidR="002D3E65">
        <w:tab/>
      </w:r>
      <w:r w:rsidR="002D3E65">
        <w:tab/>
      </w:r>
      <w:r w:rsidR="002D3E65">
        <w:tab/>
      </w:r>
      <w:r w:rsidR="002D3E65">
        <w:tab/>
      </w:r>
      <w:r w:rsidR="002D3E65">
        <w:tab/>
        <w:t>[9]</w:t>
      </w:r>
    </w:p>
    <w:p w14:paraId="5F2D6909" w14:textId="77777777" w:rsidR="002D3E65" w:rsidRDefault="002D3E65" w:rsidP="002D3E65">
      <w:pPr>
        <w:pStyle w:val="BodyText"/>
      </w:pPr>
    </w:p>
    <w:p w14:paraId="6C235D20" w14:textId="02BD369F" w:rsidR="002D3E65" w:rsidRDefault="002D3E65" w:rsidP="002D3E65">
      <w:pPr>
        <w:pStyle w:val="BodyText"/>
      </w:pPr>
      <w:r>
        <w:t xml:space="preserve">The activation energy, representing the temperature dependence of the conductivity of the slag, varies between 50-350 kJ/mol as can be seen in </w:t>
      </w:r>
      <w:r>
        <w:fldChar w:fldCharType="begin"/>
      </w:r>
      <w:r>
        <w:instrText xml:space="preserve"> REF _Ref65513205 \h </w:instrText>
      </w:r>
      <w:r>
        <w:fldChar w:fldCharType="separate"/>
      </w:r>
      <w:r w:rsidR="00447A94">
        <w:t xml:space="preserve">Figure </w:t>
      </w:r>
      <w:r w:rsidR="00447A94">
        <w:rPr>
          <w:noProof/>
        </w:rPr>
        <w:t>26</w:t>
      </w:r>
      <w:r>
        <w:fldChar w:fldCharType="end"/>
      </w:r>
      <w:r>
        <w:t>. There is an indication that the activation</w:t>
      </w:r>
      <w:r w:rsidR="002654A0">
        <w:t xml:space="preserve"> energy</w:t>
      </w:r>
      <w:r>
        <w:t xml:space="preserve"> of the low alumina slags decreases with basicity, while it increases for the high alumina slags.</w:t>
      </w:r>
    </w:p>
    <w:p w14:paraId="23B8932E" w14:textId="77777777" w:rsidR="002D3E65" w:rsidRDefault="002D3E65" w:rsidP="002D3E65">
      <w:pPr>
        <w:pStyle w:val="BodyText"/>
      </w:pPr>
    </w:p>
    <w:p w14:paraId="7AF31D9B" w14:textId="77777777" w:rsidR="002D3E65" w:rsidRDefault="002D3E65" w:rsidP="002D3E65">
      <w:pPr>
        <w:pStyle w:val="BodyText"/>
        <w:jc w:val="center"/>
      </w:pPr>
      <w:r>
        <w:rPr>
          <w:noProof/>
        </w:rPr>
        <w:drawing>
          <wp:inline distT="0" distB="0" distL="0" distR="0" wp14:anchorId="6AC9157F" wp14:editId="3F4A8C91">
            <wp:extent cx="4683584" cy="26080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16378" cy="2626289"/>
                    </a:xfrm>
                    <a:prstGeom prst="rect">
                      <a:avLst/>
                    </a:prstGeom>
                    <a:noFill/>
                  </pic:spPr>
                </pic:pic>
              </a:graphicData>
            </a:graphic>
          </wp:inline>
        </w:drawing>
      </w:r>
    </w:p>
    <w:p w14:paraId="5BC3B19A" w14:textId="7468C283" w:rsidR="002D3E65" w:rsidRDefault="002D3E65" w:rsidP="002D3E65">
      <w:pPr>
        <w:pStyle w:val="Caption"/>
      </w:pPr>
      <w:bookmarkStart w:id="29" w:name="_Ref65511558"/>
      <w:r>
        <w:t xml:space="preserve">Figure </w:t>
      </w:r>
      <w:r>
        <w:fldChar w:fldCharType="begin"/>
      </w:r>
      <w:r>
        <w:instrText xml:space="preserve"> SEQ Figure \* ARABIC </w:instrText>
      </w:r>
      <w:r>
        <w:fldChar w:fldCharType="separate"/>
      </w:r>
      <w:r w:rsidR="00447A94">
        <w:rPr>
          <w:noProof/>
        </w:rPr>
        <w:t>25</w:t>
      </w:r>
      <w:r>
        <w:fldChar w:fldCharType="end"/>
      </w:r>
      <w:bookmarkEnd w:id="29"/>
      <w:r>
        <w:t>. Electrical conductivity versus total basicity in wt.% for slags with various Al</w:t>
      </w:r>
      <w:r w:rsidRPr="006C0287">
        <w:rPr>
          <w:vertAlign w:val="subscript"/>
        </w:rPr>
        <w:t>2</w:t>
      </w:r>
      <w:r>
        <w:t>O</w:t>
      </w:r>
      <w:r w:rsidRPr="006C0287">
        <w:rPr>
          <w:vertAlign w:val="subscript"/>
        </w:rPr>
        <w:t>3</w:t>
      </w:r>
      <w:r>
        <w:t xml:space="preserve"> contents. The 4 non-linear points giving the electrical resistivity 250 S/m, are the slags with an MnO content above 65 wt%. (data used </w:t>
      </w:r>
      <w:r>
        <w:fldChar w:fldCharType="begin"/>
      </w:r>
      <w:r w:rsidR="00C45550">
        <w:instrText xml:space="preserve"> ADDIN ZOTERO_ITEM CSL_CITATION {"citationID":"3fv1XIZH","properties":{"formattedCitation":"\\super [108]\\nosupersub{}","plainCitation":"[108]","noteIndex":0},"citationItems":[{"id":4333,"uris":["http://zotero.org/users/7836746/items/YEBMG8AZ"],"uri":["http://zotero.org/users/7836746/items/YEBMG8AZ"],"itemData":{"id":4333,"type":"article-journal","container-title":"Canadian Metallurgical Quarterly","DOI":"10.1179/cmq.1983.22.4.429","ISSN":"0008-4433, 1879-1395","issue":"4","journalAbbreviation":"Canadian Metallurgical Quarterly","language":"en","page":"429-435","source":"DOI.org (Crossref)","title":"Electrical Conductivity of Molten Slags of the System SiO &lt;sub&gt;2&lt;/sub&gt; –Al &lt;sub&gt;2&lt;/sub&gt; O &lt;sub&gt;3&lt;/sub&gt; –MnO–CaO–MgO","volume":"22","author":[{"family":"Segers","given":"L."},{"family":"Fontana","given":"A."},{"family":"Winand","given":"R."}],"issued":{"date-parts":[["1983",10]]}}}],"schema":"https://github.com/citation-style-language/schema/raw/master/csl-citation.json"} </w:instrText>
      </w:r>
      <w:r>
        <w:fldChar w:fldCharType="separate"/>
      </w:r>
      <w:r w:rsidR="00C45550" w:rsidRPr="00C45550">
        <w:rPr>
          <w:rFonts w:cs="Times"/>
          <w:vertAlign w:val="superscript"/>
        </w:rPr>
        <w:t>[108]</w:t>
      </w:r>
      <w:r>
        <w:fldChar w:fldCharType="end"/>
      </w:r>
      <w:r>
        <w:t>))</w:t>
      </w:r>
    </w:p>
    <w:p w14:paraId="7D81492B" w14:textId="77777777" w:rsidR="002D3E65" w:rsidRDefault="002D3E65" w:rsidP="002D3E65">
      <w:pPr>
        <w:pStyle w:val="BodyText"/>
        <w:jc w:val="center"/>
      </w:pPr>
      <w:r>
        <w:rPr>
          <w:noProof/>
        </w:rPr>
        <w:lastRenderedPageBreak/>
        <w:drawing>
          <wp:inline distT="0" distB="0" distL="0" distR="0" wp14:anchorId="29FF7204" wp14:editId="47C5C70A">
            <wp:extent cx="4093839" cy="27878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50543" cy="2826496"/>
                    </a:xfrm>
                    <a:prstGeom prst="rect">
                      <a:avLst/>
                    </a:prstGeom>
                    <a:noFill/>
                  </pic:spPr>
                </pic:pic>
              </a:graphicData>
            </a:graphic>
          </wp:inline>
        </w:drawing>
      </w:r>
    </w:p>
    <w:p w14:paraId="63E0E9DC" w14:textId="07BC9943" w:rsidR="002D3E65" w:rsidRDefault="002D3E65" w:rsidP="002D3E65">
      <w:pPr>
        <w:pStyle w:val="Caption"/>
      </w:pPr>
      <w:bookmarkStart w:id="30" w:name="_Ref65513205"/>
      <w:r>
        <w:t xml:space="preserve">Figure </w:t>
      </w:r>
      <w:r>
        <w:fldChar w:fldCharType="begin"/>
      </w:r>
      <w:r>
        <w:instrText xml:space="preserve"> SEQ Figure \* ARABIC </w:instrText>
      </w:r>
      <w:r>
        <w:fldChar w:fldCharType="separate"/>
      </w:r>
      <w:r w:rsidR="00447A94">
        <w:rPr>
          <w:noProof/>
        </w:rPr>
        <w:t>26</w:t>
      </w:r>
      <w:r>
        <w:fldChar w:fldCharType="end"/>
      </w:r>
      <w:bookmarkEnd w:id="30"/>
      <w:r>
        <w:t>. Activation energy of the conductivity of slags versus total basicity in wt.% for slags with various Al</w:t>
      </w:r>
      <w:r w:rsidRPr="00327C0B">
        <w:rPr>
          <w:vertAlign w:val="subscript"/>
        </w:rPr>
        <w:t>2</w:t>
      </w:r>
      <w:r>
        <w:t>O</w:t>
      </w:r>
      <w:r w:rsidRPr="00327C0B">
        <w:rPr>
          <w:vertAlign w:val="subscript"/>
        </w:rPr>
        <w:t>3</w:t>
      </w:r>
      <w:r>
        <w:t xml:space="preserve"> content (data from </w:t>
      </w:r>
      <w:r>
        <w:fldChar w:fldCharType="begin"/>
      </w:r>
      <w:r w:rsidR="00C45550">
        <w:instrText xml:space="preserve"> ADDIN ZOTERO_ITEM CSL_CITATION {"citationID":"jGPspFy0","properties":{"formattedCitation":"\\super [108]\\nosupersub{}","plainCitation":"[108]","noteIndex":0},"citationItems":[{"id":4333,"uris":["http://zotero.org/users/7836746/items/YEBMG8AZ"],"uri":["http://zotero.org/users/7836746/items/YEBMG8AZ"],"itemData":{"id":4333,"type":"article-journal","container-title":"Canadian Metallurgical Quarterly","DOI":"10.1179/cmq.1983.22.4.429","ISSN":"0008-4433, 1879-1395","issue":"4","journalAbbreviation":"Canadian Metallurgical Quarterly","language":"en","page":"429-435","source":"DOI.org (Crossref)","title":"Electrical Conductivity of Molten Slags of the System SiO &lt;sub&gt;2&lt;/sub&gt; –Al &lt;sub&gt;2&lt;/sub&gt; O &lt;sub&gt;3&lt;/sub&gt; –MnO–CaO–MgO","volume":"22","author":[{"family":"Segers","given":"L."},{"family":"Fontana","given":"A."},{"family":"Winand","given":"R."}],"issued":{"date-parts":[["1983",10]]}}}],"schema":"https://github.com/citation-style-language/schema/raw/master/csl-citation.json"} </w:instrText>
      </w:r>
      <w:r>
        <w:fldChar w:fldCharType="separate"/>
      </w:r>
      <w:r w:rsidR="00C45550" w:rsidRPr="00C45550">
        <w:rPr>
          <w:rFonts w:cs="Times"/>
          <w:vertAlign w:val="superscript"/>
        </w:rPr>
        <w:t>[108]</w:t>
      </w:r>
      <w:r>
        <w:fldChar w:fldCharType="end"/>
      </w:r>
      <w:r>
        <w:t>).</w:t>
      </w:r>
    </w:p>
    <w:p w14:paraId="467884D9" w14:textId="77777777" w:rsidR="002D3E65" w:rsidRDefault="002D3E65" w:rsidP="002D3E65">
      <w:pPr>
        <w:pStyle w:val="Caption"/>
      </w:pPr>
    </w:p>
    <w:p w14:paraId="188D5033" w14:textId="4B29586F" w:rsidR="002D3E65" w:rsidRPr="009E6818" w:rsidRDefault="002D3E65" w:rsidP="002D3E65">
      <w:pPr>
        <w:pStyle w:val="Caption"/>
        <w:jc w:val="both"/>
        <w:rPr>
          <w:sz w:val="22"/>
          <w:szCs w:val="22"/>
        </w:rPr>
      </w:pPr>
      <w:r>
        <w:rPr>
          <w:sz w:val="22"/>
          <w:szCs w:val="22"/>
        </w:rPr>
        <w:t>As both the viscosity and the electrical conductivity is dependent on the slag structure, a correlation between the electrical conductivity and the viscosity has been proposed</w:t>
      </w:r>
      <w:r>
        <w:rPr>
          <w:sz w:val="22"/>
          <w:szCs w:val="22"/>
        </w:rPr>
        <w:fldChar w:fldCharType="begin"/>
      </w:r>
      <w:r w:rsidR="00C45550">
        <w:rPr>
          <w:sz w:val="22"/>
          <w:szCs w:val="22"/>
        </w:rPr>
        <w:instrText xml:space="preserve"> ADDIN ZOTERO_ITEM CSL_CITATION {"citationID":"xl9Xk392","properties":{"formattedCitation":"\\super [109]\\nosupersub{}","plainCitation":"[109]","noteIndex":0},"citationItems":[{"id":4335,"uris":["http://zotero.org/users/7836746/items/NJWIV42I"],"uri":["http://zotero.org/users/7836746/items/NJWIV42I"],"itemData":{"id":4335,"type":"paper-conference","event":"Southern African Pyrometallurgy 2011","event-place":"Johannesburg, South Africa","publisher":"The Southern African Institute of Mining and Metallurgy","publisher-place":"Johannesburg, South Africa","title":"The Estimation of Slag Properties","author":[{"family":"Mills","given":"Ken"}],"issued":{"date-parts":[["2011",3,7]]}}}],"schema":"https://github.com/citation-style-language/schema/raw/master/csl-citation.json"} </w:instrText>
      </w:r>
      <w:r>
        <w:rPr>
          <w:sz w:val="22"/>
          <w:szCs w:val="22"/>
        </w:rPr>
        <w:fldChar w:fldCharType="separate"/>
      </w:r>
      <w:r w:rsidR="00C45550" w:rsidRPr="00C45550">
        <w:rPr>
          <w:rFonts w:cs="Times"/>
          <w:sz w:val="22"/>
          <w:vertAlign w:val="superscript"/>
        </w:rPr>
        <w:t>[109]</w:t>
      </w:r>
      <w:r>
        <w:rPr>
          <w:sz w:val="22"/>
          <w:szCs w:val="22"/>
        </w:rPr>
        <w:fldChar w:fldCharType="end"/>
      </w:r>
      <w:r>
        <w:rPr>
          <w:sz w:val="22"/>
          <w:szCs w:val="22"/>
        </w:rPr>
        <w:t xml:space="preserve">. Based on the viscosity models of </w:t>
      </w:r>
      <w:r w:rsidRPr="009E6818">
        <w:rPr>
          <w:sz w:val="22"/>
          <w:szCs w:val="22"/>
        </w:rPr>
        <w:t>Riboud</w:t>
      </w:r>
      <w:r>
        <w:rPr>
          <w:sz w:val="22"/>
          <w:szCs w:val="22"/>
        </w:rPr>
        <w:fldChar w:fldCharType="begin"/>
      </w:r>
      <w:r w:rsidR="00C45550">
        <w:rPr>
          <w:sz w:val="22"/>
          <w:szCs w:val="22"/>
        </w:rPr>
        <w:instrText xml:space="preserve"> ADDIN ZOTERO_ITEM CSL_CITATION {"citationID":"XZR117jX","properties":{"formattedCitation":"\\super [110]\\nosupersub{}","plainCitation":"[110]","noteIndex":0},"citationItems":[{"id":4337,"uris":["http://zotero.org/users/7836746/items/3HKBC5EZ"],"uri":["http://zotero.org/users/7836746/items/3HKBC5EZ"],"itemData":{"id":4337,"type":"article-journal","container-title":"Archives of Materials Science and Engineering","issue":"2","page":"164-170","title":"Viscosity calculations of mold slag in continuous casting","volume":"58","author":[{"family":"Kalisz","given":"D."}],"issued":{"date-parts":[["2012",12]]}}}],"schema":"https://github.com/citation-style-language/schema/raw/master/csl-citation.json"} </w:instrText>
      </w:r>
      <w:r>
        <w:rPr>
          <w:sz w:val="22"/>
          <w:szCs w:val="22"/>
        </w:rPr>
        <w:fldChar w:fldCharType="separate"/>
      </w:r>
      <w:r w:rsidR="00C45550" w:rsidRPr="00C45550">
        <w:rPr>
          <w:rFonts w:cs="Times"/>
          <w:sz w:val="22"/>
          <w:vertAlign w:val="superscript"/>
        </w:rPr>
        <w:t>[110]</w:t>
      </w:r>
      <w:r>
        <w:rPr>
          <w:sz w:val="22"/>
          <w:szCs w:val="22"/>
        </w:rPr>
        <w:fldChar w:fldCharType="end"/>
      </w:r>
      <w:r w:rsidRPr="009E6818">
        <w:rPr>
          <w:sz w:val="22"/>
          <w:szCs w:val="22"/>
        </w:rPr>
        <w:t>, Urbain</w:t>
      </w:r>
      <w:r w:rsidR="00AD3C0D">
        <w:rPr>
          <w:sz w:val="22"/>
          <w:szCs w:val="22"/>
        </w:rPr>
        <w:fldChar w:fldCharType="begin"/>
      </w:r>
      <w:r w:rsidR="00C45550">
        <w:rPr>
          <w:sz w:val="22"/>
          <w:szCs w:val="22"/>
        </w:rPr>
        <w:instrText xml:space="preserve"> ADDIN ZOTERO_ITEM CSL_CITATION {"citationID":"3AK93iQR","properties":{"formattedCitation":"\\super [85]\\nosupersub{}","plainCitation":"[85]","noteIndex":0},"citationItems":[{"id":4300,"uris":["http://zotero.org/users/7836746/items/IEBTGK93"],"uri":["http://zotero.org/users/7836746/items/IEBTGK93"],"itemData":{"id":4300,"type":"article-journal","container-title":"Steel Research","DOI":"10.1002/srin.198701513","ISSN":"01774832","issue":"3","journalAbbreviation":"Steel Research","language":"de","page":"111-116","source":"DOI.org (Crossref)","title":"Viscosity estimation of slags","volume":"58","author":[{"family":"Urbain","given":"Georges"}],"issued":{"date-parts":[["1987",3]]}}}],"schema":"https://github.com/citation-style-language/schema/raw/master/csl-citation.json"} </w:instrText>
      </w:r>
      <w:r w:rsidR="00AD3C0D">
        <w:rPr>
          <w:sz w:val="22"/>
          <w:szCs w:val="22"/>
        </w:rPr>
        <w:fldChar w:fldCharType="separate"/>
      </w:r>
      <w:r w:rsidR="00C45550" w:rsidRPr="00C45550">
        <w:rPr>
          <w:rFonts w:cs="Times"/>
          <w:sz w:val="22"/>
          <w:vertAlign w:val="superscript"/>
        </w:rPr>
        <w:t>[85]</w:t>
      </w:r>
      <w:r w:rsidR="00AD3C0D">
        <w:rPr>
          <w:sz w:val="22"/>
          <w:szCs w:val="22"/>
        </w:rPr>
        <w:fldChar w:fldCharType="end"/>
      </w:r>
      <w:r w:rsidRPr="009E6818">
        <w:rPr>
          <w:sz w:val="22"/>
          <w:szCs w:val="22"/>
        </w:rPr>
        <w:t xml:space="preserve"> and </w:t>
      </w:r>
      <w:r w:rsidR="002C311E">
        <w:rPr>
          <w:sz w:val="22"/>
          <w:szCs w:val="22"/>
        </w:rPr>
        <w:t>I</w:t>
      </w:r>
      <w:r w:rsidRPr="009E6818">
        <w:rPr>
          <w:sz w:val="22"/>
          <w:szCs w:val="22"/>
        </w:rPr>
        <w:t>ida</w:t>
      </w:r>
      <w:r w:rsidR="00AD3C0D">
        <w:rPr>
          <w:sz w:val="22"/>
          <w:szCs w:val="22"/>
        </w:rPr>
        <w:fldChar w:fldCharType="begin"/>
      </w:r>
      <w:r w:rsidR="00C45550">
        <w:rPr>
          <w:sz w:val="22"/>
          <w:szCs w:val="22"/>
        </w:rPr>
        <w:instrText xml:space="preserve"> ADDIN ZOTERO_ITEM CSL_CITATION {"citationID":"1ikF8uFD","properties":{"formattedCitation":"\\super [86]\\nosupersub{}","plainCitation":"[86]","noteIndex":0},"citationItems":[{"id":"7OVWmPdL/sooClv4D","uris":["http://zotero.org/users/local/i55Eh2lP/items/QR37DRHA"],"uri":["http://zotero.org/users/local/i55Eh2lP/items/QR37DRHA"],"itemData":{"id":679,"type":"article-journal","container-title":"ISIJ International","DOI":"10.2355/isijinternational.40.Suppl_S110","issue":"Suppl","journalAbbreviation":"ISIJ International","page":"S110-S114","title":"An Equation for Accurate Prediction of the Viscosities of Blast Furnace Type Slags from Chemical Composition","volume":"40","author":[{"family":"Iida","given":"Takamichi"},{"family":"Sakai","given":"Hidenori"},{"family":"Kita","given":"Yoshifumi"},{"family":"Shigeno","given":"Koichi"}],"issued":{"date-parts":[["2000"]]}}}],"schema":"https://github.com/citation-style-language/schema/raw/master/csl-citation.json"} </w:instrText>
      </w:r>
      <w:r w:rsidR="00AD3C0D">
        <w:rPr>
          <w:sz w:val="22"/>
          <w:szCs w:val="22"/>
        </w:rPr>
        <w:fldChar w:fldCharType="separate"/>
      </w:r>
      <w:r w:rsidR="00C45550" w:rsidRPr="00C45550">
        <w:rPr>
          <w:rFonts w:cs="Times"/>
          <w:sz w:val="22"/>
          <w:vertAlign w:val="superscript"/>
        </w:rPr>
        <w:t>[86]</w:t>
      </w:r>
      <w:r w:rsidR="00AD3C0D">
        <w:rPr>
          <w:sz w:val="22"/>
          <w:szCs w:val="22"/>
        </w:rPr>
        <w:fldChar w:fldCharType="end"/>
      </w:r>
      <w:r w:rsidRPr="009E6818">
        <w:rPr>
          <w:sz w:val="22"/>
          <w:szCs w:val="22"/>
        </w:rPr>
        <w:t xml:space="preserve"> </w:t>
      </w:r>
      <w:r>
        <w:rPr>
          <w:sz w:val="22"/>
          <w:szCs w:val="22"/>
        </w:rPr>
        <w:t xml:space="preserve">one can hence calculate the </w:t>
      </w:r>
      <w:r w:rsidRPr="009E6818">
        <w:rPr>
          <w:sz w:val="22"/>
          <w:szCs w:val="22"/>
        </w:rPr>
        <w:t xml:space="preserve">electrical conductivity </w:t>
      </w:r>
      <w:r>
        <w:rPr>
          <w:sz w:val="22"/>
          <w:szCs w:val="22"/>
        </w:rPr>
        <w:t>from</w:t>
      </w:r>
      <w:r w:rsidRPr="009E6818">
        <w:rPr>
          <w:sz w:val="22"/>
          <w:szCs w:val="22"/>
        </w:rPr>
        <w:t xml:space="preserve"> slag composition and temperature, and in </w:t>
      </w:r>
      <w:r w:rsidRPr="009E6818">
        <w:rPr>
          <w:sz w:val="22"/>
          <w:szCs w:val="22"/>
        </w:rPr>
        <w:fldChar w:fldCharType="begin"/>
      </w:r>
      <w:r w:rsidRPr="009E6818">
        <w:rPr>
          <w:sz w:val="22"/>
          <w:szCs w:val="22"/>
        </w:rPr>
        <w:instrText xml:space="preserve"> REF _Ref65766732 \h  \* MERGEFORMAT </w:instrText>
      </w:r>
      <w:r w:rsidRPr="009E6818">
        <w:rPr>
          <w:sz w:val="22"/>
          <w:szCs w:val="22"/>
        </w:rPr>
      </w:r>
      <w:r w:rsidRPr="009E6818">
        <w:rPr>
          <w:sz w:val="22"/>
          <w:szCs w:val="22"/>
        </w:rPr>
        <w:fldChar w:fldCharType="separate"/>
      </w:r>
      <w:r w:rsidR="00447A94" w:rsidRPr="00447A94">
        <w:rPr>
          <w:sz w:val="22"/>
          <w:szCs w:val="22"/>
        </w:rPr>
        <w:t xml:space="preserve">Figure </w:t>
      </w:r>
      <w:r w:rsidR="00447A94" w:rsidRPr="00447A94">
        <w:rPr>
          <w:noProof/>
          <w:sz w:val="22"/>
          <w:szCs w:val="22"/>
        </w:rPr>
        <w:t>27</w:t>
      </w:r>
      <w:r w:rsidRPr="009E6818">
        <w:rPr>
          <w:sz w:val="22"/>
          <w:szCs w:val="22"/>
        </w:rPr>
        <w:fldChar w:fldCharType="end"/>
      </w:r>
      <w:r w:rsidRPr="009E6818">
        <w:rPr>
          <w:sz w:val="22"/>
          <w:szCs w:val="22"/>
        </w:rPr>
        <w:t xml:space="preserve"> the experimental data from Seger</w:t>
      </w:r>
      <w:r w:rsidR="002C311E">
        <w:rPr>
          <w:sz w:val="22"/>
          <w:szCs w:val="22"/>
        </w:rPr>
        <w:t>s</w:t>
      </w:r>
      <w:r w:rsidRPr="009E6818">
        <w:rPr>
          <w:sz w:val="22"/>
          <w:szCs w:val="22"/>
        </w:rPr>
        <w:t xml:space="preserve"> et al. has been compared to the models. It can be seen that the experimental data are much higher compared to the models, however the Riboud alkali-model</w:t>
      </w:r>
      <w:r>
        <w:rPr>
          <w:sz w:val="22"/>
          <w:szCs w:val="22"/>
        </w:rPr>
        <w:fldChar w:fldCharType="begin"/>
      </w:r>
      <w:r w:rsidR="00C45550">
        <w:rPr>
          <w:sz w:val="22"/>
          <w:szCs w:val="22"/>
        </w:rPr>
        <w:instrText xml:space="preserve"> ADDIN ZOTERO_ITEM CSL_CITATION {"citationID":"GjZ0HyNt","properties":{"formattedCitation":"\\super [109,110]\\nosupersub{}","plainCitation":"[109,110]","noteIndex":0},"citationItems":[{"id":4335,"uris":["http://zotero.org/users/7836746/items/NJWIV42I"],"uri":["http://zotero.org/users/7836746/items/NJWIV42I"],"itemData":{"id":4335,"type":"paper-conference","event":"Southern African Pyrometallurgy 2011","event-place":"Johannesburg, South Africa","publisher":"The Southern African Institute of Mining and Metallurgy","publisher-place":"Johannesburg, South Africa","title":"The Estimation of Slag Properties","author":[{"family":"Mills","given":"Ken"}],"issued":{"date-parts":[["2011",3,7]]}}},{"id":4337,"uris":["http://zotero.org/users/7836746/items/3HKBC5EZ"],"uri":["http://zotero.org/users/7836746/items/3HKBC5EZ"],"itemData":{"id":4337,"type":"article-journal","container-title":"Archives of Materials Science and Engineering","issue":"2","page":"164-170","title":"Viscosity calculations of mold slag in continuous casting","volume":"58","author":[{"family":"Kalisz","given":"D."}],"issued":{"date-parts":[["2012",12]]}}}],"schema":"https://github.com/citation-style-language/schema/raw/master/csl-citation.json"} </w:instrText>
      </w:r>
      <w:r>
        <w:rPr>
          <w:sz w:val="22"/>
          <w:szCs w:val="22"/>
        </w:rPr>
        <w:fldChar w:fldCharType="separate"/>
      </w:r>
      <w:r w:rsidR="00C45550" w:rsidRPr="00C45550">
        <w:rPr>
          <w:rFonts w:cs="Times"/>
          <w:sz w:val="22"/>
          <w:vertAlign w:val="superscript"/>
        </w:rPr>
        <w:t>[109,110]</w:t>
      </w:r>
      <w:r>
        <w:rPr>
          <w:sz w:val="22"/>
          <w:szCs w:val="22"/>
        </w:rPr>
        <w:fldChar w:fldCharType="end"/>
      </w:r>
      <w:r w:rsidRPr="009E6818">
        <w:rPr>
          <w:sz w:val="22"/>
          <w:szCs w:val="22"/>
        </w:rPr>
        <w:t xml:space="preserve"> gives the best fit. </w:t>
      </w:r>
    </w:p>
    <w:p w14:paraId="004A866E" w14:textId="77777777" w:rsidR="002D3E65" w:rsidRDefault="002D3E65" w:rsidP="002D3E65">
      <w:pPr>
        <w:pStyle w:val="Caption"/>
      </w:pPr>
      <w:r>
        <w:rPr>
          <w:noProof/>
        </w:rPr>
        <w:drawing>
          <wp:inline distT="0" distB="0" distL="0" distR="0" wp14:anchorId="09719E55" wp14:editId="66D3D23B">
            <wp:extent cx="5506085" cy="2818537"/>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43924" cy="2837907"/>
                    </a:xfrm>
                    <a:prstGeom prst="rect">
                      <a:avLst/>
                    </a:prstGeom>
                    <a:noFill/>
                  </pic:spPr>
                </pic:pic>
              </a:graphicData>
            </a:graphic>
          </wp:inline>
        </w:drawing>
      </w:r>
    </w:p>
    <w:p w14:paraId="4613CB87" w14:textId="77B104F1" w:rsidR="002D3E65" w:rsidRDefault="002D3E65" w:rsidP="002D3E65">
      <w:pPr>
        <w:pStyle w:val="Caption"/>
      </w:pPr>
      <w:bookmarkStart w:id="31" w:name="_Ref65766732"/>
      <w:r>
        <w:t xml:space="preserve">Figure </w:t>
      </w:r>
      <w:r>
        <w:fldChar w:fldCharType="begin"/>
      </w:r>
      <w:r>
        <w:instrText xml:space="preserve"> SEQ Figure \* ARABIC </w:instrText>
      </w:r>
      <w:r>
        <w:fldChar w:fldCharType="separate"/>
      </w:r>
      <w:r w:rsidR="00447A94">
        <w:rPr>
          <w:noProof/>
        </w:rPr>
        <w:t>27</w:t>
      </w:r>
      <w:r>
        <w:fldChar w:fldCharType="end"/>
      </w:r>
      <w:bookmarkEnd w:id="31"/>
      <w:r>
        <w:t>. Comparison of electrical conductivity (S/m) measured by Seger</w:t>
      </w:r>
      <w:r w:rsidR="002C311E">
        <w:t>s</w:t>
      </w:r>
      <w:r>
        <w:t xml:space="preserve"> et al. with models from Riboud, Urbain and </w:t>
      </w:r>
      <w:r w:rsidR="00593759">
        <w:t>I</w:t>
      </w:r>
      <w:r>
        <w:t xml:space="preserve">ida of close to two SiMn slags and one FeMn slag. Though there are some differences, it is the alkali Riboud model that has the smallest deviation from the experimental data, followed by the Riboud model. </w:t>
      </w:r>
    </w:p>
    <w:p w14:paraId="5D177DAC" w14:textId="785923EC" w:rsidR="001A4E49" w:rsidRDefault="001A4E49" w:rsidP="002D3E65">
      <w:pPr>
        <w:pStyle w:val="Caption"/>
      </w:pPr>
    </w:p>
    <w:p w14:paraId="19EDF7DF" w14:textId="379046FE" w:rsidR="004548B9" w:rsidRDefault="004548B9" w:rsidP="004548B9">
      <w:pPr>
        <w:pStyle w:val="ListParagraph"/>
        <w:ind w:left="0"/>
        <w:jc w:val="center"/>
        <w:rPr>
          <w:rFonts w:cs="Times"/>
          <w:b/>
          <w:bCs/>
        </w:rPr>
      </w:pPr>
      <w:r>
        <w:rPr>
          <w:rFonts w:cs="Times"/>
          <w:b/>
          <w:bCs/>
        </w:rPr>
        <w:t>Acknowledgement and Conflict of interest</w:t>
      </w:r>
    </w:p>
    <w:p w14:paraId="0EC41B89" w14:textId="756DA6D3" w:rsidR="001A4E49" w:rsidRDefault="00152DFB" w:rsidP="002D3E65">
      <w:pPr>
        <w:pStyle w:val="Caption"/>
        <w:rPr>
          <w:rFonts w:cs="Times"/>
          <w:sz w:val="22"/>
        </w:rPr>
      </w:pPr>
      <w:r w:rsidRPr="00152DFB">
        <w:rPr>
          <w:rFonts w:cs="Times"/>
          <w:sz w:val="22"/>
        </w:rPr>
        <w:t>This publication has been partly funded by the SFI Metal Production, (Centre for Research-based Innovation, 237738)</w:t>
      </w:r>
      <w:r w:rsidR="00996445">
        <w:rPr>
          <w:rFonts w:cs="Times"/>
          <w:sz w:val="22"/>
        </w:rPr>
        <w:t xml:space="preserve"> and Controlled Tapping (</w:t>
      </w:r>
      <w:r w:rsidR="00DB38B8">
        <w:rPr>
          <w:rFonts w:cs="Times"/>
          <w:sz w:val="22"/>
        </w:rPr>
        <w:t>267621)</w:t>
      </w:r>
      <w:r w:rsidRPr="00152DFB">
        <w:rPr>
          <w:rFonts w:cs="Times"/>
          <w:sz w:val="22"/>
        </w:rPr>
        <w:t>. The authors gratefully acknowledge the financial support from the Research Council of Norway and the partners of the SFI Metal Production</w:t>
      </w:r>
      <w:r w:rsidR="00DB38B8">
        <w:rPr>
          <w:rFonts w:cs="Times"/>
          <w:sz w:val="22"/>
        </w:rPr>
        <w:t xml:space="preserve"> and Controlled Tapping</w:t>
      </w:r>
      <w:r w:rsidRPr="00152DFB">
        <w:rPr>
          <w:rFonts w:cs="Times"/>
          <w:sz w:val="22"/>
        </w:rPr>
        <w:t>.</w:t>
      </w:r>
    </w:p>
    <w:p w14:paraId="0073E246" w14:textId="03B3C2BE" w:rsidR="002D3E65" w:rsidRPr="00704792" w:rsidRDefault="00DB38B8" w:rsidP="00F94AAC">
      <w:pPr>
        <w:pStyle w:val="Caption"/>
        <w:rPr>
          <w:rFonts w:ascii="Times New Roman" w:hAnsi="Times New Roman"/>
          <w:lang w:val="en-US"/>
        </w:rPr>
      </w:pPr>
      <w:r>
        <w:rPr>
          <w:rFonts w:cs="Times"/>
          <w:sz w:val="22"/>
        </w:rPr>
        <w:t>On behalf of all authors</w:t>
      </w:r>
      <w:r w:rsidR="00257F55">
        <w:rPr>
          <w:rFonts w:cs="Times"/>
          <w:sz w:val="22"/>
        </w:rPr>
        <w:t>, the corresponding author states that there is no conflict of interest</w:t>
      </w:r>
      <w:r w:rsidR="00224C74">
        <w:rPr>
          <w:rFonts w:cs="Times"/>
          <w:sz w:val="22"/>
        </w:rPr>
        <w:t>.</w:t>
      </w:r>
    </w:p>
    <w:p w14:paraId="78BC4C53" w14:textId="77777777" w:rsidR="002D3E65" w:rsidRPr="0066482E" w:rsidRDefault="002D3E65" w:rsidP="002D3E65">
      <w:pPr>
        <w:jc w:val="both"/>
        <w:rPr>
          <w:rFonts w:ascii="Times New Roman" w:hAnsi="Times New Roman"/>
          <w:lang w:val="en-US"/>
        </w:rPr>
      </w:pPr>
    </w:p>
    <w:p w14:paraId="41D5214E" w14:textId="77777777" w:rsidR="002D3E65" w:rsidRPr="001A6C57" w:rsidRDefault="002D3E65" w:rsidP="002D3E65">
      <w:pPr>
        <w:jc w:val="both"/>
        <w:rPr>
          <w:rFonts w:cs="Times"/>
        </w:rPr>
      </w:pPr>
    </w:p>
    <w:p w14:paraId="78035E0D" w14:textId="77777777" w:rsidR="002D3E65" w:rsidRDefault="002D3E65" w:rsidP="00C45550">
      <w:pPr>
        <w:pStyle w:val="ListParagraph"/>
        <w:ind w:left="426" w:hanging="426"/>
        <w:jc w:val="center"/>
        <w:rPr>
          <w:rFonts w:cs="Times"/>
          <w:b/>
          <w:bCs/>
        </w:rPr>
      </w:pPr>
      <w:r w:rsidRPr="007E5359">
        <w:rPr>
          <w:rFonts w:cs="Times"/>
          <w:b/>
          <w:bCs/>
        </w:rPr>
        <w:lastRenderedPageBreak/>
        <w:t>REFERENCES</w:t>
      </w:r>
    </w:p>
    <w:p w14:paraId="2747C731" w14:textId="77777777" w:rsidR="00C45550" w:rsidRDefault="002D3E65" w:rsidP="00C45550">
      <w:pPr>
        <w:pStyle w:val="Bibliography"/>
        <w:tabs>
          <w:tab w:val="clear" w:pos="384"/>
          <w:tab w:val="left" w:pos="709"/>
        </w:tabs>
        <w:spacing w:line="288" w:lineRule="auto"/>
        <w:ind w:left="709" w:hanging="667"/>
        <w:contextualSpacing/>
      </w:pPr>
      <w:r>
        <w:rPr>
          <w:rFonts w:cs="Times"/>
        </w:rPr>
        <w:fldChar w:fldCharType="begin"/>
      </w:r>
      <w:r w:rsidR="00C45550">
        <w:rPr>
          <w:rFonts w:cs="Times"/>
        </w:rPr>
        <w:instrText xml:space="preserve"> ADDIN ZOTERO_BIBL {"uncited":[],"omitted":[],"custom":[]} CSL_BIBLIOGRAPHY </w:instrText>
      </w:r>
      <w:r>
        <w:rPr>
          <w:rFonts w:cs="Times"/>
        </w:rPr>
        <w:fldChar w:fldCharType="separate"/>
      </w:r>
      <w:r w:rsidR="00C45550">
        <w:t>1</w:t>
      </w:r>
      <w:r w:rsidR="00C45550">
        <w:tab/>
        <w:t xml:space="preserve">S. Olsen, M. Tangstad, and T. Lindstad: </w:t>
      </w:r>
      <w:r w:rsidR="00C45550">
        <w:rPr>
          <w:i/>
          <w:iCs/>
        </w:rPr>
        <w:t>Production of Manganese Ferroalloys</w:t>
      </w:r>
      <w:r w:rsidR="00C45550">
        <w:t>, Tapir, Trondheim, 2007.</w:t>
      </w:r>
    </w:p>
    <w:p w14:paraId="07B15DD9" w14:textId="57456D3C" w:rsidR="00C45550" w:rsidRDefault="00C45550" w:rsidP="00C45550">
      <w:pPr>
        <w:pStyle w:val="Bibliography"/>
        <w:tabs>
          <w:tab w:val="clear" w:pos="384"/>
          <w:tab w:val="left" w:pos="709"/>
        </w:tabs>
        <w:spacing w:line="288" w:lineRule="auto"/>
        <w:ind w:left="709" w:hanging="667"/>
        <w:contextualSpacing/>
      </w:pPr>
      <w:r>
        <w:t>2</w:t>
      </w:r>
      <w:r>
        <w:tab/>
        <w:t xml:space="preserve">D. Slizovskiy and M. Tangstad: </w:t>
      </w:r>
      <w:r w:rsidR="005F269F">
        <w:t xml:space="preserve">Infacon, </w:t>
      </w:r>
      <w:r>
        <w:t>Helsinki, Finland, 2010.</w:t>
      </w:r>
    </w:p>
    <w:p w14:paraId="3A6A0667" w14:textId="021583E1" w:rsidR="00C45550" w:rsidRDefault="00C45550" w:rsidP="00C45550">
      <w:pPr>
        <w:pStyle w:val="Bibliography"/>
        <w:tabs>
          <w:tab w:val="clear" w:pos="384"/>
          <w:tab w:val="left" w:pos="709"/>
        </w:tabs>
        <w:spacing w:line="288" w:lineRule="auto"/>
        <w:ind w:left="709" w:hanging="667"/>
        <w:contextualSpacing/>
      </w:pPr>
      <w:r>
        <w:t>3</w:t>
      </w:r>
      <w:r>
        <w:tab/>
        <w:t xml:space="preserve">D. Slizovskiy and M. Tangstad: </w:t>
      </w:r>
      <w:r w:rsidR="005F269F">
        <w:t xml:space="preserve">Infacon, </w:t>
      </w:r>
      <w:r>
        <w:t>Almaty, Kazakhstan, 2013, pp. 185–94.</w:t>
      </w:r>
    </w:p>
    <w:p w14:paraId="10847C95" w14:textId="5535F12D" w:rsidR="00C45550" w:rsidRDefault="00C45550" w:rsidP="00C45550">
      <w:pPr>
        <w:pStyle w:val="Bibliography"/>
        <w:tabs>
          <w:tab w:val="clear" w:pos="384"/>
          <w:tab w:val="left" w:pos="709"/>
        </w:tabs>
        <w:spacing w:line="288" w:lineRule="auto"/>
        <w:ind w:left="709" w:hanging="667"/>
        <w:contextualSpacing/>
      </w:pPr>
      <w:r>
        <w:t>4</w:t>
      </w:r>
      <w:r>
        <w:tab/>
        <w:t>D. Slizovskiy: Doctoral Thesis, NTNU,</w:t>
      </w:r>
      <w:r w:rsidR="005F269F">
        <w:t xml:space="preserve"> Norway</w:t>
      </w:r>
      <w:r>
        <w:t xml:space="preserve"> 2012.</w:t>
      </w:r>
    </w:p>
    <w:p w14:paraId="45AC0777" w14:textId="77777777" w:rsidR="00C45550" w:rsidRDefault="00C45550" w:rsidP="00C45550">
      <w:pPr>
        <w:pStyle w:val="Bibliography"/>
        <w:tabs>
          <w:tab w:val="clear" w:pos="384"/>
          <w:tab w:val="left" w:pos="709"/>
        </w:tabs>
        <w:spacing w:line="288" w:lineRule="auto"/>
        <w:ind w:left="709" w:hanging="667"/>
        <w:contextualSpacing/>
      </w:pPr>
      <w:r>
        <w:t>5</w:t>
      </w:r>
      <w:r>
        <w:tab/>
        <w:t xml:space="preserve">M. Tangstad: in </w:t>
      </w:r>
      <w:r>
        <w:rPr>
          <w:i/>
          <w:iCs/>
        </w:rPr>
        <w:t>Handbook of Ferroalloys</w:t>
      </w:r>
      <w:r>
        <w:t>, Elsevier, 2013, pp. 221–66.</w:t>
      </w:r>
    </w:p>
    <w:p w14:paraId="73A747EE" w14:textId="77777777" w:rsidR="00C45550" w:rsidRDefault="00C45550" w:rsidP="00C45550">
      <w:pPr>
        <w:pStyle w:val="Bibliography"/>
        <w:tabs>
          <w:tab w:val="clear" w:pos="384"/>
          <w:tab w:val="left" w:pos="709"/>
        </w:tabs>
        <w:spacing w:line="288" w:lineRule="auto"/>
        <w:ind w:left="709" w:hanging="667"/>
        <w:contextualSpacing/>
      </w:pPr>
      <w:r>
        <w:t>6</w:t>
      </w:r>
      <w:r>
        <w:tab/>
        <w:t xml:space="preserve">M. Tangstad, E. Ringdalen, E. Manilla, and D. Davila: in </w:t>
      </w:r>
      <w:r>
        <w:rPr>
          <w:i/>
          <w:iCs/>
        </w:rPr>
        <w:t>7th International Symposium on High-Temperature Metallurgical Processing</w:t>
      </w:r>
      <w:r>
        <w:t>, J.-Y. Hwang, T. Jiang, P.C. Pistorius, G.R.F. Alvear F., O. Yücel, L. Cai, B. Zhao, D. Gregurek, and V. Seshadri, eds., Springer International Publishing, Cham, 2016, pp. 181–8.</w:t>
      </w:r>
    </w:p>
    <w:p w14:paraId="737F5E48" w14:textId="39CAC513" w:rsidR="00C45550" w:rsidRDefault="00C45550" w:rsidP="00C45550">
      <w:pPr>
        <w:pStyle w:val="Bibliography"/>
        <w:tabs>
          <w:tab w:val="clear" w:pos="384"/>
          <w:tab w:val="left" w:pos="709"/>
        </w:tabs>
        <w:spacing w:line="288" w:lineRule="auto"/>
        <w:ind w:left="709" w:hanging="667"/>
        <w:contextualSpacing/>
      </w:pPr>
      <w:r>
        <w:t>7</w:t>
      </w:r>
      <w:r>
        <w:tab/>
        <w:t xml:space="preserve">M. Tangstad, P. Calvert, H. Brun, and A.G. Lindseth: </w:t>
      </w:r>
      <w:r w:rsidR="005F269F">
        <w:t>Infacon,</w:t>
      </w:r>
      <w:r>
        <w:t>Cape Town, South Africa, 2004, pp. 213–22.</w:t>
      </w:r>
    </w:p>
    <w:p w14:paraId="7850F4DA" w14:textId="4F903C6B" w:rsidR="00C45550" w:rsidRDefault="00C45550" w:rsidP="00C45550">
      <w:pPr>
        <w:pStyle w:val="Bibliography"/>
        <w:tabs>
          <w:tab w:val="clear" w:pos="384"/>
          <w:tab w:val="left" w:pos="709"/>
        </w:tabs>
        <w:spacing w:line="288" w:lineRule="auto"/>
        <w:ind w:left="709" w:hanging="667"/>
        <w:contextualSpacing/>
      </w:pPr>
      <w:r>
        <w:t>8</w:t>
      </w:r>
      <w:r>
        <w:tab/>
        <w:t xml:space="preserve">H. Lagendijk, B. Xakalashe, T. Ligege, P. Ntikang, and K. Bisaka: </w:t>
      </w:r>
      <w:r w:rsidR="005F269F">
        <w:t xml:space="preserve">Infacon, </w:t>
      </w:r>
      <w:r>
        <w:t>Helsinki, Finland, 2010, pp. 497–508.</w:t>
      </w:r>
    </w:p>
    <w:p w14:paraId="54CE4368" w14:textId="77777777" w:rsidR="00C45550" w:rsidRDefault="00C45550" w:rsidP="00C45550">
      <w:pPr>
        <w:pStyle w:val="Bibliography"/>
        <w:tabs>
          <w:tab w:val="clear" w:pos="384"/>
          <w:tab w:val="left" w:pos="709"/>
        </w:tabs>
        <w:spacing w:line="288" w:lineRule="auto"/>
        <w:ind w:left="709" w:hanging="667"/>
        <w:contextualSpacing/>
      </w:pPr>
      <w:r>
        <w:t>9</w:t>
      </w:r>
      <w:r>
        <w:tab/>
        <w:t xml:space="preserve">M. Eissa, H. El-Faramawy, A. Ahmed, S. Nabil, and H. Halfa: </w:t>
      </w:r>
      <w:r>
        <w:rPr>
          <w:i/>
          <w:iCs/>
        </w:rPr>
        <w:t>J. Miner. Mater. Charact. Eng.</w:t>
      </w:r>
      <w:r>
        <w:t>, 2012, vol. 11, pp. 1–20.</w:t>
      </w:r>
    </w:p>
    <w:p w14:paraId="07FCE27F" w14:textId="77777777" w:rsidR="00C45550" w:rsidRDefault="00C45550" w:rsidP="00C45550">
      <w:pPr>
        <w:pStyle w:val="Bibliography"/>
        <w:tabs>
          <w:tab w:val="clear" w:pos="384"/>
          <w:tab w:val="left" w:pos="709"/>
        </w:tabs>
        <w:spacing w:line="288" w:lineRule="auto"/>
        <w:ind w:left="709" w:hanging="667"/>
        <w:contextualSpacing/>
      </w:pPr>
      <w:r>
        <w:t>10</w:t>
      </w:r>
      <w:r>
        <w:tab/>
        <w:t xml:space="preserve">T. Coetsee, C. Reinke, J. Nell, and P.C. Pistorius: </w:t>
      </w:r>
      <w:r>
        <w:rPr>
          <w:i/>
          <w:iCs/>
        </w:rPr>
        <w:t>Metall. Mater. Trans. B</w:t>
      </w:r>
      <w:r>
        <w:t>, 2015, vol. 46, pp. 2534–52.</w:t>
      </w:r>
    </w:p>
    <w:p w14:paraId="0B89E354" w14:textId="77777777" w:rsidR="00C45550" w:rsidRDefault="00C45550" w:rsidP="00C45550">
      <w:pPr>
        <w:pStyle w:val="Bibliography"/>
        <w:tabs>
          <w:tab w:val="clear" w:pos="384"/>
          <w:tab w:val="left" w:pos="709"/>
        </w:tabs>
        <w:spacing w:line="288" w:lineRule="auto"/>
        <w:ind w:left="709" w:hanging="667"/>
        <w:contextualSpacing/>
      </w:pPr>
      <w:r>
        <w:t>11</w:t>
      </w:r>
      <w:r>
        <w:tab/>
        <w:t xml:space="preserve">M. Tangstad, E. Ringdalen, E. Manilla, and D. Davila: </w:t>
      </w:r>
      <w:r>
        <w:rPr>
          <w:i/>
          <w:iCs/>
        </w:rPr>
        <w:t>JOM</w:t>
      </w:r>
      <w:r>
        <w:t>, 2017, vol. 69, pp. 358–64.</w:t>
      </w:r>
    </w:p>
    <w:p w14:paraId="43E2C20A" w14:textId="77777777" w:rsidR="00C45550" w:rsidRDefault="00C45550" w:rsidP="00C45550">
      <w:pPr>
        <w:pStyle w:val="Bibliography"/>
        <w:tabs>
          <w:tab w:val="clear" w:pos="384"/>
          <w:tab w:val="left" w:pos="709"/>
        </w:tabs>
        <w:spacing w:line="288" w:lineRule="auto"/>
        <w:ind w:left="709" w:hanging="667"/>
        <w:contextualSpacing/>
      </w:pPr>
      <w:r>
        <w:t>12</w:t>
      </w:r>
      <w:r>
        <w:tab/>
        <w:t>N.A. Barcza, A. Koursaris, J.B. See, and W.A. Gericke: vol. 37, Iron &amp; Steel Society of AIME, Detroit, USA, 1979, pp. 19–33.</w:t>
      </w:r>
    </w:p>
    <w:p w14:paraId="6D3AE022" w14:textId="1B01574A" w:rsidR="00C45550" w:rsidRDefault="00C45550" w:rsidP="00C45550">
      <w:pPr>
        <w:pStyle w:val="Bibliography"/>
        <w:tabs>
          <w:tab w:val="clear" w:pos="384"/>
          <w:tab w:val="left" w:pos="709"/>
        </w:tabs>
        <w:spacing w:line="288" w:lineRule="auto"/>
        <w:ind w:left="709" w:hanging="667"/>
        <w:contextualSpacing/>
      </w:pPr>
      <w:r>
        <w:t>13</w:t>
      </w:r>
      <w:r>
        <w:tab/>
        <w:t>M. Tangstad: PhD</w:t>
      </w:r>
      <w:r w:rsidR="00D337D1">
        <w:t>-thesis</w:t>
      </w:r>
      <w:r>
        <w:t>, NTH,</w:t>
      </w:r>
      <w:r w:rsidR="00D337D1">
        <w:t xml:space="preserve"> Norway</w:t>
      </w:r>
      <w:r>
        <w:t xml:space="preserve"> 1996.</w:t>
      </w:r>
    </w:p>
    <w:p w14:paraId="06B564C7" w14:textId="08A53738" w:rsidR="00C45550" w:rsidRDefault="00C45550" w:rsidP="00C45550">
      <w:pPr>
        <w:pStyle w:val="Bibliography"/>
        <w:tabs>
          <w:tab w:val="clear" w:pos="384"/>
          <w:tab w:val="left" w:pos="709"/>
        </w:tabs>
        <w:spacing w:line="288" w:lineRule="auto"/>
        <w:ind w:left="709" w:hanging="667"/>
        <w:contextualSpacing/>
      </w:pPr>
      <w:r>
        <w:t>14</w:t>
      </w:r>
      <w:r>
        <w:tab/>
        <w:t>M. Tangstad</w:t>
      </w:r>
      <w:r w:rsidR="005F269F">
        <w:t>, B.Heiland, S.E.Olsen,R.Tronstad</w:t>
      </w:r>
      <w:r>
        <w:t xml:space="preserve">: </w:t>
      </w:r>
      <w:r w:rsidR="005F269F">
        <w:t>INFACON, Canada,</w:t>
      </w:r>
      <w:r w:rsidR="000C0EE3">
        <w:t xml:space="preserve"> 2001</w:t>
      </w:r>
      <w:r>
        <w:t>, p. 6.</w:t>
      </w:r>
    </w:p>
    <w:p w14:paraId="77E7D379" w14:textId="75E47BA4" w:rsidR="00C45550" w:rsidRDefault="00C45550" w:rsidP="00C45550">
      <w:pPr>
        <w:pStyle w:val="Bibliography"/>
        <w:tabs>
          <w:tab w:val="clear" w:pos="384"/>
          <w:tab w:val="left" w:pos="709"/>
        </w:tabs>
        <w:spacing w:line="288" w:lineRule="auto"/>
        <w:ind w:left="709" w:hanging="667"/>
        <w:contextualSpacing/>
      </w:pPr>
      <w:r>
        <w:t>15</w:t>
      </w:r>
      <w:r>
        <w:tab/>
        <w:t xml:space="preserve">B. Monsen, M. Tangstad, and H. Midtgaard: </w:t>
      </w:r>
      <w:r w:rsidR="005F269F">
        <w:t>Infacon,</w:t>
      </w:r>
      <w:r>
        <w:t>Cape Town, South Africa, 2004, pp. 392–404.</w:t>
      </w:r>
    </w:p>
    <w:p w14:paraId="13A8B71B" w14:textId="57261D10" w:rsidR="00C45550" w:rsidRDefault="00C45550" w:rsidP="00C45550">
      <w:pPr>
        <w:pStyle w:val="Bibliography"/>
        <w:tabs>
          <w:tab w:val="clear" w:pos="384"/>
          <w:tab w:val="left" w:pos="709"/>
        </w:tabs>
        <w:spacing w:line="288" w:lineRule="auto"/>
        <w:ind w:left="709" w:hanging="667"/>
        <w:contextualSpacing/>
      </w:pPr>
      <w:r>
        <w:t>16</w:t>
      </w:r>
      <w:r>
        <w:tab/>
        <w:t xml:space="preserve">S.E. Olsen and M. Tangstad: </w:t>
      </w:r>
      <w:r w:rsidR="005F269F">
        <w:t xml:space="preserve">Infacon, </w:t>
      </w:r>
      <w:r>
        <w:t>vol. 10, Cape Town, South Africa, 2004, pp. 231–8.</w:t>
      </w:r>
    </w:p>
    <w:p w14:paraId="4A853AE2" w14:textId="33C1779D" w:rsidR="00C45550" w:rsidRDefault="00C45550" w:rsidP="00C45550">
      <w:pPr>
        <w:pStyle w:val="Bibliography"/>
        <w:tabs>
          <w:tab w:val="clear" w:pos="384"/>
          <w:tab w:val="left" w:pos="709"/>
        </w:tabs>
        <w:spacing w:line="288" w:lineRule="auto"/>
        <w:ind w:left="709" w:hanging="667"/>
        <w:contextualSpacing/>
      </w:pPr>
      <w:r>
        <w:t>17</w:t>
      </w:r>
      <w:r>
        <w:tab/>
        <w:t xml:space="preserve">B. Monsen, M. Tangstad, I. Solheim, M. Syvertsen, R. Ishak, and H. Midtgaard: </w:t>
      </w:r>
      <w:r w:rsidR="005F269F">
        <w:t>Infacon,</w:t>
      </w:r>
      <w:r>
        <w:t>vol. 11, The Indian Ferro Alloy Producers’ Association, New Delhi, India, 2007, pp. 297–310.</w:t>
      </w:r>
    </w:p>
    <w:p w14:paraId="7430D327" w14:textId="0B3A1ABB" w:rsidR="00C45550" w:rsidRDefault="00C45550" w:rsidP="00C45550">
      <w:pPr>
        <w:pStyle w:val="Bibliography"/>
        <w:tabs>
          <w:tab w:val="clear" w:pos="384"/>
          <w:tab w:val="left" w:pos="709"/>
        </w:tabs>
        <w:spacing w:line="288" w:lineRule="auto"/>
        <w:ind w:left="709" w:hanging="667"/>
        <w:contextualSpacing/>
      </w:pPr>
      <w:r>
        <w:t>18</w:t>
      </w:r>
      <w:r>
        <w:tab/>
        <w:t xml:space="preserve">E. Ringdalen and I. Solheim: </w:t>
      </w:r>
      <w:r w:rsidR="005F269F">
        <w:t xml:space="preserve">Infacon, </w:t>
      </w:r>
      <w:r>
        <w:t>Southern African Institute of Mining and Metallurgy, Cape Town, South Africa, 2018.</w:t>
      </w:r>
    </w:p>
    <w:p w14:paraId="10218452" w14:textId="4720FC2A" w:rsidR="00C45550" w:rsidRDefault="00C45550" w:rsidP="00C45550">
      <w:pPr>
        <w:pStyle w:val="Bibliography"/>
        <w:tabs>
          <w:tab w:val="clear" w:pos="384"/>
          <w:tab w:val="left" w:pos="709"/>
        </w:tabs>
        <w:spacing w:line="288" w:lineRule="auto"/>
        <w:ind w:left="709" w:hanging="667"/>
        <w:contextualSpacing/>
      </w:pPr>
      <w:r>
        <w:t>19</w:t>
      </w:r>
      <w:r>
        <w:tab/>
        <w:t xml:space="preserve">E. Ringdalen and M. Tangstad: </w:t>
      </w:r>
      <w:r w:rsidR="005F269F">
        <w:t xml:space="preserve">Infacon, </w:t>
      </w:r>
      <w:r>
        <w:t>Almaty, Kazakhstan, 2013, pp. 195–206.</w:t>
      </w:r>
    </w:p>
    <w:p w14:paraId="70DDE8B8" w14:textId="20A820F0" w:rsidR="00C45550" w:rsidRDefault="00C45550" w:rsidP="00C45550">
      <w:pPr>
        <w:pStyle w:val="Bibliography"/>
        <w:tabs>
          <w:tab w:val="clear" w:pos="384"/>
          <w:tab w:val="left" w:pos="709"/>
        </w:tabs>
        <w:spacing w:line="288" w:lineRule="auto"/>
        <w:ind w:left="709" w:hanging="667"/>
        <w:contextualSpacing/>
      </w:pPr>
      <w:r>
        <w:t>20</w:t>
      </w:r>
      <w:r>
        <w:tab/>
        <w:t xml:space="preserve">K. Tang and S.E. Olsen: </w:t>
      </w:r>
      <w:r w:rsidR="005F269F">
        <w:t xml:space="preserve">Infacon, </w:t>
      </w:r>
      <w:r>
        <w:t>The Southern African Institute of Mining and Metallurgy, Cape Town, South Africa, 2004.</w:t>
      </w:r>
    </w:p>
    <w:p w14:paraId="0C35DE1F" w14:textId="1003E63C" w:rsidR="00C45550" w:rsidRDefault="00C45550" w:rsidP="00C45550">
      <w:pPr>
        <w:pStyle w:val="Bibliography"/>
        <w:tabs>
          <w:tab w:val="clear" w:pos="384"/>
          <w:tab w:val="left" w:pos="709"/>
        </w:tabs>
        <w:spacing w:line="288" w:lineRule="auto"/>
        <w:ind w:left="709" w:hanging="667"/>
        <w:contextualSpacing/>
      </w:pPr>
      <w:r>
        <w:t>21</w:t>
      </w:r>
      <w:r>
        <w:tab/>
        <w:t>D. Leroy: Master thesis, NTNU,</w:t>
      </w:r>
      <w:r w:rsidR="005F269F">
        <w:t xml:space="preserve"> Norway,</w:t>
      </w:r>
      <w:r>
        <w:t xml:space="preserve"> 2007.</w:t>
      </w:r>
    </w:p>
    <w:p w14:paraId="099707BC" w14:textId="4EB3B468" w:rsidR="00C45550" w:rsidRDefault="00C45550" w:rsidP="00C45550">
      <w:pPr>
        <w:pStyle w:val="Bibliography"/>
        <w:tabs>
          <w:tab w:val="clear" w:pos="384"/>
          <w:tab w:val="left" w:pos="709"/>
        </w:tabs>
        <w:spacing w:line="288" w:lineRule="auto"/>
        <w:ind w:left="709" w:hanging="667"/>
        <w:contextualSpacing/>
      </w:pPr>
      <w:r>
        <w:t>22</w:t>
      </w:r>
      <w:r>
        <w:tab/>
        <w:t xml:space="preserve">R. Rait and S.E. Olsen: </w:t>
      </w:r>
      <w:r w:rsidR="005F269F">
        <w:t xml:space="preserve">Infacon, </w:t>
      </w:r>
      <w:r>
        <w:t>Helsinki, Finland, 2000.</w:t>
      </w:r>
    </w:p>
    <w:p w14:paraId="02105AD1" w14:textId="77777777" w:rsidR="00C45550" w:rsidRDefault="00C45550" w:rsidP="00C45550">
      <w:pPr>
        <w:pStyle w:val="Bibliography"/>
        <w:tabs>
          <w:tab w:val="clear" w:pos="384"/>
          <w:tab w:val="left" w:pos="709"/>
        </w:tabs>
        <w:spacing w:line="288" w:lineRule="auto"/>
        <w:ind w:left="709" w:hanging="667"/>
        <w:contextualSpacing/>
      </w:pPr>
      <w:r>
        <w:t>23</w:t>
      </w:r>
      <w:r>
        <w:tab/>
        <w:t xml:space="preserve">E. Haccuria, P.C. Hayes, and E. Jak: </w:t>
      </w:r>
      <w:r>
        <w:rPr>
          <w:i/>
          <w:iCs/>
        </w:rPr>
        <w:t>Int. J. Mater. Res.</w:t>
      </w:r>
      <w:r>
        <w:t>, 2015, vol. 106, pp. 225–36.</w:t>
      </w:r>
    </w:p>
    <w:p w14:paraId="4878BB26" w14:textId="77777777" w:rsidR="00C45550" w:rsidRDefault="00C45550" w:rsidP="00C45550">
      <w:pPr>
        <w:pStyle w:val="Bibliography"/>
        <w:tabs>
          <w:tab w:val="clear" w:pos="384"/>
          <w:tab w:val="left" w:pos="709"/>
        </w:tabs>
        <w:spacing w:line="288" w:lineRule="auto"/>
        <w:ind w:left="709" w:hanging="667"/>
        <w:contextualSpacing/>
      </w:pPr>
      <w:r>
        <w:t>24</w:t>
      </w:r>
      <w:r>
        <w:tab/>
        <w:t xml:space="preserve">B. Zhao, E. Jak, and P.C. Hayes: </w:t>
      </w:r>
      <w:r>
        <w:rPr>
          <w:i/>
          <w:iCs/>
        </w:rPr>
        <w:t>ISIJ Int.</w:t>
      </w:r>
      <w:r>
        <w:t>, 2006, vol. 46, pp. 1594–602.</w:t>
      </w:r>
    </w:p>
    <w:p w14:paraId="5AB075A0" w14:textId="77777777" w:rsidR="00C45550" w:rsidRDefault="00C45550" w:rsidP="00C45550">
      <w:pPr>
        <w:pStyle w:val="Bibliography"/>
        <w:tabs>
          <w:tab w:val="clear" w:pos="384"/>
          <w:tab w:val="left" w:pos="709"/>
        </w:tabs>
        <w:spacing w:line="288" w:lineRule="auto"/>
        <w:ind w:left="709" w:hanging="667"/>
        <w:contextualSpacing/>
      </w:pPr>
      <w:r>
        <w:t>25</w:t>
      </w:r>
      <w:r>
        <w:tab/>
        <w:t xml:space="preserve">E. Ringdalen, M. Tangstad, and S. Gaal: in </w:t>
      </w:r>
      <w:r>
        <w:rPr>
          <w:i/>
          <w:iCs/>
        </w:rPr>
        <w:t>Proceedings of the VIII International Conference on Molten Slags, Fluxes and Salts: 18 - 21 January 2009, Santiago, Chile</w:t>
      </w:r>
      <w:r>
        <w:t>, M. Sanchez and Universidad de Concepción, eds., 1. ed., GECAMIN, Santiago, 2009.</w:t>
      </w:r>
    </w:p>
    <w:p w14:paraId="3E9D5D48" w14:textId="02EB2DDC" w:rsidR="00C45550" w:rsidRDefault="00C45550" w:rsidP="00C45550">
      <w:pPr>
        <w:pStyle w:val="Bibliography"/>
        <w:tabs>
          <w:tab w:val="clear" w:pos="384"/>
          <w:tab w:val="left" w:pos="709"/>
        </w:tabs>
        <w:spacing w:line="288" w:lineRule="auto"/>
        <w:ind w:left="709" w:hanging="667"/>
        <w:contextualSpacing/>
      </w:pPr>
      <w:r>
        <w:t>26</w:t>
      </w:r>
      <w:r>
        <w:tab/>
        <w:t>T. Brynjulfsen and M. Tangstad:</w:t>
      </w:r>
      <w:r w:rsidR="005F269F">
        <w:t xml:space="preserve"> Infacon,</w:t>
      </w:r>
      <w:r>
        <w:t xml:space="preserve"> Almaty, Kazakhstan, 2013, pp. 137–48.</w:t>
      </w:r>
    </w:p>
    <w:p w14:paraId="36106B0C" w14:textId="7B48F2F2" w:rsidR="00C45550" w:rsidRDefault="00C45550" w:rsidP="00C45550">
      <w:pPr>
        <w:pStyle w:val="Bibliography"/>
        <w:tabs>
          <w:tab w:val="clear" w:pos="384"/>
          <w:tab w:val="left" w:pos="709"/>
        </w:tabs>
        <w:spacing w:line="288" w:lineRule="auto"/>
        <w:ind w:left="709" w:hanging="667"/>
        <w:contextualSpacing/>
      </w:pPr>
      <w:r>
        <w:t>27</w:t>
      </w:r>
      <w:r>
        <w:tab/>
        <w:t>M. Visser, H. Smith, E. Ringdalen, and M. Tangstad:</w:t>
      </w:r>
      <w:r w:rsidR="005F269F">
        <w:t xml:space="preserve"> Infacon</w:t>
      </w:r>
      <w:r>
        <w:t xml:space="preserve"> in </w:t>
      </w:r>
      <w:r>
        <w:rPr>
          <w:i/>
          <w:iCs/>
        </w:rPr>
        <w:t>MANGANESE FUNDAMENTALS</w:t>
      </w:r>
      <w:r>
        <w:t>, Almaty, Kazakhstan, 2013, pp. 553–66.</w:t>
      </w:r>
    </w:p>
    <w:p w14:paraId="2EE787AC" w14:textId="0BB13D1D" w:rsidR="00C45550" w:rsidRDefault="00C45550" w:rsidP="00C45550">
      <w:pPr>
        <w:pStyle w:val="Bibliography"/>
        <w:tabs>
          <w:tab w:val="clear" w:pos="384"/>
          <w:tab w:val="left" w:pos="709"/>
        </w:tabs>
        <w:spacing w:line="288" w:lineRule="auto"/>
        <w:ind w:left="709" w:hanging="667"/>
        <w:contextualSpacing/>
      </w:pPr>
      <w:r>
        <w:t>28</w:t>
      </w:r>
      <w:r>
        <w:tab/>
        <w:t xml:space="preserve">E. Ringdalen, M. Tangstad, and T. Brynjulfsen: </w:t>
      </w:r>
      <w:r w:rsidR="005F269F">
        <w:t xml:space="preserve">Infacon </w:t>
      </w:r>
      <w:r>
        <w:t xml:space="preserve">in </w:t>
      </w:r>
      <w:r>
        <w:rPr>
          <w:i/>
          <w:iCs/>
        </w:rPr>
        <w:t>FUNDAMENTALS, THEORY</w:t>
      </w:r>
      <w:r>
        <w:t>, Kiev, Ukraine, 2015.</w:t>
      </w:r>
    </w:p>
    <w:p w14:paraId="034CA2EF" w14:textId="77777777" w:rsidR="00C45550" w:rsidRDefault="00C45550" w:rsidP="00C45550">
      <w:pPr>
        <w:pStyle w:val="Bibliography"/>
        <w:tabs>
          <w:tab w:val="clear" w:pos="384"/>
          <w:tab w:val="left" w:pos="709"/>
        </w:tabs>
        <w:spacing w:line="288" w:lineRule="auto"/>
        <w:ind w:left="709" w:hanging="667"/>
        <w:contextualSpacing/>
      </w:pPr>
      <w:r>
        <w:lastRenderedPageBreak/>
        <w:t>29</w:t>
      </w:r>
      <w:r>
        <w:tab/>
        <w:t xml:space="preserve">B. Sorensen, S. Gaal, E. Ringdalen, M. Tangstad, R. Kononov, and O. Ostrovski: in </w:t>
      </w:r>
      <w:r>
        <w:rPr>
          <w:i/>
          <w:iCs/>
        </w:rPr>
        <w:t>INFACON XII</w:t>
      </w:r>
      <w:r>
        <w:t>, Helsinki, Finland, 2010, pp. 439–48.</w:t>
      </w:r>
    </w:p>
    <w:p w14:paraId="2E136F4F" w14:textId="77777777" w:rsidR="00C45550" w:rsidRDefault="00C45550" w:rsidP="00C45550">
      <w:pPr>
        <w:pStyle w:val="Bibliography"/>
        <w:tabs>
          <w:tab w:val="clear" w:pos="384"/>
          <w:tab w:val="left" w:pos="709"/>
        </w:tabs>
        <w:spacing w:line="288" w:lineRule="auto"/>
        <w:ind w:left="709" w:hanging="667"/>
        <w:contextualSpacing/>
      </w:pPr>
      <w:r>
        <w:t>30</w:t>
      </w:r>
      <w:r>
        <w:tab/>
        <w:t xml:space="preserve">T. Brynjulfsen and M. Tangstad: in </w:t>
      </w:r>
      <w:r>
        <w:rPr>
          <w:i/>
          <w:iCs/>
        </w:rPr>
        <w:t>Characterization of Minerals, Metals, and Materials</w:t>
      </w:r>
      <w:r>
        <w:t>, J.-Y. Hwang, S.N. Monteiro, C.-G. Bai, J. Carpenter, M. Cai, D. Firrao, and B.-G. Kim, eds., John Wiley &amp; Sons, Inc., Hoboken, NJ, USA, 2012, pp. 147–54.</w:t>
      </w:r>
    </w:p>
    <w:p w14:paraId="3AA2044A" w14:textId="73A90490" w:rsidR="00C45550" w:rsidRDefault="00C45550" w:rsidP="00C45550">
      <w:pPr>
        <w:pStyle w:val="Bibliography"/>
        <w:tabs>
          <w:tab w:val="clear" w:pos="384"/>
          <w:tab w:val="left" w:pos="709"/>
        </w:tabs>
        <w:spacing w:line="288" w:lineRule="auto"/>
        <w:ind w:left="709" w:hanging="667"/>
        <w:contextualSpacing/>
      </w:pPr>
      <w:r>
        <w:t>31</w:t>
      </w:r>
      <w:r>
        <w:tab/>
        <w:t xml:space="preserve">D. Slizovskiy, M. Tangstad, and S. Wasbø: </w:t>
      </w:r>
      <w:r w:rsidR="00BE5728">
        <w:t xml:space="preserve">unpublished research </w:t>
      </w:r>
      <w:r>
        <w:t>2021, .</w:t>
      </w:r>
    </w:p>
    <w:p w14:paraId="748B6C83" w14:textId="77777777" w:rsidR="00C45550" w:rsidRDefault="00C45550" w:rsidP="00C45550">
      <w:pPr>
        <w:pStyle w:val="Bibliography"/>
        <w:tabs>
          <w:tab w:val="clear" w:pos="384"/>
          <w:tab w:val="left" w:pos="709"/>
        </w:tabs>
        <w:spacing w:line="288" w:lineRule="auto"/>
        <w:ind w:left="709" w:hanging="667"/>
        <w:contextualSpacing/>
      </w:pPr>
      <w:r>
        <w:t>32</w:t>
      </w:r>
      <w:r>
        <w:tab/>
        <w:t xml:space="preserve">P.P. Kim, J. Holtan, and M. Tangstad: in </w:t>
      </w:r>
      <w:r>
        <w:rPr>
          <w:i/>
          <w:iCs/>
        </w:rPr>
        <w:t>Advances in Molten Slags, Fluxes, and Salts: Proceedings of the 10th International Conference on Molten Slags, Fluxes and Salts 2016</w:t>
      </w:r>
      <w:r>
        <w:t>, R.G. Reddy, P. Chaubal, P.C. Pistorius, and U. Pal, eds., Springer International Publishing, Cham, 2016, pp. 1285–92.</w:t>
      </w:r>
    </w:p>
    <w:p w14:paraId="23CED16E" w14:textId="77777777" w:rsidR="00C45550" w:rsidRDefault="00C45550" w:rsidP="00C45550">
      <w:pPr>
        <w:pStyle w:val="Bibliography"/>
        <w:tabs>
          <w:tab w:val="clear" w:pos="384"/>
          <w:tab w:val="left" w:pos="709"/>
        </w:tabs>
        <w:spacing w:line="288" w:lineRule="auto"/>
        <w:ind w:left="709" w:hanging="667"/>
        <w:contextualSpacing/>
      </w:pPr>
      <w:r>
        <w:t>33</w:t>
      </w:r>
      <w:r>
        <w:tab/>
        <w:t xml:space="preserve">P.P. Kim and M. Tangstad: </w:t>
      </w:r>
      <w:r>
        <w:rPr>
          <w:i/>
          <w:iCs/>
        </w:rPr>
        <w:t>Metall. Mater. Trans. B</w:t>
      </w:r>
      <w:r>
        <w:t>, 2018, vol. 49, pp. 1185–96.</w:t>
      </w:r>
    </w:p>
    <w:p w14:paraId="50453BE8" w14:textId="197E93EE" w:rsidR="00C45550" w:rsidRDefault="00C45550" w:rsidP="00C45550">
      <w:pPr>
        <w:pStyle w:val="Bibliography"/>
        <w:tabs>
          <w:tab w:val="clear" w:pos="384"/>
          <w:tab w:val="left" w:pos="709"/>
        </w:tabs>
        <w:spacing w:line="288" w:lineRule="auto"/>
        <w:ind w:left="709" w:hanging="667"/>
        <w:contextualSpacing/>
      </w:pPr>
      <w:r>
        <w:t>34</w:t>
      </w:r>
      <w:r>
        <w:tab/>
        <w:t>J. Holtan: Master thesis, NTNU,</w:t>
      </w:r>
      <w:r w:rsidR="00BE5728">
        <w:t xml:space="preserve"> Norway,</w:t>
      </w:r>
      <w:r>
        <w:t xml:space="preserve"> 2016.</w:t>
      </w:r>
    </w:p>
    <w:p w14:paraId="0B18100C" w14:textId="67F4A426" w:rsidR="00C45550" w:rsidRDefault="00C45550" w:rsidP="00C45550">
      <w:pPr>
        <w:pStyle w:val="Bibliography"/>
        <w:tabs>
          <w:tab w:val="clear" w:pos="384"/>
          <w:tab w:val="left" w:pos="709"/>
        </w:tabs>
        <w:spacing w:line="288" w:lineRule="auto"/>
        <w:ind w:left="709" w:hanging="667"/>
        <w:contextualSpacing/>
      </w:pPr>
      <w:r>
        <w:t>35</w:t>
      </w:r>
      <w:r>
        <w:tab/>
        <w:t>T.A. Larssen: Master thesis, NTNU,</w:t>
      </w:r>
      <w:r w:rsidR="00BE5728">
        <w:t xml:space="preserve"> Norway,</w:t>
      </w:r>
      <w:r>
        <w:t xml:space="preserve"> 2017.</w:t>
      </w:r>
    </w:p>
    <w:p w14:paraId="352C4AE4" w14:textId="77777777" w:rsidR="00C45550" w:rsidRDefault="00C45550" w:rsidP="00C45550">
      <w:pPr>
        <w:pStyle w:val="Bibliography"/>
        <w:tabs>
          <w:tab w:val="clear" w:pos="384"/>
          <w:tab w:val="left" w:pos="709"/>
        </w:tabs>
        <w:spacing w:line="288" w:lineRule="auto"/>
        <w:ind w:left="709" w:hanging="667"/>
        <w:contextualSpacing/>
      </w:pPr>
      <w:r>
        <w:t>36</w:t>
      </w:r>
      <w:r>
        <w:tab/>
        <w:t xml:space="preserve">S. Maroufi, G. Ciezki, S. Jahanshahi, S. Sun, and O. Ostrovski: </w:t>
      </w:r>
      <w:r>
        <w:rPr>
          <w:i/>
          <w:iCs/>
        </w:rPr>
        <w:t>Metall. Mater. Trans. B</w:t>
      </w:r>
      <w:r>
        <w:t>, 2015, vol. 46, pp. 101–8.</w:t>
      </w:r>
    </w:p>
    <w:p w14:paraId="7F41DEF2" w14:textId="77777777" w:rsidR="00C45550" w:rsidRDefault="00C45550" w:rsidP="00C45550">
      <w:pPr>
        <w:pStyle w:val="Bibliography"/>
        <w:tabs>
          <w:tab w:val="clear" w:pos="384"/>
          <w:tab w:val="left" w:pos="709"/>
        </w:tabs>
        <w:spacing w:line="288" w:lineRule="auto"/>
        <w:ind w:left="709" w:hanging="667"/>
        <w:contextualSpacing/>
      </w:pPr>
      <w:r>
        <w:t>37</w:t>
      </w:r>
      <w:r>
        <w:tab/>
        <w:t xml:space="preserve">D. Swinbourne, W.J. Rankin, and R.H. Eric: </w:t>
      </w:r>
      <w:r>
        <w:rPr>
          <w:i/>
          <w:iCs/>
        </w:rPr>
        <w:t>Metall. Mater. Trans. B</w:t>
      </w:r>
      <w:r>
        <w:t>, 1995, vol. 26B, pp. 59–65.</w:t>
      </w:r>
    </w:p>
    <w:p w14:paraId="1D12ED1E" w14:textId="77777777" w:rsidR="00C45550" w:rsidRDefault="00C45550" w:rsidP="00C45550">
      <w:pPr>
        <w:pStyle w:val="Bibliography"/>
        <w:tabs>
          <w:tab w:val="clear" w:pos="384"/>
          <w:tab w:val="left" w:pos="709"/>
        </w:tabs>
        <w:spacing w:line="288" w:lineRule="auto"/>
        <w:ind w:left="709" w:hanging="667"/>
        <w:contextualSpacing/>
      </w:pPr>
      <w:r>
        <w:t>38</w:t>
      </w:r>
      <w:r>
        <w:tab/>
        <w:t>H. Cengizler and R.H. Eric: vol. 1, Southern African Institute of Mining and Metallurgy, Cape Town, South Africa, 1992, pp. 167–74.</w:t>
      </w:r>
    </w:p>
    <w:p w14:paraId="7A1F4D78" w14:textId="77777777" w:rsidR="00C45550" w:rsidRDefault="00C45550" w:rsidP="00C45550">
      <w:pPr>
        <w:pStyle w:val="Bibliography"/>
        <w:tabs>
          <w:tab w:val="clear" w:pos="384"/>
          <w:tab w:val="left" w:pos="709"/>
        </w:tabs>
        <w:spacing w:line="288" w:lineRule="auto"/>
        <w:ind w:left="709" w:hanging="667"/>
        <w:contextualSpacing/>
      </w:pPr>
      <w:r>
        <w:t>39</w:t>
      </w:r>
      <w:r>
        <w:tab/>
        <w:t xml:space="preserve">A.L. Oklei, T.A. Chubnidize, and G.G. Arevadze: </w:t>
      </w:r>
      <w:r>
        <w:rPr>
          <w:i/>
          <w:iCs/>
        </w:rPr>
        <w:t>J. Appl. Chem. USSR</w:t>
      </w:r>
      <w:r>
        <w:t>, 1991, pp. 1565–8.</w:t>
      </w:r>
    </w:p>
    <w:p w14:paraId="1DEBEFEE" w14:textId="36095C9C" w:rsidR="00C45550" w:rsidRDefault="00C45550" w:rsidP="00C45550">
      <w:pPr>
        <w:pStyle w:val="Bibliography"/>
        <w:tabs>
          <w:tab w:val="clear" w:pos="384"/>
          <w:tab w:val="left" w:pos="709"/>
        </w:tabs>
        <w:spacing w:line="288" w:lineRule="auto"/>
        <w:ind w:left="709" w:hanging="667"/>
        <w:contextualSpacing/>
      </w:pPr>
      <w:r>
        <w:t>40</w:t>
      </w:r>
      <w:r>
        <w:tab/>
        <w:t>V. Olsø, M. Tangstad, and S.E. Olsen:</w:t>
      </w:r>
      <w:r w:rsidR="000C0EE3">
        <w:t xml:space="preserve"> Infacon,</w:t>
      </w:r>
      <w:r>
        <w:t xml:space="preserve"> Beijing, China, 1998, pp. 279–83.</w:t>
      </w:r>
    </w:p>
    <w:p w14:paraId="7F603055" w14:textId="77777777" w:rsidR="00C45550" w:rsidRDefault="00C45550" w:rsidP="00C45550">
      <w:pPr>
        <w:pStyle w:val="Bibliography"/>
        <w:tabs>
          <w:tab w:val="clear" w:pos="384"/>
          <w:tab w:val="left" w:pos="709"/>
        </w:tabs>
        <w:spacing w:line="288" w:lineRule="auto"/>
        <w:ind w:left="709" w:hanging="667"/>
        <w:contextualSpacing/>
      </w:pPr>
      <w:r>
        <w:t>41</w:t>
      </w:r>
      <w:r>
        <w:tab/>
        <w:t xml:space="preserve">Y.E. Lee: in </w:t>
      </w:r>
      <w:r>
        <w:rPr>
          <w:i/>
          <w:iCs/>
        </w:rPr>
        <w:t>Encyclopedia of Materials: Science and Technology</w:t>
      </w:r>
      <w:r>
        <w:t>, Elsevier, 2001, pp. 3039–44.</w:t>
      </w:r>
    </w:p>
    <w:p w14:paraId="282B39E5" w14:textId="77777777" w:rsidR="00C45550" w:rsidRDefault="00C45550" w:rsidP="00C45550">
      <w:pPr>
        <w:pStyle w:val="Bibliography"/>
        <w:tabs>
          <w:tab w:val="clear" w:pos="384"/>
          <w:tab w:val="left" w:pos="709"/>
        </w:tabs>
        <w:spacing w:line="288" w:lineRule="auto"/>
        <w:ind w:left="709" w:hanging="667"/>
        <w:contextualSpacing/>
      </w:pPr>
      <w:r>
        <w:t>42</w:t>
      </w:r>
      <w:r>
        <w:tab/>
        <w:t xml:space="preserve">O. Ostrovski, S.E. Olsen, M. Tangstad, and M. Yastreboff: </w:t>
      </w:r>
      <w:r>
        <w:rPr>
          <w:i/>
          <w:iCs/>
        </w:rPr>
        <w:t>Can. Metall. Q.</w:t>
      </w:r>
      <w:r>
        <w:t>, 2002, vol. 41, pp. 309–18.</w:t>
      </w:r>
    </w:p>
    <w:p w14:paraId="1D58DA57" w14:textId="77777777" w:rsidR="00C45550" w:rsidRDefault="00C45550" w:rsidP="00C45550">
      <w:pPr>
        <w:pStyle w:val="Bibliography"/>
        <w:tabs>
          <w:tab w:val="clear" w:pos="384"/>
          <w:tab w:val="left" w:pos="709"/>
        </w:tabs>
        <w:spacing w:line="288" w:lineRule="auto"/>
        <w:ind w:left="709" w:hanging="667"/>
        <w:contextualSpacing/>
      </w:pPr>
      <w:r>
        <w:t>43</w:t>
      </w:r>
      <w:r>
        <w:tab/>
        <w:t>J.M.A. Geldenhuis, E.B. Pretorius, and R.J. Dippenaar: The South African Institute of Mining and Metallurgy, Cape Town, South Africa, 1992.</w:t>
      </w:r>
    </w:p>
    <w:p w14:paraId="74BCEE67" w14:textId="6A64B93A" w:rsidR="00C45550" w:rsidRDefault="00C45550" w:rsidP="00C45550">
      <w:pPr>
        <w:pStyle w:val="Bibliography"/>
        <w:tabs>
          <w:tab w:val="clear" w:pos="384"/>
          <w:tab w:val="left" w:pos="709"/>
        </w:tabs>
        <w:spacing w:line="288" w:lineRule="auto"/>
        <w:ind w:left="709" w:hanging="667"/>
        <w:contextualSpacing/>
      </w:pPr>
      <w:r>
        <w:t>44</w:t>
      </w:r>
      <w:r>
        <w:tab/>
        <w:t>T. Brynjulfsen: Doctoral Thesis, NTNU,</w:t>
      </w:r>
      <w:r w:rsidR="000C0EE3">
        <w:t xml:space="preserve"> Norway</w:t>
      </w:r>
      <w:r>
        <w:t xml:space="preserve"> 2013.</w:t>
      </w:r>
    </w:p>
    <w:p w14:paraId="0F12EB78" w14:textId="77777777" w:rsidR="00C45550" w:rsidRDefault="00C45550" w:rsidP="00C45550">
      <w:pPr>
        <w:pStyle w:val="Bibliography"/>
        <w:tabs>
          <w:tab w:val="clear" w:pos="384"/>
          <w:tab w:val="left" w:pos="709"/>
        </w:tabs>
        <w:spacing w:line="288" w:lineRule="auto"/>
        <w:ind w:left="709" w:hanging="667"/>
        <w:contextualSpacing/>
      </w:pPr>
      <w:r>
        <w:t>45</w:t>
      </w:r>
      <w:r>
        <w:tab/>
        <w:t xml:space="preserve">D. Mwana Bute Ngoy, M. Kalenga wa Kalenga, and M. Tangstad: </w:t>
      </w:r>
      <w:r>
        <w:rPr>
          <w:i/>
          <w:iCs/>
        </w:rPr>
        <w:t>Metallurgist</w:t>
      </w:r>
      <w:r>
        <w:t>, 2018, vol. 62, pp. 658–66.</w:t>
      </w:r>
    </w:p>
    <w:p w14:paraId="63E00C6B" w14:textId="77777777" w:rsidR="00C45550" w:rsidRDefault="00C45550" w:rsidP="00C45550">
      <w:pPr>
        <w:pStyle w:val="Bibliography"/>
        <w:tabs>
          <w:tab w:val="clear" w:pos="384"/>
          <w:tab w:val="left" w:pos="709"/>
        </w:tabs>
        <w:spacing w:line="288" w:lineRule="auto"/>
        <w:ind w:left="709" w:hanging="667"/>
        <w:contextualSpacing/>
      </w:pPr>
      <w:r>
        <w:t>46</w:t>
      </w:r>
      <w:r>
        <w:tab/>
        <w:t xml:space="preserve">X. Li, K. Tang, and M. Tangstad: </w:t>
      </w:r>
      <w:r>
        <w:rPr>
          <w:i/>
          <w:iCs/>
        </w:rPr>
        <w:t>Minerals</w:t>
      </w:r>
      <w:r>
        <w:t>, 2020, vol. 10, p. 97.</w:t>
      </w:r>
    </w:p>
    <w:p w14:paraId="25495D0F" w14:textId="62AD8C08" w:rsidR="00C45550" w:rsidRDefault="00C45550" w:rsidP="00C45550">
      <w:pPr>
        <w:pStyle w:val="Bibliography"/>
        <w:tabs>
          <w:tab w:val="clear" w:pos="384"/>
          <w:tab w:val="left" w:pos="709"/>
        </w:tabs>
        <w:spacing w:line="288" w:lineRule="auto"/>
        <w:ind w:left="709" w:hanging="667"/>
        <w:contextualSpacing/>
      </w:pPr>
      <w:r>
        <w:t>47</w:t>
      </w:r>
      <w:r>
        <w:tab/>
        <w:t>T.-A. Skjervheim: PhD, N</w:t>
      </w:r>
      <w:r w:rsidR="000C0EE3">
        <w:t>TH, Norway</w:t>
      </w:r>
      <w:r>
        <w:t>, 1994.</w:t>
      </w:r>
    </w:p>
    <w:p w14:paraId="0A83C96A" w14:textId="3FE3F6CE" w:rsidR="00C45550" w:rsidRDefault="00C45550" w:rsidP="00C45550">
      <w:pPr>
        <w:pStyle w:val="Bibliography"/>
        <w:tabs>
          <w:tab w:val="clear" w:pos="384"/>
          <w:tab w:val="left" w:pos="709"/>
        </w:tabs>
        <w:spacing w:line="288" w:lineRule="auto"/>
        <w:ind w:left="709" w:hanging="667"/>
        <w:contextualSpacing/>
      </w:pPr>
      <w:r>
        <w:t>48</w:t>
      </w:r>
      <w:r>
        <w:tab/>
        <w:t>B. Nadir: Master thesis, NTNU</w:t>
      </w:r>
      <w:r w:rsidR="000C0EE3">
        <w:t>, Norway</w:t>
      </w:r>
      <w:r>
        <w:t>, 2015.</w:t>
      </w:r>
    </w:p>
    <w:p w14:paraId="7CD2AD7D" w14:textId="77777777" w:rsidR="00C45550" w:rsidRDefault="00C45550" w:rsidP="00C45550">
      <w:pPr>
        <w:pStyle w:val="Bibliography"/>
        <w:tabs>
          <w:tab w:val="clear" w:pos="384"/>
          <w:tab w:val="left" w:pos="709"/>
        </w:tabs>
        <w:spacing w:line="288" w:lineRule="auto"/>
        <w:ind w:left="709" w:hanging="667"/>
        <w:contextualSpacing/>
      </w:pPr>
      <w:r>
        <w:t>49</w:t>
      </w:r>
      <w:r>
        <w:tab/>
        <w:t xml:space="preserve">X. Li and M. Tangstad: </w:t>
      </w:r>
      <w:r>
        <w:rPr>
          <w:i/>
          <w:iCs/>
        </w:rPr>
        <w:t>Metall. Mater. Trans. B</w:t>
      </w:r>
      <w:r>
        <w:t>, 2019, vol. 50, pp. 136–49.</w:t>
      </w:r>
    </w:p>
    <w:p w14:paraId="39568747" w14:textId="77777777" w:rsidR="00C45550" w:rsidRDefault="00C45550" w:rsidP="00C45550">
      <w:pPr>
        <w:pStyle w:val="Bibliography"/>
        <w:tabs>
          <w:tab w:val="clear" w:pos="384"/>
          <w:tab w:val="left" w:pos="709"/>
        </w:tabs>
        <w:spacing w:line="288" w:lineRule="auto"/>
        <w:ind w:left="709" w:hanging="667"/>
        <w:contextualSpacing/>
      </w:pPr>
      <w:r>
        <w:t>50</w:t>
      </w:r>
      <w:r>
        <w:tab/>
        <w:t xml:space="preserve">V. Canaguier and M. Tangstad: </w:t>
      </w:r>
      <w:r>
        <w:rPr>
          <w:i/>
          <w:iCs/>
        </w:rPr>
        <w:t>Metall. Mater. Trans. B</w:t>
      </w:r>
      <w:r>
        <w:t>, 2020, vol. 51, pp. 953–62.</w:t>
      </w:r>
    </w:p>
    <w:p w14:paraId="479073CD" w14:textId="77777777" w:rsidR="00C45550" w:rsidRDefault="00C45550" w:rsidP="00C45550">
      <w:pPr>
        <w:pStyle w:val="Bibliography"/>
        <w:tabs>
          <w:tab w:val="clear" w:pos="384"/>
          <w:tab w:val="left" w:pos="709"/>
        </w:tabs>
        <w:spacing w:line="288" w:lineRule="auto"/>
        <w:ind w:left="709" w:hanging="667"/>
        <w:contextualSpacing/>
      </w:pPr>
      <w:r>
        <w:t>51</w:t>
      </w:r>
      <w:r>
        <w:tab/>
        <w:t xml:space="preserve">P. Kim, T. Larssen, M. Tangstad, and R. Kawamoto: in </w:t>
      </w:r>
      <w:r>
        <w:rPr>
          <w:i/>
          <w:iCs/>
        </w:rPr>
        <w:t>Applications of Process Engineering Principles in Materials Processing, Energy and Environmental Technologies</w:t>
      </w:r>
      <w:r>
        <w:t>, S. Wang, M.L. Free, S. Alam, M. Zhang, and P.R. Taylor, eds., Springer International Publishing, Cham, 2017, pp. 475–83.</w:t>
      </w:r>
    </w:p>
    <w:p w14:paraId="0BB7647B" w14:textId="05A93297" w:rsidR="00C45550" w:rsidRDefault="00C45550" w:rsidP="00C45550">
      <w:pPr>
        <w:pStyle w:val="Bibliography"/>
        <w:tabs>
          <w:tab w:val="clear" w:pos="384"/>
          <w:tab w:val="left" w:pos="709"/>
        </w:tabs>
        <w:spacing w:line="288" w:lineRule="auto"/>
        <w:ind w:left="709" w:hanging="667"/>
        <w:contextualSpacing/>
      </w:pPr>
      <w:r>
        <w:t>52</w:t>
      </w:r>
      <w:r>
        <w:tab/>
        <w:t xml:space="preserve">G. Tranell, S. Gaal, D. Lu, M. Tangstad, and J. Safarian: </w:t>
      </w:r>
      <w:r w:rsidR="000C0EE3">
        <w:t>Infacon,</w:t>
      </w:r>
      <w:r>
        <w:t>The Indian Ferro Alloy Producers’ Association, New Delhi, India, 2007, pp. 231–40.</w:t>
      </w:r>
    </w:p>
    <w:p w14:paraId="15967078" w14:textId="3BDBCB7F" w:rsidR="00C45550" w:rsidRDefault="00C45550" w:rsidP="00C45550">
      <w:pPr>
        <w:pStyle w:val="Bibliography"/>
        <w:tabs>
          <w:tab w:val="clear" w:pos="384"/>
          <w:tab w:val="left" w:pos="709"/>
        </w:tabs>
        <w:spacing w:line="288" w:lineRule="auto"/>
        <w:ind w:left="709" w:hanging="667"/>
        <w:contextualSpacing/>
      </w:pPr>
      <w:r>
        <w:t>53</w:t>
      </w:r>
      <w:r>
        <w:tab/>
        <w:t>B.D. Hosum: Master thesis, NTNU,</w:t>
      </w:r>
      <w:r w:rsidR="000C0EE3">
        <w:t xml:space="preserve"> Norway,</w:t>
      </w:r>
      <w:r>
        <w:t xml:space="preserve"> 2020.</w:t>
      </w:r>
    </w:p>
    <w:p w14:paraId="47655E65" w14:textId="77777777" w:rsidR="00C45550" w:rsidRDefault="00C45550" w:rsidP="00C45550">
      <w:pPr>
        <w:pStyle w:val="Bibliography"/>
        <w:tabs>
          <w:tab w:val="clear" w:pos="384"/>
          <w:tab w:val="left" w:pos="709"/>
        </w:tabs>
        <w:spacing w:line="288" w:lineRule="auto"/>
        <w:ind w:left="709" w:hanging="667"/>
        <w:contextualSpacing/>
      </w:pPr>
      <w:r>
        <w:t>54</w:t>
      </w:r>
      <w:r>
        <w:tab/>
        <w:t xml:space="preserve">V. Canaguier and M. Tangstad: </w:t>
      </w:r>
      <w:r>
        <w:rPr>
          <w:i/>
          <w:iCs/>
        </w:rPr>
        <w:t>Metall. Mater. Trans. B</w:t>
      </w:r>
      <w:r>
        <w:t>.</w:t>
      </w:r>
    </w:p>
    <w:p w14:paraId="16E32861" w14:textId="255DFA95" w:rsidR="00C45550" w:rsidRDefault="00C45550" w:rsidP="00C45550">
      <w:pPr>
        <w:pStyle w:val="Bibliography"/>
        <w:tabs>
          <w:tab w:val="clear" w:pos="384"/>
          <w:tab w:val="left" w:pos="709"/>
        </w:tabs>
        <w:spacing w:line="288" w:lineRule="auto"/>
        <w:ind w:left="709" w:hanging="667"/>
        <w:contextualSpacing/>
      </w:pPr>
      <w:r>
        <w:t>55</w:t>
      </w:r>
      <w:r>
        <w:tab/>
        <w:t>P.P. Kim: Doctoral Thesis, NTNU,</w:t>
      </w:r>
      <w:r w:rsidR="000C0EE3">
        <w:t xml:space="preserve"> Norway,</w:t>
      </w:r>
      <w:r>
        <w:t xml:space="preserve"> 2018.</w:t>
      </w:r>
    </w:p>
    <w:p w14:paraId="2390C2FE" w14:textId="77777777" w:rsidR="00C45550" w:rsidRDefault="00C45550" w:rsidP="00C45550">
      <w:pPr>
        <w:pStyle w:val="Bibliography"/>
        <w:tabs>
          <w:tab w:val="clear" w:pos="384"/>
          <w:tab w:val="left" w:pos="709"/>
        </w:tabs>
        <w:spacing w:line="288" w:lineRule="auto"/>
        <w:ind w:left="709" w:hanging="667"/>
        <w:contextualSpacing/>
      </w:pPr>
      <w:r>
        <w:t>56</w:t>
      </w:r>
      <w:r>
        <w:tab/>
        <w:t xml:space="preserve">B.O. Mysen, D. Virgo, and F.A. Seifert: </w:t>
      </w:r>
      <w:r>
        <w:rPr>
          <w:i/>
          <w:iCs/>
        </w:rPr>
        <w:t>Rev. Geophys.</w:t>
      </w:r>
      <w:r>
        <w:t>, 1982, vol. 20, p. 353.</w:t>
      </w:r>
    </w:p>
    <w:p w14:paraId="03955521" w14:textId="77777777" w:rsidR="00C45550" w:rsidRDefault="00C45550" w:rsidP="00C45550">
      <w:pPr>
        <w:pStyle w:val="Bibliography"/>
        <w:tabs>
          <w:tab w:val="clear" w:pos="384"/>
          <w:tab w:val="left" w:pos="709"/>
        </w:tabs>
        <w:spacing w:line="288" w:lineRule="auto"/>
        <w:ind w:left="709" w:hanging="667"/>
        <w:contextualSpacing/>
      </w:pPr>
      <w:r>
        <w:t>57</w:t>
      </w:r>
      <w:r>
        <w:tab/>
        <w:t xml:space="preserve">K.C. Mills: </w:t>
      </w:r>
      <w:r>
        <w:rPr>
          <w:i/>
          <w:iCs/>
        </w:rPr>
        <w:t>ISIJ Int.</w:t>
      </w:r>
      <w:r>
        <w:t>, 1993, vol. 33, pp. 148–55.</w:t>
      </w:r>
    </w:p>
    <w:p w14:paraId="12EF9813" w14:textId="77777777" w:rsidR="00C45550" w:rsidRDefault="00C45550" w:rsidP="00C45550">
      <w:pPr>
        <w:pStyle w:val="Bibliography"/>
        <w:tabs>
          <w:tab w:val="clear" w:pos="384"/>
          <w:tab w:val="left" w:pos="709"/>
        </w:tabs>
        <w:spacing w:line="288" w:lineRule="auto"/>
        <w:ind w:left="709" w:hanging="667"/>
        <w:contextualSpacing/>
      </w:pPr>
      <w:r>
        <w:t>58</w:t>
      </w:r>
      <w:r>
        <w:tab/>
        <w:t xml:space="preserve">J.H. Park: </w:t>
      </w:r>
      <w:r>
        <w:rPr>
          <w:i/>
          <w:iCs/>
        </w:rPr>
        <w:t>ISIJ Int.</w:t>
      </w:r>
      <w:r>
        <w:t>, 2012, vol. 52, pp. 1627–36.</w:t>
      </w:r>
    </w:p>
    <w:p w14:paraId="0CA9D684" w14:textId="77777777" w:rsidR="00C45550" w:rsidRDefault="00C45550" w:rsidP="00C45550">
      <w:pPr>
        <w:pStyle w:val="Bibliography"/>
        <w:tabs>
          <w:tab w:val="clear" w:pos="384"/>
          <w:tab w:val="left" w:pos="709"/>
        </w:tabs>
        <w:spacing w:line="288" w:lineRule="auto"/>
        <w:ind w:left="709" w:hanging="667"/>
        <w:contextualSpacing/>
      </w:pPr>
      <w:r>
        <w:lastRenderedPageBreak/>
        <w:t>59</w:t>
      </w:r>
      <w:r>
        <w:tab/>
        <w:t xml:space="preserve">J.H. Park: </w:t>
      </w:r>
      <w:r>
        <w:rPr>
          <w:i/>
          <w:iCs/>
        </w:rPr>
        <w:t>J. Non-Cryst. Solids</w:t>
      </w:r>
      <w:r>
        <w:t>, 2012, vol. 358, pp. 3096–102.</w:t>
      </w:r>
    </w:p>
    <w:p w14:paraId="6A972F9C" w14:textId="77777777" w:rsidR="00C45550" w:rsidRDefault="00C45550" w:rsidP="00C45550">
      <w:pPr>
        <w:pStyle w:val="Bibliography"/>
        <w:tabs>
          <w:tab w:val="clear" w:pos="384"/>
          <w:tab w:val="left" w:pos="709"/>
        </w:tabs>
        <w:spacing w:line="288" w:lineRule="auto"/>
        <w:ind w:left="709" w:hanging="667"/>
        <w:contextualSpacing/>
      </w:pPr>
      <w:r>
        <w:t>60</w:t>
      </w:r>
      <w:r>
        <w:tab/>
        <w:t xml:space="preserve">K.C. Mills, L. Yuan, Z. Li, G. Zhang, and K. Chou: </w:t>
      </w:r>
      <w:r>
        <w:rPr>
          <w:i/>
          <w:iCs/>
        </w:rPr>
        <w:t>High Temp. Mater. Process.</w:t>
      </w:r>
      <w:r>
        <w:t>, 2012, vol. 31, pp. 301–21.</w:t>
      </w:r>
    </w:p>
    <w:p w14:paraId="450A7393" w14:textId="77777777" w:rsidR="00C45550" w:rsidRDefault="00C45550" w:rsidP="00C45550">
      <w:pPr>
        <w:pStyle w:val="Bibliography"/>
        <w:tabs>
          <w:tab w:val="clear" w:pos="384"/>
          <w:tab w:val="left" w:pos="709"/>
        </w:tabs>
        <w:spacing w:line="288" w:lineRule="auto"/>
        <w:ind w:left="709" w:hanging="667"/>
        <w:contextualSpacing/>
      </w:pPr>
      <w:r>
        <w:t>61</w:t>
      </w:r>
      <w:r>
        <w:tab/>
        <w:t xml:space="preserve">B. Mysen and P. Richet: in </w:t>
      </w:r>
      <w:r>
        <w:rPr>
          <w:i/>
          <w:iCs/>
        </w:rPr>
        <w:t>Silicate Glasses and Melts</w:t>
      </w:r>
      <w:r>
        <w:t>, Elsevier, 2019, pp. 223–62.</w:t>
      </w:r>
    </w:p>
    <w:p w14:paraId="3D00AA91" w14:textId="77777777" w:rsidR="00C45550" w:rsidRDefault="00C45550" w:rsidP="00C45550">
      <w:pPr>
        <w:pStyle w:val="Bibliography"/>
        <w:tabs>
          <w:tab w:val="clear" w:pos="384"/>
          <w:tab w:val="left" w:pos="709"/>
        </w:tabs>
        <w:spacing w:line="288" w:lineRule="auto"/>
        <w:ind w:left="709" w:hanging="667"/>
        <w:contextualSpacing/>
      </w:pPr>
      <w:r>
        <w:t>62</w:t>
      </w:r>
      <w:r>
        <w:tab/>
        <w:t xml:space="preserve">I. Sohn and D.J. Min: </w:t>
      </w:r>
      <w:r>
        <w:rPr>
          <w:i/>
          <w:iCs/>
        </w:rPr>
        <w:t>Steel Res. Int.</w:t>
      </w:r>
      <w:r>
        <w:t>, 2012, vol. 83, pp. 611–30.</w:t>
      </w:r>
    </w:p>
    <w:p w14:paraId="5D9C402F" w14:textId="77777777" w:rsidR="00C45550" w:rsidRDefault="00C45550" w:rsidP="00C45550">
      <w:pPr>
        <w:pStyle w:val="Bibliography"/>
        <w:tabs>
          <w:tab w:val="clear" w:pos="384"/>
          <w:tab w:val="left" w:pos="709"/>
        </w:tabs>
        <w:spacing w:line="288" w:lineRule="auto"/>
        <w:ind w:left="709" w:hanging="667"/>
        <w:contextualSpacing/>
      </w:pPr>
      <w:r>
        <w:t>63</w:t>
      </w:r>
      <w:r>
        <w:tab/>
        <w:t xml:space="preserve">J.H. Park, K.Y. Ko, and T.S. Kim: </w:t>
      </w:r>
      <w:r>
        <w:rPr>
          <w:i/>
          <w:iCs/>
        </w:rPr>
        <w:t>Metall. Mater. Trans. B</w:t>
      </w:r>
      <w:r>
        <w:t>, 2015, vol. 46, pp. 741–8.</w:t>
      </w:r>
    </w:p>
    <w:p w14:paraId="4E573E2A" w14:textId="77777777" w:rsidR="00C45550" w:rsidRDefault="00C45550" w:rsidP="00C45550">
      <w:pPr>
        <w:pStyle w:val="Bibliography"/>
        <w:tabs>
          <w:tab w:val="clear" w:pos="384"/>
          <w:tab w:val="left" w:pos="709"/>
        </w:tabs>
        <w:spacing w:line="288" w:lineRule="auto"/>
        <w:ind w:left="709" w:hanging="667"/>
        <w:contextualSpacing/>
      </w:pPr>
      <w:r>
        <w:t>64</w:t>
      </w:r>
      <w:r>
        <w:tab/>
        <w:t xml:space="preserve">J.B. Kim and I. Sohn: </w:t>
      </w:r>
      <w:r>
        <w:rPr>
          <w:i/>
          <w:iCs/>
        </w:rPr>
        <w:t>ISIJ Int.</w:t>
      </w:r>
      <w:r>
        <w:t>, 2014, vol. 54, pp. 2050–8.</w:t>
      </w:r>
    </w:p>
    <w:p w14:paraId="03F8AB1A" w14:textId="77777777" w:rsidR="00C45550" w:rsidRDefault="00C45550" w:rsidP="00C45550">
      <w:pPr>
        <w:pStyle w:val="Bibliography"/>
        <w:tabs>
          <w:tab w:val="clear" w:pos="384"/>
          <w:tab w:val="left" w:pos="709"/>
        </w:tabs>
        <w:spacing w:line="288" w:lineRule="auto"/>
        <w:ind w:left="709" w:hanging="667"/>
        <w:contextualSpacing/>
      </w:pPr>
      <w:r>
        <w:t>65</w:t>
      </w:r>
      <w:r>
        <w:tab/>
        <w:t xml:space="preserve">T.S. Kim and J.H. Park: </w:t>
      </w:r>
      <w:r>
        <w:rPr>
          <w:i/>
          <w:iCs/>
        </w:rPr>
        <w:t>J. Am. Ceram. Soc.</w:t>
      </w:r>
      <w:r>
        <w:t>, 2019, vol. 102, pp. 4943–55.</w:t>
      </w:r>
    </w:p>
    <w:p w14:paraId="75C8AFC0" w14:textId="77777777" w:rsidR="00C45550" w:rsidRDefault="00C45550" w:rsidP="00C45550">
      <w:pPr>
        <w:pStyle w:val="Bibliography"/>
        <w:tabs>
          <w:tab w:val="clear" w:pos="384"/>
          <w:tab w:val="left" w:pos="709"/>
        </w:tabs>
        <w:spacing w:line="288" w:lineRule="auto"/>
        <w:ind w:left="709" w:hanging="667"/>
        <w:contextualSpacing/>
      </w:pPr>
      <w:r>
        <w:t>66</w:t>
      </w:r>
      <w:r>
        <w:tab/>
        <w:t xml:space="preserve">T.S. Kim, S.J. Jeong, and J.H. Park: </w:t>
      </w:r>
      <w:r>
        <w:rPr>
          <w:i/>
          <w:iCs/>
        </w:rPr>
        <w:t>Met. Mater. Int.</w:t>
      </w:r>
      <w:r>
        <w:t>, 2020, vol. 26, pp. 1872–80.</w:t>
      </w:r>
    </w:p>
    <w:p w14:paraId="2F0B5881" w14:textId="41B7A162" w:rsidR="00C45550" w:rsidRDefault="00C45550" w:rsidP="00C45550">
      <w:pPr>
        <w:pStyle w:val="Bibliography"/>
        <w:tabs>
          <w:tab w:val="clear" w:pos="384"/>
          <w:tab w:val="left" w:pos="709"/>
        </w:tabs>
        <w:spacing w:line="288" w:lineRule="auto"/>
        <w:ind w:left="709" w:hanging="667"/>
        <w:contextualSpacing/>
      </w:pPr>
      <w:r>
        <w:t>67</w:t>
      </w:r>
      <w:r>
        <w:tab/>
        <w:t>C. Han: PhD Thesis, The University of Queensland,</w:t>
      </w:r>
      <w:r w:rsidR="000C0EE3">
        <w:t xml:space="preserve"> Australia,</w:t>
      </w:r>
      <w:r>
        <w:t xml:space="preserve"> 2017.</w:t>
      </w:r>
    </w:p>
    <w:p w14:paraId="614F1B29" w14:textId="77777777" w:rsidR="00C45550" w:rsidRDefault="00C45550" w:rsidP="00C45550">
      <w:pPr>
        <w:pStyle w:val="Bibliography"/>
        <w:tabs>
          <w:tab w:val="clear" w:pos="384"/>
          <w:tab w:val="left" w:pos="709"/>
        </w:tabs>
        <w:spacing w:line="288" w:lineRule="auto"/>
        <w:ind w:left="709" w:hanging="667"/>
        <w:contextualSpacing/>
      </w:pPr>
      <w:r>
        <w:t>68</w:t>
      </w:r>
      <w:r>
        <w:tab/>
        <w:t xml:space="preserve">I. Tanabe, K. Oku, and T. Honda: </w:t>
      </w:r>
      <w:r>
        <w:rPr>
          <w:i/>
          <w:iCs/>
        </w:rPr>
        <w:t>J. Electrochem. Soc. Jpn.</w:t>
      </w:r>
      <w:r>
        <w:t>, 1960, vol. 28, pp. E262–6.</w:t>
      </w:r>
    </w:p>
    <w:p w14:paraId="32D1ECFB" w14:textId="77777777" w:rsidR="00C45550" w:rsidRDefault="00C45550" w:rsidP="00C45550">
      <w:pPr>
        <w:pStyle w:val="Bibliography"/>
        <w:tabs>
          <w:tab w:val="clear" w:pos="384"/>
          <w:tab w:val="left" w:pos="709"/>
        </w:tabs>
        <w:spacing w:line="288" w:lineRule="auto"/>
        <w:ind w:left="709" w:hanging="667"/>
        <w:contextualSpacing/>
      </w:pPr>
      <w:r>
        <w:t>69</w:t>
      </w:r>
      <w:r>
        <w:tab/>
        <w:t>L.C. Woolacott, D.D. Howat, and P.R. Jochens: South African Institute of Mining and Metallurgy, Johannesburg, South Africa, 1974, pp. 227–32.</w:t>
      </w:r>
    </w:p>
    <w:p w14:paraId="3A7D210A" w14:textId="27D72089" w:rsidR="00C45550" w:rsidRDefault="00C45550" w:rsidP="00C45550">
      <w:pPr>
        <w:pStyle w:val="Bibliography"/>
        <w:tabs>
          <w:tab w:val="clear" w:pos="384"/>
          <w:tab w:val="left" w:pos="709"/>
        </w:tabs>
        <w:spacing w:line="288" w:lineRule="auto"/>
        <w:ind w:left="709" w:hanging="667"/>
        <w:contextualSpacing/>
      </w:pPr>
      <w:r>
        <w:t>70</w:t>
      </w:r>
      <w:r>
        <w:tab/>
        <w:t>M. Persson: PhD Thesis, Royal Institute of Technology,</w:t>
      </w:r>
      <w:r w:rsidR="000C0EE3">
        <w:t xml:space="preserve"> Sweden,</w:t>
      </w:r>
      <w:r>
        <w:t xml:space="preserve"> 2007.</w:t>
      </w:r>
    </w:p>
    <w:p w14:paraId="6D695DE3" w14:textId="77777777" w:rsidR="00C45550" w:rsidRDefault="00C45550" w:rsidP="00C45550">
      <w:pPr>
        <w:pStyle w:val="Bibliography"/>
        <w:tabs>
          <w:tab w:val="clear" w:pos="384"/>
          <w:tab w:val="left" w:pos="709"/>
        </w:tabs>
        <w:spacing w:line="288" w:lineRule="auto"/>
        <w:ind w:left="709" w:hanging="667"/>
        <w:contextualSpacing/>
      </w:pPr>
      <w:r>
        <w:t>71</w:t>
      </w:r>
      <w:r>
        <w:tab/>
        <w:t xml:space="preserve">B. Yan, Y. Liu, Q. Shu, T. Deng, and B. Glaser: </w:t>
      </w:r>
      <w:r>
        <w:rPr>
          <w:i/>
          <w:iCs/>
        </w:rPr>
        <w:t>Metall. Mater. Trans. B</w:t>
      </w:r>
      <w:r>
        <w:t>, 2019, vol. 50, pp. 376–84.</w:t>
      </w:r>
    </w:p>
    <w:p w14:paraId="7E43C4D2" w14:textId="77777777" w:rsidR="00C45550" w:rsidRDefault="00C45550" w:rsidP="00C45550">
      <w:pPr>
        <w:pStyle w:val="Bibliography"/>
        <w:tabs>
          <w:tab w:val="clear" w:pos="384"/>
          <w:tab w:val="left" w:pos="709"/>
        </w:tabs>
        <w:spacing w:line="288" w:lineRule="auto"/>
        <w:ind w:left="709" w:hanging="667"/>
        <w:contextualSpacing/>
      </w:pPr>
      <w:r>
        <w:t>72</w:t>
      </w:r>
      <w:r>
        <w:tab/>
        <w:t xml:space="preserve">L. Segers, A. Fontana, and R. Winand: </w:t>
      </w:r>
      <w:r>
        <w:rPr>
          <w:i/>
          <w:iCs/>
        </w:rPr>
        <w:t>Electrochimica Acta</w:t>
      </w:r>
      <w:r>
        <w:t>, 1979, vol. 24, pp. 213–8.</w:t>
      </w:r>
    </w:p>
    <w:p w14:paraId="08E2BA22" w14:textId="77777777" w:rsidR="00C45550" w:rsidRDefault="00C45550" w:rsidP="00C45550">
      <w:pPr>
        <w:pStyle w:val="Bibliography"/>
        <w:tabs>
          <w:tab w:val="clear" w:pos="384"/>
          <w:tab w:val="left" w:pos="709"/>
        </w:tabs>
        <w:spacing w:line="288" w:lineRule="auto"/>
        <w:ind w:left="709" w:hanging="667"/>
        <w:contextualSpacing/>
      </w:pPr>
      <w:r>
        <w:t>73</w:t>
      </w:r>
      <w:r>
        <w:tab/>
        <w:t xml:space="preserve">G. Urbain, Y. Bottinga, and P. Richet: </w:t>
      </w:r>
      <w:r>
        <w:rPr>
          <w:i/>
          <w:iCs/>
        </w:rPr>
        <w:t>Geochim. Cosmochim. Acta</w:t>
      </w:r>
      <w:r>
        <w:t>, 1982, vol. 46, pp. 1061–72.</w:t>
      </w:r>
    </w:p>
    <w:p w14:paraId="7D0B57FB" w14:textId="77777777" w:rsidR="00C45550" w:rsidRDefault="00C45550" w:rsidP="00C45550">
      <w:pPr>
        <w:pStyle w:val="Bibliography"/>
        <w:tabs>
          <w:tab w:val="clear" w:pos="384"/>
          <w:tab w:val="left" w:pos="709"/>
        </w:tabs>
        <w:spacing w:line="288" w:lineRule="auto"/>
        <w:ind w:left="709" w:hanging="667"/>
        <w:contextualSpacing/>
      </w:pPr>
      <w:r>
        <w:t>74</w:t>
      </w:r>
      <w:r>
        <w:tab/>
        <w:t xml:space="preserve">S. Sridhar, D. Sichen, S. Seetharaman, and K.C. Mills: </w:t>
      </w:r>
      <w:r>
        <w:rPr>
          <w:i/>
          <w:iCs/>
        </w:rPr>
        <w:t>Steel Res.</w:t>
      </w:r>
      <w:r>
        <w:t>, 2001, vol. 72, pp. 3–10.</w:t>
      </w:r>
    </w:p>
    <w:p w14:paraId="373B29C7" w14:textId="77777777" w:rsidR="00C45550" w:rsidRDefault="00C45550" w:rsidP="00C45550">
      <w:pPr>
        <w:pStyle w:val="Bibliography"/>
        <w:tabs>
          <w:tab w:val="clear" w:pos="384"/>
          <w:tab w:val="left" w:pos="709"/>
        </w:tabs>
        <w:spacing w:line="288" w:lineRule="auto"/>
        <w:ind w:left="709" w:hanging="667"/>
        <w:contextualSpacing/>
      </w:pPr>
      <w:r>
        <w:t>75</w:t>
      </w:r>
      <w:r>
        <w:tab/>
        <w:t xml:space="preserve">F.-Z. Ji: </w:t>
      </w:r>
      <w:r>
        <w:rPr>
          <w:i/>
          <w:iCs/>
        </w:rPr>
        <w:t>Metall. Mater. Trans. B</w:t>
      </w:r>
      <w:r>
        <w:t>, 2001, vol. 32, pp. 181–6.</w:t>
      </w:r>
    </w:p>
    <w:p w14:paraId="73BE78DA" w14:textId="77777777" w:rsidR="00C45550" w:rsidRDefault="00C45550" w:rsidP="00C45550">
      <w:pPr>
        <w:pStyle w:val="Bibliography"/>
        <w:tabs>
          <w:tab w:val="clear" w:pos="384"/>
          <w:tab w:val="left" w:pos="709"/>
        </w:tabs>
        <w:spacing w:line="288" w:lineRule="auto"/>
        <w:ind w:left="709" w:hanging="667"/>
        <w:contextualSpacing/>
      </w:pPr>
      <w:r>
        <w:t>76</w:t>
      </w:r>
      <w:r>
        <w:tab/>
        <w:t xml:space="preserve">F.-Z. Ji, D. Sichen, and S. Seetharaman: </w:t>
      </w:r>
      <w:r>
        <w:rPr>
          <w:i/>
          <w:iCs/>
        </w:rPr>
        <w:t>Int. J. Thermophys.</w:t>
      </w:r>
      <w:r>
        <w:t>, 1999, vol. 20, pp. 309–23.</w:t>
      </w:r>
    </w:p>
    <w:p w14:paraId="6D2F40EC" w14:textId="77777777" w:rsidR="00C45550" w:rsidRDefault="00C45550" w:rsidP="00C45550">
      <w:pPr>
        <w:pStyle w:val="Bibliography"/>
        <w:tabs>
          <w:tab w:val="clear" w:pos="384"/>
          <w:tab w:val="left" w:pos="709"/>
        </w:tabs>
        <w:spacing w:line="288" w:lineRule="auto"/>
        <w:ind w:left="709" w:hanging="667"/>
        <w:contextualSpacing/>
      </w:pPr>
      <w:r>
        <w:t>77</w:t>
      </w:r>
      <w:r>
        <w:tab/>
        <w:t xml:space="preserve">M. Kato and S. Minowa: </w:t>
      </w:r>
      <w:r>
        <w:rPr>
          <w:i/>
          <w:iCs/>
        </w:rPr>
        <w:t>Trans. Iron Steel Inst. Jpn.</w:t>
      </w:r>
      <w:r>
        <w:t>, 1969, vol. 9, pp. 31–8.</w:t>
      </w:r>
    </w:p>
    <w:p w14:paraId="48DA9625" w14:textId="77777777" w:rsidR="00C45550" w:rsidRDefault="00C45550" w:rsidP="00C45550">
      <w:pPr>
        <w:pStyle w:val="Bibliography"/>
        <w:tabs>
          <w:tab w:val="clear" w:pos="384"/>
          <w:tab w:val="left" w:pos="709"/>
        </w:tabs>
        <w:spacing w:line="288" w:lineRule="auto"/>
        <w:ind w:left="709" w:hanging="667"/>
        <w:contextualSpacing/>
      </w:pPr>
      <w:r>
        <w:t>78</w:t>
      </w:r>
      <w:r>
        <w:tab/>
        <w:t xml:space="preserve">L. Zhang and S. Jahanshahi: </w:t>
      </w:r>
      <w:r>
        <w:rPr>
          <w:i/>
          <w:iCs/>
        </w:rPr>
        <w:t>Metall. Mater. Trans. B</w:t>
      </w:r>
      <w:r>
        <w:t>, 1998, vol. 29, pp. 177–86.</w:t>
      </w:r>
    </w:p>
    <w:p w14:paraId="04BEDF63" w14:textId="77777777" w:rsidR="00C45550" w:rsidRDefault="00C45550" w:rsidP="00C45550">
      <w:pPr>
        <w:pStyle w:val="Bibliography"/>
        <w:tabs>
          <w:tab w:val="clear" w:pos="384"/>
          <w:tab w:val="left" w:pos="709"/>
        </w:tabs>
        <w:spacing w:line="288" w:lineRule="auto"/>
        <w:ind w:left="709" w:hanging="667"/>
        <w:contextualSpacing/>
      </w:pPr>
      <w:r>
        <w:t>79</w:t>
      </w:r>
      <w:r>
        <w:tab/>
        <w:t xml:space="preserve">S. Vargas, F.J. Frandsen, and K. Dam-Johansen: </w:t>
      </w:r>
      <w:r>
        <w:rPr>
          <w:i/>
          <w:iCs/>
        </w:rPr>
        <w:t>Prog. Energy Combust. Sci.</w:t>
      </w:r>
      <w:r>
        <w:t>, 2001, vol. 27, pp. 237–429.</w:t>
      </w:r>
    </w:p>
    <w:p w14:paraId="298C998E" w14:textId="521F35A7" w:rsidR="00C45550" w:rsidRDefault="00C45550" w:rsidP="00C45550">
      <w:pPr>
        <w:pStyle w:val="Bibliography"/>
        <w:tabs>
          <w:tab w:val="clear" w:pos="384"/>
          <w:tab w:val="left" w:pos="709"/>
        </w:tabs>
        <w:spacing w:line="288" w:lineRule="auto"/>
        <w:ind w:left="709" w:hanging="667"/>
        <w:contextualSpacing/>
      </w:pPr>
      <w:r>
        <w:t>80</w:t>
      </w:r>
      <w:r>
        <w:tab/>
        <w:t xml:space="preserve">K. Tang and M. Tangstad: vol. 11, </w:t>
      </w:r>
      <w:r w:rsidR="000C0EE3">
        <w:t>Infacon,</w:t>
      </w:r>
      <w:r>
        <w:t>The Indian Ferro Alloy Producers’ Association, New Delhi, India, 2007, pp. 345–57.</w:t>
      </w:r>
    </w:p>
    <w:p w14:paraId="11EBA618" w14:textId="77777777" w:rsidR="00C45550" w:rsidRDefault="00C45550" w:rsidP="00C45550">
      <w:pPr>
        <w:pStyle w:val="Bibliography"/>
        <w:tabs>
          <w:tab w:val="clear" w:pos="384"/>
          <w:tab w:val="left" w:pos="709"/>
        </w:tabs>
        <w:spacing w:line="288" w:lineRule="auto"/>
        <w:ind w:left="709" w:hanging="667"/>
        <w:contextualSpacing/>
      </w:pPr>
      <w:r>
        <w:t>81</w:t>
      </w:r>
      <w:r>
        <w:tab/>
        <w:t xml:space="preserve">G.-H. Zhang, K.-C. Chou, Q.-G. Xue, and K.C. Mills: </w:t>
      </w:r>
      <w:r>
        <w:rPr>
          <w:i/>
          <w:iCs/>
        </w:rPr>
        <w:t>Metall. Mater. Trans. B</w:t>
      </w:r>
      <w:r>
        <w:t>, 2012, vol. 43, pp. 64–72.</w:t>
      </w:r>
    </w:p>
    <w:p w14:paraId="184FA177" w14:textId="77777777" w:rsidR="00C45550" w:rsidRDefault="00C45550" w:rsidP="00C45550">
      <w:pPr>
        <w:pStyle w:val="Bibliography"/>
        <w:tabs>
          <w:tab w:val="clear" w:pos="384"/>
          <w:tab w:val="left" w:pos="709"/>
        </w:tabs>
        <w:spacing w:line="288" w:lineRule="auto"/>
        <w:ind w:left="709" w:hanging="667"/>
        <w:contextualSpacing/>
      </w:pPr>
      <w:r>
        <w:t>82</w:t>
      </w:r>
      <w:r>
        <w:tab/>
        <w:t xml:space="preserve">M.A. Duchesne, A.M. Bronsch, R.W. Hughes, and P.J. Masset: </w:t>
      </w:r>
      <w:r>
        <w:rPr>
          <w:i/>
          <w:iCs/>
        </w:rPr>
        <w:t>Adv. Coal Sci. Technol. ICCST 2011</w:t>
      </w:r>
      <w:r>
        <w:t>, 2013, vol. 114, pp. 38–43.</w:t>
      </w:r>
    </w:p>
    <w:p w14:paraId="41F2154B" w14:textId="77777777" w:rsidR="00C45550" w:rsidRDefault="00C45550" w:rsidP="00C45550">
      <w:pPr>
        <w:pStyle w:val="Bibliography"/>
        <w:tabs>
          <w:tab w:val="clear" w:pos="384"/>
          <w:tab w:val="left" w:pos="709"/>
        </w:tabs>
        <w:spacing w:line="288" w:lineRule="auto"/>
        <w:ind w:left="709" w:hanging="667"/>
        <w:contextualSpacing/>
      </w:pPr>
      <w:r>
        <w:t>83</w:t>
      </w:r>
      <w:r>
        <w:tab/>
        <w:t xml:space="preserve">W.-Y. Kim, A. Pelton, C. Bale, E. Bélisle, and S. Decterov: </w:t>
      </w:r>
      <w:r>
        <w:rPr>
          <w:i/>
          <w:iCs/>
        </w:rPr>
        <w:t>J. Min. Metall. Sect. B Metall.</w:t>
      </w:r>
      <w:r>
        <w:t>, 2013, vol. 49, pp. 323–37.</w:t>
      </w:r>
    </w:p>
    <w:p w14:paraId="7F27A786" w14:textId="77777777" w:rsidR="00C45550" w:rsidRDefault="00C45550" w:rsidP="00C45550">
      <w:pPr>
        <w:pStyle w:val="Bibliography"/>
        <w:tabs>
          <w:tab w:val="clear" w:pos="384"/>
          <w:tab w:val="left" w:pos="709"/>
        </w:tabs>
        <w:spacing w:line="288" w:lineRule="auto"/>
        <w:ind w:left="709" w:hanging="667"/>
        <w:contextualSpacing/>
      </w:pPr>
      <w:r>
        <w:t>84</w:t>
      </w:r>
      <w:r>
        <w:tab/>
        <w:t xml:space="preserve">P.V. Riboud, Y. Roux, L.D. Lucas, and H. Gaye: </w:t>
      </w:r>
      <w:r>
        <w:rPr>
          <w:i/>
          <w:iCs/>
        </w:rPr>
        <w:t>Fachber Huttenprax Met.</w:t>
      </w:r>
      <w:r>
        <w:t>, 1981, vol. 19, pp. 859–69.</w:t>
      </w:r>
    </w:p>
    <w:p w14:paraId="2F52B23F" w14:textId="77777777" w:rsidR="00C45550" w:rsidRDefault="00C45550" w:rsidP="00C45550">
      <w:pPr>
        <w:pStyle w:val="Bibliography"/>
        <w:tabs>
          <w:tab w:val="clear" w:pos="384"/>
          <w:tab w:val="left" w:pos="709"/>
        </w:tabs>
        <w:spacing w:line="288" w:lineRule="auto"/>
        <w:ind w:left="709" w:hanging="667"/>
        <w:contextualSpacing/>
      </w:pPr>
      <w:r>
        <w:t>85</w:t>
      </w:r>
      <w:r>
        <w:tab/>
        <w:t xml:space="preserve">G. Urbain: </w:t>
      </w:r>
      <w:r>
        <w:rPr>
          <w:i/>
          <w:iCs/>
        </w:rPr>
        <w:t>Steel Res.</w:t>
      </w:r>
      <w:r>
        <w:t>, 1987, vol. 58, pp. 111–6.</w:t>
      </w:r>
    </w:p>
    <w:p w14:paraId="128CEA64" w14:textId="77777777" w:rsidR="00C45550" w:rsidRDefault="00C45550" w:rsidP="00C45550">
      <w:pPr>
        <w:pStyle w:val="Bibliography"/>
        <w:tabs>
          <w:tab w:val="clear" w:pos="384"/>
          <w:tab w:val="left" w:pos="709"/>
        </w:tabs>
        <w:spacing w:line="288" w:lineRule="auto"/>
        <w:ind w:left="709" w:hanging="667"/>
        <w:contextualSpacing/>
      </w:pPr>
      <w:r>
        <w:t>86</w:t>
      </w:r>
      <w:r>
        <w:tab/>
        <w:t xml:space="preserve">T. Iida, H. Sakai, Y. Kita, and K. Shigeno: </w:t>
      </w:r>
      <w:r>
        <w:rPr>
          <w:i/>
          <w:iCs/>
        </w:rPr>
        <w:t>ISIJ Int.</w:t>
      </w:r>
      <w:r>
        <w:t>, 2000, vol. 40, pp. S110–4.</w:t>
      </w:r>
    </w:p>
    <w:p w14:paraId="4308A717" w14:textId="77777777" w:rsidR="00C45550" w:rsidRDefault="00C45550" w:rsidP="00C45550">
      <w:pPr>
        <w:pStyle w:val="Bibliography"/>
        <w:tabs>
          <w:tab w:val="clear" w:pos="384"/>
          <w:tab w:val="left" w:pos="709"/>
        </w:tabs>
        <w:spacing w:line="288" w:lineRule="auto"/>
        <w:ind w:left="709" w:hanging="667"/>
        <w:contextualSpacing/>
      </w:pPr>
      <w:r>
        <w:t>87</w:t>
      </w:r>
      <w:r>
        <w:tab/>
        <w:t xml:space="preserve">K.C. Mills and C.-Å. Däcker: </w:t>
      </w:r>
      <w:r>
        <w:rPr>
          <w:i/>
          <w:iCs/>
        </w:rPr>
        <w:t>The Casting Powders Book</w:t>
      </w:r>
      <w:r>
        <w:t>, Springer International Publishing, Cham, 2017.</w:t>
      </w:r>
    </w:p>
    <w:p w14:paraId="3DFEF000" w14:textId="77777777" w:rsidR="00C45550" w:rsidRDefault="00C45550" w:rsidP="00C45550">
      <w:pPr>
        <w:pStyle w:val="Bibliography"/>
        <w:tabs>
          <w:tab w:val="clear" w:pos="384"/>
          <w:tab w:val="left" w:pos="709"/>
        </w:tabs>
        <w:spacing w:line="288" w:lineRule="auto"/>
        <w:ind w:left="709" w:hanging="667"/>
        <w:contextualSpacing/>
      </w:pPr>
      <w:r>
        <w:t>88</w:t>
      </w:r>
      <w:r>
        <w:tab/>
        <w:t xml:space="preserve">K.C. Mills, S. Karagadde, P.D. Lee, L. Yuan, and F. Shahbazian: </w:t>
      </w:r>
      <w:r>
        <w:rPr>
          <w:i/>
          <w:iCs/>
        </w:rPr>
        <w:t>ISIJ Int.</w:t>
      </w:r>
      <w:r>
        <w:t>, 2016, vol. 56, pp. 264–73.</w:t>
      </w:r>
    </w:p>
    <w:p w14:paraId="784A1740" w14:textId="77777777" w:rsidR="00C45550" w:rsidRDefault="00C45550" w:rsidP="00C45550">
      <w:pPr>
        <w:pStyle w:val="Bibliography"/>
        <w:tabs>
          <w:tab w:val="clear" w:pos="384"/>
          <w:tab w:val="left" w:pos="709"/>
        </w:tabs>
        <w:spacing w:line="288" w:lineRule="auto"/>
        <w:ind w:left="709" w:hanging="667"/>
        <w:contextualSpacing/>
      </w:pPr>
      <w:r>
        <w:t>89</w:t>
      </w:r>
      <w:r>
        <w:tab/>
        <w:t xml:space="preserve">M.A. Duchesne and R.W. Hughes: </w:t>
      </w:r>
      <w:r>
        <w:rPr>
          <w:i/>
          <w:iCs/>
        </w:rPr>
        <w:t>Fuel</w:t>
      </w:r>
      <w:r>
        <w:t>, 2017, vol. 188, pp. 173–81.</w:t>
      </w:r>
    </w:p>
    <w:p w14:paraId="4D6AD7A1" w14:textId="77777777" w:rsidR="00C45550" w:rsidRDefault="00C45550" w:rsidP="00C45550">
      <w:pPr>
        <w:pStyle w:val="Bibliography"/>
        <w:tabs>
          <w:tab w:val="clear" w:pos="384"/>
          <w:tab w:val="left" w:pos="709"/>
        </w:tabs>
        <w:spacing w:line="288" w:lineRule="auto"/>
        <w:ind w:left="709" w:hanging="667"/>
        <w:contextualSpacing/>
      </w:pPr>
      <w:r>
        <w:t>90</w:t>
      </w:r>
      <w:r>
        <w:tab/>
        <w:t xml:space="preserve">L. Muhmood and S. Seetharaman: </w:t>
      </w:r>
      <w:r>
        <w:rPr>
          <w:i/>
          <w:iCs/>
        </w:rPr>
        <w:t>Metall. Mater. Trans. B</w:t>
      </w:r>
      <w:r>
        <w:t>, 2010, vol. 41, pp. 833–40.</w:t>
      </w:r>
    </w:p>
    <w:p w14:paraId="16DF0C30" w14:textId="77777777" w:rsidR="00C45550" w:rsidRDefault="00C45550" w:rsidP="00C45550">
      <w:pPr>
        <w:pStyle w:val="Bibliography"/>
        <w:tabs>
          <w:tab w:val="clear" w:pos="384"/>
          <w:tab w:val="left" w:pos="709"/>
        </w:tabs>
        <w:spacing w:line="288" w:lineRule="auto"/>
        <w:ind w:left="709" w:hanging="667"/>
        <w:contextualSpacing/>
      </w:pPr>
      <w:r>
        <w:t>91</w:t>
      </w:r>
      <w:r>
        <w:tab/>
        <w:t xml:space="preserve">T. Matsushita, T. Ishikawa, P.-F. Paradis, K. Mukai, and S. Seetharaman: </w:t>
      </w:r>
      <w:r>
        <w:rPr>
          <w:i/>
          <w:iCs/>
        </w:rPr>
        <w:t>ISIJ Int.</w:t>
      </w:r>
      <w:r>
        <w:t>, 2006, vol. 46, pp. 606–10.</w:t>
      </w:r>
    </w:p>
    <w:p w14:paraId="05E358F8" w14:textId="77777777" w:rsidR="00C45550" w:rsidRDefault="00C45550" w:rsidP="00C45550">
      <w:pPr>
        <w:pStyle w:val="Bibliography"/>
        <w:tabs>
          <w:tab w:val="clear" w:pos="384"/>
          <w:tab w:val="left" w:pos="709"/>
        </w:tabs>
        <w:spacing w:line="288" w:lineRule="auto"/>
        <w:ind w:left="709" w:hanging="667"/>
        <w:contextualSpacing/>
      </w:pPr>
      <w:r>
        <w:t>92</w:t>
      </w:r>
      <w:r>
        <w:tab/>
        <w:t xml:space="preserve">K.C. Mills and B.J. Keene: </w:t>
      </w:r>
      <w:r>
        <w:rPr>
          <w:i/>
          <w:iCs/>
        </w:rPr>
        <w:t>Int. Mater. Rev.</w:t>
      </w:r>
      <w:r>
        <w:t>, 1987, vol. 32, pp. 1–120.</w:t>
      </w:r>
    </w:p>
    <w:p w14:paraId="7DD8D92A" w14:textId="77777777" w:rsidR="00C45550" w:rsidRDefault="00C45550" w:rsidP="00C45550">
      <w:pPr>
        <w:pStyle w:val="Bibliography"/>
        <w:tabs>
          <w:tab w:val="clear" w:pos="384"/>
          <w:tab w:val="left" w:pos="709"/>
        </w:tabs>
        <w:spacing w:line="288" w:lineRule="auto"/>
        <w:ind w:left="709" w:hanging="667"/>
        <w:contextualSpacing/>
      </w:pPr>
      <w:r>
        <w:lastRenderedPageBreak/>
        <w:t>93</w:t>
      </w:r>
      <w:r>
        <w:tab/>
        <w:t xml:space="preserve">J. Lee, L.T. Hoai, J. Choe, and J.H. Park: </w:t>
      </w:r>
      <w:r>
        <w:rPr>
          <w:i/>
          <w:iCs/>
        </w:rPr>
        <w:t>ISIJ Int.</w:t>
      </w:r>
      <w:r>
        <w:t>, 2012, vol. 52, pp. 2145–8.</w:t>
      </w:r>
    </w:p>
    <w:p w14:paraId="03100D82" w14:textId="22920BB5" w:rsidR="00C45550" w:rsidRDefault="00C45550" w:rsidP="00C45550">
      <w:pPr>
        <w:pStyle w:val="Bibliography"/>
        <w:tabs>
          <w:tab w:val="clear" w:pos="384"/>
          <w:tab w:val="left" w:pos="709"/>
        </w:tabs>
        <w:spacing w:line="288" w:lineRule="auto"/>
        <w:ind w:left="709" w:hanging="667"/>
        <w:contextualSpacing/>
      </w:pPr>
      <w:r>
        <w:t>94</w:t>
      </w:r>
      <w:r>
        <w:tab/>
        <w:t>D. Groot, D. Kazadi, H. Pollman, J. Villiers, T. Redtmann, and J.D. Steenkamp:</w:t>
      </w:r>
      <w:r w:rsidR="00A951A4">
        <w:t xml:space="preserve"> Infacon13, Almaty, Kazakstan,</w:t>
      </w:r>
      <w:r>
        <w:t xml:space="preserve"> 2013.</w:t>
      </w:r>
    </w:p>
    <w:p w14:paraId="1620DB00" w14:textId="77777777" w:rsidR="00A951A4" w:rsidRDefault="00C45550" w:rsidP="00A951A4">
      <w:pPr>
        <w:ind w:left="709" w:hanging="709"/>
        <w:rPr>
          <w:rFonts w:ascii="Calibri" w:eastAsiaTheme="minorHAnsi" w:hAnsi="Calibri"/>
          <w:szCs w:val="22"/>
          <w:lang w:val="nb-NO" w:eastAsia="nb-NO"/>
        </w:rPr>
      </w:pPr>
      <w:r>
        <w:t>95</w:t>
      </w:r>
      <w:r>
        <w:tab/>
      </w:r>
      <w:r w:rsidR="00A951A4">
        <w:rPr>
          <w:lang w:eastAsia="nb-NO"/>
        </w:rPr>
        <w:t xml:space="preserve">E. Ringdalen, S. Gaal, M. Tangstad, and O. Ostrovski: </w:t>
      </w:r>
      <w:r w:rsidR="00A951A4">
        <w:rPr>
          <w:i/>
          <w:iCs/>
          <w:lang w:eastAsia="nb-NO"/>
        </w:rPr>
        <w:t>Metallurgical and Materials Transactions B</w:t>
      </w:r>
      <w:r w:rsidR="00A951A4">
        <w:rPr>
          <w:lang w:eastAsia="nb-NO"/>
        </w:rPr>
        <w:t>, 2010, vol. 41, pp. 1220–9.</w:t>
      </w:r>
    </w:p>
    <w:p w14:paraId="2FEE40EE" w14:textId="057E48D9" w:rsidR="00C45550" w:rsidRDefault="00C45550" w:rsidP="00C45550">
      <w:pPr>
        <w:pStyle w:val="Bibliography"/>
        <w:tabs>
          <w:tab w:val="clear" w:pos="384"/>
          <w:tab w:val="left" w:pos="709"/>
        </w:tabs>
        <w:spacing w:line="288" w:lineRule="auto"/>
        <w:ind w:left="709" w:hanging="667"/>
        <w:contextualSpacing/>
      </w:pPr>
      <w:r>
        <w:t>96</w:t>
      </w:r>
      <w:r>
        <w:tab/>
        <w:t xml:space="preserve">Y. Wanibe, H. Tsuchida, T. Fujisawa, and H. Sakao: </w:t>
      </w:r>
      <w:r>
        <w:rPr>
          <w:i/>
          <w:iCs/>
        </w:rPr>
        <w:t>Trans. Iron Steel Inst. Jpn.</w:t>
      </w:r>
      <w:r>
        <w:t>, 1983, vol. 23, pp. 322–30.</w:t>
      </w:r>
    </w:p>
    <w:p w14:paraId="623DB563" w14:textId="601F960C" w:rsidR="00C45550" w:rsidRDefault="00C45550" w:rsidP="00C45550">
      <w:pPr>
        <w:pStyle w:val="Bibliography"/>
        <w:tabs>
          <w:tab w:val="clear" w:pos="384"/>
          <w:tab w:val="left" w:pos="709"/>
        </w:tabs>
        <w:spacing w:line="288" w:lineRule="auto"/>
        <w:ind w:left="709" w:hanging="667"/>
        <w:contextualSpacing/>
      </w:pPr>
      <w:r>
        <w:t>97</w:t>
      </w:r>
      <w:r>
        <w:tab/>
        <w:t xml:space="preserve">J. Wikström: </w:t>
      </w:r>
      <w:r w:rsidR="00A951A4">
        <w:t xml:space="preserve">PhD thesis, </w:t>
      </w:r>
      <w:r>
        <w:t>Royal Institute of Technology,</w:t>
      </w:r>
      <w:r w:rsidR="00A951A4">
        <w:t xml:space="preserve"> Sweden,</w:t>
      </w:r>
      <w:r>
        <w:t xml:space="preserve"> 2007.</w:t>
      </w:r>
    </w:p>
    <w:p w14:paraId="74648961" w14:textId="77777777" w:rsidR="00C45550" w:rsidRDefault="00C45550" w:rsidP="00C45550">
      <w:pPr>
        <w:pStyle w:val="Bibliography"/>
        <w:tabs>
          <w:tab w:val="clear" w:pos="384"/>
          <w:tab w:val="left" w:pos="709"/>
        </w:tabs>
        <w:spacing w:line="288" w:lineRule="auto"/>
        <w:ind w:left="709" w:hanging="667"/>
        <w:contextualSpacing/>
      </w:pPr>
      <w:r>
        <w:t>98</w:t>
      </w:r>
      <w:r>
        <w:tab/>
        <w:t xml:space="preserve">R.A.M. de Almeida, D. Vieira, W.V. Bielefeldt, A.C.F. Vilela, R.A.M. de Almeida, D. Vieira, W.V. Bielefeldt, and A.C.F. Vilela: </w:t>
      </w:r>
      <w:r>
        <w:rPr>
          <w:i/>
          <w:iCs/>
        </w:rPr>
        <w:t>Mater. Res.</w:t>
      </w:r>
      <w:r>
        <w:t>, 2017, vol. 20, pp. 474–80.</w:t>
      </w:r>
    </w:p>
    <w:p w14:paraId="4FF73617" w14:textId="77777777" w:rsidR="00C45550" w:rsidRDefault="00C45550" w:rsidP="00C45550">
      <w:pPr>
        <w:pStyle w:val="Bibliography"/>
        <w:tabs>
          <w:tab w:val="clear" w:pos="384"/>
          <w:tab w:val="left" w:pos="709"/>
        </w:tabs>
        <w:spacing w:line="288" w:lineRule="auto"/>
        <w:ind w:left="709" w:hanging="667"/>
        <w:contextualSpacing/>
      </w:pPr>
      <w:r>
        <w:t>99</w:t>
      </w:r>
      <w:r>
        <w:tab/>
        <w:t xml:space="preserve">J. Xin, N. Wang, M. Chen, and L. Gan: </w:t>
      </w:r>
      <w:r>
        <w:rPr>
          <w:i/>
          <w:iCs/>
        </w:rPr>
        <w:t>ISIJ Int.</w:t>
      </w:r>
      <w:r>
        <w:t>, 2019, vol. 59, pp. 759–67.</w:t>
      </w:r>
    </w:p>
    <w:p w14:paraId="59E2E0E7" w14:textId="77777777" w:rsidR="00C45550" w:rsidRDefault="00C45550" w:rsidP="00C45550">
      <w:pPr>
        <w:pStyle w:val="Bibliography"/>
        <w:tabs>
          <w:tab w:val="clear" w:pos="384"/>
          <w:tab w:val="left" w:pos="709"/>
        </w:tabs>
        <w:spacing w:line="288" w:lineRule="auto"/>
        <w:ind w:left="709" w:hanging="667"/>
        <w:contextualSpacing/>
      </w:pPr>
      <w:r>
        <w:t>100</w:t>
      </w:r>
      <w:r>
        <w:tab/>
        <w:t xml:space="preserve">M. Hanao, T. Tanaka, M. Kawamoto, and K. Takatani: </w:t>
      </w:r>
      <w:r>
        <w:rPr>
          <w:i/>
          <w:iCs/>
        </w:rPr>
        <w:t>Isij Int. - ISIJ INT</w:t>
      </w:r>
      <w:r>
        <w:t>, 2007, vol. 47, pp. 935–9.</w:t>
      </w:r>
    </w:p>
    <w:p w14:paraId="6FDAE1DF" w14:textId="77777777" w:rsidR="00C45550" w:rsidRDefault="00C45550" w:rsidP="00C45550">
      <w:pPr>
        <w:pStyle w:val="Bibliography"/>
        <w:tabs>
          <w:tab w:val="clear" w:pos="384"/>
          <w:tab w:val="left" w:pos="709"/>
        </w:tabs>
        <w:spacing w:line="288" w:lineRule="auto"/>
        <w:ind w:left="709" w:hanging="667"/>
        <w:contextualSpacing/>
      </w:pPr>
      <w:r>
        <w:t>101</w:t>
      </w:r>
      <w:r>
        <w:tab/>
        <w:t xml:space="preserve">M. Wegener, L. Muhmood, S. Sun, and A.V. Deev: </w:t>
      </w:r>
      <w:r>
        <w:rPr>
          <w:i/>
          <w:iCs/>
        </w:rPr>
        <w:t>Metall. Mater. Trans. B</w:t>
      </w:r>
      <w:r>
        <w:t>, 2015, vol. 46, pp. 316–27.</w:t>
      </w:r>
    </w:p>
    <w:p w14:paraId="3B180DB1" w14:textId="77777777" w:rsidR="00C45550" w:rsidRDefault="00C45550" w:rsidP="00C45550">
      <w:pPr>
        <w:pStyle w:val="Bibliography"/>
        <w:tabs>
          <w:tab w:val="clear" w:pos="384"/>
          <w:tab w:val="left" w:pos="709"/>
        </w:tabs>
        <w:spacing w:line="288" w:lineRule="auto"/>
        <w:ind w:left="709" w:hanging="667"/>
        <w:contextualSpacing/>
      </w:pPr>
      <w:r>
        <w:t>102</w:t>
      </w:r>
      <w:r>
        <w:tab/>
        <w:t xml:space="preserve">S. Bublik, S. Bao, M. Tangstad, and K.E. Einarsrud: </w:t>
      </w:r>
      <w:r>
        <w:rPr>
          <w:i/>
          <w:iCs/>
        </w:rPr>
        <w:t>Metall. Mater. Trans. B</w:t>
      </w:r>
      <w:r>
        <w:t>.</w:t>
      </w:r>
    </w:p>
    <w:p w14:paraId="24D20583" w14:textId="77777777" w:rsidR="00C45550" w:rsidRDefault="00C45550" w:rsidP="00C45550">
      <w:pPr>
        <w:pStyle w:val="Bibliography"/>
        <w:tabs>
          <w:tab w:val="clear" w:pos="384"/>
          <w:tab w:val="left" w:pos="709"/>
        </w:tabs>
        <w:spacing w:line="288" w:lineRule="auto"/>
        <w:ind w:left="709" w:hanging="667"/>
        <w:contextualSpacing/>
      </w:pPr>
      <w:r>
        <w:t>103</w:t>
      </w:r>
      <w:r>
        <w:tab/>
        <w:t xml:space="preserve">L. Muhmood, N.N. Viswanathan, and S. Seetharaman: </w:t>
      </w:r>
      <w:r>
        <w:rPr>
          <w:i/>
          <w:iCs/>
        </w:rPr>
        <w:t>Metall. Mater. Trans. B</w:t>
      </w:r>
      <w:r>
        <w:t>, 2011, vol. 42, pp. 460–70.</w:t>
      </w:r>
    </w:p>
    <w:p w14:paraId="282A2DA3" w14:textId="77777777" w:rsidR="00C45550" w:rsidRDefault="00C45550" w:rsidP="00C45550">
      <w:pPr>
        <w:pStyle w:val="Bibliography"/>
        <w:tabs>
          <w:tab w:val="clear" w:pos="384"/>
          <w:tab w:val="left" w:pos="709"/>
        </w:tabs>
        <w:spacing w:line="288" w:lineRule="auto"/>
        <w:ind w:left="709" w:hanging="667"/>
        <w:contextualSpacing/>
      </w:pPr>
      <w:r>
        <w:t>104</w:t>
      </w:r>
      <w:r>
        <w:tab/>
        <w:t xml:space="preserve">M. Suzuki, M. Nakamoto, T. Tanaka, Y. Tsukaguchi, K. Mishima, and M. Hanao: </w:t>
      </w:r>
      <w:r>
        <w:rPr>
          <w:i/>
          <w:iCs/>
        </w:rPr>
        <w:t>ISIJ Int.</w:t>
      </w:r>
      <w:r>
        <w:t>, 2020, vol. 60, pp. 2332–8.</w:t>
      </w:r>
    </w:p>
    <w:p w14:paraId="75257EC8" w14:textId="77777777" w:rsidR="00C45550" w:rsidRDefault="00C45550" w:rsidP="00C45550">
      <w:pPr>
        <w:pStyle w:val="Bibliography"/>
        <w:tabs>
          <w:tab w:val="clear" w:pos="384"/>
          <w:tab w:val="left" w:pos="709"/>
        </w:tabs>
        <w:spacing w:line="288" w:lineRule="auto"/>
        <w:ind w:left="709" w:hanging="667"/>
        <w:contextualSpacing/>
      </w:pPr>
      <w:r>
        <w:t>105</w:t>
      </w:r>
      <w:r>
        <w:tab/>
        <w:t xml:space="preserve">T. Tanaka, H. Goto, M. Nakamoto, M. Suzuki, M. Hanao, M. Zeze, H. Yamamura, and T. Yoshikawa: </w:t>
      </w:r>
      <w:r>
        <w:rPr>
          <w:i/>
          <w:iCs/>
        </w:rPr>
        <w:t>ISIJ Int.</w:t>
      </w:r>
      <w:r>
        <w:t>, 2016, vol. 56, pp. 944–52.</w:t>
      </w:r>
    </w:p>
    <w:p w14:paraId="3A7DC42E" w14:textId="77777777" w:rsidR="00C45550" w:rsidRDefault="00C45550" w:rsidP="00C45550">
      <w:pPr>
        <w:pStyle w:val="Bibliography"/>
        <w:tabs>
          <w:tab w:val="clear" w:pos="384"/>
          <w:tab w:val="left" w:pos="709"/>
        </w:tabs>
        <w:spacing w:line="288" w:lineRule="auto"/>
        <w:ind w:left="709" w:hanging="667"/>
        <w:contextualSpacing/>
      </w:pPr>
      <w:r>
        <w:t>106</w:t>
      </w:r>
      <w:r>
        <w:tab/>
        <w:t xml:space="preserve">A.W. Cramb and I. Jimbo: </w:t>
      </w:r>
      <w:r>
        <w:rPr>
          <w:i/>
          <w:iCs/>
        </w:rPr>
        <w:t>Steel Res.</w:t>
      </w:r>
      <w:r>
        <w:t>, 1989, vol. 60, pp. 157–65.</w:t>
      </w:r>
    </w:p>
    <w:p w14:paraId="05DBE691" w14:textId="77777777" w:rsidR="00C45550" w:rsidRDefault="00C45550" w:rsidP="00C45550">
      <w:pPr>
        <w:pStyle w:val="Bibliography"/>
        <w:tabs>
          <w:tab w:val="clear" w:pos="384"/>
          <w:tab w:val="left" w:pos="709"/>
        </w:tabs>
        <w:spacing w:line="288" w:lineRule="auto"/>
        <w:ind w:left="709" w:hanging="667"/>
        <w:contextualSpacing/>
      </w:pPr>
      <w:r>
        <w:t>107</w:t>
      </w:r>
      <w:r>
        <w:tab/>
        <w:t xml:space="preserve">Wang, Yaxian, Wang, Lijun, and Chou, Kuo-chih: </w:t>
      </w:r>
      <w:r>
        <w:rPr>
          <w:i/>
          <w:iCs/>
        </w:rPr>
        <w:t>High Temp. Mater. Process.</w:t>
      </w:r>
      <w:r>
        <w:t>, 2016, vol. 35, pp. 253–9.</w:t>
      </w:r>
    </w:p>
    <w:p w14:paraId="6028F196" w14:textId="77777777" w:rsidR="00C45550" w:rsidRDefault="00C45550" w:rsidP="00C45550">
      <w:pPr>
        <w:pStyle w:val="Bibliography"/>
        <w:tabs>
          <w:tab w:val="clear" w:pos="384"/>
          <w:tab w:val="left" w:pos="709"/>
        </w:tabs>
        <w:spacing w:line="288" w:lineRule="auto"/>
        <w:ind w:left="709" w:hanging="667"/>
        <w:contextualSpacing/>
      </w:pPr>
      <w:r>
        <w:t>108</w:t>
      </w:r>
      <w:r>
        <w:tab/>
        <w:t xml:space="preserve">L. Segers, A. Fontana, and R. Winand: </w:t>
      </w:r>
      <w:r>
        <w:rPr>
          <w:i/>
          <w:iCs/>
        </w:rPr>
        <w:t>Can. Metall. Q.</w:t>
      </w:r>
      <w:r>
        <w:t>, 1983, vol. 22, pp. 429–35.</w:t>
      </w:r>
    </w:p>
    <w:p w14:paraId="1DC8E814" w14:textId="5071186A" w:rsidR="00C45550" w:rsidRDefault="00C45550" w:rsidP="00C45550">
      <w:pPr>
        <w:pStyle w:val="Bibliography"/>
        <w:tabs>
          <w:tab w:val="clear" w:pos="384"/>
          <w:tab w:val="left" w:pos="709"/>
        </w:tabs>
        <w:spacing w:line="288" w:lineRule="auto"/>
        <w:ind w:left="709" w:hanging="667"/>
        <w:contextualSpacing/>
      </w:pPr>
      <w:r>
        <w:t>109</w:t>
      </w:r>
      <w:r>
        <w:tab/>
        <w:t xml:space="preserve">K. Mills: </w:t>
      </w:r>
      <w:r w:rsidR="00A951A4">
        <w:t xml:space="preserve">Southern African Pyro Metallurgy, </w:t>
      </w:r>
      <w:r>
        <w:t>The Southern African Institute of Mining and Metallurgy, Johannesburg, South Africa, 2011.</w:t>
      </w:r>
    </w:p>
    <w:p w14:paraId="3F7BFFE9" w14:textId="77777777" w:rsidR="00C45550" w:rsidRDefault="00C45550" w:rsidP="00C45550">
      <w:pPr>
        <w:pStyle w:val="Bibliography"/>
        <w:tabs>
          <w:tab w:val="clear" w:pos="384"/>
          <w:tab w:val="left" w:pos="709"/>
        </w:tabs>
        <w:spacing w:line="288" w:lineRule="auto"/>
        <w:ind w:left="709" w:hanging="667"/>
        <w:contextualSpacing/>
      </w:pPr>
      <w:r>
        <w:t>110</w:t>
      </w:r>
      <w:r>
        <w:tab/>
        <w:t xml:space="preserve">D. Kalisz: </w:t>
      </w:r>
      <w:r>
        <w:rPr>
          <w:i/>
          <w:iCs/>
        </w:rPr>
        <w:t>Arch. Mater. Sci. Eng.</w:t>
      </w:r>
      <w:r>
        <w:t>, 2012, vol. 58, pp. 164–70.</w:t>
      </w:r>
    </w:p>
    <w:p w14:paraId="06239EEC" w14:textId="39073C83" w:rsidR="002D3E65" w:rsidRPr="003C1662" w:rsidRDefault="002D3E65" w:rsidP="00C45550">
      <w:pPr>
        <w:pStyle w:val="ListParagraph"/>
        <w:tabs>
          <w:tab w:val="left" w:pos="709"/>
        </w:tabs>
        <w:spacing w:line="288" w:lineRule="auto"/>
        <w:ind w:left="709" w:hanging="669"/>
        <w:jc w:val="both"/>
        <w:rPr>
          <w:rFonts w:cs="Times"/>
        </w:rPr>
      </w:pPr>
      <w:r>
        <w:rPr>
          <w:rFonts w:cs="Times"/>
        </w:rPr>
        <w:fldChar w:fldCharType="end"/>
      </w:r>
    </w:p>
    <w:sectPr w:rsidR="002D3E65" w:rsidRPr="003C1662" w:rsidSect="00F676BC">
      <w:footerReference w:type="default" r:id="rId56"/>
      <w:pgSz w:w="11900" w:h="16840" w:code="9"/>
      <w:pgMar w:top="1418" w:right="1418" w:bottom="1418" w:left="1418" w:header="709" w:footer="709" w:gutter="0"/>
      <w:lnNumType w:countBy="1" w:restart="continuous"/>
      <w:cols w:space="425"/>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35A0A" w14:textId="77777777" w:rsidR="003F19AE" w:rsidRDefault="003F19AE">
      <w:r>
        <w:separator/>
      </w:r>
    </w:p>
  </w:endnote>
  <w:endnote w:type="continuationSeparator" w:id="0">
    <w:p w14:paraId="74355A42" w14:textId="77777777" w:rsidR="003F19AE" w:rsidRDefault="003F19AE">
      <w:r>
        <w:continuationSeparator/>
      </w:r>
    </w:p>
  </w:endnote>
  <w:endnote w:type="continuationNotice" w:id="1">
    <w:p w14:paraId="1BB28127" w14:textId="77777777" w:rsidR="003F19AE" w:rsidRDefault="003F19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ヒラギノ明朝 ProN W3">
    <w:altName w:val="MS Gothic"/>
    <w:panose1 w:val="00000000000000000000"/>
    <w:charset w:val="80"/>
    <w:family w:val="auto"/>
    <w:notTrueType/>
    <w:pitch w:val="variable"/>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ヒラギノ角ゴ Pro W3">
    <w:altName w:val="MS Gothic"/>
    <w:panose1 w:val="00000000000000000000"/>
    <w:charset w:val="80"/>
    <w:family w:val="auto"/>
    <w:notTrueType/>
    <w:pitch w:val="variable"/>
    <w:sig w:usb0="00000000"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ヒラギノ角ゴ ProN W3">
    <w:panose1 w:val="00000000000000000000"/>
    <w:charset w:val="80"/>
    <w:family w:val="auto"/>
    <w:notTrueType/>
    <w:pitch w:val="variable"/>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008816"/>
      <w:docPartObj>
        <w:docPartGallery w:val="Page Numbers (Bottom of Page)"/>
        <w:docPartUnique/>
      </w:docPartObj>
    </w:sdtPr>
    <w:sdtEndPr/>
    <w:sdtContent>
      <w:p w14:paraId="55690F0D" w14:textId="752BC885" w:rsidR="0035064F" w:rsidRDefault="0035064F">
        <w:pPr>
          <w:pStyle w:val="Footer"/>
          <w:jc w:val="center"/>
        </w:pPr>
        <w:r>
          <w:fldChar w:fldCharType="begin"/>
        </w:r>
        <w:r>
          <w:instrText>PAGE   \* MERGEFORMAT</w:instrText>
        </w:r>
        <w:r>
          <w:fldChar w:fldCharType="separate"/>
        </w:r>
        <w:r>
          <w:rPr>
            <w:lang w:val="nb-NO"/>
          </w:rPr>
          <w:t>2</w:t>
        </w:r>
        <w:r>
          <w:fldChar w:fldCharType="end"/>
        </w:r>
      </w:p>
    </w:sdtContent>
  </w:sdt>
  <w:p w14:paraId="5500E6FF" w14:textId="77777777" w:rsidR="007B1F9E" w:rsidRDefault="007B1F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078CB" w14:textId="77777777" w:rsidR="003F19AE" w:rsidRDefault="003F19AE">
      <w:r>
        <w:separator/>
      </w:r>
    </w:p>
  </w:footnote>
  <w:footnote w:type="continuationSeparator" w:id="0">
    <w:p w14:paraId="2F9C83A2" w14:textId="77777777" w:rsidR="003F19AE" w:rsidRDefault="003F19AE">
      <w:r>
        <w:continuationSeparator/>
      </w:r>
    </w:p>
  </w:footnote>
  <w:footnote w:type="continuationNotice" w:id="1">
    <w:p w14:paraId="251ABD31" w14:textId="77777777" w:rsidR="003F19AE" w:rsidRDefault="003F19A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4D8EDA5C"/>
    <w:lvl w:ilvl="0">
      <w:start w:val="1"/>
      <w:numFmt w:val="bullet"/>
      <w:lvlText w:val=""/>
      <w:lvlJc w:val="left"/>
      <w:pPr>
        <w:tabs>
          <w:tab w:val="num" w:pos="0"/>
        </w:tabs>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EA63B62"/>
    <w:lvl w:ilvl="0">
      <w:start w:val="1"/>
      <w:numFmt w:val="decimal"/>
      <w:lvlText w:val="%1."/>
      <w:lvlJc w:val="left"/>
      <w:pPr>
        <w:tabs>
          <w:tab w:val="num" w:pos="2061"/>
        </w:tabs>
        <w:ind w:left="2061" w:hanging="360"/>
      </w:pPr>
      <w:rPr>
        <w:rFonts w:cs="Times New Roman"/>
      </w:rPr>
    </w:lvl>
  </w:abstractNum>
  <w:abstractNum w:abstractNumId="2" w15:restartNumberingAfterBreak="0">
    <w:nsid w:val="FFFFFF7D"/>
    <w:multiLevelType w:val="singleLevel"/>
    <w:tmpl w:val="A4609C00"/>
    <w:lvl w:ilvl="0">
      <w:start w:val="1"/>
      <w:numFmt w:val="decimal"/>
      <w:lvlText w:val="%1."/>
      <w:lvlJc w:val="left"/>
      <w:pPr>
        <w:tabs>
          <w:tab w:val="num" w:pos="1636"/>
        </w:tabs>
        <w:ind w:left="1636" w:hanging="360"/>
      </w:pPr>
      <w:rPr>
        <w:rFonts w:cs="Times New Roman"/>
      </w:rPr>
    </w:lvl>
  </w:abstractNum>
  <w:abstractNum w:abstractNumId="3" w15:restartNumberingAfterBreak="0">
    <w:nsid w:val="FFFFFF7E"/>
    <w:multiLevelType w:val="singleLevel"/>
    <w:tmpl w:val="4EA8ED04"/>
    <w:lvl w:ilvl="0">
      <w:start w:val="1"/>
      <w:numFmt w:val="decimal"/>
      <w:lvlText w:val="%1."/>
      <w:lvlJc w:val="left"/>
      <w:pPr>
        <w:tabs>
          <w:tab w:val="num" w:pos="1211"/>
        </w:tabs>
        <w:ind w:left="1211" w:hanging="360"/>
      </w:pPr>
      <w:rPr>
        <w:rFonts w:cs="Times New Roman"/>
      </w:rPr>
    </w:lvl>
  </w:abstractNum>
  <w:abstractNum w:abstractNumId="4" w15:restartNumberingAfterBreak="0">
    <w:nsid w:val="FFFFFF7F"/>
    <w:multiLevelType w:val="singleLevel"/>
    <w:tmpl w:val="5AEA4BFC"/>
    <w:lvl w:ilvl="0">
      <w:start w:val="1"/>
      <w:numFmt w:val="decimal"/>
      <w:lvlText w:val="%1."/>
      <w:lvlJc w:val="left"/>
      <w:pPr>
        <w:tabs>
          <w:tab w:val="num" w:pos="785"/>
        </w:tabs>
        <w:ind w:left="785" w:hanging="360"/>
      </w:pPr>
      <w:rPr>
        <w:rFonts w:cs="Times New Roman"/>
      </w:rPr>
    </w:lvl>
  </w:abstractNum>
  <w:abstractNum w:abstractNumId="5" w15:restartNumberingAfterBreak="0">
    <w:nsid w:val="FFFFFF80"/>
    <w:multiLevelType w:val="singleLevel"/>
    <w:tmpl w:val="793EAD18"/>
    <w:lvl w:ilvl="0">
      <w:start w:val="1"/>
      <w:numFmt w:val="bullet"/>
      <w:lvlText w:val=""/>
      <w:lvlJc w:val="left"/>
      <w:pPr>
        <w:tabs>
          <w:tab w:val="num" w:pos="2061"/>
        </w:tabs>
        <w:ind w:left="2061" w:hanging="360"/>
      </w:pPr>
      <w:rPr>
        <w:rFonts w:ascii="Wingdings" w:hAnsi="Wingdings" w:hint="default"/>
      </w:rPr>
    </w:lvl>
  </w:abstractNum>
  <w:abstractNum w:abstractNumId="6" w15:restartNumberingAfterBreak="0">
    <w:nsid w:val="FFFFFF81"/>
    <w:multiLevelType w:val="singleLevel"/>
    <w:tmpl w:val="01568C00"/>
    <w:lvl w:ilvl="0">
      <w:start w:val="1"/>
      <w:numFmt w:val="bullet"/>
      <w:lvlText w:val=""/>
      <w:lvlJc w:val="left"/>
      <w:pPr>
        <w:tabs>
          <w:tab w:val="num" w:pos="1636"/>
        </w:tabs>
        <w:ind w:left="1636" w:hanging="360"/>
      </w:pPr>
      <w:rPr>
        <w:rFonts w:ascii="Wingdings" w:hAnsi="Wingdings" w:hint="default"/>
      </w:rPr>
    </w:lvl>
  </w:abstractNum>
  <w:abstractNum w:abstractNumId="7" w15:restartNumberingAfterBreak="0">
    <w:nsid w:val="FFFFFF82"/>
    <w:multiLevelType w:val="singleLevel"/>
    <w:tmpl w:val="88B8A2E6"/>
    <w:lvl w:ilvl="0">
      <w:start w:val="1"/>
      <w:numFmt w:val="bullet"/>
      <w:lvlText w:val=""/>
      <w:lvlJc w:val="left"/>
      <w:pPr>
        <w:tabs>
          <w:tab w:val="num" w:pos="1211"/>
        </w:tabs>
        <w:ind w:left="1211" w:hanging="360"/>
      </w:pPr>
      <w:rPr>
        <w:rFonts w:ascii="Wingdings" w:hAnsi="Wingdings" w:hint="default"/>
      </w:rPr>
    </w:lvl>
  </w:abstractNum>
  <w:abstractNum w:abstractNumId="8" w15:restartNumberingAfterBreak="0">
    <w:nsid w:val="FFFFFF83"/>
    <w:multiLevelType w:val="singleLevel"/>
    <w:tmpl w:val="CF2C61DA"/>
    <w:lvl w:ilvl="0">
      <w:start w:val="1"/>
      <w:numFmt w:val="bullet"/>
      <w:lvlText w:val=""/>
      <w:lvlJc w:val="left"/>
      <w:pPr>
        <w:tabs>
          <w:tab w:val="num" w:pos="785"/>
        </w:tabs>
        <w:ind w:left="785" w:hanging="360"/>
      </w:pPr>
      <w:rPr>
        <w:rFonts w:ascii="Wingdings" w:hAnsi="Wingdings" w:hint="default"/>
      </w:rPr>
    </w:lvl>
  </w:abstractNum>
  <w:abstractNum w:abstractNumId="9" w15:restartNumberingAfterBreak="0">
    <w:nsid w:val="FFFFFF88"/>
    <w:multiLevelType w:val="singleLevel"/>
    <w:tmpl w:val="8F48576C"/>
    <w:lvl w:ilvl="0">
      <w:start w:val="1"/>
      <w:numFmt w:val="decimal"/>
      <w:lvlText w:val="%1."/>
      <w:lvlJc w:val="left"/>
      <w:pPr>
        <w:tabs>
          <w:tab w:val="num" w:pos="364"/>
        </w:tabs>
        <w:ind w:left="364" w:hanging="360"/>
      </w:pPr>
      <w:rPr>
        <w:rFonts w:cs="Times New Roman"/>
      </w:rPr>
    </w:lvl>
  </w:abstractNum>
  <w:abstractNum w:abstractNumId="10" w15:restartNumberingAfterBreak="0">
    <w:nsid w:val="FFFFFF89"/>
    <w:multiLevelType w:val="singleLevel"/>
    <w:tmpl w:val="3EE43986"/>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014F7066"/>
    <w:multiLevelType w:val="hybridMultilevel"/>
    <w:tmpl w:val="0E8A3D66"/>
    <w:lvl w:ilvl="0" w:tplc="04140013">
      <w:start w:val="1"/>
      <w:numFmt w:val="upperRoman"/>
      <w:lvlText w:val="%1."/>
      <w:lvlJc w:val="righ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80D1928"/>
    <w:multiLevelType w:val="hybridMultilevel"/>
    <w:tmpl w:val="338E2830"/>
    <w:lvl w:ilvl="0" w:tplc="AA68F5EE">
      <w:start w:val="1"/>
      <w:numFmt w:val="upp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0F83477F"/>
    <w:multiLevelType w:val="hybridMultilevel"/>
    <w:tmpl w:val="837CBA3E"/>
    <w:lvl w:ilvl="0" w:tplc="213083F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7013C85"/>
    <w:multiLevelType w:val="hybridMultilevel"/>
    <w:tmpl w:val="A4B07F4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0923DAE"/>
    <w:multiLevelType w:val="hybridMultilevel"/>
    <w:tmpl w:val="0E8A3D66"/>
    <w:lvl w:ilvl="0" w:tplc="04140013">
      <w:start w:val="1"/>
      <w:numFmt w:val="upperRoman"/>
      <w:lvlText w:val="%1."/>
      <w:lvlJc w:val="righ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B61BD5"/>
    <w:multiLevelType w:val="hybridMultilevel"/>
    <w:tmpl w:val="77C413D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303947B7"/>
    <w:multiLevelType w:val="hybridMultilevel"/>
    <w:tmpl w:val="0BC6018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44A06398"/>
    <w:multiLevelType w:val="hybridMultilevel"/>
    <w:tmpl w:val="B664C1DE"/>
    <w:lvl w:ilvl="0" w:tplc="DAF4562E">
      <w:start w:val="1"/>
      <w:numFmt w:val="lowerLetter"/>
      <w:lvlText w:val="(%1)"/>
      <w:lvlJc w:val="left"/>
      <w:pPr>
        <w:ind w:left="2655" w:hanging="360"/>
      </w:pPr>
      <w:rPr>
        <w:rFonts w:hint="default"/>
      </w:rPr>
    </w:lvl>
    <w:lvl w:ilvl="1" w:tplc="04140019" w:tentative="1">
      <w:start w:val="1"/>
      <w:numFmt w:val="lowerLetter"/>
      <w:lvlText w:val="%2."/>
      <w:lvlJc w:val="left"/>
      <w:pPr>
        <w:ind w:left="3375" w:hanging="360"/>
      </w:pPr>
    </w:lvl>
    <w:lvl w:ilvl="2" w:tplc="0414001B" w:tentative="1">
      <w:start w:val="1"/>
      <w:numFmt w:val="lowerRoman"/>
      <w:lvlText w:val="%3."/>
      <w:lvlJc w:val="right"/>
      <w:pPr>
        <w:ind w:left="4095" w:hanging="180"/>
      </w:pPr>
    </w:lvl>
    <w:lvl w:ilvl="3" w:tplc="0414000F" w:tentative="1">
      <w:start w:val="1"/>
      <w:numFmt w:val="decimal"/>
      <w:lvlText w:val="%4."/>
      <w:lvlJc w:val="left"/>
      <w:pPr>
        <w:ind w:left="4815" w:hanging="360"/>
      </w:pPr>
    </w:lvl>
    <w:lvl w:ilvl="4" w:tplc="04140019" w:tentative="1">
      <w:start w:val="1"/>
      <w:numFmt w:val="lowerLetter"/>
      <w:lvlText w:val="%5."/>
      <w:lvlJc w:val="left"/>
      <w:pPr>
        <w:ind w:left="5535" w:hanging="360"/>
      </w:pPr>
    </w:lvl>
    <w:lvl w:ilvl="5" w:tplc="0414001B" w:tentative="1">
      <w:start w:val="1"/>
      <w:numFmt w:val="lowerRoman"/>
      <w:lvlText w:val="%6."/>
      <w:lvlJc w:val="right"/>
      <w:pPr>
        <w:ind w:left="6255" w:hanging="180"/>
      </w:pPr>
    </w:lvl>
    <w:lvl w:ilvl="6" w:tplc="0414000F" w:tentative="1">
      <w:start w:val="1"/>
      <w:numFmt w:val="decimal"/>
      <w:lvlText w:val="%7."/>
      <w:lvlJc w:val="left"/>
      <w:pPr>
        <w:ind w:left="6975" w:hanging="360"/>
      </w:pPr>
    </w:lvl>
    <w:lvl w:ilvl="7" w:tplc="04140019" w:tentative="1">
      <w:start w:val="1"/>
      <w:numFmt w:val="lowerLetter"/>
      <w:lvlText w:val="%8."/>
      <w:lvlJc w:val="left"/>
      <w:pPr>
        <w:ind w:left="7695" w:hanging="360"/>
      </w:pPr>
    </w:lvl>
    <w:lvl w:ilvl="8" w:tplc="0414001B" w:tentative="1">
      <w:start w:val="1"/>
      <w:numFmt w:val="lowerRoman"/>
      <w:lvlText w:val="%9."/>
      <w:lvlJc w:val="right"/>
      <w:pPr>
        <w:ind w:left="8415" w:hanging="180"/>
      </w:pPr>
    </w:lvl>
  </w:abstractNum>
  <w:abstractNum w:abstractNumId="19" w15:restartNumberingAfterBreak="0">
    <w:nsid w:val="50EF22F7"/>
    <w:multiLevelType w:val="hybridMultilevel"/>
    <w:tmpl w:val="8A8ED476"/>
    <w:lvl w:ilvl="0" w:tplc="C9A69034">
      <w:start w:val="1"/>
      <w:numFmt w:val="lowerLetter"/>
      <w:lvlText w:val="(%1)"/>
      <w:lvlJc w:val="left"/>
      <w:pPr>
        <w:ind w:left="2475" w:hanging="360"/>
      </w:pPr>
      <w:rPr>
        <w:rFonts w:hint="default"/>
      </w:rPr>
    </w:lvl>
    <w:lvl w:ilvl="1" w:tplc="04140019" w:tentative="1">
      <w:start w:val="1"/>
      <w:numFmt w:val="lowerLetter"/>
      <w:lvlText w:val="%2."/>
      <w:lvlJc w:val="left"/>
      <w:pPr>
        <w:ind w:left="3195" w:hanging="360"/>
      </w:pPr>
    </w:lvl>
    <w:lvl w:ilvl="2" w:tplc="0414001B" w:tentative="1">
      <w:start w:val="1"/>
      <w:numFmt w:val="lowerRoman"/>
      <w:lvlText w:val="%3."/>
      <w:lvlJc w:val="right"/>
      <w:pPr>
        <w:ind w:left="3915" w:hanging="180"/>
      </w:pPr>
    </w:lvl>
    <w:lvl w:ilvl="3" w:tplc="0414000F" w:tentative="1">
      <w:start w:val="1"/>
      <w:numFmt w:val="decimal"/>
      <w:lvlText w:val="%4."/>
      <w:lvlJc w:val="left"/>
      <w:pPr>
        <w:ind w:left="4635" w:hanging="360"/>
      </w:pPr>
    </w:lvl>
    <w:lvl w:ilvl="4" w:tplc="04140019" w:tentative="1">
      <w:start w:val="1"/>
      <w:numFmt w:val="lowerLetter"/>
      <w:lvlText w:val="%5."/>
      <w:lvlJc w:val="left"/>
      <w:pPr>
        <w:ind w:left="5355" w:hanging="360"/>
      </w:pPr>
    </w:lvl>
    <w:lvl w:ilvl="5" w:tplc="0414001B" w:tentative="1">
      <w:start w:val="1"/>
      <w:numFmt w:val="lowerRoman"/>
      <w:lvlText w:val="%6."/>
      <w:lvlJc w:val="right"/>
      <w:pPr>
        <w:ind w:left="6075" w:hanging="180"/>
      </w:pPr>
    </w:lvl>
    <w:lvl w:ilvl="6" w:tplc="0414000F" w:tentative="1">
      <w:start w:val="1"/>
      <w:numFmt w:val="decimal"/>
      <w:lvlText w:val="%7."/>
      <w:lvlJc w:val="left"/>
      <w:pPr>
        <w:ind w:left="6795" w:hanging="360"/>
      </w:pPr>
    </w:lvl>
    <w:lvl w:ilvl="7" w:tplc="04140019" w:tentative="1">
      <w:start w:val="1"/>
      <w:numFmt w:val="lowerLetter"/>
      <w:lvlText w:val="%8."/>
      <w:lvlJc w:val="left"/>
      <w:pPr>
        <w:ind w:left="7515" w:hanging="360"/>
      </w:pPr>
    </w:lvl>
    <w:lvl w:ilvl="8" w:tplc="0414001B" w:tentative="1">
      <w:start w:val="1"/>
      <w:numFmt w:val="lowerRoman"/>
      <w:lvlText w:val="%9."/>
      <w:lvlJc w:val="right"/>
      <w:pPr>
        <w:ind w:left="8235" w:hanging="180"/>
      </w:pPr>
    </w:lvl>
  </w:abstractNum>
  <w:abstractNum w:abstractNumId="20" w15:restartNumberingAfterBreak="0">
    <w:nsid w:val="6B574108"/>
    <w:multiLevelType w:val="hybridMultilevel"/>
    <w:tmpl w:val="FDD8F1D2"/>
    <w:lvl w:ilvl="0" w:tplc="836A0E60">
      <w:start w:val="1"/>
      <w:numFmt w:val="lowerLetter"/>
      <w:lvlText w:val="(%1)"/>
      <w:lvlJc w:val="left"/>
      <w:pPr>
        <w:ind w:left="420" w:hanging="360"/>
      </w:pPr>
      <w:rPr>
        <w:rFonts w:hint="default"/>
        <w:sz w:val="22"/>
      </w:rPr>
    </w:lvl>
    <w:lvl w:ilvl="1" w:tplc="04140019" w:tentative="1">
      <w:start w:val="1"/>
      <w:numFmt w:val="lowerLetter"/>
      <w:lvlText w:val="%2."/>
      <w:lvlJc w:val="left"/>
      <w:pPr>
        <w:ind w:left="1140" w:hanging="360"/>
      </w:pPr>
    </w:lvl>
    <w:lvl w:ilvl="2" w:tplc="0414001B" w:tentative="1">
      <w:start w:val="1"/>
      <w:numFmt w:val="lowerRoman"/>
      <w:lvlText w:val="%3."/>
      <w:lvlJc w:val="right"/>
      <w:pPr>
        <w:ind w:left="1860" w:hanging="180"/>
      </w:pPr>
    </w:lvl>
    <w:lvl w:ilvl="3" w:tplc="0414000F" w:tentative="1">
      <w:start w:val="1"/>
      <w:numFmt w:val="decimal"/>
      <w:lvlText w:val="%4."/>
      <w:lvlJc w:val="left"/>
      <w:pPr>
        <w:ind w:left="2580" w:hanging="360"/>
      </w:pPr>
    </w:lvl>
    <w:lvl w:ilvl="4" w:tplc="04140019" w:tentative="1">
      <w:start w:val="1"/>
      <w:numFmt w:val="lowerLetter"/>
      <w:lvlText w:val="%5."/>
      <w:lvlJc w:val="left"/>
      <w:pPr>
        <w:ind w:left="3300" w:hanging="360"/>
      </w:pPr>
    </w:lvl>
    <w:lvl w:ilvl="5" w:tplc="0414001B" w:tentative="1">
      <w:start w:val="1"/>
      <w:numFmt w:val="lowerRoman"/>
      <w:lvlText w:val="%6."/>
      <w:lvlJc w:val="right"/>
      <w:pPr>
        <w:ind w:left="4020" w:hanging="180"/>
      </w:pPr>
    </w:lvl>
    <w:lvl w:ilvl="6" w:tplc="0414000F" w:tentative="1">
      <w:start w:val="1"/>
      <w:numFmt w:val="decimal"/>
      <w:lvlText w:val="%7."/>
      <w:lvlJc w:val="left"/>
      <w:pPr>
        <w:ind w:left="4740" w:hanging="360"/>
      </w:pPr>
    </w:lvl>
    <w:lvl w:ilvl="7" w:tplc="04140019" w:tentative="1">
      <w:start w:val="1"/>
      <w:numFmt w:val="lowerLetter"/>
      <w:lvlText w:val="%8."/>
      <w:lvlJc w:val="left"/>
      <w:pPr>
        <w:ind w:left="5460" w:hanging="360"/>
      </w:pPr>
    </w:lvl>
    <w:lvl w:ilvl="8" w:tplc="0414001B" w:tentative="1">
      <w:start w:val="1"/>
      <w:numFmt w:val="lowerRoman"/>
      <w:lvlText w:val="%9."/>
      <w:lvlJc w:val="right"/>
      <w:pPr>
        <w:ind w:left="6180" w:hanging="180"/>
      </w:pPr>
    </w:lvl>
  </w:abstractNum>
  <w:abstractNum w:abstractNumId="21" w15:restartNumberingAfterBreak="0">
    <w:nsid w:val="6C596C68"/>
    <w:multiLevelType w:val="hybridMultilevel"/>
    <w:tmpl w:val="FAF405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A5D0CAE"/>
    <w:multiLevelType w:val="hybridMultilevel"/>
    <w:tmpl w:val="AED80040"/>
    <w:lvl w:ilvl="0" w:tplc="AFC49C8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4"/>
  </w:num>
  <w:num w:numId="3">
    <w:abstractNumId w:val="3"/>
  </w:num>
  <w:num w:numId="4">
    <w:abstractNumId w:val="2"/>
  </w:num>
  <w:num w:numId="5">
    <w:abstractNumId w:val="1"/>
  </w:num>
  <w:num w:numId="6">
    <w:abstractNumId w:val="10"/>
  </w:num>
  <w:num w:numId="7">
    <w:abstractNumId w:val="8"/>
  </w:num>
  <w:num w:numId="8">
    <w:abstractNumId w:val="7"/>
  </w:num>
  <w:num w:numId="9">
    <w:abstractNumId w:val="6"/>
  </w:num>
  <w:num w:numId="10">
    <w:abstractNumId w:val="5"/>
  </w:num>
  <w:num w:numId="11">
    <w:abstractNumId w:val="0"/>
  </w:num>
  <w:num w:numId="12">
    <w:abstractNumId w:val="21"/>
  </w:num>
  <w:num w:numId="13">
    <w:abstractNumId w:val="22"/>
  </w:num>
  <w:num w:numId="14">
    <w:abstractNumId w:val="12"/>
  </w:num>
  <w:num w:numId="15">
    <w:abstractNumId w:val="13"/>
  </w:num>
  <w:num w:numId="16">
    <w:abstractNumId w:val="15"/>
  </w:num>
  <w:num w:numId="17">
    <w:abstractNumId w:val="11"/>
  </w:num>
  <w:num w:numId="18">
    <w:abstractNumId w:val="17"/>
  </w:num>
  <w:num w:numId="19">
    <w:abstractNumId w:val="16"/>
  </w:num>
  <w:num w:numId="20">
    <w:abstractNumId w:val="18"/>
  </w:num>
  <w:num w:numId="21">
    <w:abstractNumId w:val="20"/>
  </w:num>
  <w:num w:numId="22">
    <w:abstractNumId w:val="19"/>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51"/>
  <w:hyphenationZone w:val="425"/>
  <w:drawingGridHorizontalSpacing w:val="120"/>
  <w:drawingGridVerticalSpacing w:val="200"/>
  <w:displayHorizontalDrawingGridEvery w:val="2"/>
  <w:displayVerticalDrawingGridEvery w:val="2"/>
  <w:characterSpacingControl w:val="compressPunctuation"/>
  <w:doNotValidateAgainstSchema/>
  <w:doNotDemarcateInvalidXml/>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5DC5"/>
    <w:rsid w:val="000022DF"/>
    <w:rsid w:val="00003136"/>
    <w:rsid w:val="000041AE"/>
    <w:rsid w:val="00005451"/>
    <w:rsid w:val="000055F8"/>
    <w:rsid w:val="00005E24"/>
    <w:rsid w:val="00007304"/>
    <w:rsid w:val="000111D6"/>
    <w:rsid w:val="00011EFA"/>
    <w:rsid w:val="0001271B"/>
    <w:rsid w:val="0001275A"/>
    <w:rsid w:val="00012881"/>
    <w:rsid w:val="00013F8F"/>
    <w:rsid w:val="00014859"/>
    <w:rsid w:val="00015EFB"/>
    <w:rsid w:val="00016B84"/>
    <w:rsid w:val="00017715"/>
    <w:rsid w:val="00021ADB"/>
    <w:rsid w:val="00026FC5"/>
    <w:rsid w:val="00027D8E"/>
    <w:rsid w:val="0003128A"/>
    <w:rsid w:val="000358A8"/>
    <w:rsid w:val="00035C5D"/>
    <w:rsid w:val="000369B1"/>
    <w:rsid w:val="00042C75"/>
    <w:rsid w:val="00043ABB"/>
    <w:rsid w:val="00046BC7"/>
    <w:rsid w:val="000479F6"/>
    <w:rsid w:val="000503BB"/>
    <w:rsid w:val="00052E56"/>
    <w:rsid w:val="00053075"/>
    <w:rsid w:val="00054214"/>
    <w:rsid w:val="00057AEE"/>
    <w:rsid w:val="00057E69"/>
    <w:rsid w:val="0006049F"/>
    <w:rsid w:val="00060816"/>
    <w:rsid w:val="000621AC"/>
    <w:rsid w:val="00063867"/>
    <w:rsid w:val="0006552E"/>
    <w:rsid w:val="00065A37"/>
    <w:rsid w:val="00067B64"/>
    <w:rsid w:val="00070630"/>
    <w:rsid w:val="000714E9"/>
    <w:rsid w:val="00071A98"/>
    <w:rsid w:val="00071BDA"/>
    <w:rsid w:val="00071D04"/>
    <w:rsid w:val="000726AB"/>
    <w:rsid w:val="00072D6E"/>
    <w:rsid w:val="0007341A"/>
    <w:rsid w:val="00075641"/>
    <w:rsid w:val="00075FFB"/>
    <w:rsid w:val="00076E2A"/>
    <w:rsid w:val="000805D4"/>
    <w:rsid w:val="0008264F"/>
    <w:rsid w:val="00083865"/>
    <w:rsid w:val="00084325"/>
    <w:rsid w:val="00086A8C"/>
    <w:rsid w:val="00087265"/>
    <w:rsid w:val="000875EA"/>
    <w:rsid w:val="0009170C"/>
    <w:rsid w:val="00094973"/>
    <w:rsid w:val="000952EB"/>
    <w:rsid w:val="00096E2C"/>
    <w:rsid w:val="00097D52"/>
    <w:rsid w:val="000A0153"/>
    <w:rsid w:val="000A574C"/>
    <w:rsid w:val="000A605B"/>
    <w:rsid w:val="000A6558"/>
    <w:rsid w:val="000B14E9"/>
    <w:rsid w:val="000B35A3"/>
    <w:rsid w:val="000B5FEF"/>
    <w:rsid w:val="000B6F28"/>
    <w:rsid w:val="000B7969"/>
    <w:rsid w:val="000B7F35"/>
    <w:rsid w:val="000C01B3"/>
    <w:rsid w:val="000C08A3"/>
    <w:rsid w:val="000C0EE3"/>
    <w:rsid w:val="000C1039"/>
    <w:rsid w:val="000C2082"/>
    <w:rsid w:val="000C518B"/>
    <w:rsid w:val="000C51BE"/>
    <w:rsid w:val="000C5D17"/>
    <w:rsid w:val="000C7711"/>
    <w:rsid w:val="000D008D"/>
    <w:rsid w:val="000D26A7"/>
    <w:rsid w:val="000D31F2"/>
    <w:rsid w:val="000D324E"/>
    <w:rsid w:val="000D512D"/>
    <w:rsid w:val="000D5B9B"/>
    <w:rsid w:val="000E0B2B"/>
    <w:rsid w:val="000E131B"/>
    <w:rsid w:val="000E18A0"/>
    <w:rsid w:val="000E200A"/>
    <w:rsid w:val="000E2B7B"/>
    <w:rsid w:val="000E3DEA"/>
    <w:rsid w:val="000E4BCE"/>
    <w:rsid w:val="000E6349"/>
    <w:rsid w:val="000E64DF"/>
    <w:rsid w:val="000E69B1"/>
    <w:rsid w:val="000F02D6"/>
    <w:rsid w:val="000F21F3"/>
    <w:rsid w:val="000F3522"/>
    <w:rsid w:val="000F5810"/>
    <w:rsid w:val="000F5A9C"/>
    <w:rsid w:val="000F6E56"/>
    <w:rsid w:val="0010401C"/>
    <w:rsid w:val="00104277"/>
    <w:rsid w:val="001075E6"/>
    <w:rsid w:val="001105AC"/>
    <w:rsid w:val="001106BF"/>
    <w:rsid w:val="001109BD"/>
    <w:rsid w:val="001117B3"/>
    <w:rsid w:val="00114EF3"/>
    <w:rsid w:val="00116B3B"/>
    <w:rsid w:val="001172E7"/>
    <w:rsid w:val="00117626"/>
    <w:rsid w:val="00120C46"/>
    <w:rsid w:val="001230EF"/>
    <w:rsid w:val="001236FF"/>
    <w:rsid w:val="00123C37"/>
    <w:rsid w:val="00123F3E"/>
    <w:rsid w:val="00124ADB"/>
    <w:rsid w:val="00125C9E"/>
    <w:rsid w:val="00125FF3"/>
    <w:rsid w:val="001303C3"/>
    <w:rsid w:val="00134619"/>
    <w:rsid w:val="00134B54"/>
    <w:rsid w:val="00136646"/>
    <w:rsid w:val="0014174A"/>
    <w:rsid w:val="0014352D"/>
    <w:rsid w:val="00143D19"/>
    <w:rsid w:val="001454C4"/>
    <w:rsid w:val="00151C1F"/>
    <w:rsid w:val="00151DC9"/>
    <w:rsid w:val="00152DFB"/>
    <w:rsid w:val="0015670F"/>
    <w:rsid w:val="00160DBA"/>
    <w:rsid w:val="0016253B"/>
    <w:rsid w:val="00162E80"/>
    <w:rsid w:val="0016505A"/>
    <w:rsid w:val="0016685B"/>
    <w:rsid w:val="00170D47"/>
    <w:rsid w:val="001716CF"/>
    <w:rsid w:val="00175618"/>
    <w:rsid w:val="0017645F"/>
    <w:rsid w:val="00180ECD"/>
    <w:rsid w:val="00182CB4"/>
    <w:rsid w:val="001868E4"/>
    <w:rsid w:val="001870CA"/>
    <w:rsid w:val="00190618"/>
    <w:rsid w:val="001934DB"/>
    <w:rsid w:val="00193A41"/>
    <w:rsid w:val="001946A3"/>
    <w:rsid w:val="001950E4"/>
    <w:rsid w:val="00196BD0"/>
    <w:rsid w:val="00196D2F"/>
    <w:rsid w:val="001A17E7"/>
    <w:rsid w:val="001A4E49"/>
    <w:rsid w:val="001A65C0"/>
    <w:rsid w:val="001B068F"/>
    <w:rsid w:val="001B2782"/>
    <w:rsid w:val="001B551A"/>
    <w:rsid w:val="001C12C7"/>
    <w:rsid w:val="001C2056"/>
    <w:rsid w:val="001C23CB"/>
    <w:rsid w:val="001C2C81"/>
    <w:rsid w:val="001C2F76"/>
    <w:rsid w:val="001C4022"/>
    <w:rsid w:val="001C5F1B"/>
    <w:rsid w:val="001C7AE8"/>
    <w:rsid w:val="001C7E8C"/>
    <w:rsid w:val="001D06F8"/>
    <w:rsid w:val="001D2BD1"/>
    <w:rsid w:val="001D2EF5"/>
    <w:rsid w:val="001D360F"/>
    <w:rsid w:val="001D4929"/>
    <w:rsid w:val="001D74C4"/>
    <w:rsid w:val="001E31BD"/>
    <w:rsid w:val="001E4078"/>
    <w:rsid w:val="001E4B89"/>
    <w:rsid w:val="001E57F3"/>
    <w:rsid w:val="001E62C1"/>
    <w:rsid w:val="001E68A9"/>
    <w:rsid w:val="001E6F4C"/>
    <w:rsid w:val="001E7690"/>
    <w:rsid w:val="001F53DF"/>
    <w:rsid w:val="002004CF"/>
    <w:rsid w:val="00200D81"/>
    <w:rsid w:val="00202227"/>
    <w:rsid w:val="00204423"/>
    <w:rsid w:val="00211EF9"/>
    <w:rsid w:val="00212892"/>
    <w:rsid w:val="0021295C"/>
    <w:rsid w:val="00213D3C"/>
    <w:rsid w:val="00216074"/>
    <w:rsid w:val="00223543"/>
    <w:rsid w:val="002237F2"/>
    <w:rsid w:val="00223A54"/>
    <w:rsid w:val="00223DDA"/>
    <w:rsid w:val="00224C74"/>
    <w:rsid w:val="00224EE5"/>
    <w:rsid w:val="00230CDE"/>
    <w:rsid w:val="00230E5D"/>
    <w:rsid w:val="002326D5"/>
    <w:rsid w:val="002334EE"/>
    <w:rsid w:val="002346EB"/>
    <w:rsid w:val="0023529E"/>
    <w:rsid w:val="00236792"/>
    <w:rsid w:val="00236951"/>
    <w:rsid w:val="0023750C"/>
    <w:rsid w:val="002379FE"/>
    <w:rsid w:val="002411BA"/>
    <w:rsid w:val="002419A5"/>
    <w:rsid w:val="00242A27"/>
    <w:rsid w:val="002454FA"/>
    <w:rsid w:val="002456E1"/>
    <w:rsid w:val="00245E61"/>
    <w:rsid w:val="00246238"/>
    <w:rsid w:val="00251CBB"/>
    <w:rsid w:val="002541E1"/>
    <w:rsid w:val="002558F2"/>
    <w:rsid w:val="00255D6E"/>
    <w:rsid w:val="00256CBE"/>
    <w:rsid w:val="00257F55"/>
    <w:rsid w:val="00260093"/>
    <w:rsid w:val="002610FE"/>
    <w:rsid w:val="002612B0"/>
    <w:rsid w:val="00262FBC"/>
    <w:rsid w:val="00264E82"/>
    <w:rsid w:val="002654A0"/>
    <w:rsid w:val="00266444"/>
    <w:rsid w:val="00267A89"/>
    <w:rsid w:val="00273DE6"/>
    <w:rsid w:val="00273F38"/>
    <w:rsid w:val="002775FA"/>
    <w:rsid w:val="00277CDD"/>
    <w:rsid w:val="00280BE2"/>
    <w:rsid w:val="00283930"/>
    <w:rsid w:val="002862BD"/>
    <w:rsid w:val="002902AD"/>
    <w:rsid w:val="00292F1C"/>
    <w:rsid w:val="0029326D"/>
    <w:rsid w:val="002932E5"/>
    <w:rsid w:val="0029375A"/>
    <w:rsid w:val="00295E7A"/>
    <w:rsid w:val="00295EE2"/>
    <w:rsid w:val="0029695F"/>
    <w:rsid w:val="00297090"/>
    <w:rsid w:val="00297847"/>
    <w:rsid w:val="002A05BF"/>
    <w:rsid w:val="002A1FE0"/>
    <w:rsid w:val="002A250A"/>
    <w:rsid w:val="002A3933"/>
    <w:rsid w:val="002A60CF"/>
    <w:rsid w:val="002A7D84"/>
    <w:rsid w:val="002B0B13"/>
    <w:rsid w:val="002B0C14"/>
    <w:rsid w:val="002B2BAE"/>
    <w:rsid w:val="002B3C9B"/>
    <w:rsid w:val="002B73EA"/>
    <w:rsid w:val="002C0485"/>
    <w:rsid w:val="002C26B7"/>
    <w:rsid w:val="002C311E"/>
    <w:rsid w:val="002C4C7E"/>
    <w:rsid w:val="002C7C04"/>
    <w:rsid w:val="002D0342"/>
    <w:rsid w:val="002D226F"/>
    <w:rsid w:val="002D2396"/>
    <w:rsid w:val="002D3E65"/>
    <w:rsid w:val="002D3FB6"/>
    <w:rsid w:val="002D4954"/>
    <w:rsid w:val="002D6A1D"/>
    <w:rsid w:val="002E1BCA"/>
    <w:rsid w:val="002E2060"/>
    <w:rsid w:val="002E2381"/>
    <w:rsid w:val="002E4979"/>
    <w:rsid w:val="002E6D56"/>
    <w:rsid w:val="002E734A"/>
    <w:rsid w:val="002F0981"/>
    <w:rsid w:val="002F0B65"/>
    <w:rsid w:val="002F352D"/>
    <w:rsid w:val="002F58A6"/>
    <w:rsid w:val="002F5C7D"/>
    <w:rsid w:val="002F6286"/>
    <w:rsid w:val="002F7676"/>
    <w:rsid w:val="002F7887"/>
    <w:rsid w:val="00300FB1"/>
    <w:rsid w:val="003044FB"/>
    <w:rsid w:val="00305CF1"/>
    <w:rsid w:val="00306535"/>
    <w:rsid w:val="00306BAB"/>
    <w:rsid w:val="00313B7F"/>
    <w:rsid w:val="00313F3E"/>
    <w:rsid w:val="00314A91"/>
    <w:rsid w:val="00316C45"/>
    <w:rsid w:val="00317916"/>
    <w:rsid w:val="00317FD8"/>
    <w:rsid w:val="00320205"/>
    <w:rsid w:val="003212B2"/>
    <w:rsid w:val="003276C3"/>
    <w:rsid w:val="00327C0B"/>
    <w:rsid w:val="003313AB"/>
    <w:rsid w:val="00333210"/>
    <w:rsid w:val="00334245"/>
    <w:rsid w:val="003347A4"/>
    <w:rsid w:val="0033567A"/>
    <w:rsid w:val="00335CCD"/>
    <w:rsid w:val="003360FF"/>
    <w:rsid w:val="003371DE"/>
    <w:rsid w:val="00340ECB"/>
    <w:rsid w:val="003416D8"/>
    <w:rsid w:val="003424FE"/>
    <w:rsid w:val="00342920"/>
    <w:rsid w:val="0034380C"/>
    <w:rsid w:val="00346B4A"/>
    <w:rsid w:val="00346C71"/>
    <w:rsid w:val="003500B9"/>
    <w:rsid w:val="0035064F"/>
    <w:rsid w:val="00350FF1"/>
    <w:rsid w:val="00354B22"/>
    <w:rsid w:val="0035575A"/>
    <w:rsid w:val="00355BF1"/>
    <w:rsid w:val="00357911"/>
    <w:rsid w:val="00360C00"/>
    <w:rsid w:val="00373CD4"/>
    <w:rsid w:val="0037742E"/>
    <w:rsid w:val="00381FB6"/>
    <w:rsid w:val="003830B2"/>
    <w:rsid w:val="00383E5A"/>
    <w:rsid w:val="0038553F"/>
    <w:rsid w:val="00387DAF"/>
    <w:rsid w:val="00391358"/>
    <w:rsid w:val="00393365"/>
    <w:rsid w:val="00396ECD"/>
    <w:rsid w:val="003A0784"/>
    <w:rsid w:val="003A291A"/>
    <w:rsid w:val="003A340F"/>
    <w:rsid w:val="003A3712"/>
    <w:rsid w:val="003A7729"/>
    <w:rsid w:val="003B10D0"/>
    <w:rsid w:val="003B11AA"/>
    <w:rsid w:val="003B233C"/>
    <w:rsid w:val="003B2912"/>
    <w:rsid w:val="003B291A"/>
    <w:rsid w:val="003B292D"/>
    <w:rsid w:val="003B2E03"/>
    <w:rsid w:val="003B2E99"/>
    <w:rsid w:val="003B56D1"/>
    <w:rsid w:val="003C051C"/>
    <w:rsid w:val="003C1150"/>
    <w:rsid w:val="003C16E6"/>
    <w:rsid w:val="003C257C"/>
    <w:rsid w:val="003C2B34"/>
    <w:rsid w:val="003C425C"/>
    <w:rsid w:val="003C5BDE"/>
    <w:rsid w:val="003C71E6"/>
    <w:rsid w:val="003D4D58"/>
    <w:rsid w:val="003D6558"/>
    <w:rsid w:val="003D6D21"/>
    <w:rsid w:val="003E08CB"/>
    <w:rsid w:val="003E3A76"/>
    <w:rsid w:val="003E40FB"/>
    <w:rsid w:val="003E59D3"/>
    <w:rsid w:val="003E61E0"/>
    <w:rsid w:val="003E73D8"/>
    <w:rsid w:val="003E7481"/>
    <w:rsid w:val="003E7D34"/>
    <w:rsid w:val="003F0DDE"/>
    <w:rsid w:val="003F19AE"/>
    <w:rsid w:val="003F4ACB"/>
    <w:rsid w:val="003F4D51"/>
    <w:rsid w:val="0040015E"/>
    <w:rsid w:val="004019F2"/>
    <w:rsid w:val="004050EA"/>
    <w:rsid w:val="0040723E"/>
    <w:rsid w:val="0040770D"/>
    <w:rsid w:val="00407BE4"/>
    <w:rsid w:val="00407C5F"/>
    <w:rsid w:val="004103BE"/>
    <w:rsid w:val="00411064"/>
    <w:rsid w:val="004110D5"/>
    <w:rsid w:val="00411EE2"/>
    <w:rsid w:val="00412A40"/>
    <w:rsid w:val="004149C9"/>
    <w:rsid w:val="00415185"/>
    <w:rsid w:val="00415442"/>
    <w:rsid w:val="00417E18"/>
    <w:rsid w:val="004213C0"/>
    <w:rsid w:val="00423245"/>
    <w:rsid w:val="004233CF"/>
    <w:rsid w:val="00424A3D"/>
    <w:rsid w:val="0042547B"/>
    <w:rsid w:val="00427A8D"/>
    <w:rsid w:val="00430B65"/>
    <w:rsid w:val="004334E5"/>
    <w:rsid w:val="0043618F"/>
    <w:rsid w:val="004376FE"/>
    <w:rsid w:val="00443A87"/>
    <w:rsid w:val="00443CBC"/>
    <w:rsid w:val="004447BE"/>
    <w:rsid w:val="004451F9"/>
    <w:rsid w:val="00445257"/>
    <w:rsid w:val="00445704"/>
    <w:rsid w:val="00445D39"/>
    <w:rsid w:val="0044613A"/>
    <w:rsid w:val="004467F5"/>
    <w:rsid w:val="00447A94"/>
    <w:rsid w:val="00447ACE"/>
    <w:rsid w:val="00453C4C"/>
    <w:rsid w:val="004548B9"/>
    <w:rsid w:val="00455806"/>
    <w:rsid w:val="00456046"/>
    <w:rsid w:val="00456229"/>
    <w:rsid w:val="00456266"/>
    <w:rsid w:val="00457EE3"/>
    <w:rsid w:val="00462104"/>
    <w:rsid w:val="00462A2A"/>
    <w:rsid w:val="004631DF"/>
    <w:rsid w:val="0046686A"/>
    <w:rsid w:val="00474217"/>
    <w:rsid w:val="00475447"/>
    <w:rsid w:val="00475EAF"/>
    <w:rsid w:val="0047726D"/>
    <w:rsid w:val="004779DB"/>
    <w:rsid w:val="00481AE7"/>
    <w:rsid w:val="00483773"/>
    <w:rsid w:val="0048391B"/>
    <w:rsid w:val="00483F0D"/>
    <w:rsid w:val="00484D58"/>
    <w:rsid w:val="004855E0"/>
    <w:rsid w:val="004866F8"/>
    <w:rsid w:val="00487A45"/>
    <w:rsid w:val="004908A7"/>
    <w:rsid w:val="00490955"/>
    <w:rsid w:val="00491D68"/>
    <w:rsid w:val="00492536"/>
    <w:rsid w:val="00492E25"/>
    <w:rsid w:val="004958CE"/>
    <w:rsid w:val="004962DF"/>
    <w:rsid w:val="00497995"/>
    <w:rsid w:val="004A0348"/>
    <w:rsid w:val="004A0BAC"/>
    <w:rsid w:val="004A11CF"/>
    <w:rsid w:val="004A2DD9"/>
    <w:rsid w:val="004A318C"/>
    <w:rsid w:val="004A3B5A"/>
    <w:rsid w:val="004A4FCA"/>
    <w:rsid w:val="004A7C24"/>
    <w:rsid w:val="004B3BB5"/>
    <w:rsid w:val="004B54C6"/>
    <w:rsid w:val="004B6287"/>
    <w:rsid w:val="004C0579"/>
    <w:rsid w:val="004C27D0"/>
    <w:rsid w:val="004C2C64"/>
    <w:rsid w:val="004C2CFA"/>
    <w:rsid w:val="004C3BB7"/>
    <w:rsid w:val="004D0B9A"/>
    <w:rsid w:val="004D1193"/>
    <w:rsid w:val="004D12B1"/>
    <w:rsid w:val="004D1860"/>
    <w:rsid w:val="004D356D"/>
    <w:rsid w:val="004D3645"/>
    <w:rsid w:val="004D4FB3"/>
    <w:rsid w:val="004D6AC0"/>
    <w:rsid w:val="004D7E80"/>
    <w:rsid w:val="004E49C4"/>
    <w:rsid w:val="004E4CF5"/>
    <w:rsid w:val="004E4D50"/>
    <w:rsid w:val="004E5C30"/>
    <w:rsid w:val="004E7BF2"/>
    <w:rsid w:val="004F0BB7"/>
    <w:rsid w:val="004F1673"/>
    <w:rsid w:val="004F4DB8"/>
    <w:rsid w:val="004F5868"/>
    <w:rsid w:val="004F6134"/>
    <w:rsid w:val="004F6F4E"/>
    <w:rsid w:val="004F7E16"/>
    <w:rsid w:val="00500CC2"/>
    <w:rsid w:val="00504287"/>
    <w:rsid w:val="005045CB"/>
    <w:rsid w:val="00506131"/>
    <w:rsid w:val="005107A8"/>
    <w:rsid w:val="0051175A"/>
    <w:rsid w:val="0051188E"/>
    <w:rsid w:val="0051231C"/>
    <w:rsid w:val="00514EDB"/>
    <w:rsid w:val="0051554A"/>
    <w:rsid w:val="00516C79"/>
    <w:rsid w:val="00520958"/>
    <w:rsid w:val="00521ABC"/>
    <w:rsid w:val="005223B9"/>
    <w:rsid w:val="0052275D"/>
    <w:rsid w:val="0052524E"/>
    <w:rsid w:val="00527E14"/>
    <w:rsid w:val="00532490"/>
    <w:rsid w:val="00532B0F"/>
    <w:rsid w:val="00532EF6"/>
    <w:rsid w:val="00533C1E"/>
    <w:rsid w:val="0053722A"/>
    <w:rsid w:val="00537900"/>
    <w:rsid w:val="00540CD2"/>
    <w:rsid w:val="005413E1"/>
    <w:rsid w:val="00543DAC"/>
    <w:rsid w:val="00544AA9"/>
    <w:rsid w:val="0054596E"/>
    <w:rsid w:val="00547FF9"/>
    <w:rsid w:val="00553F0A"/>
    <w:rsid w:val="0055770D"/>
    <w:rsid w:val="00561476"/>
    <w:rsid w:val="005619BE"/>
    <w:rsid w:val="005626CC"/>
    <w:rsid w:val="005628EC"/>
    <w:rsid w:val="00563D87"/>
    <w:rsid w:val="00563E89"/>
    <w:rsid w:val="00563FEF"/>
    <w:rsid w:val="005650C5"/>
    <w:rsid w:val="0057007B"/>
    <w:rsid w:val="00570645"/>
    <w:rsid w:val="00570F32"/>
    <w:rsid w:val="005734C8"/>
    <w:rsid w:val="00574DA3"/>
    <w:rsid w:val="0057532B"/>
    <w:rsid w:val="00575A8C"/>
    <w:rsid w:val="00576F09"/>
    <w:rsid w:val="00577B58"/>
    <w:rsid w:val="00580DBB"/>
    <w:rsid w:val="00580DFC"/>
    <w:rsid w:val="00580FAB"/>
    <w:rsid w:val="005816F4"/>
    <w:rsid w:val="005826CB"/>
    <w:rsid w:val="005839D5"/>
    <w:rsid w:val="00583A46"/>
    <w:rsid w:val="005867BF"/>
    <w:rsid w:val="00587991"/>
    <w:rsid w:val="00587F6F"/>
    <w:rsid w:val="005904A4"/>
    <w:rsid w:val="0059265B"/>
    <w:rsid w:val="00592C27"/>
    <w:rsid w:val="00593759"/>
    <w:rsid w:val="00595375"/>
    <w:rsid w:val="005972DF"/>
    <w:rsid w:val="005A16F7"/>
    <w:rsid w:val="005A294F"/>
    <w:rsid w:val="005A2E5F"/>
    <w:rsid w:val="005A2EB2"/>
    <w:rsid w:val="005A3EBB"/>
    <w:rsid w:val="005A62F9"/>
    <w:rsid w:val="005B00AE"/>
    <w:rsid w:val="005B3300"/>
    <w:rsid w:val="005B3915"/>
    <w:rsid w:val="005B3A8C"/>
    <w:rsid w:val="005B422F"/>
    <w:rsid w:val="005B4E1C"/>
    <w:rsid w:val="005B4F0F"/>
    <w:rsid w:val="005B61EB"/>
    <w:rsid w:val="005C0286"/>
    <w:rsid w:val="005C0AE6"/>
    <w:rsid w:val="005C19B4"/>
    <w:rsid w:val="005C6355"/>
    <w:rsid w:val="005C6C53"/>
    <w:rsid w:val="005C7C3A"/>
    <w:rsid w:val="005D0237"/>
    <w:rsid w:val="005D042C"/>
    <w:rsid w:val="005D0D6B"/>
    <w:rsid w:val="005D21BD"/>
    <w:rsid w:val="005D25FD"/>
    <w:rsid w:val="005D45E3"/>
    <w:rsid w:val="005D5F24"/>
    <w:rsid w:val="005D6070"/>
    <w:rsid w:val="005D6640"/>
    <w:rsid w:val="005E05A1"/>
    <w:rsid w:val="005E543B"/>
    <w:rsid w:val="005E5D4D"/>
    <w:rsid w:val="005E7F15"/>
    <w:rsid w:val="005F269F"/>
    <w:rsid w:val="005F3138"/>
    <w:rsid w:val="005F33C0"/>
    <w:rsid w:val="005F5053"/>
    <w:rsid w:val="005F77E1"/>
    <w:rsid w:val="00600272"/>
    <w:rsid w:val="00603151"/>
    <w:rsid w:val="006036F7"/>
    <w:rsid w:val="00604615"/>
    <w:rsid w:val="00606466"/>
    <w:rsid w:val="0060704C"/>
    <w:rsid w:val="00607317"/>
    <w:rsid w:val="00611784"/>
    <w:rsid w:val="00613213"/>
    <w:rsid w:val="006158B1"/>
    <w:rsid w:val="0061695F"/>
    <w:rsid w:val="006176BB"/>
    <w:rsid w:val="00617A7D"/>
    <w:rsid w:val="00620174"/>
    <w:rsid w:val="00624D7D"/>
    <w:rsid w:val="00624F50"/>
    <w:rsid w:val="0063081C"/>
    <w:rsid w:val="0063192A"/>
    <w:rsid w:val="0063237A"/>
    <w:rsid w:val="00632CB3"/>
    <w:rsid w:val="0063435A"/>
    <w:rsid w:val="006356C9"/>
    <w:rsid w:val="00635EE1"/>
    <w:rsid w:val="00637B43"/>
    <w:rsid w:val="00640873"/>
    <w:rsid w:val="006431D4"/>
    <w:rsid w:val="00645E57"/>
    <w:rsid w:val="0064612A"/>
    <w:rsid w:val="0064730A"/>
    <w:rsid w:val="00647929"/>
    <w:rsid w:val="006513C7"/>
    <w:rsid w:val="00653156"/>
    <w:rsid w:val="0065397B"/>
    <w:rsid w:val="00655FC2"/>
    <w:rsid w:val="0065704A"/>
    <w:rsid w:val="00657591"/>
    <w:rsid w:val="00657AF3"/>
    <w:rsid w:val="00661BBB"/>
    <w:rsid w:val="00662845"/>
    <w:rsid w:val="006637CD"/>
    <w:rsid w:val="00663CB3"/>
    <w:rsid w:val="006649AF"/>
    <w:rsid w:val="0066574C"/>
    <w:rsid w:val="00665AE6"/>
    <w:rsid w:val="00667718"/>
    <w:rsid w:val="006717ED"/>
    <w:rsid w:val="006740CA"/>
    <w:rsid w:val="00674D6C"/>
    <w:rsid w:val="00681139"/>
    <w:rsid w:val="0068132F"/>
    <w:rsid w:val="0068191E"/>
    <w:rsid w:val="00681F57"/>
    <w:rsid w:val="00682E07"/>
    <w:rsid w:val="0068340A"/>
    <w:rsid w:val="00683E33"/>
    <w:rsid w:val="0068481B"/>
    <w:rsid w:val="00692C36"/>
    <w:rsid w:val="00692F4C"/>
    <w:rsid w:val="00693402"/>
    <w:rsid w:val="006971F0"/>
    <w:rsid w:val="0069791A"/>
    <w:rsid w:val="006A0B7A"/>
    <w:rsid w:val="006A187D"/>
    <w:rsid w:val="006A343E"/>
    <w:rsid w:val="006A3FF0"/>
    <w:rsid w:val="006A4788"/>
    <w:rsid w:val="006A7F1B"/>
    <w:rsid w:val="006B0F27"/>
    <w:rsid w:val="006B108E"/>
    <w:rsid w:val="006B2738"/>
    <w:rsid w:val="006B43AF"/>
    <w:rsid w:val="006B699B"/>
    <w:rsid w:val="006B6E2C"/>
    <w:rsid w:val="006B6F6B"/>
    <w:rsid w:val="006C0287"/>
    <w:rsid w:val="006C0EAF"/>
    <w:rsid w:val="006C1E50"/>
    <w:rsid w:val="006C3878"/>
    <w:rsid w:val="006C4044"/>
    <w:rsid w:val="006C4313"/>
    <w:rsid w:val="006C7D6E"/>
    <w:rsid w:val="006D0846"/>
    <w:rsid w:val="006D14BC"/>
    <w:rsid w:val="006D30B3"/>
    <w:rsid w:val="006D4163"/>
    <w:rsid w:val="006D54AB"/>
    <w:rsid w:val="006D5F5B"/>
    <w:rsid w:val="006D649E"/>
    <w:rsid w:val="006D6AEF"/>
    <w:rsid w:val="006E1666"/>
    <w:rsid w:val="006E1F8B"/>
    <w:rsid w:val="006E2F8A"/>
    <w:rsid w:val="006F3EB2"/>
    <w:rsid w:val="006F4B00"/>
    <w:rsid w:val="006F502D"/>
    <w:rsid w:val="006F5905"/>
    <w:rsid w:val="006F6F44"/>
    <w:rsid w:val="007001A3"/>
    <w:rsid w:val="00702601"/>
    <w:rsid w:val="00703893"/>
    <w:rsid w:val="007044A4"/>
    <w:rsid w:val="00705605"/>
    <w:rsid w:val="00711DCB"/>
    <w:rsid w:val="00712920"/>
    <w:rsid w:val="00712EAC"/>
    <w:rsid w:val="00713A84"/>
    <w:rsid w:val="00714F5A"/>
    <w:rsid w:val="0071620C"/>
    <w:rsid w:val="007171FA"/>
    <w:rsid w:val="00717451"/>
    <w:rsid w:val="007174C6"/>
    <w:rsid w:val="00720714"/>
    <w:rsid w:val="00720DA6"/>
    <w:rsid w:val="00722222"/>
    <w:rsid w:val="00722936"/>
    <w:rsid w:val="00724D2D"/>
    <w:rsid w:val="00725288"/>
    <w:rsid w:val="007254E5"/>
    <w:rsid w:val="007264EB"/>
    <w:rsid w:val="00727303"/>
    <w:rsid w:val="0073376D"/>
    <w:rsid w:val="00734821"/>
    <w:rsid w:val="00734CA5"/>
    <w:rsid w:val="007352B7"/>
    <w:rsid w:val="00735AA9"/>
    <w:rsid w:val="00736CDF"/>
    <w:rsid w:val="00740289"/>
    <w:rsid w:val="007419DB"/>
    <w:rsid w:val="00741AC1"/>
    <w:rsid w:val="00742A36"/>
    <w:rsid w:val="00743EDA"/>
    <w:rsid w:val="007442FB"/>
    <w:rsid w:val="00744EBE"/>
    <w:rsid w:val="00745565"/>
    <w:rsid w:val="00747699"/>
    <w:rsid w:val="00747DB2"/>
    <w:rsid w:val="007504FC"/>
    <w:rsid w:val="0075079D"/>
    <w:rsid w:val="00750A0C"/>
    <w:rsid w:val="00755CA7"/>
    <w:rsid w:val="007565C1"/>
    <w:rsid w:val="007566B1"/>
    <w:rsid w:val="00757B7C"/>
    <w:rsid w:val="00757CEA"/>
    <w:rsid w:val="0076024D"/>
    <w:rsid w:val="007622C6"/>
    <w:rsid w:val="00762841"/>
    <w:rsid w:val="00764CAB"/>
    <w:rsid w:val="00766492"/>
    <w:rsid w:val="00767179"/>
    <w:rsid w:val="007675F3"/>
    <w:rsid w:val="007705CC"/>
    <w:rsid w:val="0077248E"/>
    <w:rsid w:val="007724BD"/>
    <w:rsid w:val="007746F0"/>
    <w:rsid w:val="0077615A"/>
    <w:rsid w:val="00776D9C"/>
    <w:rsid w:val="00784459"/>
    <w:rsid w:val="007905EE"/>
    <w:rsid w:val="00791007"/>
    <w:rsid w:val="00792B65"/>
    <w:rsid w:val="00792CA2"/>
    <w:rsid w:val="00794C62"/>
    <w:rsid w:val="007952D2"/>
    <w:rsid w:val="00795FF1"/>
    <w:rsid w:val="00796344"/>
    <w:rsid w:val="007A052F"/>
    <w:rsid w:val="007A1A12"/>
    <w:rsid w:val="007A1B40"/>
    <w:rsid w:val="007A3979"/>
    <w:rsid w:val="007A3CA9"/>
    <w:rsid w:val="007A76FF"/>
    <w:rsid w:val="007B01CD"/>
    <w:rsid w:val="007B0B47"/>
    <w:rsid w:val="007B1F9E"/>
    <w:rsid w:val="007B24EF"/>
    <w:rsid w:val="007B3987"/>
    <w:rsid w:val="007B4EEB"/>
    <w:rsid w:val="007B51D7"/>
    <w:rsid w:val="007B5F33"/>
    <w:rsid w:val="007B69C7"/>
    <w:rsid w:val="007C0FDD"/>
    <w:rsid w:val="007C30CD"/>
    <w:rsid w:val="007C5CC9"/>
    <w:rsid w:val="007C5F5A"/>
    <w:rsid w:val="007C6C19"/>
    <w:rsid w:val="007C755C"/>
    <w:rsid w:val="007D26AB"/>
    <w:rsid w:val="007D2713"/>
    <w:rsid w:val="007D5311"/>
    <w:rsid w:val="007D5A64"/>
    <w:rsid w:val="007E210D"/>
    <w:rsid w:val="007E4174"/>
    <w:rsid w:val="007E452A"/>
    <w:rsid w:val="007E56F5"/>
    <w:rsid w:val="007E6C4D"/>
    <w:rsid w:val="007E785B"/>
    <w:rsid w:val="007E7D61"/>
    <w:rsid w:val="007F31F7"/>
    <w:rsid w:val="007F4BBE"/>
    <w:rsid w:val="007F4EDD"/>
    <w:rsid w:val="007F6C91"/>
    <w:rsid w:val="007F6D3A"/>
    <w:rsid w:val="00802382"/>
    <w:rsid w:val="0080267A"/>
    <w:rsid w:val="0080310D"/>
    <w:rsid w:val="00805713"/>
    <w:rsid w:val="008074E7"/>
    <w:rsid w:val="00810C57"/>
    <w:rsid w:val="0081210E"/>
    <w:rsid w:val="00812A83"/>
    <w:rsid w:val="0081687C"/>
    <w:rsid w:val="008168B2"/>
    <w:rsid w:val="008171BC"/>
    <w:rsid w:val="00820890"/>
    <w:rsid w:val="008227F0"/>
    <w:rsid w:val="0082359E"/>
    <w:rsid w:val="008238D2"/>
    <w:rsid w:val="008245EE"/>
    <w:rsid w:val="00826C98"/>
    <w:rsid w:val="00830980"/>
    <w:rsid w:val="008315D0"/>
    <w:rsid w:val="00832091"/>
    <w:rsid w:val="008342B0"/>
    <w:rsid w:val="0083589E"/>
    <w:rsid w:val="00836D99"/>
    <w:rsid w:val="008374E1"/>
    <w:rsid w:val="008435BD"/>
    <w:rsid w:val="00843BBE"/>
    <w:rsid w:val="00854AB2"/>
    <w:rsid w:val="00855485"/>
    <w:rsid w:val="00857FD5"/>
    <w:rsid w:val="0086304C"/>
    <w:rsid w:val="00863115"/>
    <w:rsid w:val="008644CD"/>
    <w:rsid w:val="00864F70"/>
    <w:rsid w:val="00865139"/>
    <w:rsid w:val="00865C3D"/>
    <w:rsid w:val="0087073E"/>
    <w:rsid w:val="00870B9C"/>
    <w:rsid w:val="00873078"/>
    <w:rsid w:val="00876D45"/>
    <w:rsid w:val="00877295"/>
    <w:rsid w:val="008772E3"/>
    <w:rsid w:val="00877C77"/>
    <w:rsid w:val="0088058A"/>
    <w:rsid w:val="008817AF"/>
    <w:rsid w:val="00881EE4"/>
    <w:rsid w:val="008853AF"/>
    <w:rsid w:val="0088614F"/>
    <w:rsid w:val="00887471"/>
    <w:rsid w:val="008879F0"/>
    <w:rsid w:val="008910A0"/>
    <w:rsid w:val="00892897"/>
    <w:rsid w:val="00892BDF"/>
    <w:rsid w:val="008955B2"/>
    <w:rsid w:val="008969C0"/>
    <w:rsid w:val="008977F1"/>
    <w:rsid w:val="008A2C14"/>
    <w:rsid w:val="008A3E8A"/>
    <w:rsid w:val="008A40A0"/>
    <w:rsid w:val="008A4686"/>
    <w:rsid w:val="008A531B"/>
    <w:rsid w:val="008B1E82"/>
    <w:rsid w:val="008B27DB"/>
    <w:rsid w:val="008B2AAB"/>
    <w:rsid w:val="008B3991"/>
    <w:rsid w:val="008B6319"/>
    <w:rsid w:val="008B6527"/>
    <w:rsid w:val="008B6708"/>
    <w:rsid w:val="008D0264"/>
    <w:rsid w:val="008D065B"/>
    <w:rsid w:val="008D363F"/>
    <w:rsid w:val="008D4730"/>
    <w:rsid w:val="008D56CF"/>
    <w:rsid w:val="008D64D4"/>
    <w:rsid w:val="008D64EB"/>
    <w:rsid w:val="008D699F"/>
    <w:rsid w:val="008D6EA7"/>
    <w:rsid w:val="008D78F1"/>
    <w:rsid w:val="008E0CC2"/>
    <w:rsid w:val="008E1D20"/>
    <w:rsid w:val="008E2E0A"/>
    <w:rsid w:val="008E3AC7"/>
    <w:rsid w:val="008E5A6C"/>
    <w:rsid w:val="008E6BA1"/>
    <w:rsid w:val="008F0059"/>
    <w:rsid w:val="008F0A49"/>
    <w:rsid w:val="008F1F1F"/>
    <w:rsid w:val="008F2590"/>
    <w:rsid w:val="008F2D8B"/>
    <w:rsid w:val="008F43EF"/>
    <w:rsid w:val="008F6853"/>
    <w:rsid w:val="008F7ACC"/>
    <w:rsid w:val="0090161D"/>
    <w:rsid w:val="009018EF"/>
    <w:rsid w:val="00902649"/>
    <w:rsid w:val="00904215"/>
    <w:rsid w:val="009068E9"/>
    <w:rsid w:val="009073A4"/>
    <w:rsid w:val="00910497"/>
    <w:rsid w:val="009116EF"/>
    <w:rsid w:val="0091171F"/>
    <w:rsid w:val="00911EDE"/>
    <w:rsid w:val="00914348"/>
    <w:rsid w:val="00915D8C"/>
    <w:rsid w:val="00917282"/>
    <w:rsid w:val="00920A10"/>
    <w:rsid w:val="00922B9B"/>
    <w:rsid w:val="009275C9"/>
    <w:rsid w:val="0092777D"/>
    <w:rsid w:val="00930217"/>
    <w:rsid w:val="00932584"/>
    <w:rsid w:val="00932850"/>
    <w:rsid w:val="00933854"/>
    <w:rsid w:val="00933BE4"/>
    <w:rsid w:val="0093552A"/>
    <w:rsid w:val="00935769"/>
    <w:rsid w:val="00940741"/>
    <w:rsid w:val="00941113"/>
    <w:rsid w:val="009412D8"/>
    <w:rsid w:val="0094276B"/>
    <w:rsid w:val="00942CE9"/>
    <w:rsid w:val="0094537A"/>
    <w:rsid w:val="00946EAF"/>
    <w:rsid w:val="00951065"/>
    <w:rsid w:val="0095383E"/>
    <w:rsid w:val="009539E6"/>
    <w:rsid w:val="00955BA8"/>
    <w:rsid w:val="00955CF4"/>
    <w:rsid w:val="00955F6A"/>
    <w:rsid w:val="009608F2"/>
    <w:rsid w:val="009615B9"/>
    <w:rsid w:val="00963579"/>
    <w:rsid w:val="00963A3A"/>
    <w:rsid w:val="00963D85"/>
    <w:rsid w:val="00964B6D"/>
    <w:rsid w:val="0096502C"/>
    <w:rsid w:val="00965248"/>
    <w:rsid w:val="00971E15"/>
    <w:rsid w:val="00973280"/>
    <w:rsid w:val="00973365"/>
    <w:rsid w:val="00976AB2"/>
    <w:rsid w:val="00976F47"/>
    <w:rsid w:val="0097787A"/>
    <w:rsid w:val="00977B11"/>
    <w:rsid w:val="00981B37"/>
    <w:rsid w:val="00981BEA"/>
    <w:rsid w:val="0098437D"/>
    <w:rsid w:val="00985B2C"/>
    <w:rsid w:val="009873C9"/>
    <w:rsid w:val="009873D6"/>
    <w:rsid w:val="009930D3"/>
    <w:rsid w:val="00996445"/>
    <w:rsid w:val="00996EF3"/>
    <w:rsid w:val="00997A74"/>
    <w:rsid w:val="009A3F94"/>
    <w:rsid w:val="009A5805"/>
    <w:rsid w:val="009B169E"/>
    <w:rsid w:val="009B2413"/>
    <w:rsid w:val="009B2462"/>
    <w:rsid w:val="009B44A1"/>
    <w:rsid w:val="009B5129"/>
    <w:rsid w:val="009B66AC"/>
    <w:rsid w:val="009B6BF8"/>
    <w:rsid w:val="009B715F"/>
    <w:rsid w:val="009C3F5C"/>
    <w:rsid w:val="009D0490"/>
    <w:rsid w:val="009D15A4"/>
    <w:rsid w:val="009D2342"/>
    <w:rsid w:val="009D47ED"/>
    <w:rsid w:val="009D4826"/>
    <w:rsid w:val="009D51CE"/>
    <w:rsid w:val="009D5240"/>
    <w:rsid w:val="009D572A"/>
    <w:rsid w:val="009D62A8"/>
    <w:rsid w:val="009D6FD1"/>
    <w:rsid w:val="009D7C57"/>
    <w:rsid w:val="009E0820"/>
    <w:rsid w:val="009E23BB"/>
    <w:rsid w:val="009E2DF3"/>
    <w:rsid w:val="009E48AA"/>
    <w:rsid w:val="009E5D3F"/>
    <w:rsid w:val="009E6818"/>
    <w:rsid w:val="009E77DE"/>
    <w:rsid w:val="009F274F"/>
    <w:rsid w:val="009F2F46"/>
    <w:rsid w:val="009F33CC"/>
    <w:rsid w:val="009F3C0B"/>
    <w:rsid w:val="009F479F"/>
    <w:rsid w:val="009F4897"/>
    <w:rsid w:val="009F5595"/>
    <w:rsid w:val="00A00579"/>
    <w:rsid w:val="00A05D21"/>
    <w:rsid w:val="00A06795"/>
    <w:rsid w:val="00A0738C"/>
    <w:rsid w:val="00A1213E"/>
    <w:rsid w:val="00A1253F"/>
    <w:rsid w:val="00A14D0C"/>
    <w:rsid w:val="00A167CF"/>
    <w:rsid w:val="00A22637"/>
    <w:rsid w:val="00A228CE"/>
    <w:rsid w:val="00A239D5"/>
    <w:rsid w:val="00A26D19"/>
    <w:rsid w:val="00A31266"/>
    <w:rsid w:val="00A319F9"/>
    <w:rsid w:val="00A32BA2"/>
    <w:rsid w:val="00A33B70"/>
    <w:rsid w:val="00A36012"/>
    <w:rsid w:val="00A36804"/>
    <w:rsid w:val="00A3730F"/>
    <w:rsid w:val="00A3740D"/>
    <w:rsid w:val="00A37458"/>
    <w:rsid w:val="00A37575"/>
    <w:rsid w:val="00A4164C"/>
    <w:rsid w:val="00A431CD"/>
    <w:rsid w:val="00A452A0"/>
    <w:rsid w:val="00A46FAE"/>
    <w:rsid w:val="00A52358"/>
    <w:rsid w:val="00A52F00"/>
    <w:rsid w:val="00A5373B"/>
    <w:rsid w:val="00A557B3"/>
    <w:rsid w:val="00A5620E"/>
    <w:rsid w:val="00A62126"/>
    <w:rsid w:val="00A666D4"/>
    <w:rsid w:val="00A7197A"/>
    <w:rsid w:val="00A72D49"/>
    <w:rsid w:val="00A7347D"/>
    <w:rsid w:val="00A73CD4"/>
    <w:rsid w:val="00A74006"/>
    <w:rsid w:val="00A74213"/>
    <w:rsid w:val="00A76945"/>
    <w:rsid w:val="00A82ABB"/>
    <w:rsid w:val="00A8407C"/>
    <w:rsid w:val="00A87CB4"/>
    <w:rsid w:val="00A9068A"/>
    <w:rsid w:val="00A91215"/>
    <w:rsid w:val="00A93800"/>
    <w:rsid w:val="00A94303"/>
    <w:rsid w:val="00A94778"/>
    <w:rsid w:val="00A951A4"/>
    <w:rsid w:val="00A9596E"/>
    <w:rsid w:val="00A97544"/>
    <w:rsid w:val="00AA21FF"/>
    <w:rsid w:val="00AA36BA"/>
    <w:rsid w:val="00AA3F98"/>
    <w:rsid w:val="00AA49BF"/>
    <w:rsid w:val="00AA7403"/>
    <w:rsid w:val="00AA779E"/>
    <w:rsid w:val="00AB007F"/>
    <w:rsid w:val="00AB2057"/>
    <w:rsid w:val="00AB2510"/>
    <w:rsid w:val="00AB47ED"/>
    <w:rsid w:val="00AC2189"/>
    <w:rsid w:val="00AC2F61"/>
    <w:rsid w:val="00AC416A"/>
    <w:rsid w:val="00AC723D"/>
    <w:rsid w:val="00AC72D5"/>
    <w:rsid w:val="00AD0B37"/>
    <w:rsid w:val="00AD2F33"/>
    <w:rsid w:val="00AD3C0D"/>
    <w:rsid w:val="00AD4110"/>
    <w:rsid w:val="00AD4891"/>
    <w:rsid w:val="00AD5510"/>
    <w:rsid w:val="00AD5812"/>
    <w:rsid w:val="00AD6B5A"/>
    <w:rsid w:val="00AE008F"/>
    <w:rsid w:val="00AE0691"/>
    <w:rsid w:val="00AE1496"/>
    <w:rsid w:val="00AE3533"/>
    <w:rsid w:val="00AE4599"/>
    <w:rsid w:val="00AE658D"/>
    <w:rsid w:val="00AE66FC"/>
    <w:rsid w:val="00AF08F3"/>
    <w:rsid w:val="00AF0F15"/>
    <w:rsid w:val="00AF3798"/>
    <w:rsid w:val="00AF5DC5"/>
    <w:rsid w:val="00AF6185"/>
    <w:rsid w:val="00AF76F9"/>
    <w:rsid w:val="00B00300"/>
    <w:rsid w:val="00B0047A"/>
    <w:rsid w:val="00B00856"/>
    <w:rsid w:val="00B0161D"/>
    <w:rsid w:val="00B02371"/>
    <w:rsid w:val="00B030A7"/>
    <w:rsid w:val="00B03B06"/>
    <w:rsid w:val="00B03EC0"/>
    <w:rsid w:val="00B049CF"/>
    <w:rsid w:val="00B05F4C"/>
    <w:rsid w:val="00B10D70"/>
    <w:rsid w:val="00B121EE"/>
    <w:rsid w:val="00B12C5B"/>
    <w:rsid w:val="00B13161"/>
    <w:rsid w:val="00B16C27"/>
    <w:rsid w:val="00B17C3D"/>
    <w:rsid w:val="00B224F2"/>
    <w:rsid w:val="00B22E50"/>
    <w:rsid w:val="00B24B82"/>
    <w:rsid w:val="00B25661"/>
    <w:rsid w:val="00B3090E"/>
    <w:rsid w:val="00B3181D"/>
    <w:rsid w:val="00B32719"/>
    <w:rsid w:val="00B3419D"/>
    <w:rsid w:val="00B351A2"/>
    <w:rsid w:val="00B35D94"/>
    <w:rsid w:val="00B404CB"/>
    <w:rsid w:val="00B418E2"/>
    <w:rsid w:val="00B44377"/>
    <w:rsid w:val="00B44F34"/>
    <w:rsid w:val="00B50FCC"/>
    <w:rsid w:val="00B52976"/>
    <w:rsid w:val="00B54861"/>
    <w:rsid w:val="00B5494B"/>
    <w:rsid w:val="00B54964"/>
    <w:rsid w:val="00B552D4"/>
    <w:rsid w:val="00B60AFA"/>
    <w:rsid w:val="00B616F7"/>
    <w:rsid w:val="00B61764"/>
    <w:rsid w:val="00B620A5"/>
    <w:rsid w:val="00B62751"/>
    <w:rsid w:val="00B634D2"/>
    <w:rsid w:val="00B63BEE"/>
    <w:rsid w:val="00B63EFC"/>
    <w:rsid w:val="00B6472B"/>
    <w:rsid w:val="00B64A38"/>
    <w:rsid w:val="00B652C6"/>
    <w:rsid w:val="00B6688C"/>
    <w:rsid w:val="00B67849"/>
    <w:rsid w:val="00B7096E"/>
    <w:rsid w:val="00B7121F"/>
    <w:rsid w:val="00B75172"/>
    <w:rsid w:val="00B801D3"/>
    <w:rsid w:val="00B803D7"/>
    <w:rsid w:val="00B809FD"/>
    <w:rsid w:val="00B829C0"/>
    <w:rsid w:val="00B82F0F"/>
    <w:rsid w:val="00B83772"/>
    <w:rsid w:val="00B83AB5"/>
    <w:rsid w:val="00B850D5"/>
    <w:rsid w:val="00B85424"/>
    <w:rsid w:val="00B8699F"/>
    <w:rsid w:val="00B8717C"/>
    <w:rsid w:val="00B91D9C"/>
    <w:rsid w:val="00B93196"/>
    <w:rsid w:val="00B9644F"/>
    <w:rsid w:val="00B9676A"/>
    <w:rsid w:val="00BA3511"/>
    <w:rsid w:val="00BA601A"/>
    <w:rsid w:val="00BA63F2"/>
    <w:rsid w:val="00BB2982"/>
    <w:rsid w:val="00BB3591"/>
    <w:rsid w:val="00BB4830"/>
    <w:rsid w:val="00BB5099"/>
    <w:rsid w:val="00BB5A14"/>
    <w:rsid w:val="00BB74AA"/>
    <w:rsid w:val="00BC43D4"/>
    <w:rsid w:val="00BC5500"/>
    <w:rsid w:val="00BD288B"/>
    <w:rsid w:val="00BD4578"/>
    <w:rsid w:val="00BD4A0B"/>
    <w:rsid w:val="00BD53D6"/>
    <w:rsid w:val="00BD7ADB"/>
    <w:rsid w:val="00BD7EE2"/>
    <w:rsid w:val="00BE16BE"/>
    <w:rsid w:val="00BE19B7"/>
    <w:rsid w:val="00BE21C6"/>
    <w:rsid w:val="00BE34B1"/>
    <w:rsid w:val="00BE5728"/>
    <w:rsid w:val="00BE66B0"/>
    <w:rsid w:val="00BE76A1"/>
    <w:rsid w:val="00BE7B2A"/>
    <w:rsid w:val="00BF089D"/>
    <w:rsid w:val="00BF19AE"/>
    <w:rsid w:val="00BF1E0F"/>
    <w:rsid w:val="00BF2330"/>
    <w:rsid w:val="00BF7374"/>
    <w:rsid w:val="00BF7B6F"/>
    <w:rsid w:val="00C00991"/>
    <w:rsid w:val="00C01660"/>
    <w:rsid w:val="00C0186E"/>
    <w:rsid w:val="00C01D10"/>
    <w:rsid w:val="00C02C54"/>
    <w:rsid w:val="00C03419"/>
    <w:rsid w:val="00C03C6E"/>
    <w:rsid w:val="00C06CB1"/>
    <w:rsid w:val="00C07535"/>
    <w:rsid w:val="00C076FB"/>
    <w:rsid w:val="00C079D4"/>
    <w:rsid w:val="00C10398"/>
    <w:rsid w:val="00C1100B"/>
    <w:rsid w:val="00C11EDC"/>
    <w:rsid w:val="00C13DB3"/>
    <w:rsid w:val="00C13F64"/>
    <w:rsid w:val="00C16329"/>
    <w:rsid w:val="00C16D23"/>
    <w:rsid w:val="00C171E1"/>
    <w:rsid w:val="00C174FB"/>
    <w:rsid w:val="00C21861"/>
    <w:rsid w:val="00C22011"/>
    <w:rsid w:val="00C23493"/>
    <w:rsid w:val="00C26A84"/>
    <w:rsid w:val="00C275D7"/>
    <w:rsid w:val="00C31A68"/>
    <w:rsid w:val="00C33468"/>
    <w:rsid w:val="00C40371"/>
    <w:rsid w:val="00C40385"/>
    <w:rsid w:val="00C40D6B"/>
    <w:rsid w:val="00C4176E"/>
    <w:rsid w:val="00C41A10"/>
    <w:rsid w:val="00C41E38"/>
    <w:rsid w:val="00C42355"/>
    <w:rsid w:val="00C42EA8"/>
    <w:rsid w:val="00C44142"/>
    <w:rsid w:val="00C44FD5"/>
    <w:rsid w:val="00C45051"/>
    <w:rsid w:val="00C452F7"/>
    <w:rsid w:val="00C45550"/>
    <w:rsid w:val="00C47CEF"/>
    <w:rsid w:val="00C47CF5"/>
    <w:rsid w:val="00C54759"/>
    <w:rsid w:val="00C56206"/>
    <w:rsid w:val="00C56EC3"/>
    <w:rsid w:val="00C5702E"/>
    <w:rsid w:val="00C57EFC"/>
    <w:rsid w:val="00C60B7E"/>
    <w:rsid w:val="00C6278B"/>
    <w:rsid w:val="00C62809"/>
    <w:rsid w:val="00C63376"/>
    <w:rsid w:val="00C6585F"/>
    <w:rsid w:val="00C66C20"/>
    <w:rsid w:val="00C67556"/>
    <w:rsid w:val="00C70215"/>
    <w:rsid w:val="00C711A0"/>
    <w:rsid w:val="00C717C5"/>
    <w:rsid w:val="00C75F28"/>
    <w:rsid w:val="00C76BA8"/>
    <w:rsid w:val="00C800E8"/>
    <w:rsid w:val="00C8193A"/>
    <w:rsid w:val="00C822B8"/>
    <w:rsid w:val="00C82718"/>
    <w:rsid w:val="00C83987"/>
    <w:rsid w:val="00C87BB3"/>
    <w:rsid w:val="00C929DB"/>
    <w:rsid w:val="00C92F54"/>
    <w:rsid w:val="00C9707F"/>
    <w:rsid w:val="00CA2168"/>
    <w:rsid w:val="00CA4903"/>
    <w:rsid w:val="00CA681E"/>
    <w:rsid w:val="00CB3D0D"/>
    <w:rsid w:val="00CB6BBA"/>
    <w:rsid w:val="00CC05D2"/>
    <w:rsid w:val="00CC38A1"/>
    <w:rsid w:val="00CC647E"/>
    <w:rsid w:val="00CC7CCA"/>
    <w:rsid w:val="00CD0A20"/>
    <w:rsid w:val="00CD0FF6"/>
    <w:rsid w:val="00CD7DA6"/>
    <w:rsid w:val="00CE25F7"/>
    <w:rsid w:val="00CE2D67"/>
    <w:rsid w:val="00CE3B3E"/>
    <w:rsid w:val="00CE4829"/>
    <w:rsid w:val="00CE58B6"/>
    <w:rsid w:val="00CE77D6"/>
    <w:rsid w:val="00CF010A"/>
    <w:rsid w:val="00CF0D31"/>
    <w:rsid w:val="00CF37B8"/>
    <w:rsid w:val="00CF3D49"/>
    <w:rsid w:val="00CF5C54"/>
    <w:rsid w:val="00CF5EA9"/>
    <w:rsid w:val="00D00ADF"/>
    <w:rsid w:val="00D029DD"/>
    <w:rsid w:val="00D03E2A"/>
    <w:rsid w:val="00D05FA4"/>
    <w:rsid w:val="00D07805"/>
    <w:rsid w:val="00D10109"/>
    <w:rsid w:val="00D10140"/>
    <w:rsid w:val="00D1157D"/>
    <w:rsid w:val="00D139E6"/>
    <w:rsid w:val="00D148DB"/>
    <w:rsid w:val="00D17ECA"/>
    <w:rsid w:val="00D20106"/>
    <w:rsid w:val="00D213EA"/>
    <w:rsid w:val="00D2407D"/>
    <w:rsid w:val="00D25CC5"/>
    <w:rsid w:val="00D27FE0"/>
    <w:rsid w:val="00D3127E"/>
    <w:rsid w:val="00D32515"/>
    <w:rsid w:val="00D337D1"/>
    <w:rsid w:val="00D33E6E"/>
    <w:rsid w:val="00D35F48"/>
    <w:rsid w:val="00D36163"/>
    <w:rsid w:val="00D36772"/>
    <w:rsid w:val="00D37108"/>
    <w:rsid w:val="00D371E1"/>
    <w:rsid w:val="00D4077E"/>
    <w:rsid w:val="00D40879"/>
    <w:rsid w:val="00D41DA4"/>
    <w:rsid w:val="00D41F33"/>
    <w:rsid w:val="00D4296B"/>
    <w:rsid w:val="00D430D7"/>
    <w:rsid w:val="00D4515A"/>
    <w:rsid w:val="00D4597A"/>
    <w:rsid w:val="00D45A5B"/>
    <w:rsid w:val="00D54187"/>
    <w:rsid w:val="00D547E8"/>
    <w:rsid w:val="00D56093"/>
    <w:rsid w:val="00D57087"/>
    <w:rsid w:val="00D60DA0"/>
    <w:rsid w:val="00D62018"/>
    <w:rsid w:val="00D624D3"/>
    <w:rsid w:val="00D63D84"/>
    <w:rsid w:val="00D64772"/>
    <w:rsid w:val="00D655A1"/>
    <w:rsid w:val="00D72055"/>
    <w:rsid w:val="00D72B73"/>
    <w:rsid w:val="00D7304D"/>
    <w:rsid w:val="00D735F1"/>
    <w:rsid w:val="00D7618C"/>
    <w:rsid w:val="00D76922"/>
    <w:rsid w:val="00D76A56"/>
    <w:rsid w:val="00D80BEC"/>
    <w:rsid w:val="00D81B84"/>
    <w:rsid w:val="00D820C8"/>
    <w:rsid w:val="00D823A7"/>
    <w:rsid w:val="00D82E0B"/>
    <w:rsid w:val="00D84819"/>
    <w:rsid w:val="00D8633D"/>
    <w:rsid w:val="00D86B11"/>
    <w:rsid w:val="00D879EF"/>
    <w:rsid w:val="00D925C4"/>
    <w:rsid w:val="00D927EC"/>
    <w:rsid w:val="00D92972"/>
    <w:rsid w:val="00D92FAE"/>
    <w:rsid w:val="00D96200"/>
    <w:rsid w:val="00D96A30"/>
    <w:rsid w:val="00D97288"/>
    <w:rsid w:val="00DA24A9"/>
    <w:rsid w:val="00DA2A33"/>
    <w:rsid w:val="00DA2FD4"/>
    <w:rsid w:val="00DA3B6E"/>
    <w:rsid w:val="00DA4394"/>
    <w:rsid w:val="00DA5249"/>
    <w:rsid w:val="00DB100A"/>
    <w:rsid w:val="00DB2F26"/>
    <w:rsid w:val="00DB38B8"/>
    <w:rsid w:val="00DB3DB1"/>
    <w:rsid w:val="00DB6082"/>
    <w:rsid w:val="00DB7C86"/>
    <w:rsid w:val="00DB7C96"/>
    <w:rsid w:val="00DC0023"/>
    <w:rsid w:val="00DC191D"/>
    <w:rsid w:val="00DC29BA"/>
    <w:rsid w:val="00DC4B6C"/>
    <w:rsid w:val="00DC5666"/>
    <w:rsid w:val="00DC6027"/>
    <w:rsid w:val="00DC711E"/>
    <w:rsid w:val="00DC7792"/>
    <w:rsid w:val="00DD2F30"/>
    <w:rsid w:val="00DD4CAD"/>
    <w:rsid w:val="00DD4E2E"/>
    <w:rsid w:val="00DE0C10"/>
    <w:rsid w:val="00DE1D4B"/>
    <w:rsid w:val="00DE2657"/>
    <w:rsid w:val="00DE3E10"/>
    <w:rsid w:val="00DE4379"/>
    <w:rsid w:val="00DE569C"/>
    <w:rsid w:val="00DE70D9"/>
    <w:rsid w:val="00DE7545"/>
    <w:rsid w:val="00DE769C"/>
    <w:rsid w:val="00DF0D3D"/>
    <w:rsid w:val="00DF0E7F"/>
    <w:rsid w:val="00DF11DF"/>
    <w:rsid w:val="00DF400A"/>
    <w:rsid w:val="00DF5B4E"/>
    <w:rsid w:val="00DF670B"/>
    <w:rsid w:val="00DF7326"/>
    <w:rsid w:val="00DF7B03"/>
    <w:rsid w:val="00E0157D"/>
    <w:rsid w:val="00E01F96"/>
    <w:rsid w:val="00E04EB4"/>
    <w:rsid w:val="00E110A0"/>
    <w:rsid w:val="00E12070"/>
    <w:rsid w:val="00E15264"/>
    <w:rsid w:val="00E15947"/>
    <w:rsid w:val="00E16A16"/>
    <w:rsid w:val="00E20B73"/>
    <w:rsid w:val="00E21CFF"/>
    <w:rsid w:val="00E22A34"/>
    <w:rsid w:val="00E22C00"/>
    <w:rsid w:val="00E23073"/>
    <w:rsid w:val="00E24FC2"/>
    <w:rsid w:val="00E26874"/>
    <w:rsid w:val="00E26FD4"/>
    <w:rsid w:val="00E33E91"/>
    <w:rsid w:val="00E36EF6"/>
    <w:rsid w:val="00E43266"/>
    <w:rsid w:val="00E43279"/>
    <w:rsid w:val="00E4356D"/>
    <w:rsid w:val="00E436CB"/>
    <w:rsid w:val="00E43949"/>
    <w:rsid w:val="00E43FE3"/>
    <w:rsid w:val="00E4492B"/>
    <w:rsid w:val="00E52D27"/>
    <w:rsid w:val="00E5301C"/>
    <w:rsid w:val="00E53EAF"/>
    <w:rsid w:val="00E53F27"/>
    <w:rsid w:val="00E5528D"/>
    <w:rsid w:val="00E57AF2"/>
    <w:rsid w:val="00E6043C"/>
    <w:rsid w:val="00E609FD"/>
    <w:rsid w:val="00E61A87"/>
    <w:rsid w:val="00E6310F"/>
    <w:rsid w:val="00E6420E"/>
    <w:rsid w:val="00E65B50"/>
    <w:rsid w:val="00E65FC1"/>
    <w:rsid w:val="00E6610E"/>
    <w:rsid w:val="00E67A9E"/>
    <w:rsid w:val="00E67C9D"/>
    <w:rsid w:val="00E7055C"/>
    <w:rsid w:val="00E70DE1"/>
    <w:rsid w:val="00E720FA"/>
    <w:rsid w:val="00E72736"/>
    <w:rsid w:val="00E752BD"/>
    <w:rsid w:val="00E75464"/>
    <w:rsid w:val="00E76982"/>
    <w:rsid w:val="00E76D19"/>
    <w:rsid w:val="00E770BB"/>
    <w:rsid w:val="00E77D7D"/>
    <w:rsid w:val="00E808F5"/>
    <w:rsid w:val="00E80E86"/>
    <w:rsid w:val="00E8312F"/>
    <w:rsid w:val="00E84E93"/>
    <w:rsid w:val="00E85EE4"/>
    <w:rsid w:val="00E875CF"/>
    <w:rsid w:val="00E87870"/>
    <w:rsid w:val="00E92890"/>
    <w:rsid w:val="00E93375"/>
    <w:rsid w:val="00E935DD"/>
    <w:rsid w:val="00E94C9E"/>
    <w:rsid w:val="00E94CF4"/>
    <w:rsid w:val="00EA0FB8"/>
    <w:rsid w:val="00EA122B"/>
    <w:rsid w:val="00EA2D5E"/>
    <w:rsid w:val="00EA37B4"/>
    <w:rsid w:val="00EA4A8D"/>
    <w:rsid w:val="00EB0A49"/>
    <w:rsid w:val="00EB3350"/>
    <w:rsid w:val="00EB3BDC"/>
    <w:rsid w:val="00EB5DB4"/>
    <w:rsid w:val="00EB637D"/>
    <w:rsid w:val="00EC0CC4"/>
    <w:rsid w:val="00EC1E25"/>
    <w:rsid w:val="00EC3EF8"/>
    <w:rsid w:val="00EC4DFB"/>
    <w:rsid w:val="00EC5E41"/>
    <w:rsid w:val="00EC660F"/>
    <w:rsid w:val="00EC6892"/>
    <w:rsid w:val="00ED096C"/>
    <w:rsid w:val="00ED1D45"/>
    <w:rsid w:val="00ED20D9"/>
    <w:rsid w:val="00ED46E5"/>
    <w:rsid w:val="00ED52DA"/>
    <w:rsid w:val="00ED576F"/>
    <w:rsid w:val="00ED6B65"/>
    <w:rsid w:val="00ED7796"/>
    <w:rsid w:val="00EE1222"/>
    <w:rsid w:val="00EE17CE"/>
    <w:rsid w:val="00EE24B5"/>
    <w:rsid w:val="00EE3A0C"/>
    <w:rsid w:val="00EE6175"/>
    <w:rsid w:val="00EE6E76"/>
    <w:rsid w:val="00EE7B0B"/>
    <w:rsid w:val="00EF07C2"/>
    <w:rsid w:val="00EF1FE9"/>
    <w:rsid w:val="00EF27B0"/>
    <w:rsid w:val="00EF27D4"/>
    <w:rsid w:val="00EF30A6"/>
    <w:rsid w:val="00EF36E7"/>
    <w:rsid w:val="00EF4201"/>
    <w:rsid w:val="00EF5953"/>
    <w:rsid w:val="00F00686"/>
    <w:rsid w:val="00F015B3"/>
    <w:rsid w:val="00F01F3E"/>
    <w:rsid w:val="00F03284"/>
    <w:rsid w:val="00F03577"/>
    <w:rsid w:val="00F0389C"/>
    <w:rsid w:val="00F03CCE"/>
    <w:rsid w:val="00F07232"/>
    <w:rsid w:val="00F10483"/>
    <w:rsid w:val="00F12B43"/>
    <w:rsid w:val="00F13AC8"/>
    <w:rsid w:val="00F13C40"/>
    <w:rsid w:val="00F16166"/>
    <w:rsid w:val="00F170A0"/>
    <w:rsid w:val="00F17287"/>
    <w:rsid w:val="00F17324"/>
    <w:rsid w:val="00F173CF"/>
    <w:rsid w:val="00F208DE"/>
    <w:rsid w:val="00F20B1F"/>
    <w:rsid w:val="00F231D6"/>
    <w:rsid w:val="00F233A1"/>
    <w:rsid w:val="00F24001"/>
    <w:rsid w:val="00F25082"/>
    <w:rsid w:val="00F25A50"/>
    <w:rsid w:val="00F25C14"/>
    <w:rsid w:val="00F262C1"/>
    <w:rsid w:val="00F279E2"/>
    <w:rsid w:val="00F3013C"/>
    <w:rsid w:val="00F30C94"/>
    <w:rsid w:val="00F30D66"/>
    <w:rsid w:val="00F32578"/>
    <w:rsid w:val="00F325ED"/>
    <w:rsid w:val="00F36EC3"/>
    <w:rsid w:val="00F37E14"/>
    <w:rsid w:val="00F40C7D"/>
    <w:rsid w:val="00F41B5A"/>
    <w:rsid w:val="00F41BD8"/>
    <w:rsid w:val="00F428BC"/>
    <w:rsid w:val="00F42A43"/>
    <w:rsid w:val="00F43A65"/>
    <w:rsid w:val="00F450BB"/>
    <w:rsid w:val="00F45E02"/>
    <w:rsid w:val="00F46FE2"/>
    <w:rsid w:val="00F512F5"/>
    <w:rsid w:val="00F52CD6"/>
    <w:rsid w:val="00F54856"/>
    <w:rsid w:val="00F5674F"/>
    <w:rsid w:val="00F61506"/>
    <w:rsid w:val="00F619C8"/>
    <w:rsid w:val="00F61CB2"/>
    <w:rsid w:val="00F64DEC"/>
    <w:rsid w:val="00F65481"/>
    <w:rsid w:val="00F676BC"/>
    <w:rsid w:val="00F7141F"/>
    <w:rsid w:val="00F723DA"/>
    <w:rsid w:val="00F77492"/>
    <w:rsid w:val="00F77F6F"/>
    <w:rsid w:val="00F80A5B"/>
    <w:rsid w:val="00F819B7"/>
    <w:rsid w:val="00F82008"/>
    <w:rsid w:val="00F84050"/>
    <w:rsid w:val="00F84828"/>
    <w:rsid w:val="00F84B93"/>
    <w:rsid w:val="00F87DBF"/>
    <w:rsid w:val="00F90C65"/>
    <w:rsid w:val="00F93089"/>
    <w:rsid w:val="00F94848"/>
    <w:rsid w:val="00F949B4"/>
    <w:rsid w:val="00F94AAC"/>
    <w:rsid w:val="00F95DD4"/>
    <w:rsid w:val="00F96752"/>
    <w:rsid w:val="00FA02E7"/>
    <w:rsid w:val="00FA23F0"/>
    <w:rsid w:val="00FA5370"/>
    <w:rsid w:val="00FA54E1"/>
    <w:rsid w:val="00FA57A7"/>
    <w:rsid w:val="00FA7F80"/>
    <w:rsid w:val="00FB0721"/>
    <w:rsid w:val="00FB16C4"/>
    <w:rsid w:val="00FB2A4A"/>
    <w:rsid w:val="00FB364E"/>
    <w:rsid w:val="00FB5430"/>
    <w:rsid w:val="00FB675F"/>
    <w:rsid w:val="00FB7BF4"/>
    <w:rsid w:val="00FB7D42"/>
    <w:rsid w:val="00FC5C45"/>
    <w:rsid w:val="00FC5CE7"/>
    <w:rsid w:val="00FC74B6"/>
    <w:rsid w:val="00FD199E"/>
    <w:rsid w:val="00FD20F5"/>
    <w:rsid w:val="00FD2195"/>
    <w:rsid w:val="00FD2F55"/>
    <w:rsid w:val="00FD466D"/>
    <w:rsid w:val="00FD6951"/>
    <w:rsid w:val="00FD7EE9"/>
    <w:rsid w:val="00FE1C61"/>
    <w:rsid w:val="00FE4675"/>
    <w:rsid w:val="00FE4710"/>
    <w:rsid w:val="00FE5032"/>
    <w:rsid w:val="00FE786B"/>
    <w:rsid w:val="00FE7B48"/>
    <w:rsid w:val="00FE7E14"/>
    <w:rsid w:val="00FF0240"/>
    <w:rsid w:val="00FF3869"/>
    <w:rsid w:val="00FF5726"/>
    <w:rsid w:val="00FF593A"/>
    <w:rsid w:val="00FF5DA2"/>
    <w:rsid w:val="00FF60F3"/>
    <w:rsid w:val="00FF7B5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45F9F550"/>
  <w14:defaultImageDpi w14:val="32767"/>
  <w15:docId w15:val="{84E1AFCF-65C0-4126-85CA-01B27BF18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kern w:val="2"/>
        <w:sz w:val="21"/>
        <w:szCs w:val="21"/>
        <w:lang w:val="en-US" w:eastAsia="ja-JP"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unhideWhenUsed="1"/>
    <w:lsdException w:name="header" w:semiHidden="1"/>
    <w:lsdException w:name="footer" w:semiHidden="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2A2A"/>
    <w:pPr>
      <w:widowControl w:val="0"/>
    </w:pPr>
    <w:rPr>
      <w:rFonts w:ascii="Times" w:eastAsia="ヒラギノ明朝 ProN W3" w:hAnsi="Times"/>
      <w:sz w:val="22"/>
      <w:szCs w:val="24"/>
      <w:lang w:val="en-GB"/>
    </w:rPr>
  </w:style>
  <w:style w:type="paragraph" w:styleId="Heading1">
    <w:name w:val="heading 1"/>
    <w:basedOn w:val="parabold"/>
    <w:next w:val="BodyText"/>
    <w:link w:val="Heading1Char"/>
    <w:uiPriority w:val="99"/>
    <w:qFormat/>
    <w:pPr>
      <w:keepNext/>
      <w:outlineLvl w:val="0"/>
    </w:pPr>
    <w:rPr>
      <w:szCs w:val="28"/>
    </w:rPr>
  </w:style>
  <w:style w:type="paragraph" w:styleId="Heading2">
    <w:name w:val="heading 2"/>
    <w:basedOn w:val="parabold"/>
    <w:next w:val="BodyText"/>
    <w:link w:val="Heading2Char"/>
    <w:uiPriority w:val="99"/>
    <w:qFormat/>
    <w:pPr>
      <w:keepNext/>
      <w:outlineLvl w:val="1"/>
    </w:pPr>
  </w:style>
  <w:style w:type="paragraph" w:styleId="Heading3">
    <w:name w:val="heading 3"/>
    <w:basedOn w:val="parabold"/>
    <w:next w:val="BodyText"/>
    <w:link w:val="Heading3Char"/>
    <w:uiPriority w:val="99"/>
    <w:qFormat/>
    <w:pPr>
      <w:keepNext/>
      <w:outlineLvl w:val="2"/>
    </w:pPr>
  </w:style>
  <w:style w:type="paragraph" w:styleId="Heading4">
    <w:name w:val="heading 4"/>
    <w:basedOn w:val="paraunderline"/>
    <w:next w:val="BodyText"/>
    <w:link w:val="Heading4Char"/>
    <w:uiPriority w:val="99"/>
    <w:qFormat/>
    <w:pPr>
      <w:keepNext/>
      <w:ind w:left="851"/>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Times" w:eastAsia="ヒラギノ明朝 ProN W3" w:hAnsi="Times" w:cs="Times New Roman"/>
      <w:b/>
      <w:kern w:val="2"/>
      <w:sz w:val="28"/>
      <w:lang w:val="en-GB" w:eastAsia="x-none"/>
    </w:rPr>
  </w:style>
  <w:style w:type="character" w:customStyle="1" w:styleId="Heading2Char">
    <w:name w:val="Heading 2 Char"/>
    <w:basedOn w:val="DefaultParagraphFont"/>
    <w:link w:val="Heading2"/>
    <w:uiPriority w:val="99"/>
    <w:semiHidden/>
    <w:locked/>
    <w:rPr>
      <w:rFonts w:ascii="Arial" w:eastAsia="MS Gothic" w:hAnsi="Arial" w:cs="Times New Roman"/>
      <w:kern w:val="2"/>
      <w:sz w:val="24"/>
      <w:lang w:val="en-GB" w:eastAsia="x-none"/>
    </w:rPr>
  </w:style>
  <w:style w:type="character" w:customStyle="1" w:styleId="Heading3Char">
    <w:name w:val="Heading 3 Char"/>
    <w:basedOn w:val="DefaultParagraphFont"/>
    <w:link w:val="Heading3"/>
    <w:uiPriority w:val="99"/>
    <w:locked/>
    <w:rPr>
      <w:rFonts w:ascii="Times" w:eastAsia="ヒラギノ明朝 ProN W3" w:hAnsi="Times" w:cs="Times New Roman"/>
      <w:b/>
      <w:kern w:val="2"/>
      <w:sz w:val="24"/>
      <w:lang w:val="en-GB" w:eastAsia="x-none"/>
    </w:rPr>
  </w:style>
  <w:style w:type="character" w:customStyle="1" w:styleId="Heading4Char">
    <w:name w:val="Heading 4 Char"/>
    <w:basedOn w:val="DefaultParagraphFont"/>
    <w:link w:val="Heading4"/>
    <w:uiPriority w:val="99"/>
    <w:semiHidden/>
    <w:locked/>
    <w:rPr>
      <w:rFonts w:ascii="Times" w:eastAsia="ヒラギノ明朝 ProN W3" w:hAnsi="Times" w:cs="Times New Roman"/>
      <w:b/>
      <w:bCs/>
      <w:kern w:val="2"/>
      <w:sz w:val="24"/>
      <w:lang w:val="en-GB" w:eastAsia="x-none"/>
    </w:rPr>
  </w:style>
  <w:style w:type="character" w:customStyle="1" w:styleId="a">
    <w:name w:val="強調下線"/>
    <w:basedOn w:val="DefaultParagraphFont"/>
    <w:uiPriority w:val="99"/>
    <w:rPr>
      <w:rFonts w:cs="Times New Roman"/>
      <w:u w:val="single"/>
    </w:rPr>
  </w:style>
  <w:style w:type="paragraph" w:customStyle="1" w:styleId="equation">
    <w:name w:val="equation"/>
    <w:basedOn w:val="Normal"/>
    <w:next w:val="body"/>
    <w:uiPriority w:val="99"/>
    <w:pPr>
      <w:tabs>
        <w:tab w:val="center" w:pos="4536"/>
        <w:tab w:val="right" w:pos="9072"/>
      </w:tabs>
    </w:pPr>
  </w:style>
  <w:style w:type="paragraph" w:styleId="BodyText">
    <w:name w:val="Body Text"/>
    <w:basedOn w:val="Normal"/>
    <w:link w:val="BodyTextChar"/>
    <w:uiPriority w:val="99"/>
    <w:pPr>
      <w:tabs>
        <w:tab w:val="left" w:pos="284"/>
      </w:tabs>
      <w:jc w:val="both"/>
    </w:pPr>
  </w:style>
  <w:style w:type="character" w:customStyle="1" w:styleId="BodyTextChar">
    <w:name w:val="Body Text Char"/>
    <w:basedOn w:val="DefaultParagraphFont"/>
    <w:link w:val="BodyText"/>
    <w:uiPriority w:val="99"/>
    <w:semiHidden/>
    <w:locked/>
    <w:rPr>
      <w:rFonts w:ascii="Times" w:eastAsia="ヒラギノ明朝 ProN W3" w:hAnsi="Times" w:cs="Times New Roman"/>
      <w:kern w:val="2"/>
      <w:sz w:val="24"/>
      <w:lang w:val="en-GB" w:eastAsia="x-none"/>
    </w:rPr>
  </w:style>
  <w:style w:type="paragraph" w:customStyle="1" w:styleId="hangindent">
    <w:name w:val="hangindent"/>
    <w:basedOn w:val="BodyText"/>
    <w:uiPriority w:val="99"/>
    <w:pPr>
      <w:tabs>
        <w:tab w:val="clear" w:pos="284"/>
        <w:tab w:val="right" w:pos="680"/>
        <w:tab w:val="left" w:pos="851"/>
      </w:tabs>
      <w:ind w:left="851" w:hanging="851"/>
    </w:pPr>
  </w:style>
  <w:style w:type="paragraph" w:styleId="Title">
    <w:name w:val="Title"/>
    <w:basedOn w:val="Normal"/>
    <w:link w:val="TitleChar"/>
    <w:uiPriority w:val="99"/>
    <w:qFormat/>
    <w:pPr>
      <w:jc w:val="center"/>
    </w:pPr>
    <w:rPr>
      <w:b/>
      <w:sz w:val="28"/>
    </w:rPr>
  </w:style>
  <w:style w:type="character" w:customStyle="1" w:styleId="TitleChar">
    <w:name w:val="Title Char"/>
    <w:basedOn w:val="DefaultParagraphFont"/>
    <w:link w:val="Title"/>
    <w:uiPriority w:val="99"/>
    <w:locked/>
    <w:rPr>
      <w:rFonts w:ascii="Arial" w:eastAsia="MS Gothic" w:hAnsi="Arial" w:cs="Times New Roman"/>
      <w:kern w:val="2"/>
      <w:sz w:val="32"/>
      <w:lang w:val="en-GB" w:eastAsia="x-none"/>
    </w:rPr>
  </w:style>
  <w:style w:type="paragraph" w:customStyle="1" w:styleId="paraitalic">
    <w:name w:val="paraitalic"/>
    <w:basedOn w:val="Normal"/>
    <w:next w:val="Normal"/>
    <w:uiPriority w:val="99"/>
    <w:rPr>
      <w:i/>
    </w:rPr>
  </w:style>
  <w:style w:type="paragraph" w:customStyle="1" w:styleId="parabold">
    <w:name w:val="parabold"/>
    <w:basedOn w:val="Normal"/>
    <w:next w:val="Normal"/>
    <w:uiPriority w:val="99"/>
    <w:rPr>
      <w:b/>
    </w:rPr>
  </w:style>
  <w:style w:type="paragraph" w:customStyle="1" w:styleId="paraunderline">
    <w:name w:val="paraunderline"/>
    <w:basedOn w:val="Normal"/>
    <w:next w:val="Normal"/>
    <w:uiPriority w:val="99"/>
    <w:rPr>
      <w:u w:val="single"/>
    </w:rPr>
  </w:style>
  <w:style w:type="character" w:customStyle="1" w:styleId="a0">
    <w:name w:val="強調ゴチ"/>
    <w:basedOn w:val="DefaultParagraphFont"/>
    <w:uiPriority w:val="99"/>
    <w:rPr>
      <w:rFonts w:ascii="ヒラギノ角ゴ Pro W3" w:eastAsia="ヒラギノ角ゴ Pro W3" w:cs="Times New Roman"/>
    </w:rPr>
  </w:style>
  <w:style w:type="paragraph" w:customStyle="1" w:styleId="parasansserif">
    <w:name w:val="parasansserif"/>
    <w:basedOn w:val="Normal"/>
    <w:next w:val="Normal"/>
    <w:uiPriority w:val="99"/>
    <w:rPr>
      <w:rFonts w:ascii="Helvetica" w:eastAsia="ヒラギノ角ゴ ProN W3" w:hAnsi="Helvetica"/>
    </w:rPr>
  </w:style>
  <w:style w:type="table" w:styleId="TableGrid">
    <w:name w:val="Table Grid"/>
    <w:aliases w:val="gridtable"/>
    <w:basedOn w:val="TableNormal"/>
    <w:uiPriority w:val="39"/>
    <w:pPr>
      <w:widowControl w:val="0"/>
    </w:pPr>
    <w:rPr>
      <w:rFonts w:ascii="Times" w:eastAsia="ヒラギノ明朝 ProN W3" w:hAnsi="Times"/>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pPr>
      <w:tabs>
        <w:tab w:val="center" w:pos="4536"/>
        <w:tab w:val="right" w:pos="9072"/>
      </w:tabs>
      <w:snapToGrid w:val="0"/>
    </w:pPr>
  </w:style>
  <w:style w:type="character" w:customStyle="1" w:styleId="FooterChar">
    <w:name w:val="Footer Char"/>
    <w:basedOn w:val="DefaultParagraphFont"/>
    <w:link w:val="Footer"/>
    <w:uiPriority w:val="99"/>
    <w:locked/>
    <w:rPr>
      <w:rFonts w:ascii="Times" w:eastAsia="ヒラギノ明朝 ProN W3" w:hAnsi="Times" w:cs="Times New Roman"/>
      <w:kern w:val="2"/>
      <w:sz w:val="24"/>
      <w:lang w:val="en-GB" w:eastAsia="x-none"/>
    </w:rPr>
  </w:style>
  <w:style w:type="paragraph" w:styleId="Header">
    <w:name w:val="header"/>
    <w:basedOn w:val="Normal"/>
    <w:link w:val="HeaderChar"/>
    <w:uiPriority w:val="99"/>
    <w:pPr>
      <w:tabs>
        <w:tab w:val="center" w:pos="4536"/>
        <w:tab w:val="right" w:pos="9072"/>
      </w:tabs>
      <w:snapToGrid w:val="0"/>
    </w:pPr>
  </w:style>
  <w:style w:type="character" w:customStyle="1" w:styleId="HeaderChar">
    <w:name w:val="Header Char"/>
    <w:basedOn w:val="DefaultParagraphFont"/>
    <w:link w:val="Header"/>
    <w:uiPriority w:val="99"/>
    <w:locked/>
    <w:rPr>
      <w:rFonts w:ascii="Times" w:eastAsia="ヒラギノ明朝 ProN W3" w:hAnsi="Times" w:cs="Times New Roman"/>
      <w:kern w:val="2"/>
      <w:sz w:val="24"/>
      <w:lang w:val="en-GB" w:eastAsia="x-none"/>
    </w:rPr>
  </w:style>
  <w:style w:type="paragraph" w:customStyle="1" w:styleId="author">
    <w:name w:val="author"/>
    <w:basedOn w:val="Normal"/>
    <w:uiPriority w:val="99"/>
    <w:pPr>
      <w:jc w:val="center"/>
    </w:pPr>
  </w:style>
  <w:style w:type="paragraph" w:customStyle="1" w:styleId="body">
    <w:name w:val="body"/>
    <w:basedOn w:val="Normal"/>
    <w:uiPriority w:val="99"/>
    <w:pPr>
      <w:tabs>
        <w:tab w:val="left" w:pos="425"/>
      </w:tabs>
      <w:jc w:val="both"/>
    </w:pPr>
  </w:style>
  <w:style w:type="paragraph" w:styleId="FootnoteText">
    <w:name w:val="footnote text"/>
    <w:basedOn w:val="Normal"/>
    <w:link w:val="FootnoteTextChar"/>
    <w:uiPriority w:val="99"/>
    <w:semiHidden/>
    <w:pPr>
      <w:snapToGrid w:val="0"/>
    </w:pPr>
    <w:rPr>
      <w:sz w:val="20"/>
    </w:rPr>
  </w:style>
  <w:style w:type="character" w:customStyle="1" w:styleId="FootnoteTextChar">
    <w:name w:val="Footnote Text Char"/>
    <w:basedOn w:val="DefaultParagraphFont"/>
    <w:link w:val="FootnoteText"/>
    <w:uiPriority w:val="99"/>
    <w:semiHidden/>
    <w:locked/>
    <w:rPr>
      <w:rFonts w:ascii="Times" w:eastAsia="ヒラギノ明朝 ProN W3" w:hAnsi="Times" w:cs="Times New Roman"/>
      <w:kern w:val="2"/>
      <w:sz w:val="24"/>
      <w:lang w:val="en-GB" w:eastAsia="x-none"/>
    </w:rPr>
  </w:style>
  <w:style w:type="character" w:styleId="FootnoteReference">
    <w:name w:val="footnote reference"/>
    <w:basedOn w:val="DefaultParagraphFont"/>
    <w:uiPriority w:val="99"/>
    <w:semiHidden/>
    <w:rPr>
      <w:rFonts w:cs="Times New Roman"/>
      <w:vertAlign w:val="superscript"/>
    </w:rPr>
  </w:style>
  <w:style w:type="paragraph" w:customStyle="1" w:styleId="reference">
    <w:name w:val="reference"/>
    <w:basedOn w:val="hangindent"/>
    <w:uiPriority w:val="99"/>
    <w:pPr>
      <w:tabs>
        <w:tab w:val="clear" w:pos="680"/>
        <w:tab w:val="clear" w:pos="851"/>
      </w:tabs>
      <w:ind w:left="426" w:hanging="426"/>
    </w:pPr>
    <w:rPr>
      <w:sz w:val="20"/>
    </w:rPr>
  </w:style>
  <w:style w:type="paragraph" w:customStyle="1" w:styleId="affiliation">
    <w:name w:val="affiliation"/>
    <w:basedOn w:val="Normal"/>
    <w:uiPriority w:val="99"/>
    <w:pPr>
      <w:jc w:val="center"/>
    </w:pPr>
  </w:style>
  <w:style w:type="paragraph" w:styleId="Caption">
    <w:name w:val="caption"/>
    <w:basedOn w:val="Normal"/>
    <w:uiPriority w:val="99"/>
    <w:qFormat/>
    <w:rPr>
      <w:sz w:val="20"/>
    </w:rPr>
  </w:style>
  <w:style w:type="character" w:styleId="PlaceholderText">
    <w:name w:val="Placeholder Text"/>
    <w:basedOn w:val="DefaultParagraphFont"/>
    <w:uiPriority w:val="99"/>
    <w:semiHidden/>
    <w:rsid w:val="00805713"/>
    <w:rPr>
      <w:color w:val="808080"/>
    </w:rPr>
  </w:style>
  <w:style w:type="paragraph" w:styleId="NormalWeb">
    <w:name w:val="Normal (Web)"/>
    <w:basedOn w:val="Normal"/>
    <w:uiPriority w:val="99"/>
    <w:semiHidden/>
    <w:unhideWhenUsed/>
    <w:rsid w:val="00B12C5B"/>
    <w:pPr>
      <w:widowControl/>
      <w:spacing w:before="100" w:beforeAutospacing="1" w:after="100" w:afterAutospacing="1"/>
    </w:pPr>
    <w:rPr>
      <w:rFonts w:ascii="Times New Roman" w:eastAsia="Times New Roman" w:hAnsi="Times New Roman"/>
      <w:kern w:val="0"/>
      <w:sz w:val="24"/>
      <w:lang w:eastAsia="en-GB"/>
    </w:rPr>
  </w:style>
  <w:style w:type="paragraph" w:styleId="Bibliography">
    <w:name w:val="Bibliography"/>
    <w:basedOn w:val="Normal"/>
    <w:next w:val="Normal"/>
    <w:uiPriority w:val="37"/>
    <w:unhideWhenUsed/>
    <w:rsid w:val="007675F3"/>
    <w:pPr>
      <w:tabs>
        <w:tab w:val="left" w:pos="384"/>
      </w:tabs>
      <w:ind w:left="384" w:hanging="384"/>
    </w:pPr>
  </w:style>
  <w:style w:type="character" w:styleId="CommentReference">
    <w:name w:val="annotation reference"/>
    <w:basedOn w:val="DefaultParagraphFont"/>
    <w:uiPriority w:val="99"/>
    <w:semiHidden/>
    <w:unhideWhenUsed/>
    <w:rsid w:val="00E65B50"/>
    <w:rPr>
      <w:sz w:val="16"/>
      <w:szCs w:val="16"/>
    </w:rPr>
  </w:style>
  <w:style w:type="paragraph" w:styleId="CommentText">
    <w:name w:val="annotation text"/>
    <w:basedOn w:val="Normal"/>
    <w:link w:val="CommentTextChar"/>
    <w:uiPriority w:val="99"/>
    <w:semiHidden/>
    <w:unhideWhenUsed/>
    <w:rsid w:val="00E65B50"/>
    <w:rPr>
      <w:sz w:val="20"/>
      <w:szCs w:val="20"/>
    </w:rPr>
  </w:style>
  <w:style w:type="character" w:customStyle="1" w:styleId="CommentTextChar">
    <w:name w:val="Comment Text Char"/>
    <w:basedOn w:val="DefaultParagraphFont"/>
    <w:link w:val="CommentText"/>
    <w:uiPriority w:val="99"/>
    <w:semiHidden/>
    <w:rsid w:val="00E65B50"/>
    <w:rPr>
      <w:rFonts w:ascii="Times" w:eastAsia="ヒラギノ明朝 ProN W3" w:hAnsi="Times"/>
      <w:sz w:val="20"/>
      <w:szCs w:val="20"/>
      <w:lang w:val="en-GB"/>
    </w:rPr>
  </w:style>
  <w:style w:type="paragraph" w:styleId="CommentSubject">
    <w:name w:val="annotation subject"/>
    <w:basedOn w:val="CommentText"/>
    <w:next w:val="CommentText"/>
    <w:link w:val="CommentSubjectChar"/>
    <w:uiPriority w:val="99"/>
    <w:semiHidden/>
    <w:unhideWhenUsed/>
    <w:rsid w:val="00E65B50"/>
    <w:rPr>
      <w:b/>
      <w:bCs/>
    </w:rPr>
  </w:style>
  <w:style w:type="character" w:customStyle="1" w:styleId="CommentSubjectChar">
    <w:name w:val="Comment Subject Char"/>
    <w:basedOn w:val="CommentTextChar"/>
    <w:link w:val="CommentSubject"/>
    <w:uiPriority w:val="99"/>
    <w:semiHidden/>
    <w:rsid w:val="00E65B50"/>
    <w:rPr>
      <w:rFonts w:ascii="Times" w:eastAsia="ヒラギノ明朝 ProN W3" w:hAnsi="Times"/>
      <w:b/>
      <w:bCs/>
      <w:sz w:val="20"/>
      <w:szCs w:val="20"/>
      <w:lang w:val="en-GB"/>
    </w:rPr>
  </w:style>
  <w:style w:type="paragraph" w:styleId="ListParagraph">
    <w:name w:val="List Paragraph"/>
    <w:basedOn w:val="Normal"/>
    <w:uiPriority w:val="34"/>
    <w:qFormat/>
    <w:rsid w:val="00713A84"/>
    <w:pPr>
      <w:ind w:left="720"/>
      <w:contextualSpacing/>
    </w:pPr>
  </w:style>
  <w:style w:type="paragraph" w:styleId="BalloonText">
    <w:name w:val="Balloon Text"/>
    <w:basedOn w:val="Normal"/>
    <w:link w:val="BalloonTextChar"/>
    <w:uiPriority w:val="99"/>
    <w:semiHidden/>
    <w:unhideWhenUsed/>
    <w:rsid w:val="008A3E8A"/>
    <w:pPr>
      <w:widowControl/>
    </w:pPr>
    <w:rPr>
      <w:rFonts w:ascii="Segoe UI" w:eastAsiaTheme="minorHAnsi" w:hAnsi="Segoe UI" w:cs="Segoe UI"/>
      <w:kern w:val="0"/>
      <w:sz w:val="18"/>
      <w:szCs w:val="18"/>
      <w:lang w:val="nb-NO" w:eastAsia="en-US"/>
    </w:rPr>
  </w:style>
  <w:style w:type="character" w:customStyle="1" w:styleId="BalloonTextChar">
    <w:name w:val="Balloon Text Char"/>
    <w:basedOn w:val="DefaultParagraphFont"/>
    <w:link w:val="BalloonText"/>
    <w:uiPriority w:val="99"/>
    <w:semiHidden/>
    <w:rsid w:val="008A3E8A"/>
    <w:rPr>
      <w:rFonts w:ascii="Segoe UI" w:eastAsiaTheme="minorHAnsi" w:hAnsi="Segoe UI" w:cs="Segoe UI"/>
      <w:kern w:val="0"/>
      <w:sz w:val="18"/>
      <w:szCs w:val="18"/>
      <w:lang w:val="nb-NO" w:eastAsia="en-US"/>
    </w:rPr>
  </w:style>
  <w:style w:type="paragraph" w:styleId="Revision">
    <w:name w:val="Revision"/>
    <w:hidden/>
    <w:uiPriority w:val="99"/>
    <w:semiHidden/>
    <w:rsid w:val="008A3E8A"/>
    <w:rPr>
      <w:rFonts w:asciiTheme="minorHAnsi" w:eastAsiaTheme="minorHAnsi" w:hAnsiTheme="minorHAnsi" w:cstheme="minorBidi"/>
      <w:kern w:val="0"/>
      <w:sz w:val="22"/>
      <w:szCs w:val="22"/>
      <w:lang w:val="nb-NO" w:eastAsia="en-US"/>
    </w:rPr>
  </w:style>
  <w:style w:type="character" w:styleId="LineNumber">
    <w:name w:val="line number"/>
    <w:basedOn w:val="DefaultParagraphFont"/>
    <w:uiPriority w:val="99"/>
    <w:semiHidden/>
    <w:unhideWhenUsed/>
    <w:rsid w:val="00F676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449978">
      <w:bodyDiv w:val="1"/>
      <w:marLeft w:val="0"/>
      <w:marRight w:val="0"/>
      <w:marTop w:val="0"/>
      <w:marBottom w:val="0"/>
      <w:divBdr>
        <w:top w:val="none" w:sz="0" w:space="0" w:color="auto"/>
        <w:left w:val="none" w:sz="0" w:space="0" w:color="auto"/>
        <w:bottom w:val="none" w:sz="0" w:space="0" w:color="auto"/>
        <w:right w:val="none" w:sz="0" w:space="0" w:color="auto"/>
      </w:divBdr>
    </w:div>
    <w:div w:id="620186550">
      <w:bodyDiv w:val="1"/>
      <w:marLeft w:val="0"/>
      <w:marRight w:val="0"/>
      <w:marTop w:val="0"/>
      <w:marBottom w:val="0"/>
      <w:divBdr>
        <w:top w:val="none" w:sz="0" w:space="0" w:color="auto"/>
        <w:left w:val="none" w:sz="0" w:space="0" w:color="auto"/>
        <w:bottom w:val="none" w:sz="0" w:space="0" w:color="auto"/>
        <w:right w:val="none" w:sz="0" w:space="0" w:color="auto"/>
      </w:divBdr>
    </w:div>
    <w:div w:id="795761984">
      <w:bodyDiv w:val="1"/>
      <w:marLeft w:val="0"/>
      <w:marRight w:val="0"/>
      <w:marTop w:val="0"/>
      <w:marBottom w:val="0"/>
      <w:divBdr>
        <w:top w:val="none" w:sz="0" w:space="0" w:color="auto"/>
        <w:left w:val="none" w:sz="0" w:space="0" w:color="auto"/>
        <w:bottom w:val="none" w:sz="0" w:space="0" w:color="auto"/>
        <w:right w:val="none" w:sz="0" w:space="0" w:color="auto"/>
      </w:divBdr>
    </w:div>
    <w:div w:id="1207065791">
      <w:bodyDiv w:val="1"/>
      <w:marLeft w:val="0"/>
      <w:marRight w:val="0"/>
      <w:marTop w:val="0"/>
      <w:marBottom w:val="0"/>
      <w:divBdr>
        <w:top w:val="none" w:sz="0" w:space="0" w:color="auto"/>
        <w:left w:val="none" w:sz="0" w:space="0" w:color="auto"/>
        <w:bottom w:val="none" w:sz="0" w:space="0" w:color="auto"/>
        <w:right w:val="none" w:sz="0" w:space="0" w:color="auto"/>
      </w:divBdr>
    </w:div>
    <w:div w:id="1431701285">
      <w:bodyDiv w:val="1"/>
      <w:marLeft w:val="0"/>
      <w:marRight w:val="0"/>
      <w:marTop w:val="0"/>
      <w:marBottom w:val="0"/>
      <w:divBdr>
        <w:top w:val="none" w:sz="0" w:space="0" w:color="auto"/>
        <w:left w:val="none" w:sz="0" w:space="0" w:color="auto"/>
        <w:bottom w:val="none" w:sz="0" w:space="0" w:color="auto"/>
        <w:right w:val="none" w:sz="0" w:space="0" w:color="auto"/>
      </w:divBdr>
    </w:div>
    <w:div w:id="1735860261">
      <w:bodyDiv w:val="1"/>
      <w:marLeft w:val="0"/>
      <w:marRight w:val="0"/>
      <w:marTop w:val="0"/>
      <w:marBottom w:val="0"/>
      <w:divBdr>
        <w:top w:val="none" w:sz="0" w:space="0" w:color="auto"/>
        <w:left w:val="none" w:sz="0" w:space="0" w:color="auto"/>
        <w:bottom w:val="none" w:sz="0" w:space="0" w:color="auto"/>
        <w:right w:val="none" w:sz="0" w:space="0" w:color="auto"/>
      </w:divBdr>
    </w:div>
    <w:div w:id="1946688194">
      <w:bodyDiv w:val="1"/>
      <w:marLeft w:val="0"/>
      <w:marRight w:val="0"/>
      <w:marTop w:val="0"/>
      <w:marBottom w:val="0"/>
      <w:divBdr>
        <w:top w:val="none" w:sz="0" w:space="0" w:color="auto"/>
        <w:left w:val="none" w:sz="0" w:space="0" w:color="auto"/>
        <w:bottom w:val="none" w:sz="0" w:space="0" w:color="auto"/>
        <w:right w:val="none" w:sz="0" w:space="0" w:color="auto"/>
      </w:divBdr>
    </w:div>
    <w:div w:id="2073962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jp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jpg"/><Relationship Id="rId11" Type="http://schemas.openxmlformats.org/officeDocument/2006/relationships/image" Target="media/image4.png"/><Relationship Id="rId24" Type="http://schemas.openxmlformats.org/officeDocument/2006/relationships/oleObject" Target="embeddings/oleObject1.bin"/><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jp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wmf"/><Relationship Id="rId28" Type="http://schemas.openxmlformats.org/officeDocument/2006/relationships/image" Target="media/image20.jp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141645D5-709C-4616-B327-02D09C344694}</b:Guid>
    <b:LCID>en-US</b:LCID>
    <b:RefOrder>1</b:RefOrder>
  </b:Source>
</b:Sources>
</file>

<file path=customXml/itemProps1.xml><?xml version="1.0" encoding="utf-8"?>
<ds:datastoreItem xmlns:ds="http://schemas.openxmlformats.org/officeDocument/2006/customXml" ds:itemID="{B2C19F7C-EF61-44B2-AA2A-C871E394F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1352</Words>
  <Characters>219169</Characters>
  <Application>Microsoft Office Word</Application>
  <DocSecurity>0</DocSecurity>
  <Lines>1826</Lines>
  <Paragraphs>520</Paragraphs>
  <ScaleCrop>false</ScaleCrop>
  <HeadingPairs>
    <vt:vector size="6" baseType="variant">
      <vt:variant>
        <vt:lpstr>Title</vt:lpstr>
      </vt:variant>
      <vt:variant>
        <vt:i4>1</vt:i4>
      </vt:variant>
      <vt:variant>
        <vt:lpstr>제목</vt:lpstr>
      </vt:variant>
      <vt:variant>
        <vt:i4>1</vt:i4>
      </vt:variant>
      <vt:variant>
        <vt:lpstr>タイトル</vt:lpstr>
      </vt:variant>
      <vt:variant>
        <vt:i4>1</vt:i4>
      </vt:variant>
    </vt:vector>
  </HeadingPairs>
  <TitlesOfParts>
    <vt:vector size="3" baseType="lpstr">
      <vt:lpstr>Title of the paper (14 pt, bold, centred, followed by a blank line)</vt:lpstr>
      <vt:lpstr>Title of the paper (14 pt, bold, centred, followed by a blank line)</vt:lpstr>
      <vt:lpstr>Title of the paper (14 pt, bold, centred, followed by a blank line)</vt:lpstr>
    </vt:vector>
  </TitlesOfParts>
  <Company>Osaka Prefecture University</Company>
  <LinksUpToDate>false</LinksUpToDate>
  <CharactersWithSpaces>26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the paper (14 pt, bold, centred, followed by a blank line)</dc:title>
  <dc:subject/>
  <dc:creator>김민정</dc:creator>
  <cp:keywords/>
  <dc:description/>
  <cp:lastModifiedBy>Reviewer</cp:lastModifiedBy>
  <cp:revision>5</cp:revision>
  <cp:lastPrinted>2021-03-15T22:35:00Z</cp:lastPrinted>
  <dcterms:created xsi:type="dcterms:W3CDTF">2021-09-17T10:51:00Z</dcterms:created>
  <dcterms:modified xsi:type="dcterms:W3CDTF">2021-09-24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t6BfQER"/&gt;&lt;style id="http://www.zotero.org/styles/metallurgical-and-materials-transactions-b" hasBibliography="1" bibliographyStyleHasBeenSet="1"/&gt;&lt;prefs&gt;&lt;pref name="fieldType" value="Field"/&gt;</vt:lpwstr>
  </property>
  <property fmtid="{D5CDD505-2E9C-101B-9397-08002B2CF9AE}" pid="3" name="ZOTERO_PREF_2">
    <vt:lpwstr>&lt;pref name="automaticJournalAbbreviations" value="true"/&gt;&lt;pref name="dontAskDelayCitationUpdates" value="true"/&gt;&lt;/prefs&gt;&lt;/data&gt;</vt:lpwstr>
  </property>
</Properties>
</file>